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rawings/drawing3.xml" ContentType="application/vnd.openxmlformats-officedocument.drawingml.chartshapes+xml"/>
  <Override PartName="/word/drawings/drawing2.xml" ContentType="application/vnd.openxmlformats-officedocument.drawingml.chartshapes+xml"/>
  <Override PartName="/word/drawings/drawing1.xml" ContentType="application/vnd.openxmlformats-officedocument.drawingml.chartshapes+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3.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48BDED" w14:textId="77777777" w:rsidR="00E05F6F" w:rsidRDefault="00000000">
      <w:pPr>
        <w:jc w:val="center"/>
        <w:rPr>
          <w:rFonts w:ascii="Arial" w:eastAsia="Arial" w:hAnsi="Arial" w:cs="Arial"/>
          <w:b/>
        </w:rPr>
      </w:pPr>
      <w:r>
        <w:rPr>
          <w:rFonts w:ascii="Arial" w:eastAsia="Arial" w:hAnsi="Arial" w:cs="Arial"/>
          <w:b/>
          <w:color w:val="000000"/>
        </w:rPr>
        <w:t>Click here to enter Program or Project Title</w:t>
      </w:r>
    </w:p>
    <w:p w14:paraId="6DAB19BE" w14:textId="77777777" w:rsidR="00E05F6F" w:rsidRDefault="00000000">
      <w:pPr>
        <w:jc w:val="center"/>
        <w:rPr>
          <w:rFonts w:ascii="Arial" w:eastAsia="Arial" w:hAnsi="Arial" w:cs="Arial"/>
          <w:b/>
        </w:rPr>
      </w:pPr>
      <w:r>
        <w:rPr>
          <w:rFonts w:ascii="Arial" w:eastAsia="Arial" w:hAnsi="Arial" w:cs="Arial"/>
          <w:b/>
        </w:rPr>
        <w:t xml:space="preserve">Progress Report – </w:t>
      </w:r>
      <w:r>
        <w:rPr>
          <w:rFonts w:ascii="Arial" w:eastAsia="Arial" w:hAnsi="Arial" w:cs="Arial"/>
          <w:b/>
          <w:color w:val="000000"/>
        </w:rPr>
        <w:t>Click here to enter a date.</w:t>
      </w:r>
    </w:p>
    <w:p w14:paraId="58077666" w14:textId="77777777" w:rsidR="00E05F6F" w:rsidRDefault="00E05F6F">
      <w:pPr>
        <w:jc w:val="center"/>
        <w:rPr>
          <w:rFonts w:ascii="Arial" w:eastAsia="Arial" w:hAnsi="Arial" w:cs="Arial"/>
        </w:rPr>
      </w:pPr>
    </w:p>
    <w:p w14:paraId="315601F2" w14:textId="77777777" w:rsidR="00E05F6F" w:rsidRDefault="00000000">
      <w:pPr>
        <w:rPr>
          <w:sz w:val="26"/>
          <w:szCs w:val="26"/>
        </w:rPr>
      </w:pPr>
      <w:r>
        <w:rPr>
          <w:rFonts w:ascii="Arial" w:eastAsia="Arial" w:hAnsi="Arial" w:cs="Arial"/>
          <w:b/>
        </w:rPr>
        <w:t xml:space="preserve">Title: </w:t>
      </w:r>
      <w:r>
        <w:rPr>
          <w:sz w:val="26"/>
          <w:szCs w:val="26"/>
        </w:rPr>
        <w:t>Assessment and Repair of Prestressed Bridge Girders Subjected to Over-height Truck Impacts Pooled Fund Project</w:t>
      </w:r>
    </w:p>
    <w:p w14:paraId="4B95610D" w14:textId="77777777" w:rsidR="00E05F6F" w:rsidRDefault="00E05F6F">
      <w:pPr>
        <w:rPr>
          <w:rFonts w:ascii="Arial" w:eastAsia="Arial" w:hAnsi="Arial" w:cs="Arial"/>
          <w:b/>
        </w:rPr>
      </w:pPr>
    </w:p>
    <w:p w14:paraId="3CB91C25" w14:textId="77777777" w:rsidR="00E05F6F" w:rsidRDefault="00000000">
      <w:pPr>
        <w:rPr>
          <w:rFonts w:ascii="Arial" w:eastAsia="Arial" w:hAnsi="Arial" w:cs="Arial"/>
          <w:b/>
        </w:rPr>
      </w:pPr>
      <w:r>
        <w:rPr>
          <w:rFonts w:ascii="Arial" w:eastAsia="Arial" w:hAnsi="Arial" w:cs="Arial"/>
          <w:b/>
        </w:rPr>
        <w:t xml:space="preserve">Project Number: </w:t>
      </w:r>
      <w:r>
        <w:rPr>
          <w:rFonts w:ascii="0Ω„Ñ˛" w:eastAsia="0Ω„Ñ˛" w:hAnsi="0Ω„Ñ˛" w:cs="0Ω„Ñ˛"/>
        </w:rPr>
        <w:t>TR202011</w:t>
      </w:r>
    </w:p>
    <w:p w14:paraId="24798AEA" w14:textId="77777777" w:rsidR="00E05F6F" w:rsidRDefault="00E05F6F">
      <w:pPr>
        <w:rPr>
          <w:rFonts w:ascii="Arial" w:eastAsia="Arial" w:hAnsi="Arial" w:cs="Arial"/>
          <w:b/>
        </w:rPr>
      </w:pPr>
    </w:p>
    <w:p w14:paraId="65D2F3D2" w14:textId="77777777" w:rsidR="00E05F6F" w:rsidRDefault="00000000">
      <w:pPr>
        <w:widowControl w:val="0"/>
        <w:pBdr>
          <w:top w:val="nil"/>
          <w:left w:val="nil"/>
          <w:bottom w:val="nil"/>
          <w:right w:val="nil"/>
          <w:between w:val="nil"/>
        </w:pBdr>
        <w:rPr>
          <w:rFonts w:ascii="Arial" w:eastAsia="Arial" w:hAnsi="Arial" w:cs="Arial"/>
          <w:color w:val="000000"/>
        </w:rPr>
      </w:pPr>
      <w:r>
        <w:rPr>
          <w:rFonts w:ascii="Arial" w:eastAsia="Arial" w:hAnsi="Arial" w:cs="Arial"/>
          <w:b/>
          <w:color w:val="000000"/>
        </w:rPr>
        <w:t xml:space="preserve">Principal Investigator (PI): </w:t>
      </w:r>
      <w:r>
        <w:rPr>
          <w:rFonts w:ascii="Arial" w:eastAsia="Arial" w:hAnsi="Arial" w:cs="Arial"/>
          <w:color w:val="000000"/>
          <w:sz w:val="23"/>
          <w:szCs w:val="23"/>
        </w:rPr>
        <w:t>Mohamed ElGawady PhD (PI)</w:t>
      </w:r>
    </w:p>
    <w:p w14:paraId="68E09DB2" w14:textId="77777777" w:rsidR="00E05F6F" w:rsidRDefault="00000000">
      <w:pPr>
        <w:rPr>
          <w:rFonts w:ascii="Calibri" w:eastAsia="Calibri" w:hAnsi="Calibri" w:cs="Calibri"/>
          <w:color w:val="1F497D"/>
          <w:sz w:val="22"/>
          <w:szCs w:val="22"/>
        </w:rPr>
      </w:pPr>
      <w:r>
        <w:rPr>
          <w:rFonts w:ascii="Arial" w:eastAsia="Arial" w:hAnsi="Arial" w:cs="Arial"/>
          <w:b/>
        </w:rPr>
        <w:t xml:space="preserve">Co-PI(s): </w:t>
      </w:r>
      <w:r>
        <w:rPr>
          <w:sz w:val="23"/>
          <w:szCs w:val="23"/>
        </w:rPr>
        <w:t>William Schonberg PhD, PE (Co-PI)</w:t>
      </w:r>
    </w:p>
    <w:p w14:paraId="0C0EB0C6" w14:textId="77777777" w:rsidR="00E05F6F" w:rsidRDefault="00E05F6F">
      <w:pPr>
        <w:rPr>
          <w:rFonts w:ascii="Arial" w:eastAsia="Arial" w:hAnsi="Arial" w:cs="Arial"/>
          <w:b/>
        </w:rPr>
      </w:pPr>
    </w:p>
    <w:tbl>
      <w:tblPr>
        <w:tblStyle w:val="a"/>
        <w:tblW w:w="8993" w:type="dxa"/>
        <w:tblBorders>
          <w:top w:val="single" w:sz="4" w:space="0" w:color="7F7F7F"/>
          <w:left w:val="single" w:sz="4" w:space="0" w:color="BFBFBF"/>
          <w:bottom w:val="single" w:sz="4" w:space="0" w:color="7F7F7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340"/>
        <w:gridCol w:w="2070"/>
        <w:gridCol w:w="2423"/>
        <w:gridCol w:w="2144"/>
        <w:gridCol w:w="16"/>
      </w:tblGrid>
      <w:tr w:rsidR="00E05F6F" w14:paraId="7E40EB25" w14:textId="77777777">
        <w:trPr>
          <w:gridAfter w:val="1"/>
          <w:wAfter w:w="16" w:type="dxa"/>
        </w:trPr>
        <w:tc>
          <w:tcPr>
            <w:tcW w:w="2340" w:type="dxa"/>
            <w:vAlign w:val="center"/>
          </w:tcPr>
          <w:p w14:paraId="2AA0601E" w14:textId="77777777" w:rsidR="00E05F6F" w:rsidRDefault="00000000">
            <w:pPr>
              <w:rPr>
                <w:rFonts w:ascii="Arial" w:eastAsia="Arial" w:hAnsi="Arial" w:cs="Arial"/>
                <w:b/>
              </w:rPr>
            </w:pPr>
            <w:r>
              <w:rPr>
                <w:rFonts w:ascii="Arial" w:eastAsia="Arial" w:hAnsi="Arial" w:cs="Arial"/>
                <w:b/>
              </w:rPr>
              <w:t xml:space="preserve">Award date: </w:t>
            </w:r>
          </w:p>
        </w:tc>
        <w:tc>
          <w:tcPr>
            <w:tcW w:w="6637" w:type="dxa"/>
            <w:gridSpan w:val="3"/>
            <w:vAlign w:val="center"/>
          </w:tcPr>
          <w:p w14:paraId="65941D9D" w14:textId="77777777" w:rsidR="00E05F6F" w:rsidRDefault="00000000">
            <w:pPr>
              <w:rPr>
                <w:rFonts w:ascii="Arial" w:eastAsia="Arial" w:hAnsi="Arial" w:cs="Arial"/>
                <w:b/>
              </w:rPr>
            </w:pPr>
            <w:r>
              <w:rPr>
                <w:rFonts w:ascii="Arial" w:eastAsia="Arial" w:hAnsi="Arial" w:cs="Arial"/>
                <w:b/>
              </w:rPr>
              <w:t>1/1/2021</w:t>
            </w:r>
          </w:p>
        </w:tc>
      </w:tr>
      <w:tr w:rsidR="00E05F6F" w14:paraId="138BBB12" w14:textId="77777777">
        <w:trPr>
          <w:gridAfter w:val="1"/>
          <w:wAfter w:w="16" w:type="dxa"/>
        </w:trPr>
        <w:tc>
          <w:tcPr>
            <w:tcW w:w="2340" w:type="dxa"/>
            <w:vAlign w:val="center"/>
          </w:tcPr>
          <w:p w14:paraId="1B89E5DA" w14:textId="77777777" w:rsidR="00E05F6F" w:rsidRDefault="00000000">
            <w:pPr>
              <w:rPr>
                <w:rFonts w:ascii="Arial" w:eastAsia="Arial" w:hAnsi="Arial" w:cs="Arial"/>
                <w:b/>
              </w:rPr>
            </w:pPr>
            <w:r>
              <w:rPr>
                <w:rFonts w:ascii="Arial" w:eastAsia="Arial" w:hAnsi="Arial" w:cs="Arial"/>
                <w:b/>
              </w:rPr>
              <w:t>Scheduled completion date:</w:t>
            </w:r>
          </w:p>
        </w:tc>
        <w:tc>
          <w:tcPr>
            <w:tcW w:w="2070" w:type="dxa"/>
            <w:vAlign w:val="center"/>
          </w:tcPr>
          <w:p w14:paraId="144395F8" w14:textId="77777777" w:rsidR="00E05F6F" w:rsidRDefault="00000000">
            <w:pPr>
              <w:rPr>
                <w:rFonts w:ascii="Arial" w:eastAsia="Arial" w:hAnsi="Arial" w:cs="Arial"/>
                <w:b/>
              </w:rPr>
            </w:pPr>
            <w:r>
              <w:rPr>
                <w:rFonts w:ascii="Arial" w:eastAsia="Arial" w:hAnsi="Arial" w:cs="Arial"/>
                <w:b/>
              </w:rPr>
              <w:t>12/31/2023</w:t>
            </w:r>
          </w:p>
        </w:tc>
        <w:tc>
          <w:tcPr>
            <w:tcW w:w="2423" w:type="dxa"/>
            <w:vAlign w:val="center"/>
          </w:tcPr>
          <w:p w14:paraId="7FDD004A" w14:textId="77777777" w:rsidR="00E05F6F" w:rsidRDefault="00000000">
            <w:pPr>
              <w:rPr>
                <w:rFonts w:ascii="Arial" w:eastAsia="Arial" w:hAnsi="Arial" w:cs="Arial"/>
                <w:b/>
              </w:rPr>
            </w:pPr>
            <w:r>
              <w:rPr>
                <w:rFonts w:ascii="Arial" w:eastAsia="Arial" w:hAnsi="Arial" w:cs="Arial"/>
                <w:b/>
              </w:rPr>
              <w:t xml:space="preserve">% </w:t>
            </w:r>
            <w:proofErr w:type="gramStart"/>
            <w:r>
              <w:rPr>
                <w:rFonts w:ascii="Arial" w:eastAsia="Arial" w:hAnsi="Arial" w:cs="Arial"/>
                <w:b/>
              </w:rPr>
              <w:t>of</w:t>
            </w:r>
            <w:proofErr w:type="gramEnd"/>
            <w:r>
              <w:rPr>
                <w:rFonts w:ascii="Arial" w:eastAsia="Arial" w:hAnsi="Arial" w:cs="Arial"/>
                <w:b/>
              </w:rPr>
              <w:t xml:space="preserve"> project completed to date:</w:t>
            </w:r>
          </w:p>
        </w:tc>
        <w:tc>
          <w:tcPr>
            <w:tcW w:w="2144" w:type="dxa"/>
            <w:vAlign w:val="center"/>
          </w:tcPr>
          <w:p w14:paraId="5C6115BC" w14:textId="150E9F02" w:rsidR="00E05F6F" w:rsidRDefault="002847CF">
            <w:pPr>
              <w:rPr>
                <w:rFonts w:ascii="Arial" w:eastAsia="Arial" w:hAnsi="Arial" w:cs="Arial"/>
                <w:b/>
              </w:rPr>
            </w:pPr>
            <w:r>
              <w:rPr>
                <w:rFonts w:ascii="Arial" w:eastAsia="Arial" w:hAnsi="Arial" w:cs="Arial"/>
                <w:b/>
              </w:rPr>
              <w:t>60</w:t>
            </w:r>
            <w:r w:rsidR="0086242F">
              <w:rPr>
                <w:rFonts w:ascii="Arial" w:eastAsia="Arial" w:hAnsi="Arial" w:cs="Arial"/>
                <w:b/>
              </w:rPr>
              <w:t>%</w:t>
            </w:r>
          </w:p>
        </w:tc>
      </w:tr>
      <w:tr w:rsidR="00E05F6F" w14:paraId="2C4DC3F4" w14:textId="77777777">
        <w:trPr>
          <w:gridAfter w:val="1"/>
          <w:wAfter w:w="16" w:type="dxa"/>
        </w:trPr>
        <w:tc>
          <w:tcPr>
            <w:tcW w:w="2340" w:type="dxa"/>
            <w:vAlign w:val="center"/>
          </w:tcPr>
          <w:p w14:paraId="729458FC" w14:textId="77777777" w:rsidR="00E05F6F" w:rsidRDefault="00000000">
            <w:pPr>
              <w:rPr>
                <w:rFonts w:ascii="Arial" w:eastAsia="Arial" w:hAnsi="Arial" w:cs="Arial"/>
                <w:b/>
              </w:rPr>
            </w:pPr>
            <w:r>
              <w:rPr>
                <w:rFonts w:ascii="Arial" w:eastAsia="Arial" w:hAnsi="Arial" w:cs="Arial"/>
                <w:b/>
              </w:rPr>
              <w:t xml:space="preserve">Total budget:  </w:t>
            </w:r>
          </w:p>
          <w:p w14:paraId="4026A545" w14:textId="77777777" w:rsidR="00E05F6F" w:rsidRDefault="00E05F6F">
            <w:pPr>
              <w:rPr>
                <w:rFonts w:ascii="Arial" w:eastAsia="Arial" w:hAnsi="Arial" w:cs="Arial"/>
                <w:b/>
              </w:rPr>
            </w:pPr>
          </w:p>
        </w:tc>
        <w:tc>
          <w:tcPr>
            <w:tcW w:w="2070" w:type="dxa"/>
            <w:vAlign w:val="center"/>
          </w:tcPr>
          <w:p w14:paraId="259F2D4C" w14:textId="77777777" w:rsidR="00E05F6F" w:rsidRDefault="00000000">
            <w:pPr>
              <w:widowControl w:val="0"/>
              <w:pBdr>
                <w:top w:val="nil"/>
                <w:left w:val="nil"/>
                <w:bottom w:val="nil"/>
                <w:right w:val="nil"/>
                <w:between w:val="nil"/>
              </w:pBdr>
              <w:rPr>
                <w:rFonts w:ascii="Arial" w:eastAsia="Arial" w:hAnsi="Arial" w:cs="Arial"/>
                <w:color w:val="000000"/>
              </w:rPr>
            </w:pPr>
            <w:r>
              <w:rPr>
                <w:rFonts w:ascii="Arial" w:eastAsia="Arial" w:hAnsi="Arial" w:cs="Arial"/>
                <w:b/>
                <w:color w:val="000000"/>
              </w:rPr>
              <w:t>$</w:t>
            </w:r>
            <w:r>
              <w:rPr>
                <w:rFonts w:ascii="Arial" w:eastAsia="Arial" w:hAnsi="Arial" w:cs="Arial"/>
                <w:color w:val="000000"/>
                <w:sz w:val="23"/>
                <w:szCs w:val="23"/>
              </w:rPr>
              <w:t>755,000</w:t>
            </w:r>
          </w:p>
        </w:tc>
        <w:tc>
          <w:tcPr>
            <w:tcW w:w="2423" w:type="dxa"/>
            <w:vAlign w:val="center"/>
          </w:tcPr>
          <w:p w14:paraId="66997F4B" w14:textId="77777777" w:rsidR="00E05F6F" w:rsidRDefault="00000000">
            <w:pPr>
              <w:rPr>
                <w:rFonts w:ascii="Arial" w:eastAsia="Arial" w:hAnsi="Arial" w:cs="Arial"/>
                <w:b/>
              </w:rPr>
            </w:pPr>
            <w:r>
              <w:rPr>
                <w:rFonts w:ascii="Arial" w:eastAsia="Arial" w:hAnsi="Arial" w:cs="Arial"/>
                <w:b/>
              </w:rPr>
              <w:t xml:space="preserve">% </w:t>
            </w:r>
            <w:proofErr w:type="gramStart"/>
            <w:r>
              <w:rPr>
                <w:rFonts w:ascii="Arial" w:eastAsia="Arial" w:hAnsi="Arial" w:cs="Arial"/>
                <w:b/>
              </w:rPr>
              <w:t>of</w:t>
            </w:r>
            <w:proofErr w:type="gramEnd"/>
            <w:r>
              <w:rPr>
                <w:rFonts w:ascii="Arial" w:eastAsia="Arial" w:hAnsi="Arial" w:cs="Arial"/>
                <w:b/>
              </w:rPr>
              <w:t xml:space="preserve"> budget expended to date:  </w:t>
            </w:r>
          </w:p>
        </w:tc>
        <w:tc>
          <w:tcPr>
            <w:tcW w:w="2144" w:type="dxa"/>
            <w:vAlign w:val="center"/>
          </w:tcPr>
          <w:p w14:paraId="29B5536A" w14:textId="3FBB7FDF" w:rsidR="00E05F6F" w:rsidRDefault="002847CF">
            <w:pPr>
              <w:rPr>
                <w:rFonts w:ascii="Arial" w:eastAsia="Arial" w:hAnsi="Arial" w:cs="Arial"/>
                <w:b/>
              </w:rPr>
            </w:pPr>
            <w:r>
              <w:rPr>
                <w:rFonts w:ascii="Arial" w:eastAsia="Arial" w:hAnsi="Arial" w:cs="Arial"/>
                <w:b/>
              </w:rPr>
              <w:t>65</w:t>
            </w:r>
            <w:r w:rsidR="00000000">
              <w:rPr>
                <w:rFonts w:ascii="Arial" w:eastAsia="Arial" w:hAnsi="Arial" w:cs="Arial"/>
                <w:b/>
              </w:rPr>
              <w:t>%</w:t>
            </w:r>
          </w:p>
        </w:tc>
      </w:tr>
      <w:tr w:rsidR="00E05F6F" w14:paraId="348E2879" w14:textId="77777777">
        <w:tc>
          <w:tcPr>
            <w:tcW w:w="2340" w:type="dxa"/>
            <w:vAlign w:val="center"/>
          </w:tcPr>
          <w:p w14:paraId="3E633531" w14:textId="77777777" w:rsidR="00E05F6F" w:rsidRDefault="00000000">
            <w:pPr>
              <w:rPr>
                <w:rFonts w:ascii="Arial" w:eastAsia="Arial" w:hAnsi="Arial" w:cs="Arial"/>
                <w:b/>
              </w:rPr>
            </w:pPr>
            <w:r>
              <w:rPr>
                <w:rFonts w:ascii="Arial" w:eastAsia="Arial" w:hAnsi="Arial" w:cs="Arial"/>
                <w:b/>
              </w:rPr>
              <w:t>Draft report due:</w:t>
            </w:r>
          </w:p>
        </w:tc>
        <w:tc>
          <w:tcPr>
            <w:tcW w:w="2070" w:type="dxa"/>
            <w:vAlign w:val="center"/>
          </w:tcPr>
          <w:p w14:paraId="7EFC7290" w14:textId="77777777" w:rsidR="00E05F6F" w:rsidRDefault="00000000">
            <w:pPr>
              <w:rPr>
                <w:rFonts w:ascii="Arial" w:eastAsia="Arial" w:hAnsi="Arial" w:cs="Arial"/>
                <w:b/>
              </w:rPr>
            </w:pPr>
            <w:r>
              <w:rPr>
                <w:rFonts w:ascii="Arial" w:eastAsia="Arial" w:hAnsi="Arial" w:cs="Arial"/>
                <w:b/>
              </w:rPr>
              <w:t>9/30/2023</w:t>
            </w:r>
          </w:p>
        </w:tc>
        <w:tc>
          <w:tcPr>
            <w:tcW w:w="2423" w:type="dxa"/>
            <w:vAlign w:val="center"/>
          </w:tcPr>
          <w:p w14:paraId="35C3EF61" w14:textId="77777777" w:rsidR="00E05F6F" w:rsidRDefault="00000000">
            <w:pPr>
              <w:rPr>
                <w:rFonts w:ascii="Arial" w:eastAsia="Arial" w:hAnsi="Arial" w:cs="Arial"/>
                <w:b/>
              </w:rPr>
            </w:pPr>
            <w:r>
              <w:rPr>
                <w:rFonts w:ascii="Arial" w:eastAsia="Arial" w:hAnsi="Arial" w:cs="Arial"/>
                <w:b/>
              </w:rPr>
              <w:t>Final report due:</w:t>
            </w:r>
          </w:p>
        </w:tc>
        <w:tc>
          <w:tcPr>
            <w:tcW w:w="2160" w:type="dxa"/>
            <w:gridSpan w:val="2"/>
            <w:vAlign w:val="center"/>
          </w:tcPr>
          <w:p w14:paraId="38C339D3" w14:textId="77777777" w:rsidR="00E05F6F" w:rsidRDefault="00000000">
            <w:pPr>
              <w:rPr>
                <w:rFonts w:ascii="Arial" w:eastAsia="Arial" w:hAnsi="Arial" w:cs="Arial"/>
                <w:b/>
              </w:rPr>
            </w:pPr>
            <w:r>
              <w:rPr>
                <w:rFonts w:ascii="Arial" w:eastAsia="Arial" w:hAnsi="Arial" w:cs="Arial"/>
                <w:b/>
              </w:rPr>
              <w:t>12/1/2023</w:t>
            </w:r>
          </w:p>
        </w:tc>
      </w:tr>
    </w:tbl>
    <w:p w14:paraId="4CB3751C" w14:textId="77777777" w:rsidR="00E05F6F" w:rsidRDefault="00E05F6F">
      <w:pPr>
        <w:rPr>
          <w:rFonts w:ascii="Arial" w:eastAsia="Arial" w:hAnsi="Arial" w:cs="Arial"/>
          <w:b/>
        </w:rPr>
      </w:pPr>
    </w:p>
    <w:p w14:paraId="1BA09422" w14:textId="77777777" w:rsidR="00E05F6F" w:rsidRDefault="00000000">
      <w:pPr>
        <w:rPr>
          <w:rFonts w:ascii="Arial" w:eastAsia="Arial" w:hAnsi="Arial" w:cs="Arial"/>
        </w:rPr>
      </w:pPr>
      <w:r>
        <w:rPr>
          <w:rFonts w:ascii="Arial" w:eastAsia="Arial" w:hAnsi="Arial" w:cs="Arial"/>
        </w:rPr>
        <w:t xml:space="preserve">Provide a short description of the </w:t>
      </w:r>
      <w:r>
        <w:rPr>
          <w:rFonts w:ascii="Arial" w:eastAsia="Arial" w:hAnsi="Arial" w:cs="Arial"/>
          <w:b/>
        </w:rPr>
        <w:t>work currently underway</w:t>
      </w:r>
      <w:r>
        <w:rPr>
          <w:rFonts w:ascii="Arial" w:eastAsia="Arial" w:hAnsi="Arial" w:cs="Arial"/>
        </w:rPr>
        <w:t>.</w:t>
      </w:r>
    </w:p>
    <w:p w14:paraId="7A5F9179" w14:textId="77777777" w:rsidR="00E05F6F" w:rsidRDefault="00000000">
      <w:pPr>
        <w:rPr>
          <w:rFonts w:ascii="Arial" w:eastAsia="Arial" w:hAnsi="Arial" w:cs="Arial"/>
          <w:i/>
        </w:rPr>
      </w:pPr>
      <w:r>
        <w:rPr>
          <w:rFonts w:ascii="Arial" w:eastAsia="Arial" w:hAnsi="Arial" w:cs="Arial"/>
          <w:i/>
        </w:rPr>
        <w:t xml:space="preserve">Use </w:t>
      </w:r>
      <w:hyperlink w:anchor="bookmark=id.1t3h5sf">
        <w:r>
          <w:rPr>
            <w:rFonts w:ascii="Arial" w:eastAsia="Arial" w:hAnsi="Arial" w:cs="Arial"/>
            <w:i/>
            <w:color w:val="0000FF"/>
            <w:u w:val="single"/>
          </w:rPr>
          <w:t>additional notes section</w:t>
        </w:r>
      </w:hyperlink>
      <w:r>
        <w:rPr>
          <w:rFonts w:ascii="Arial" w:eastAsia="Arial" w:hAnsi="Arial" w:cs="Arial"/>
          <w:i/>
        </w:rPr>
        <w:t xml:space="preserve"> if you need to provide more information.</w:t>
      </w:r>
    </w:p>
    <w:p w14:paraId="5753603D" w14:textId="77777777" w:rsidR="00562E88" w:rsidRDefault="00562E88">
      <w:pPr>
        <w:jc w:val="both"/>
        <w:rPr>
          <w:b/>
          <w:i/>
          <w:sz w:val="23"/>
          <w:szCs w:val="23"/>
        </w:rPr>
      </w:pPr>
    </w:p>
    <w:p w14:paraId="3F5CC6D8" w14:textId="663D4380" w:rsidR="00E05F6F" w:rsidRPr="00562E88" w:rsidRDefault="00000000">
      <w:pPr>
        <w:jc w:val="both"/>
        <w:rPr>
          <w:color w:val="4F81BD" w:themeColor="accent1"/>
          <w:sz w:val="23"/>
          <w:szCs w:val="23"/>
        </w:rPr>
      </w:pPr>
      <w:r w:rsidRPr="00562E88">
        <w:rPr>
          <w:b/>
          <w:i/>
          <w:color w:val="4F81BD" w:themeColor="accent1"/>
          <w:sz w:val="23"/>
          <w:szCs w:val="23"/>
        </w:rPr>
        <w:t>Task 2. Experimental testing of bridge girders subjected to lateral impacts:</w:t>
      </w:r>
      <w:r w:rsidRPr="00562E88">
        <w:rPr>
          <w:color w:val="4F81BD" w:themeColor="accent1"/>
          <w:sz w:val="23"/>
          <w:szCs w:val="23"/>
        </w:rPr>
        <w:t xml:space="preserve"> </w:t>
      </w:r>
    </w:p>
    <w:p w14:paraId="654517EB" w14:textId="6AEA004C" w:rsidR="00E05F6F" w:rsidRDefault="00000000" w:rsidP="00F0622B">
      <w:pPr>
        <w:jc w:val="both"/>
        <w:rPr>
          <w:sz w:val="23"/>
          <w:szCs w:val="23"/>
        </w:rPr>
      </w:pPr>
      <w:r>
        <w:rPr>
          <w:sz w:val="23"/>
          <w:szCs w:val="23"/>
        </w:rPr>
        <w:t>Working with a local precast supplier (</w:t>
      </w:r>
      <w:proofErr w:type="spellStart"/>
      <w:r>
        <w:rPr>
          <w:sz w:val="23"/>
          <w:szCs w:val="23"/>
        </w:rPr>
        <w:t>Coreslab</w:t>
      </w:r>
      <w:proofErr w:type="spellEnd"/>
      <w:r>
        <w:rPr>
          <w:sz w:val="23"/>
          <w:szCs w:val="23"/>
        </w:rPr>
        <w:t>) to provide the prestressed girders.</w:t>
      </w:r>
      <w:r w:rsidR="00F0622B">
        <w:rPr>
          <w:sz w:val="23"/>
          <w:szCs w:val="23"/>
        </w:rPr>
        <w:t xml:space="preserve"> </w:t>
      </w:r>
      <w:proofErr w:type="spellStart"/>
      <w:r w:rsidR="00F0622B">
        <w:rPr>
          <w:sz w:val="23"/>
          <w:szCs w:val="23"/>
        </w:rPr>
        <w:t>Coreslab</w:t>
      </w:r>
      <w:proofErr w:type="spellEnd"/>
      <w:r w:rsidR="00F0622B">
        <w:rPr>
          <w:sz w:val="23"/>
          <w:szCs w:val="23"/>
        </w:rPr>
        <w:t xml:space="preserve"> was added a subcontractor to the project and is expected to provide the </w:t>
      </w:r>
      <w:proofErr w:type="spellStart"/>
      <w:r w:rsidR="00F0622B">
        <w:rPr>
          <w:sz w:val="23"/>
          <w:szCs w:val="23"/>
        </w:rPr>
        <w:t>griders</w:t>
      </w:r>
      <w:proofErr w:type="spellEnd"/>
      <w:r w:rsidR="00F0622B">
        <w:rPr>
          <w:sz w:val="23"/>
          <w:szCs w:val="23"/>
        </w:rPr>
        <w:t xml:space="preserve"> in the next couple of weeks.</w:t>
      </w:r>
    </w:p>
    <w:p w14:paraId="669C4F12" w14:textId="77777777" w:rsidR="002847CF" w:rsidRDefault="002847CF" w:rsidP="002847CF">
      <w:pPr>
        <w:ind w:left="720"/>
        <w:jc w:val="both"/>
        <w:rPr>
          <w:sz w:val="23"/>
          <w:szCs w:val="23"/>
        </w:rPr>
      </w:pPr>
    </w:p>
    <w:p w14:paraId="0AC98DBC" w14:textId="77777777" w:rsidR="002847CF" w:rsidRPr="002847CF" w:rsidRDefault="002847CF" w:rsidP="002847CF">
      <w:pPr>
        <w:rPr>
          <w:b/>
          <w:i/>
          <w:color w:val="4F81BD" w:themeColor="accent1"/>
          <w:sz w:val="23"/>
          <w:szCs w:val="23"/>
        </w:rPr>
      </w:pPr>
      <w:r w:rsidRPr="002847CF">
        <w:rPr>
          <w:b/>
          <w:i/>
          <w:color w:val="4F81BD" w:themeColor="accent1"/>
          <w:sz w:val="23"/>
          <w:szCs w:val="23"/>
        </w:rPr>
        <w:t>Task 4: Residual Capacity:</w:t>
      </w:r>
    </w:p>
    <w:p w14:paraId="7596BA59" w14:textId="3356C689" w:rsidR="00F0622B" w:rsidRDefault="00F0622B" w:rsidP="00F0622B">
      <w:pPr>
        <w:jc w:val="both"/>
        <w:rPr>
          <w:sz w:val="23"/>
          <w:szCs w:val="23"/>
        </w:rPr>
      </w:pPr>
      <w:r w:rsidRPr="00F0622B">
        <w:rPr>
          <w:sz w:val="23"/>
          <w:szCs w:val="23"/>
        </w:rPr>
        <w:t>Numerical modeling ha</w:t>
      </w:r>
      <w:r>
        <w:rPr>
          <w:sz w:val="23"/>
          <w:szCs w:val="23"/>
        </w:rPr>
        <w:t>s</w:t>
      </w:r>
      <w:r w:rsidRPr="00F0622B">
        <w:rPr>
          <w:sz w:val="23"/>
          <w:szCs w:val="23"/>
        </w:rPr>
        <w:t xml:space="preserve"> been used to develop models that simulate different damage scenarios before experimental testing. The damage induced to the models are categorized as following, in accordance </w:t>
      </w:r>
      <w:proofErr w:type="gramStart"/>
      <w:r w:rsidRPr="00F0622B">
        <w:rPr>
          <w:sz w:val="23"/>
          <w:szCs w:val="23"/>
        </w:rPr>
        <w:t>to</w:t>
      </w:r>
      <w:proofErr w:type="gramEnd"/>
      <w:r w:rsidRPr="00F0622B">
        <w:rPr>
          <w:sz w:val="23"/>
          <w:szCs w:val="23"/>
        </w:rPr>
        <w:t xml:space="preserve"> damage classification by NCHRP 20-07/Task 306 (2012).</w:t>
      </w:r>
      <w:r>
        <w:rPr>
          <w:sz w:val="23"/>
          <w:szCs w:val="23"/>
        </w:rPr>
        <w:t xml:space="preserve"> Models for both single girders and </w:t>
      </w:r>
      <w:proofErr w:type="gramStart"/>
      <w:r>
        <w:rPr>
          <w:sz w:val="23"/>
          <w:szCs w:val="23"/>
        </w:rPr>
        <w:t>full-bridge</w:t>
      </w:r>
      <w:proofErr w:type="gramEnd"/>
      <w:r>
        <w:rPr>
          <w:sz w:val="23"/>
          <w:szCs w:val="23"/>
        </w:rPr>
        <w:t xml:space="preserve"> were developed.</w:t>
      </w:r>
    </w:p>
    <w:p w14:paraId="3F0F2C79" w14:textId="77777777" w:rsidR="00F0622B" w:rsidRDefault="00F0622B" w:rsidP="00F0622B">
      <w:pPr>
        <w:pStyle w:val="Heading2"/>
        <w:numPr>
          <w:ilvl w:val="0"/>
          <w:numId w:val="0"/>
        </w:numPr>
        <w:rPr>
          <w:color w:val="auto"/>
          <w:sz w:val="24"/>
          <w:szCs w:val="24"/>
        </w:rPr>
      </w:pPr>
      <w:bookmarkStart w:id="0" w:name="_Toc115447384"/>
    </w:p>
    <w:p w14:paraId="70D05EC9" w14:textId="00790DB3" w:rsidR="00F0622B" w:rsidRPr="00F0622B" w:rsidRDefault="00F0622B" w:rsidP="00F0622B">
      <w:pPr>
        <w:pStyle w:val="Heading2"/>
        <w:numPr>
          <w:ilvl w:val="0"/>
          <w:numId w:val="0"/>
        </w:numPr>
        <w:rPr>
          <w:color w:val="auto"/>
          <w:sz w:val="24"/>
          <w:szCs w:val="24"/>
        </w:rPr>
      </w:pPr>
      <w:r w:rsidRPr="00F0622B">
        <w:rPr>
          <w:color w:val="auto"/>
          <w:sz w:val="24"/>
          <w:szCs w:val="24"/>
        </w:rPr>
        <w:t>Strand damage</w:t>
      </w:r>
      <w:bookmarkEnd w:id="0"/>
    </w:p>
    <w:p w14:paraId="04D14B5F" w14:textId="77777777" w:rsidR="00F0622B" w:rsidRPr="007E6A61" w:rsidRDefault="00F0622B" w:rsidP="00F0622B">
      <w:r w:rsidRPr="007E6A61">
        <w:t>The developed models remov</w:t>
      </w:r>
      <w:r>
        <w:t xml:space="preserve">ed </w:t>
      </w:r>
      <w:r w:rsidRPr="007E6A61">
        <w:t>the strand in a 4 ft length at the girder mid-span and the remaining strand was left. Also, the cut strand end from the free side was assigned to di</w:t>
      </w:r>
      <w:r>
        <w:t>s</w:t>
      </w:r>
      <w:r w:rsidRPr="007E6A61">
        <w:t>pl</w:t>
      </w:r>
      <w:r>
        <w:t>a</w:t>
      </w:r>
      <w:r w:rsidRPr="007E6A61">
        <w:t xml:space="preserve">cement constrained in </w:t>
      </w:r>
      <w:r>
        <w:t xml:space="preserve">the </w:t>
      </w:r>
      <w:r w:rsidRPr="007E6A61">
        <w:t xml:space="preserve">X and Z while Y-direction was left with no constraint to monitor any slippage may occur during the simulation. </w:t>
      </w:r>
    </w:p>
    <w:p w14:paraId="6C4522D9" w14:textId="77777777" w:rsidR="00F0622B" w:rsidRPr="007E6A61" w:rsidRDefault="00F0622B" w:rsidP="00F0622B"/>
    <w:p w14:paraId="1A6979D5" w14:textId="77777777" w:rsidR="00F0622B" w:rsidRPr="00F0622B" w:rsidRDefault="00F0622B" w:rsidP="00F0622B">
      <w:pPr>
        <w:rPr>
          <w:b/>
          <w:i/>
          <w:color w:val="4F81BD" w:themeColor="accent1"/>
          <w:sz w:val="23"/>
          <w:szCs w:val="23"/>
        </w:rPr>
      </w:pPr>
      <w:r w:rsidRPr="00F0622B">
        <w:rPr>
          <w:b/>
          <w:i/>
          <w:color w:val="4F81BD" w:themeColor="accent1"/>
          <w:sz w:val="23"/>
          <w:szCs w:val="23"/>
        </w:rPr>
        <w:t>Task 5: Repair Evaluation:</w:t>
      </w:r>
    </w:p>
    <w:p w14:paraId="5B73A78F" w14:textId="412D42AD" w:rsidR="00F0622B" w:rsidRDefault="00F0622B" w:rsidP="00F0622B">
      <w:pPr>
        <w:jc w:val="both"/>
        <w:rPr>
          <w:sz w:val="23"/>
          <w:szCs w:val="23"/>
        </w:rPr>
      </w:pPr>
      <w:r>
        <w:rPr>
          <w:sz w:val="23"/>
          <w:szCs w:val="23"/>
        </w:rPr>
        <w:t>D</w:t>
      </w:r>
      <w:r w:rsidRPr="00F0622B">
        <w:rPr>
          <w:sz w:val="23"/>
          <w:szCs w:val="23"/>
        </w:rPr>
        <w:t xml:space="preserve">ifferent repair methods </w:t>
      </w:r>
      <w:r>
        <w:rPr>
          <w:sz w:val="23"/>
          <w:szCs w:val="23"/>
        </w:rPr>
        <w:t xml:space="preserve">will be applied. Finite element models are used to </w:t>
      </w:r>
      <w:proofErr w:type="gramStart"/>
      <w:r>
        <w:rPr>
          <w:sz w:val="23"/>
          <w:szCs w:val="23"/>
        </w:rPr>
        <w:t>optimized</w:t>
      </w:r>
      <w:proofErr w:type="gramEnd"/>
      <w:r>
        <w:rPr>
          <w:sz w:val="23"/>
          <w:szCs w:val="23"/>
        </w:rPr>
        <w:t xml:space="preserve"> the design of the retrofitting. </w:t>
      </w:r>
      <w:r w:rsidRPr="00F0622B">
        <w:rPr>
          <w:sz w:val="23"/>
          <w:szCs w:val="23"/>
        </w:rPr>
        <w:t>The strands w</w:t>
      </w:r>
      <w:r>
        <w:rPr>
          <w:sz w:val="23"/>
          <w:szCs w:val="23"/>
        </w:rPr>
        <w:t xml:space="preserve">ere </w:t>
      </w:r>
      <w:r w:rsidRPr="00F0622B">
        <w:rPr>
          <w:sz w:val="23"/>
          <w:szCs w:val="23"/>
        </w:rPr>
        <w:t xml:space="preserve">modeled explicitly using beam element. </w:t>
      </w:r>
      <w:proofErr w:type="spellStart"/>
      <w:r w:rsidRPr="00F0622B">
        <w:rPr>
          <w:sz w:val="23"/>
          <w:szCs w:val="23"/>
        </w:rPr>
        <w:t>Plastic_kinematic</w:t>
      </w:r>
      <w:proofErr w:type="spellEnd"/>
      <w:r w:rsidRPr="00F0622B">
        <w:rPr>
          <w:sz w:val="23"/>
          <w:szCs w:val="23"/>
        </w:rPr>
        <w:t xml:space="preserve"> material was assigned to the splice. The material strength of the spliced segment was given a value 219 </w:t>
      </w:r>
      <w:proofErr w:type="spellStart"/>
      <w:r>
        <w:rPr>
          <w:sz w:val="23"/>
          <w:szCs w:val="23"/>
        </w:rPr>
        <w:t>k</w:t>
      </w:r>
      <w:r w:rsidRPr="00F0622B">
        <w:rPr>
          <w:sz w:val="23"/>
          <w:szCs w:val="23"/>
        </w:rPr>
        <w:t>si</w:t>
      </w:r>
      <w:proofErr w:type="spellEnd"/>
      <w:r w:rsidRPr="00F0622B">
        <w:rPr>
          <w:sz w:val="23"/>
          <w:szCs w:val="23"/>
        </w:rPr>
        <w:t xml:space="preserve"> of 0.9 of the strand yield strength for a 270 </w:t>
      </w:r>
      <w:proofErr w:type="spellStart"/>
      <w:r>
        <w:rPr>
          <w:sz w:val="23"/>
          <w:szCs w:val="23"/>
        </w:rPr>
        <w:t>k</w:t>
      </w:r>
      <w:r w:rsidRPr="00F0622B">
        <w:rPr>
          <w:sz w:val="23"/>
          <w:szCs w:val="23"/>
        </w:rPr>
        <w:t>si</w:t>
      </w:r>
      <w:proofErr w:type="spellEnd"/>
      <w:r w:rsidRPr="00F0622B">
        <w:rPr>
          <w:sz w:val="23"/>
          <w:szCs w:val="23"/>
        </w:rPr>
        <w:t xml:space="preserve"> strand. The spliced segments were positioned in a staggering arrangement which is a common practice. </w:t>
      </w:r>
    </w:p>
    <w:p w14:paraId="0FA73D4F" w14:textId="22CC28C2" w:rsidR="00F0622B" w:rsidRPr="007E6A61" w:rsidRDefault="00F0622B" w:rsidP="00F0622B">
      <w:pPr>
        <w:pStyle w:val="Heading3"/>
      </w:pPr>
      <w:bookmarkStart w:id="1" w:name="_Toc115447389"/>
      <w:r w:rsidRPr="007E6A61">
        <w:lastRenderedPageBreak/>
        <w:t xml:space="preserve">Finite </w:t>
      </w:r>
      <w:r w:rsidRPr="007E6A61">
        <w:t>element</w:t>
      </w:r>
      <w:r w:rsidRPr="007E6A61">
        <w:t xml:space="preserve"> modeling of FRP</w:t>
      </w:r>
      <w:bookmarkEnd w:id="1"/>
    </w:p>
    <w:p w14:paraId="68140C9C" w14:textId="57544FA8" w:rsidR="00F0622B" w:rsidRPr="00F0622B" w:rsidRDefault="00F0622B" w:rsidP="00F0622B">
      <w:pPr>
        <w:jc w:val="both"/>
      </w:pPr>
      <w:r w:rsidRPr="007E6A61">
        <w:t xml:space="preserve">CFRP sheets of 0.45 mm </w:t>
      </w:r>
      <w:r w:rsidRPr="007E6A61">
        <w:t>thickness</w:t>
      </w:r>
      <w:r w:rsidRPr="007E6A61">
        <w:t xml:space="preserve"> was modeled as shell element with element </w:t>
      </w:r>
      <w:r w:rsidRPr="007E6A61">
        <w:t>formulation</w:t>
      </w:r>
      <w:r w:rsidRPr="007E6A61">
        <w:t xml:space="preserve"> (ELFORM = 2), which is the </w:t>
      </w:r>
      <w:proofErr w:type="spellStart"/>
      <w:r w:rsidRPr="007E6A61">
        <w:t>Belytschko-Tsay</w:t>
      </w:r>
      <w:proofErr w:type="spellEnd"/>
      <w:r w:rsidRPr="007E6A61">
        <w:t xml:space="preserve"> integration scheme. </w:t>
      </w:r>
      <w:proofErr w:type="spellStart"/>
      <w:r w:rsidRPr="007E6A61">
        <w:t>Enahanced_Compsiste_Damage</w:t>
      </w:r>
      <w:proofErr w:type="spellEnd"/>
      <w:r w:rsidRPr="007E6A61">
        <w:t xml:space="preserve"> </w:t>
      </w:r>
      <w:proofErr w:type="gramStart"/>
      <w:r w:rsidRPr="007E6A61">
        <w:t>( Mat</w:t>
      </w:r>
      <w:proofErr w:type="gramEnd"/>
      <w:r w:rsidRPr="007E6A61">
        <w:t xml:space="preserve"> 54) was used to model the </w:t>
      </w:r>
      <w:r w:rsidRPr="007E6A61">
        <w:t>constitutive</w:t>
      </w:r>
      <w:r w:rsidRPr="007E6A61">
        <w:t xml:space="preserve"> model which is based on </w:t>
      </w:r>
      <w:proofErr w:type="spellStart"/>
      <w:r w:rsidRPr="007E6A61">
        <w:t>Chsng</w:t>
      </w:r>
      <w:proofErr w:type="spellEnd"/>
      <w:r w:rsidRPr="007E6A61">
        <w:t xml:space="preserve">-Chang failure criteria. </w:t>
      </w:r>
      <w:proofErr w:type="spellStart"/>
      <w:r w:rsidRPr="007E6A61">
        <w:t>Contact_tied_nodes_to_surface</w:t>
      </w:r>
      <w:proofErr w:type="spellEnd"/>
      <w:r w:rsidRPr="007E6A61">
        <w:t xml:space="preserve"> was used to define the interface between the concrete substrate and the CFRP sheets. CFRP U-wraps of </w:t>
      </w:r>
      <w:proofErr w:type="gramStart"/>
      <w:r w:rsidRPr="007E6A61">
        <w:t>10 inch</w:t>
      </w:r>
      <w:proofErr w:type="gramEnd"/>
      <w:r w:rsidRPr="007E6A61">
        <w:t xml:space="preserve"> width and spaced each 6 inch was used in Model 1. Model 2 consists of continuous CFRP-</w:t>
      </w:r>
      <w:proofErr w:type="spellStart"/>
      <w:r w:rsidRPr="007E6A61">
        <w:t>Uwraps</w:t>
      </w:r>
      <w:proofErr w:type="spellEnd"/>
      <w:r w:rsidRPr="007E6A61">
        <w:t xml:space="preserve">. Model 3 is using CFRP </w:t>
      </w:r>
      <w:r w:rsidRPr="007E6A61">
        <w:t>longitudinal</w:t>
      </w:r>
      <w:r w:rsidRPr="007E6A61">
        <w:t xml:space="preserve"> strips in the bottom flange, longitudinal web </w:t>
      </w:r>
      <w:r w:rsidRPr="007E6A61">
        <w:t>strips,</w:t>
      </w:r>
      <w:r w:rsidRPr="007E6A61">
        <w:t xml:space="preserve"> U-wraps and steel channel works as an anchorage system for the FRP configuration. </w:t>
      </w:r>
    </w:p>
    <w:p w14:paraId="55FC9205" w14:textId="557AB543" w:rsidR="00F0622B" w:rsidRDefault="00F0622B" w:rsidP="00F0622B">
      <w:pPr>
        <w:jc w:val="both"/>
        <w:rPr>
          <w:sz w:val="23"/>
          <w:szCs w:val="23"/>
        </w:rPr>
      </w:pPr>
    </w:p>
    <w:p w14:paraId="5F88B74F" w14:textId="1AED4817" w:rsidR="00F0622B" w:rsidRDefault="00F0622B" w:rsidP="00F0622B">
      <w:pPr>
        <w:jc w:val="both"/>
        <w:rPr>
          <w:sz w:val="23"/>
          <w:szCs w:val="23"/>
        </w:rPr>
      </w:pPr>
    </w:p>
    <w:p w14:paraId="1BF34D89" w14:textId="095B045D" w:rsidR="00F0622B" w:rsidRDefault="00F0622B" w:rsidP="00F0622B">
      <w:pPr>
        <w:jc w:val="center"/>
        <w:rPr>
          <w:sz w:val="23"/>
          <w:szCs w:val="23"/>
        </w:rPr>
      </w:pPr>
      <w:r>
        <w:rPr>
          <w:sz w:val="23"/>
          <w:szCs w:val="23"/>
        </w:rPr>
        <w:t>Table 1: Damage levels</w:t>
      </w:r>
    </w:p>
    <w:p w14:paraId="58E42F1D" w14:textId="4A575D13" w:rsidR="00F0622B" w:rsidRPr="007E6A61" w:rsidRDefault="00F0622B" w:rsidP="00F0622B"/>
    <w:tbl>
      <w:tblPr>
        <w:tblW w:w="9552" w:type="dxa"/>
        <w:tblCellMar>
          <w:left w:w="0" w:type="dxa"/>
          <w:right w:w="0" w:type="dxa"/>
        </w:tblCellMar>
        <w:tblLook w:val="0420" w:firstRow="1" w:lastRow="0" w:firstColumn="0" w:lastColumn="0" w:noHBand="0" w:noVBand="1"/>
      </w:tblPr>
      <w:tblGrid>
        <w:gridCol w:w="2388"/>
        <w:gridCol w:w="2388"/>
        <w:gridCol w:w="2388"/>
        <w:gridCol w:w="2388"/>
      </w:tblGrid>
      <w:tr w:rsidR="00F0622B" w:rsidRPr="007E6A61" w14:paraId="5F999BC7" w14:textId="77777777" w:rsidTr="001937A1">
        <w:trPr>
          <w:trHeight w:val="896"/>
        </w:trPr>
        <w:tc>
          <w:tcPr>
            <w:tcW w:w="238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4F06392" w14:textId="77777777" w:rsidR="00F0622B" w:rsidRPr="007E6A61" w:rsidRDefault="00F0622B" w:rsidP="001937A1">
            <w:r w:rsidRPr="007E6A61">
              <w:rPr>
                <w:b/>
                <w:bCs/>
              </w:rPr>
              <w:t>Damage Level</w:t>
            </w:r>
          </w:p>
        </w:tc>
        <w:tc>
          <w:tcPr>
            <w:tcW w:w="238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5528B16D" w14:textId="77777777" w:rsidR="00F0622B" w:rsidRPr="007E6A61" w:rsidRDefault="00F0622B" w:rsidP="001937A1">
            <w:r w:rsidRPr="007E6A61">
              <w:rPr>
                <w:b/>
                <w:bCs/>
              </w:rPr>
              <w:t>% Strands loss</w:t>
            </w:r>
          </w:p>
        </w:tc>
        <w:tc>
          <w:tcPr>
            <w:tcW w:w="238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52B9730" w14:textId="77777777" w:rsidR="00F0622B" w:rsidRPr="007E6A61" w:rsidRDefault="00F0622B" w:rsidP="001937A1">
            <w:r w:rsidRPr="007E6A61">
              <w:rPr>
                <w:b/>
                <w:bCs/>
              </w:rPr>
              <w:t>Targeted No. Strands loss</w:t>
            </w:r>
          </w:p>
        </w:tc>
        <w:tc>
          <w:tcPr>
            <w:tcW w:w="238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453D831" w14:textId="77777777" w:rsidR="00F0622B" w:rsidRPr="007E6A61" w:rsidRDefault="00F0622B" w:rsidP="001937A1">
            <w:r w:rsidRPr="007E6A61">
              <w:rPr>
                <w:b/>
                <w:bCs/>
              </w:rPr>
              <w:t>Targeted % Strands loss</w:t>
            </w:r>
          </w:p>
        </w:tc>
      </w:tr>
      <w:tr w:rsidR="00F0622B" w:rsidRPr="007E6A61" w14:paraId="56C6F803" w14:textId="77777777" w:rsidTr="001937A1">
        <w:trPr>
          <w:trHeight w:val="447"/>
        </w:trPr>
        <w:tc>
          <w:tcPr>
            <w:tcW w:w="238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2FA022D" w14:textId="77777777" w:rsidR="00F0622B" w:rsidRPr="007E6A61" w:rsidRDefault="00F0622B" w:rsidP="001937A1">
            <w:r w:rsidRPr="007E6A61">
              <w:t>Severe I</w:t>
            </w:r>
          </w:p>
        </w:tc>
        <w:tc>
          <w:tcPr>
            <w:tcW w:w="238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C324CDD" w14:textId="77777777" w:rsidR="00F0622B" w:rsidRPr="007E6A61" w:rsidRDefault="00F0622B" w:rsidP="001937A1">
            <w:r w:rsidRPr="007E6A61">
              <w:t>&lt; 5 %</w:t>
            </w:r>
          </w:p>
        </w:tc>
        <w:tc>
          <w:tcPr>
            <w:tcW w:w="238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0BBB64A" w14:textId="77777777" w:rsidR="00F0622B" w:rsidRPr="007E6A61" w:rsidRDefault="00F0622B" w:rsidP="001937A1">
            <w:r w:rsidRPr="007E6A61">
              <w:t xml:space="preserve"> None</w:t>
            </w:r>
          </w:p>
        </w:tc>
        <w:tc>
          <w:tcPr>
            <w:tcW w:w="238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1C4D2667" w14:textId="77777777" w:rsidR="00F0622B" w:rsidRPr="007E6A61" w:rsidRDefault="00F0622B" w:rsidP="001937A1"/>
        </w:tc>
      </w:tr>
      <w:tr w:rsidR="00F0622B" w:rsidRPr="007E6A61" w14:paraId="0B0CD912" w14:textId="77777777" w:rsidTr="001937A1">
        <w:trPr>
          <w:trHeight w:val="447"/>
        </w:trPr>
        <w:tc>
          <w:tcPr>
            <w:tcW w:w="23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2A256694" w14:textId="77777777" w:rsidR="00F0622B" w:rsidRPr="007E6A61" w:rsidRDefault="00F0622B" w:rsidP="001937A1">
            <w:r w:rsidRPr="007E6A61">
              <w:t>Severe II</w:t>
            </w:r>
          </w:p>
        </w:tc>
        <w:tc>
          <w:tcPr>
            <w:tcW w:w="23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7DD0D49" w14:textId="77777777" w:rsidR="00F0622B" w:rsidRPr="007E6A61" w:rsidRDefault="00F0622B" w:rsidP="001937A1">
            <w:r w:rsidRPr="007E6A61">
              <w:t>&gt; 5 %</w:t>
            </w:r>
          </w:p>
        </w:tc>
        <w:tc>
          <w:tcPr>
            <w:tcW w:w="23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6539B55" w14:textId="77777777" w:rsidR="00F0622B" w:rsidRPr="007E6A61" w:rsidRDefault="00F0622B" w:rsidP="001937A1">
            <w:r w:rsidRPr="007E6A61">
              <w:t>1</w:t>
            </w:r>
          </w:p>
        </w:tc>
        <w:tc>
          <w:tcPr>
            <w:tcW w:w="23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007B08CA" w14:textId="77777777" w:rsidR="00F0622B" w:rsidRPr="007E6A61" w:rsidRDefault="00F0622B" w:rsidP="001937A1">
            <w:r w:rsidRPr="007E6A61">
              <w:t>6.25 %</w:t>
            </w:r>
          </w:p>
        </w:tc>
      </w:tr>
      <w:tr w:rsidR="00F0622B" w:rsidRPr="007E6A61" w14:paraId="0FA72999" w14:textId="77777777" w:rsidTr="001937A1">
        <w:trPr>
          <w:trHeight w:val="447"/>
        </w:trPr>
        <w:tc>
          <w:tcPr>
            <w:tcW w:w="238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06F0370C" w14:textId="77777777" w:rsidR="00F0622B" w:rsidRPr="007E6A61" w:rsidRDefault="00F0622B" w:rsidP="001937A1">
            <w:r w:rsidRPr="007E6A61">
              <w:t>Severe III</w:t>
            </w:r>
          </w:p>
        </w:tc>
        <w:tc>
          <w:tcPr>
            <w:tcW w:w="238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87C8C7B" w14:textId="77777777" w:rsidR="00F0622B" w:rsidRPr="007E6A61" w:rsidRDefault="00F0622B" w:rsidP="001937A1">
            <w:r w:rsidRPr="007E6A61">
              <w:t>&gt; 20 %</w:t>
            </w:r>
          </w:p>
        </w:tc>
        <w:tc>
          <w:tcPr>
            <w:tcW w:w="238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D2626F5" w14:textId="77777777" w:rsidR="00F0622B" w:rsidRPr="007E6A61" w:rsidRDefault="00F0622B" w:rsidP="001937A1">
            <w:r w:rsidRPr="007E6A61">
              <w:t>4</w:t>
            </w:r>
          </w:p>
        </w:tc>
        <w:tc>
          <w:tcPr>
            <w:tcW w:w="238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BB1661C" w14:textId="77777777" w:rsidR="00F0622B" w:rsidRPr="007E6A61" w:rsidRDefault="00F0622B" w:rsidP="001937A1">
            <w:r w:rsidRPr="007E6A61">
              <w:t>25 %</w:t>
            </w:r>
          </w:p>
        </w:tc>
      </w:tr>
      <w:tr w:rsidR="00F0622B" w:rsidRPr="007E6A61" w14:paraId="5CEA71B0" w14:textId="77777777" w:rsidTr="001937A1">
        <w:trPr>
          <w:trHeight w:val="447"/>
        </w:trPr>
        <w:tc>
          <w:tcPr>
            <w:tcW w:w="23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AF39BF0" w14:textId="77777777" w:rsidR="00F0622B" w:rsidRPr="007E6A61" w:rsidRDefault="00F0622B" w:rsidP="001937A1">
            <w:r w:rsidRPr="007E6A61">
              <w:t>Severe IV</w:t>
            </w:r>
          </w:p>
        </w:tc>
        <w:tc>
          <w:tcPr>
            <w:tcW w:w="23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0EB2195C" w14:textId="77777777" w:rsidR="00F0622B" w:rsidRPr="007E6A61" w:rsidRDefault="00F0622B" w:rsidP="001937A1">
            <w:r w:rsidRPr="007E6A61">
              <w:t>&gt; 35 %</w:t>
            </w:r>
          </w:p>
        </w:tc>
        <w:tc>
          <w:tcPr>
            <w:tcW w:w="23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6183A9B9" w14:textId="77777777" w:rsidR="00F0622B" w:rsidRPr="007E6A61" w:rsidRDefault="00F0622B" w:rsidP="001937A1">
            <w:r w:rsidRPr="007E6A61">
              <w:t>6</w:t>
            </w:r>
          </w:p>
        </w:tc>
        <w:tc>
          <w:tcPr>
            <w:tcW w:w="23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3130D1B" w14:textId="77777777" w:rsidR="00F0622B" w:rsidRPr="007E6A61" w:rsidRDefault="00F0622B" w:rsidP="001937A1">
            <w:r w:rsidRPr="007E6A61">
              <w:t>37.5 %</w:t>
            </w:r>
          </w:p>
        </w:tc>
      </w:tr>
    </w:tbl>
    <w:p w14:paraId="29186593" w14:textId="77777777" w:rsidR="00F0622B" w:rsidRPr="007E6A61" w:rsidRDefault="00F0622B" w:rsidP="00F0622B"/>
    <w:p w14:paraId="27FD7CD0" w14:textId="3BB67422" w:rsidR="00F0622B" w:rsidRPr="007E6A61" w:rsidRDefault="00F0622B" w:rsidP="00F0622B">
      <w:pPr>
        <w:rPr>
          <w:u w:val="single"/>
        </w:rPr>
      </w:pPr>
      <w:r>
        <w:rPr>
          <w:u w:val="single"/>
        </w:rPr>
        <w:t>Properties of the c</w:t>
      </w:r>
      <w:r w:rsidRPr="007E6A61">
        <w:rPr>
          <w:u w:val="single"/>
        </w:rPr>
        <w:t xml:space="preserve">ontrol </w:t>
      </w:r>
      <w:r>
        <w:rPr>
          <w:u w:val="single"/>
        </w:rPr>
        <w:t>g</w:t>
      </w:r>
      <w:r w:rsidRPr="007E6A61">
        <w:rPr>
          <w:u w:val="single"/>
        </w:rPr>
        <w:t>irder</w:t>
      </w:r>
    </w:p>
    <w:tbl>
      <w:tblPr>
        <w:tblStyle w:val="TableGrid"/>
        <w:tblW w:w="0" w:type="auto"/>
        <w:tblLook w:val="04A0" w:firstRow="1" w:lastRow="0" w:firstColumn="1" w:lastColumn="0" w:noHBand="0" w:noVBand="1"/>
      </w:tblPr>
      <w:tblGrid>
        <w:gridCol w:w="1800"/>
        <w:gridCol w:w="6830"/>
      </w:tblGrid>
      <w:tr w:rsidR="00F0622B" w:rsidRPr="007E6A61" w14:paraId="107BD8D4" w14:textId="77777777" w:rsidTr="001937A1">
        <w:tc>
          <w:tcPr>
            <w:tcW w:w="10070" w:type="dxa"/>
            <w:gridSpan w:val="2"/>
          </w:tcPr>
          <w:p w14:paraId="42AA0B2F" w14:textId="77777777" w:rsidR="00F0622B" w:rsidRPr="007E6A61" w:rsidRDefault="00F0622B" w:rsidP="001937A1">
            <w:r w:rsidRPr="007E6A61">
              <w:t xml:space="preserve">MoDOT type II </w:t>
            </w:r>
          </w:p>
        </w:tc>
      </w:tr>
      <w:tr w:rsidR="00F0622B" w:rsidRPr="007E6A61" w14:paraId="5C67213C" w14:textId="77777777" w:rsidTr="001937A1">
        <w:tc>
          <w:tcPr>
            <w:tcW w:w="1975" w:type="dxa"/>
          </w:tcPr>
          <w:p w14:paraId="7A39ECD1" w14:textId="77777777" w:rsidR="00F0622B" w:rsidRPr="007E6A61" w:rsidRDefault="00F0622B" w:rsidP="001937A1">
            <w:r w:rsidRPr="007E6A61">
              <w:t>Length (ft)</w:t>
            </w:r>
          </w:p>
        </w:tc>
        <w:tc>
          <w:tcPr>
            <w:tcW w:w="8095" w:type="dxa"/>
          </w:tcPr>
          <w:p w14:paraId="1B3F09C9" w14:textId="77777777" w:rsidR="00F0622B" w:rsidRPr="007E6A61" w:rsidRDefault="00F0622B" w:rsidP="001937A1">
            <w:r w:rsidRPr="007E6A61">
              <w:t>49</w:t>
            </w:r>
          </w:p>
        </w:tc>
      </w:tr>
      <w:tr w:rsidR="00F0622B" w:rsidRPr="007E6A61" w14:paraId="2CF9A384" w14:textId="77777777" w:rsidTr="001937A1">
        <w:tc>
          <w:tcPr>
            <w:tcW w:w="1975" w:type="dxa"/>
          </w:tcPr>
          <w:p w14:paraId="7B72E3FE" w14:textId="77777777" w:rsidR="00F0622B" w:rsidRPr="007E6A61" w:rsidRDefault="00F0622B" w:rsidP="001937A1">
            <w:r w:rsidRPr="007E6A61">
              <w:t>Strand</w:t>
            </w:r>
          </w:p>
        </w:tc>
        <w:tc>
          <w:tcPr>
            <w:tcW w:w="8095" w:type="dxa"/>
          </w:tcPr>
          <w:p w14:paraId="01A18861" w14:textId="77777777" w:rsidR="00F0622B" w:rsidRPr="007E6A61" w:rsidRDefault="00F0622B" w:rsidP="001937A1">
            <w:r w:rsidRPr="007E6A61">
              <w:t xml:space="preserve">0.5 </w:t>
            </w:r>
            <w:proofErr w:type="gramStart"/>
            <w:r w:rsidRPr="007E6A61">
              <w:t>“ Low</w:t>
            </w:r>
            <w:proofErr w:type="gramEnd"/>
            <w:r w:rsidRPr="007E6A61">
              <w:t>-</w:t>
            </w:r>
            <w:proofErr w:type="spellStart"/>
            <w:r w:rsidRPr="007E6A61">
              <w:t>relaxtion</w:t>
            </w:r>
            <w:proofErr w:type="spellEnd"/>
            <w:r w:rsidRPr="007E6A61">
              <w:t xml:space="preserve"> 270 </w:t>
            </w:r>
            <w:proofErr w:type="spellStart"/>
            <w:r w:rsidRPr="007E6A61">
              <w:t>Ksi</w:t>
            </w:r>
            <w:proofErr w:type="spellEnd"/>
            <w:r w:rsidRPr="007E6A61">
              <w:t xml:space="preserve"> </w:t>
            </w:r>
          </w:p>
        </w:tc>
      </w:tr>
      <w:tr w:rsidR="00F0622B" w:rsidRPr="007E6A61" w14:paraId="6385A414" w14:textId="77777777" w:rsidTr="001937A1">
        <w:tc>
          <w:tcPr>
            <w:tcW w:w="1975" w:type="dxa"/>
          </w:tcPr>
          <w:p w14:paraId="0002D43A" w14:textId="77777777" w:rsidR="00F0622B" w:rsidRPr="007E6A61" w:rsidRDefault="00F0622B" w:rsidP="001937A1">
            <w:r w:rsidRPr="007E6A61">
              <w:t>Number of strands</w:t>
            </w:r>
          </w:p>
        </w:tc>
        <w:tc>
          <w:tcPr>
            <w:tcW w:w="8095" w:type="dxa"/>
          </w:tcPr>
          <w:p w14:paraId="079468D0" w14:textId="77777777" w:rsidR="00F0622B" w:rsidRPr="007E6A61" w:rsidRDefault="00F0622B" w:rsidP="001937A1">
            <w:r w:rsidRPr="007E6A61">
              <w:t xml:space="preserve"> 16 </w:t>
            </w:r>
            <w:proofErr w:type="gramStart"/>
            <w:r w:rsidRPr="007E6A61">
              <w:t>( Straight</w:t>
            </w:r>
            <w:proofErr w:type="gramEnd"/>
            <w:r w:rsidRPr="007E6A61">
              <w:t xml:space="preserve"> 10 , Harped 6)</w:t>
            </w:r>
          </w:p>
        </w:tc>
      </w:tr>
    </w:tbl>
    <w:p w14:paraId="76C27331" w14:textId="77777777" w:rsidR="00F0622B" w:rsidRPr="007E6A61" w:rsidRDefault="00F0622B" w:rsidP="00F0622B">
      <w:pPr>
        <w:rPr>
          <w:rtl/>
        </w:rPr>
      </w:pPr>
    </w:p>
    <w:p w14:paraId="1CCA20CE" w14:textId="77777777" w:rsidR="00F0622B" w:rsidRPr="007E6A61" w:rsidRDefault="00F0622B" w:rsidP="00F0622B">
      <w:pPr>
        <w:rPr>
          <w:rtl/>
        </w:rPr>
      </w:pPr>
    </w:p>
    <w:p w14:paraId="11593802" w14:textId="77777777" w:rsidR="00F0622B" w:rsidRPr="007E6A61" w:rsidRDefault="00F0622B" w:rsidP="00F0622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tblGrid>
      <w:tr w:rsidR="00F0622B" w:rsidRPr="007E6A61" w14:paraId="0ED18694" w14:textId="77777777" w:rsidTr="00F0622B">
        <w:tc>
          <w:tcPr>
            <w:tcW w:w="8275" w:type="dxa"/>
          </w:tcPr>
          <w:p w14:paraId="26C66EE8" w14:textId="77777777" w:rsidR="00F0622B" w:rsidRPr="007E6A61" w:rsidRDefault="00F0622B" w:rsidP="001937A1">
            <w:pPr>
              <w:keepNext/>
            </w:pPr>
            <w:r w:rsidRPr="007E6A61">
              <w:rPr>
                <w:noProof/>
              </w:rPr>
              <w:lastRenderedPageBreak/>
              <w:drawing>
                <wp:inline distT="0" distB="0" distL="0" distR="0" wp14:anchorId="4D786695" wp14:editId="093F5913">
                  <wp:extent cx="5120640" cy="19366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34" r="5430" b="12191"/>
                          <a:stretch/>
                        </pic:blipFill>
                        <pic:spPr bwMode="auto">
                          <a:xfrm>
                            <a:off x="0" y="0"/>
                            <a:ext cx="5165758" cy="1953732"/>
                          </a:xfrm>
                          <a:prstGeom prst="rect">
                            <a:avLst/>
                          </a:prstGeom>
                          <a:noFill/>
                          <a:ln>
                            <a:noFill/>
                          </a:ln>
                          <a:extLst>
                            <a:ext uri="{53640926-AAD7-44D8-BBD7-CCE9431645EC}">
                              <a14:shadowObscured xmlns:a14="http://schemas.microsoft.com/office/drawing/2010/main"/>
                            </a:ext>
                          </a:extLst>
                        </pic:spPr>
                      </pic:pic>
                    </a:graphicData>
                  </a:graphic>
                </wp:inline>
              </w:drawing>
            </w:r>
          </w:p>
          <w:p w14:paraId="25998D61" w14:textId="12C9AFE1" w:rsidR="00F0622B" w:rsidRPr="00F0622B" w:rsidRDefault="00F0622B" w:rsidP="00F0622B">
            <w:pPr>
              <w:pStyle w:val="Caption"/>
              <w:jc w:val="center"/>
              <w:rPr>
                <w:i w:val="0"/>
                <w:iCs w:val="0"/>
              </w:rPr>
            </w:pPr>
            <w:bookmarkStart w:id="2" w:name="_Toc123560042"/>
            <w:r w:rsidRPr="00F0622B">
              <w:rPr>
                <w:i w:val="0"/>
                <w:iCs w:val="0"/>
              </w:rPr>
              <w:t>Figure</w:t>
            </w:r>
            <w:r w:rsidRPr="00F0622B">
              <w:rPr>
                <w:i w:val="0"/>
                <w:iCs w:val="0"/>
              </w:rPr>
              <w:t xml:space="preserve"> 1</w:t>
            </w:r>
            <w:r w:rsidRPr="00F0622B">
              <w:rPr>
                <w:i w:val="0"/>
                <w:iCs w:val="0"/>
              </w:rPr>
              <w:t>. Strands removal arrangements</w:t>
            </w:r>
            <w:bookmarkEnd w:id="2"/>
          </w:p>
        </w:tc>
      </w:tr>
    </w:tbl>
    <w:p w14:paraId="39B09ADC" w14:textId="77777777" w:rsidR="00F0622B" w:rsidRPr="007E6A61" w:rsidRDefault="00F0622B" w:rsidP="00F062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tblGrid>
      <w:tr w:rsidR="00F0622B" w:rsidRPr="007E6A61" w14:paraId="5AE0D508" w14:textId="77777777" w:rsidTr="00F0622B">
        <w:trPr>
          <w:trHeight w:val="2217"/>
          <w:jc w:val="center"/>
        </w:trPr>
        <w:tc>
          <w:tcPr>
            <w:tcW w:w="8545" w:type="dxa"/>
          </w:tcPr>
          <w:p w14:paraId="4731C1B3" w14:textId="77777777" w:rsidR="00F0622B" w:rsidRPr="007E6A61" w:rsidRDefault="00F0622B" w:rsidP="00F0622B">
            <w:pPr>
              <w:jc w:val="center"/>
            </w:pPr>
            <w:r w:rsidRPr="007E6A61">
              <w:rPr>
                <w:noProof/>
              </w:rPr>
              <w:drawing>
                <wp:inline distT="0" distB="0" distL="0" distR="0" wp14:anchorId="037CE83D" wp14:editId="68500440">
                  <wp:extent cx="4926330" cy="1671698"/>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892" b="-654"/>
                          <a:stretch/>
                        </pic:blipFill>
                        <pic:spPr bwMode="auto">
                          <a:xfrm>
                            <a:off x="0" y="0"/>
                            <a:ext cx="4959838" cy="1683069"/>
                          </a:xfrm>
                          <a:prstGeom prst="rect">
                            <a:avLst/>
                          </a:prstGeom>
                          <a:ln>
                            <a:noFill/>
                          </a:ln>
                          <a:extLst>
                            <a:ext uri="{53640926-AAD7-44D8-BBD7-CCE9431645EC}">
                              <a14:shadowObscured xmlns:a14="http://schemas.microsoft.com/office/drawing/2010/main"/>
                            </a:ext>
                          </a:extLst>
                        </pic:spPr>
                      </pic:pic>
                    </a:graphicData>
                  </a:graphic>
                </wp:inline>
              </w:drawing>
            </w:r>
          </w:p>
        </w:tc>
      </w:tr>
      <w:tr w:rsidR="00F0622B" w:rsidRPr="007E6A61" w14:paraId="6FAB4B4C" w14:textId="77777777" w:rsidTr="00F0622B">
        <w:trPr>
          <w:trHeight w:val="2082"/>
          <w:jc w:val="center"/>
        </w:trPr>
        <w:tc>
          <w:tcPr>
            <w:tcW w:w="8545" w:type="dxa"/>
          </w:tcPr>
          <w:p w14:paraId="7E59680C" w14:textId="77777777" w:rsidR="00F0622B" w:rsidRPr="00F0622B" w:rsidRDefault="00F0622B" w:rsidP="00F0622B">
            <w:pPr>
              <w:pStyle w:val="Caption"/>
              <w:jc w:val="center"/>
              <w:rPr>
                <w:i w:val="0"/>
                <w:iCs w:val="0"/>
              </w:rPr>
            </w:pPr>
            <w:r w:rsidRPr="00F0622B">
              <w:rPr>
                <w:i w:val="0"/>
                <w:iCs w:val="0"/>
              </w:rPr>
              <w:drawing>
                <wp:inline distT="0" distB="0" distL="0" distR="0" wp14:anchorId="3E1BCD95" wp14:editId="3712E771">
                  <wp:extent cx="5218612" cy="141078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6714" cy="1426492"/>
                          </a:xfrm>
                          <a:prstGeom prst="rect">
                            <a:avLst/>
                          </a:prstGeom>
                        </pic:spPr>
                      </pic:pic>
                    </a:graphicData>
                  </a:graphic>
                </wp:inline>
              </w:drawing>
            </w:r>
          </w:p>
          <w:p w14:paraId="46F993E3" w14:textId="40FF7AD9" w:rsidR="00F0622B" w:rsidRPr="00F0622B" w:rsidRDefault="00F0622B" w:rsidP="00F0622B">
            <w:pPr>
              <w:pStyle w:val="Caption"/>
              <w:jc w:val="center"/>
              <w:rPr>
                <w:i w:val="0"/>
                <w:iCs w:val="0"/>
              </w:rPr>
            </w:pPr>
            <w:bookmarkStart w:id="3" w:name="_Toc123560043"/>
            <w:r w:rsidRPr="00F0622B">
              <w:rPr>
                <w:i w:val="0"/>
                <w:iCs w:val="0"/>
              </w:rPr>
              <w:t>Figure</w:t>
            </w:r>
            <w:r w:rsidRPr="00F0622B">
              <w:rPr>
                <w:i w:val="0"/>
                <w:iCs w:val="0"/>
              </w:rPr>
              <w:t xml:space="preserve"> 2</w:t>
            </w:r>
            <w:r w:rsidRPr="00F0622B">
              <w:rPr>
                <w:i w:val="0"/>
                <w:iCs w:val="0"/>
              </w:rPr>
              <w:t>. Control Girder</w:t>
            </w:r>
            <w:bookmarkEnd w:id="3"/>
          </w:p>
        </w:tc>
      </w:tr>
    </w:tbl>
    <w:p w14:paraId="26ABA485" w14:textId="77777777" w:rsidR="00F0622B" w:rsidRPr="007E6A61" w:rsidRDefault="00F0622B" w:rsidP="00F0622B"/>
    <w:p w14:paraId="21D35617" w14:textId="77777777" w:rsidR="00F0622B" w:rsidRPr="007E6A61" w:rsidRDefault="00F0622B" w:rsidP="00F062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F0622B" w:rsidRPr="007E6A61" w14:paraId="1561EF24" w14:textId="77777777" w:rsidTr="00F0622B">
        <w:trPr>
          <w:trHeight w:val="3055"/>
          <w:jc w:val="center"/>
        </w:trPr>
        <w:tc>
          <w:tcPr>
            <w:tcW w:w="8640" w:type="dxa"/>
          </w:tcPr>
          <w:p w14:paraId="439A66AE" w14:textId="77777777" w:rsidR="00F0622B" w:rsidRPr="007E6A61" w:rsidRDefault="00F0622B" w:rsidP="001937A1">
            <w:r w:rsidRPr="007E6A61">
              <w:rPr>
                <w:noProof/>
              </w:rPr>
              <w:drawing>
                <wp:inline distT="0" distB="0" distL="0" distR="0" wp14:anchorId="6D89619E" wp14:editId="539A26F3">
                  <wp:extent cx="5185955" cy="1630386"/>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40269" cy="1647462"/>
                          </a:xfrm>
                          <a:prstGeom prst="rect">
                            <a:avLst/>
                          </a:prstGeom>
                        </pic:spPr>
                      </pic:pic>
                    </a:graphicData>
                  </a:graphic>
                </wp:inline>
              </w:drawing>
            </w:r>
          </w:p>
        </w:tc>
      </w:tr>
      <w:tr w:rsidR="00F0622B" w:rsidRPr="007E6A61" w14:paraId="038EBBA5" w14:textId="77777777" w:rsidTr="00F0622B">
        <w:trPr>
          <w:trHeight w:val="5210"/>
          <w:jc w:val="center"/>
        </w:trPr>
        <w:tc>
          <w:tcPr>
            <w:tcW w:w="8640" w:type="dxa"/>
          </w:tcPr>
          <w:p w14:paraId="691FE7F5" w14:textId="77777777" w:rsidR="00F0622B" w:rsidRPr="00F0622B" w:rsidRDefault="00F0622B" w:rsidP="00F0622B">
            <w:pPr>
              <w:pStyle w:val="Caption"/>
              <w:jc w:val="center"/>
              <w:rPr>
                <w:i w:val="0"/>
                <w:iCs w:val="0"/>
              </w:rPr>
            </w:pPr>
          </w:p>
          <w:p w14:paraId="08127E78" w14:textId="77777777" w:rsidR="00F0622B" w:rsidRPr="00F0622B" w:rsidRDefault="00F0622B" w:rsidP="00F0622B">
            <w:pPr>
              <w:pStyle w:val="Caption"/>
              <w:jc w:val="center"/>
              <w:rPr>
                <w:i w:val="0"/>
                <w:iCs w:val="0"/>
              </w:rPr>
            </w:pPr>
            <w:r w:rsidRPr="00F0622B">
              <w:rPr>
                <w:i w:val="0"/>
                <w:iCs w:val="0"/>
              </w:rPr>
              <w:drawing>
                <wp:inline distT="0" distB="0" distL="0" distR="0" wp14:anchorId="3123FB38" wp14:editId="1281E989">
                  <wp:extent cx="4859383" cy="2378109"/>
                  <wp:effectExtent l="0" t="0" r="5080" b="0"/>
                  <wp:docPr id="133" name="Picture 13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A picture containing graphical user interface&#10;&#10;Description automatically generated"/>
                          <pic:cNvPicPr/>
                        </pic:nvPicPr>
                        <pic:blipFill>
                          <a:blip r:embed="rId12"/>
                          <a:stretch>
                            <a:fillRect/>
                          </a:stretch>
                        </pic:blipFill>
                        <pic:spPr>
                          <a:xfrm>
                            <a:off x="0" y="0"/>
                            <a:ext cx="4915719" cy="2405679"/>
                          </a:xfrm>
                          <a:prstGeom prst="rect">
                            <a:avLst/>
                          </a:prstGeom>
                        </pic:spPr>
                      </pic:pic>
                    </a:graphicData>
                  </a:graphic>
                </wp:inline>
              </w:drawing>
            </w:r>
          </w:p>
          <w:p w14:paraId="488A7A9D" w14:textId="58FB2CFE" w:rsidR="00F0622B" w:rsidRPr="00F0622B" w:rsidRDefault="00F0622B" w:rsidP="00F0622B">
            <w:pPr>
              <w:pStyle w:val="Caption"/>
              <w:jc w:val="center"/>
              <w:rPr>
                <w:i w:val="0"/>
                <w:iCs w:val="0"/>
              </w:rPr>
            </w:pPr>
            <w:bookmarkStart w:id="4" w:name="_Toc123560044"/>
            <w:r w:rsidRPr="00F0622B">
              <w:rPr>
                <w:i w:val="0"/>
                <w:iCs w:val="0"/>
              </w:rPr>
              <w:t>Figure</w:t>
            </w:r>
            <w:r w:rsidRPr="00F0622B">
              <w:rPr>
                <w:i w:val="0"/>
                <w:iCs w:val="0"/>
              </w:rPr>
              <w:t xml:space="preserve"> 3</w:t>
            </w:r>
            <w:r w:rsidRPr="00F0622B">
              <w:rPr>
                <w:i w:val="0"/>
                <w:iCs w:val="0"/>
              </w:rPr>
              <w:t>. Strand loss 6.75%</w:t>
            </w:r>
            <w:bookmarkEnd w:id="4"/>
          </w:p>
        </w:tc>
      </w:tr>
      <w:tr w:rsidR="00F0622B" w:rsidRPr="007E6A61" w14:paraId="454EE5BF" w14:textId="77777777" w:rsidTr="00F0622B">
        <w:tblPrEx>
          <w:jc w:val="left"/>
        </w:tblPrEx>
        <w:tc>
          <w:tcPr>
            <w:tcW w:w="8640" w:type="dxa"/>
          </w:tcPr>
          <w:p w14:paraId="543661B3" w14:textId="77777777" w:rsidR="00F0622B" w:rsidRPr="007E6A61" w:rsidRDefault="00F0622B" w:rsidP="00F0622B">
            <w:r w:rsidRPr="007E6A61">
              <w:rPr>
                <w:noProof/>
              </w:rPr>
              <w:drawing>
                <wp:inline distT="0" distB="0" distL="0" distR="0" wp14:anchorId="02B11FB5" wp14:editId="7B38A6A3">
                  <wp:extent cx="5381897" cy="1847358"/>
                  <wp:effectExtent l="0" t="0" r="317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18243" cy="1859834"/>
                          </a:xfrm>
                          <a:prstGeom prst="rect">
                            <a:avLst/>
                          </a:prstGeom>
                        </pic:spPr>
                      </pic:pic>
                    </a:graphicData>
                  </a:graphic>
                </wp:inline>
              </w:drawing>
            </w:r>
          </w:p>
        </w:tc>
      </w:tr>
      <w:tr w:rsidR="00F0622B" w:rsidRPr="00F0622B" w14:paraId="4C0201EF" w14:textId="77777777" w:rsidTr="00F0622B">
        <w:tblPrEx>
          <w:jc w:val="left"/>
        </w:tblPrEx>
        <w:tc>
          <w:tcPr>
            <w:tcW w:w="8640" w:type="dxa"/>
          </w:tcPr>
          <w:p w14:paraId="7ED0A26E" w14:textId="77777777" w:rsidR="00F0622B" w:rsidRPr="00F0622B" w:rsidRDefault="00F0622B" w:rsidP="00F0622B">
            <w:pPr>
              <w:pStyle w:val="Caption"/>
              <w:jc w:val="center"/>
              <w:rPr>
                <w:i w:val="0"/>
                <w:iCs w:val="0"/>
              </w:rPr>
            </w:pPr>
            <w:r w:rsidRPr="00F0622B">
              <w:rPr>
                <w:i w:val="0"/>
                <w:iCs w:val="0"/>
              </w:rPr>
              <w:drawing>
                <wp:inline distT="0" distB="0" distL="0" distR="0" wp14:anchorId="6551F5E8" wp14:editId="5916098A">
                  <wp:extent cx="4434405" cy="2819014"/>
                  <wp:effectExtent l="0" t="0" r="0" b="635"/>
                  <wp:docPr id="14" name="Picture 1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iagram&#10;&#10;Description automatically generated"/>
                          <pic:cNvPicPr/>
                        </pic:nvPicPr>
                        <pic:blipFill>
                          <a:blip r:embed="rId14"/>
                          <a:stretch>
                            <a:fillRect/>
                          </a:stretch>
                        </pic:blipFill>
                        <pic:spPr>
                          <a:xfrm>
                            <a:off x="0" y="0"/>
                            <a:ext cx="4481827" cy="2849161"/>
                          </a:xfrm>
                          <a:prstGeom prst="rect">
                            <a:avLst/>
                          </a:prstGeom>
                        </pic:spPr>
                      </pic:pic>
                    </a:graphicData>
                  </a:graphic>
                </wp:inline>
              </w:drawing>
            </w:r>
          </w:p>
          <w:p w14:paraId="24F45232" w14:textId="69825F8C" w:rsidR="00F0622B" w:rsidRPr="00F0622B" w:rsidRDefault="00F0622B" w:rsidP="00F0622B">
            <w:pPr>
              <w:pStyle w:val="Caption"/>
              <w:jc w:val="center"/>
              <w:rPr>
                <w:i w:val="0"/>
                <w:iCs w:val="0"/>
              </w:rPr>
            </w:pPr>
            <w:bookmarkStart w:id="5" w:name="_Toc123560045"/>
            <w:r w:rsidRPr="00F0622B">
              <w:rPr>
                <w:i w:val="0"/>
                <w:iCs w:val="0"/>
              </w:rPr>
              <w:t>Figure</w:t>
            </w:r>
            <w:r w:rsidRPr="00F0622B">
              <w:rPr>
                <w:i w:val="0"/>
                <w:iCs w:val="0"/>
              </w:rPr>
              <w:t xml:space="preserve"> 4</w:t>
            </w:r>
            <w:r w:rsidRPr="00F0622B">
              <w:rPr>
                <w:i w:val="0"/>
                <w:iCs w:val="0"/>
              </w:rPr>
              <w:t>. Strand loss 25%</w:t>
            </w:r>
            <w:bookmarkEnd w:id="5"/>
          </w:p>
        </w:tc>
      </w:tr>
    </w:tbl>
    <w:p w14:paraId="6905F0A2" w14:textId="77777777" w:rsidR="002847CF" w:rsidRPr="002847CF" w:rsidRDefault="002847CF" w:rsidP="002847CF">
      <w:pPr>
        <w:ind w:left="720"/>
        <w:jc w:val="both"/>
        <w:rPr>
          <w:sz w:val="23"/>
          <w:szCs w:val="23"/>
        </w:rPr>
      </w:pPr>
    </w:p>
    <w:p w14:paraId="4401EE91" w14:textId="444034D2" w:rsidR="002847CF" w:rsidRDefault="00F0622B" w:rsidP="00F0622B">
      <w:pPr>
        <w:pStyle w:val="Style1"/>
        <w:numPr>
          <w:ilvl w:val="0"/>
          <w:numId w:val="0"/>
        </w:numPr>
        <w:ind w:left="360"/>
      </w:pPr>
      <w:r w:rsidRPr="00430BB8">
        <w:rPr>
          <w:noProof/>
        </w:rPr>
        <mc:AlternateContent>
          <mc:Choice Requires="wps">
            <w:drawing>
              <wp:anchor distT="0" distB="0" distL="114300" distR="114300" simplePos="0" relativeHeight="251714560" behindDoc="0" locked="0" layoutInCell="1" allowOverlap="1" wp14:anchorId="1760CA79" wp14:editId="76658FA7">
                <wp:simplePos x="0" y="0"/>
                <wp:positionH relativeFrom="column">
                  <wp:posOffset>3207930</wp:posOffset>
                </wp:positionH>
                <wp:positionV relativeFrom="paragraph">
                  <wp:posOffset>-214992</wp:posOffset>
                </wp:positionV>
                <wp:extent cx="1444625" cy="584200"/>
                <wp:effectExtent l="0" t="0" r="0" b="0"/>
                <wp:wrapNone/>
                <wp:docPr id="108" name="TextBox 24"/>
                <wp:cNvGraphicFramePr/>
                <a:graphic xmlns:a="http://schemas.openxmlformats.org/drawingml/2006/main">
                  <a:graphicData uri="http://schemas.microsoft.com/office/word/2010/wordprocessingShape">
                    <wps:wsp>
                      <wps:cNvSpPr txBox="1"/>
                      <wps:spPr>
                        <a:xfrm>
                          <a:off x="0" y="0"/>
                          <a:ext cx="1444625" cy="584200"/>
                        </a:xfrm>
                        <a:prstGeom prst="rect">
                          <a:avLst/>
                        </a:prstGeom>
                        <a:noFill/>
                        <a:ln w="25400">
                          <a:noFill/>
                        </a:ln>
                      </wps:spPr>
                      <wps:txbx>
                        <w:txbxContent>
                          <w:p w14:paraId="7363A6DD" w14:textId="77777777" w:rsidR="002847CF" w:rsidRPr="00430BB8" w:rsidRDefault="002847CF" w:rsidP="002847CF">
                            <w:pPr>
                              <w:rPr>
                                <w:rFonts w:ascii="Cambria" w:eastAsia="Cambria" w:hAnsi="Cambria"/>
                                <w:color w:val="000000" w:themeColor="text1"/>
                                <w:kern w:val="24"/>
                              </w:rPr>
                            </w:pPr>
                            <w:r>
                              <w:rPr>
                                <w:rFonts w:ascii="Cambria" w:eastAsia="Cambria" w:hAnsi="Cambria"/>
                                <w:color w:val="000000" w:themeColor="text1"/>
                                <w:kern w:val="24"/>
                              </w:rPr>
                              <w:t>Damaged Girder</w:t>
                            </w:r>
                          </w:p>
                        </w:txbxContent>
                      </wps:txbx>
                      <wps:bodyPr wrap="square">
                        <a:spAutoFit/>
                      </wps:bodyPr>
                    </wps:wsp>
                  </a:graphicData>
                </a:graphic>
              </wp:anchor>
            </w:drawing>
          </mc:Choice>
          <mc:Fallback>
            <w:pict>
              <v:shapetype w14:anchorId="1760CA79" id="_x0000_t202" coordsize="21600,21600" o:spt="202" path="m,l,21600r21600,l21600,xe">
                <v:stroke joinstyle="miter"/>
                <v:path gradientshapeok="t" o:connecttype="rect"/>
              </v:shapetype>
              <v:shape id="TextBox 24" o:spid="_x0000_s1026" type="#_x0000_t202" style="position:absolute;left:0;text-align:left;margin-left:252.6pt;margin-top:-16.95pt;width:113.75pt;height:46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" filled="f" stroked="f" strokeweight="2pt">
                <v:textbox style="mso-fit-shape-to-text:t">
                  <w:txbxContent>
                    <w:p w14:paraId="7363A6DD" w14:textId="77777777" w:rsidR="002847CF" w:rsidRPr="00430BB8" w:rsidRDefault="002847CF" w:rsidP="002847CF">
                      <w:pPr>
                        <w:rPr>
                          <w:rFonts w:ascii="Cambria" w:eastAsia="Cambria" w:hAnsi="Cambria"/>
                          <w:color w:val="000000" w:themeColor="text1"/>
                          <w:kern w:val="24"/>
                        </w:rPr>
                      </w:pPr>
                      <w:r>
                        <w:rPr>
                          <w:rFonts w:ascii="Cambria" w:eastAsia="Cambria" w:hAnsi="Cambria"/>
                          <w:color w:val="000000" w:themeColor="text1"/>
                          <w:kern w:val="24"/>
                        </w:rPr>
                        <w:t>Damaged Girder</w:t>
                      </w:r>
                    </w:p>
                  </w:txbxContent>
                </v:textbox>
              </v:shape>
            </w:pict>
          </mc:Fallback>
        </mc:AlternateContent>
      </w:r>
      <w:r w:rsidRPr="00430BB8">
        <w:rPr>
          <w:noProof/>
        </w:rPr>
        <mc:AlternateContent>
          <mc:Choice Requires="wps">
            <w:drawing>
              <wp:anchor distT="0" distB="0" distL="114300" distR="114300" simplePos="0" relativeHeight="251711488" behindDoc="0" locked="0" layoutInCell="1" allowOverlap="1" wp14:anchorId="0F8549B2" wp14:editId="01268F6F">
                <wp:simplePos x="0" y="0"/>
                <wp:positionH relativeFrom="column">
                  <wp:posOffset>3401151</wp:posOffset>
                </wp:positionH>
                <wp:positionV relativeFrom="paragraph">
                  <wp:posOffset>105410</wp:posOffset>
                </wp:positionV>
                <wp:extent cx="895985" cy="1299376"/>
                <wp:effectExtent l="0" t="0" r="18415" b="15240"/>
                <wp:wrapNone/>
                <wp:docPr id="105" name="Oval 22"/>
                <wp:cNvGraphicFramePr/>
                <a:graphic xmlns:a="http://schemas.openxmlformats.org/drawingml/2006/main">
                  <a:graphicData uri="http://schemas.microsoft.com/office/word/2010/wordprocessingShape">
                    <wps:wsp>
                      <wps:cNvSpPr/>
                      <wps:spPr>
                        <a:xfrm>
                          <a:off x="0" y="0"/>
                          <a:ext cx="895985" cy="1299376"/>
                        </a:xfrm>
                        <a:prstGeom prst="ellipse">
                          <a:avLst/>
                        </a:prstGeom>
                        <a:solidFill>
                          <a:srgbClr val="FFC000">
                            <a:alpha val="19000"/>
                          </a:srgb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69C6834C" id="Oval 22" o:spid="_x0000_s1026" style="position:absolute;margin-left:267.8pt;margin-top:8.3pt;width:70.55pt;height:102.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" fillcolor="#ffc000" strokecolor="#c00000" strokeweight="2pt">
                <v:fill opacity="12336f"/>
              </v:oval>
            </w:pict>
          </mc:Fallback>
        </mc:AlternateContent>
      </w:r>
    </w:p>
    <w:p w14:paraId="192A11A3" w14:textId="77777777" w:rsidR="002847CF" w:rsidRDefault="002847CF" w:rsidP="00F0622B">
      <w:pPr>
        <w:pStyle w:val="Style1"/>
        <w:numPr>
          <w:ilvl w:val="0"/>
          <w:numId w:val="0"/>
        </w:numPr>
        <w:ind w:left="360"/>
      </w:pPr>
      <w:r w:rsidRPr="00430BB8">
        <w:rPr>
          <w:noProof/>
        </w:rPr>
        <mc:AlternateContent>
          <mc:Choice Requires="wps">
            <w:drawing>
              <wp:anchor distT="0" distB="0" distL="114300" distR="114300" simplePos="0" relativeHeight="251713536" behindDoc="0" locked="0" layoutInCell="1" allowOverlap="1" wp14:anchorId="6189C0F3" wp14:editId="7CBC2156">
                <wp:simplePos x="0" y="0"/>
                <wp:positionH relativeFrom="column">
                  <wp:posOffset>5048885</wp:posOffset>
                </wp:positionH>
                <wp:positionV relativeFrom="paragraph">
                  <wp:posOffset>361011</wp:posOffset>
                </wp:positionV>
                <wp:extent cx="1444625" cy="584200"/>
                <wp:effectExtent l="0" t="0" r="0" b="0"/>
                <wp:wrapNone/>
                <wp:docPr id="107" name="TextBox 24"/>
                <wp:cNvGraphicFramePr/>
                <a:graphic xmlns:a="http://schemas.openxmlformats.org/drawingml/2006/main">
                  <a:graphicData uri="http://schemas.microsoft.com/office/word/2010/wordprocessingShape">
                    <wps:wsp>
                      <wps:cNvSpPr txBox="1"/>
                      <wps:spPr>
                        <a:xfrm>
                          <a:off x="0" y="0"/>
                          <a:ext cx="1444625" cy="584200"/>
                        </a:xfrm>
                        <a:prstGeom prst="rect">
                          <a:avLst/>
                        </a:prstGeom>
                        <a:noFill/>
                        <a:ln w="25400">
                          <a:noFill/>
                        </a:ln>
                      </wps:spPr>
                      <wps:txbx>
                        <w:txbxContent>
                          <w:p w14:paraId="553D0A78" w14:textId="77777777" w:rsidR="002847CF" w:rsidRPr="00430BB8" w:rsidRDefault="002847CF" w:rsidP="002847CF">
                            <w:pPr>
                              <w:rPr>
                                <w:rFonts w:ascii="Cambria" w:eastAsia="Cambria" w:hAnsi="Cambria"/>
                                <w:color w:val="000000" w:themeColor="text1"/>
                                <w:kern w:val="24"/>
                              </w:rPr>
                            </w:pPr>
                            <w:r w:rsidRPr="00430BB8">
                              <w:rPr>
                                <w:rFonts w:ascii="Cambria" w:eastAsia="Cambria" w:hAnsi="Cambria"/>
                                <w:color w:val="000000" w:themeColor="text1"/>
                                <w:kern w:val="24"/>
                              </w:rPr>
                              <w:t>Impact Direction</w:t>
                            </w:r>
                          </w:p>
                        </w:txbxContent>
                      </wps:txbx>
                      <wps:bodyPr wrap="square">
                        <a:spAutoFit/>
                      </wps:bodyPr>
                    </wps:wsp>
                  </a:graphicData>
                </a:graphic>
              </wp:anchor>
            </w:drawing>
          </mc:Choice>
          <mc:Fallback>
            <w:pict>
              <v:shape w14:anchorId="6189C0F3" id="_x0000_s1027" type="#_x0000_t202" style="position:absolute;left:0;text-align:left;margin-left:397.55pt;margin-top:28.45pt;width:113.75pt;height:46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" filled="f" stroked="f" strokeweight="2pt">
                <v:textbox style="mso-fit-shape-to-text:t">
                  <w:txbxContent>
                    <w:p w14:paraId="553D0A78" w14:textId="77777777" w:rsidR="002847CF" w:rsidRPr="00430BB8" w:rsidRDefault="002847CF" w:rsidP="002847CF">
                      <w:pPr>
                        <w:rPr>
                          <w:rFonts w:ascii="Cambria" w:eastAsia="Cambria" w:hAnsi="Cambria"/>
                          <w:color w:val="000000" w:themeColor="text1"/>
                          <w:kern w:val="24"/>
                        </w:rPr>
                      </w:pPr>
                      <w:r w:rsidRPr="00430BB8">
                        <w:rPr>
                          <w:rFonts w:ascii="Cambria" w:eastAsia="Cambria" w:hAnsi="Cambria"/>
                          <w:color w:val="000000" w:themeColor="text1"/>
                          <w:kern w:val="24"/>
                        </w:rPr>
                        <w:t>Impact Direction</w:t>
                      </w:r>
                    </w:p>
                  </w:txbxContent>
                </v:textbox>
              </v:shape>
            </w:pict>
          </mc:Fallback>
        </mc:AlternateContent>
      </w:r>
      <w:r w:rsidRPr="00430BB8">
        <w:rPr>
          <w:noProof/>
        </w:rPr>
        <mc:AlternateContent>
          <mc:Choice Requires="wps">
            <w:drawing>
              <wp:anchor distT="0" distB="0" distL="114300" distR="114300" simplePos="0" relativeHeight="251712512" behindDoc="0" locked="0" layoutInCell="1" allowOverlap="1" wp14:anchorId="5857D222" wp14:editId="3C253FCA">
                <wp:simplePos x="0" y="0"/>
                <wp:positionH relativeFrom="column">
                  <wp:posOffset>4956423</wp:posOffset>
                </wp:positionH>
                <wp:positionV relativeFrom="paragraph">
                  <wp:posOffset>563466</wp:posOffset>
                </wp:positionV>
                <wp:extent cx="648859" cy="209523"/>
                <wp:effectExtent l="19050" t="19050" r="18415" b="38735"/>
                <wp:wrapNone/>
                <wp:docPr id="106" name="Arrow: Left 23"/>
                <wp:cNvGraphicFramePr/>
                <a:graphic xmlns:a="http://schemas.openxmlformats.org/drawingml/2006/main">
                  <a:graphicData uri="http://schemas.microsoft.com/office/word/2010/wordprocessingShape">
                    <wps:wsp>
                      <wps:cNvSpPr/>
                      <wps:spPr>
                        <a:xfrm>
                          <a:off x="0" y="0"/>
                          <a:ext cx="648859" cy="209523"/>
                        </a:xfrm>
                        <a:prstGeom prst="leftArrow">
                          <a:avLst>
                            <a:gd name="adj1" fmla="val 31396"/>
                            <a:gd name="adj2" fmla="val 66279"/>
                          </a:avLst>
                        </a:prstGeom>
                        <a:solidFill>
                          <a:schemeClr val="tx1">
                            <a:lumMod val="95000"/>
                            <a:lumOff val="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type w14:anchorId="105E193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3" o:spid="_x0000_s1026" type="#_x0000_t66" style="position:absolute;margin-left:390.25pt;margin-top:44.35pt;width:51.1pt;height:1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" adj="4623,7409" fillcolor="#0d0d0d [3069]" strokecolor="black [3213]" strokeweight="2pt"/>
            </w:pict>
          </mc:Fallback>
        </mc:AlternateContent>
      </w:r>
      <w:r w:rsidRPr="00430BB8">
        <w:rPr>
          <w:noProof/>
        </w:rPr>
        <w:drawing>
          <wp:inline distT="0" distB="0" distL="0" distR="0" wp14:anchorId="7C0CEF43" wp14:editId="1743D71A">
            <wp:extent cx="4214191" cy="780406"/>
            <wp:effectExtent l="0" t="0" r="0" b="1270"/>
            <wp:docPr id="104" name="Picture 18" descr="A picture containing text, table&#10;&#10;Description automatically generated">
              <a:extLst xmlns:a="http://schemas.openxmlformats.org/drawingml/2006/main">
                <a:ext uri="{FF2B5EF4-FFF2-40B4-BE49-F238E27FC236}">
                  <a16:creationId xmlns:a16="http://schemas.microsoft.com/office/drawing/2014/main" id="{306255B1-ECFF-6A59-CEDE-28B9B1502E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8" descr="A picture containing text, table&#10;&#10;Description automatically generated">
                      <a:extLst>
                        <a:ext uri="{FF2B5EF4-FFF2-40B4-BE49-F238E27FC236}">
                          <a16:creationId xmlns:a16="http://schemas.microsoft.com/office/drawing/2014/main" id="{306255B1-ECFF-6A59-CEDE-28B9B1502E1D}"/>
                        </a:ext>
                      </a:extLst>
                    </pic:cNvPr>
                    <pic:cNvPicPr>
                      <a:picLocks noChangeAspect="1"/>
                    </pic:cNvPicPr>
                  </pic:nvPicPr>
                  <pic:blipFill>
                    <a:blip r:embed="rId15"/>
                    <a:stretch>
                      <a:fillRect/>
                    </a:stretch>
                  </pic:blipFill>
                  <pic:spPr>
                    <a:xfrm>
                      <a:off x="0" y="0"/>
                      <a:ext cx="4248935" cy="786840"/>
                    </a:xfrm>
                    <a:prstGeom prst="rect">
                      <a:avLst/>
                    </a:prstGeom>
                  </pic:spPr>
                </pic:pic>
              </a:graphicData>
            </a:graphic>
          </wp:inline>
        </w:drawing>
      </w:r>
      <w:r w:rsidRPr="00430BB8">
        <w:rPr>
          <w:noProof/>
        </w:rPr>
        <w:t xml:space="preserve"> </w:t>
      </w:r>
    </w:p>
    <w:p w14:paraId="5ECF38F4" w14:textId="77777777" w:rsidR="00F0622B" w:rsidRDefault="00F0622B" w:rsidP="00F0622B">
      <w:pPr>
        <w:pStyle w:val="Caption"/>
        <w:jc w:val="center"/>
        <w:rPr>
          <w:i w:val="0"/>
          <w:iCs w:val="0"/>
        </w:rPr>
      </w:pPr>
    </w:p>
    <w:p w14:paraId="7A378E20" w14:textId="3D78CFF8" w:rsidR="002847CF" w:rsidRPr="00F0622B" w:rsidRDefault="002847CF" w:rsidP="00F0622B">
      <w:pPr>
        <w:pStyle w:val="Caption"/>
        <w:jc w:val="center"/>
        <w:rPr>
          <w:i w:val="0"/>
          <w:iCs w:val="0"/>
        </w:rPr>
      </w:pPr>
      <w:r w:rsidRPr="00F0622B">
        <w:rPr>
          <w:i w:val="0"/>
          <w:iCs w:val="0"/>
        </w:rPr>
        <w:t>Figure 5</w:t>
      </w:r>
      <w:r w:rsidR="00F0622B" w:rsidRPr="00F0622B">
        <w:rPr>
          <w:i w:val="0"/>
          <w:iCs w:val="0"/>
        </w:rPr>
        <w:t>.</w:t>
      </w:r>
      <w:r w:rsidRPr="00F0622B">
        <w:rPr>
          <w:i w:val="0"/>
          <w:iCs w:val="0"/>
        </w:rPr>
        <w:t xml:space="preserve"> Damaged </w:t>
      </w:r>
      <w:r w:rsidR="00F0622B" w:rsidRPr="00F0622B">
        <w:rPr>
          <w:i w:val="0"/>
          <w:iCs w:val="0"/>
        </w:rPr>
        <w:t>g</w:t>
      </w:r>
      <w:r w:rsidRPr="00F0622B">
        <w:rPr>
          <w:i w:val="0"/>
          <w:iCs w:val="0"/>
        </w:rPr>
        <w:t>irder</w:t>
      </w:r>
    </w:p>
    <w:p w14:paraId="7E11EC97" w14:textId="0BDFCD0E" w:rsidR="002847CF" w:rsidRDefault="00F0622B" w:rsidP="00F0622B">
      <w:pPr>
        <w:pStyle w:val="Style1"/>
        <w:numPr>
          <w:ilvl w:val="0"/>
          <w:numId w:val="0"/>
        </w:numPr>
        <w:ind w:left="360"/>
      </w:pPr>
      <w:r w:rsidRPr="004818B4">
        <w:rPr>
          <w:noProof/>
        </w:rPr>
        <mc:AlternateContent>
          <mc:Choice Requires="wps">
            <w:drawing>
              <wp:anchor distT="0" distB="0" distL="114300" distR="114300" simplePos="0" relativeHeight="251718656" behindDoc="0" locked="0" layoutInCell="1" allowOverlap="1" wp14:anchorId="3FC99FC5" wp14:editId="06EC0031">
                <wp:simplePos x="0" y="0"/>
                <wp:positionH relativeFrom="column">
                  <wp:posOffset>235207</wp:posOffset>
                </wp:positionH>
                <wp:positionV relativeFrom="paragraph">
                  <wp:posOffset>1231900</wp:posOffset>
                </wp:positionV>
                <wp:extent cx="763491" cy="1184192"/>
                <wp:effectExtent l="0" t="0" r="17780" b="16510"/>
                <wp:wrapNone/>
                <wp:docPr id="112" name="Oval 30"/>
                <wp:cNvGraphicFramePr/>
                <a:graphic xmlns:a="http://schemas.openxmlformats.org/drawingml/2006/main">
                  <a:graphicData uri="http://schemas.microsoft.com/office/word/2010/wordprocessingShape">
                    <wps:wsp>
                      <wps:cNvSpPr/>
                      <wps:spPr>
                        <a:xfrm>
                          <a:off x="0" y="0"/>
                          <a:ext cx="763491" cy="1184192"/>
                        </a:xfrm>
                        <a:prstGeom prst="ellipse">
                          <a:avLst/>
                        </a:prstGeom>
                        <a:solidFill>
                          <a:srgbClr val="FFFF00">
                            <a:alpha val="24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4D1E7CC1" id="Oval 30" o:spid="_x0000_s1026" style="position:absolute;margin-left:18.5pt;margin-top:97pt;width:60.1pt;height:93.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" fillcolor="yellow" strokecolor="red" strokeweight="2pt">
                <v:fill opacity="15677f"/>
              </v:oval>
            </w:pict>
          </mc:Fallback>
        </mc:AlternateContent>
      </w:r>
      <w:r w:rsidR="002847CF" w:rsidRPr="004818B4">
        <w:rPr>
          <w:noProof/>
        </w:rPr>
        <mc:AlternateContent>
          <mc:Choice Requires="wps">
            <w:drawing>
              <wp:anchor distT="0" distB="0" distL="114300" distR="114300" simplePos="0" relativeHeight="251719680" behindDoc="0" locked="0" layoutInCell="1" allowOverlap="1" wp14:anchorId="209FBA5E" wp14:editId="188931C1">
                <wp:simplePos x="0" y="0"/>
                <wp:positionH relativeFrom="column">
                  <wp:posOffset>-381856</wp:posOffset>
                </wp:positionH>
                <wp:positionV relativeFrom="paragraph">
                  <wp:posOffset>858575</wp:posOffset>
                </wp:positionV>
                <wp:extent cx="1582310" cy="584775"/>
                <wp:effectExtent l="0" t="0" r="0" b="0"/>
                <wp:wrapNone/>
                <wp:docPr id="32" name="TextBox 31">
                  <a:extLst xmlns:a="http://schemas.openxmlformats.org/drawingml/2006/main">
                    <a:ext uri="{FF2B5EF4-FFF2-40B4-BE49-F238E27FC236}">
                      <a16:creationId xmlns:a16="http://schemas.microsoft.com/office/drawing/2014/main" id="{0537FB04-D331-C19C-B3AA-171F86CA1C3F}"/>
                    </a:ext>
                  </a:extLst>
                </wp:docPr>
                <wp:cNvGraphicFramePr/>
                <a:graphic xmlns:a="http://schemas.openxmlformats.org/drawingml/2006/main">
                  <a:graphicData uri="http://schemas.microsoft.com/office/word/2010/wordprocessingShape">
                    <wps:wsp>
                      <wps:cNvSpPr txBox="1"/>
                      <wps:spPr>
                        <a:xfrm>
                          <a:off x="0" y="0"/>
                          <a:ext cx="1582310" cy="584775"/>
                        </a:xfrm>
                        <a:prstGeom prst="rect">
                          <a:avLst/>
                        </a:prstGeom>
                        <a:noFill/>
                      </wps:spPr>
                      <wps:txbx>
                        <w:txbxContent>
                          <w:p w14:paraId="7C0151B5" w14:textId="77777777" w:rsidR="002847CF" w:rsidRPr="004818B4" w:rsidRDefault="002847CF" w:rsidP="002847CF">
                            <w:pPr>
                              <w:jc w:val="both"/>
                              <w:rPr>
                                <w:rFonts w:ascii="Cambria" w:eastAsia="Cambria" w:hAnsi="Cambria"/>
                                <w:color w:val="0D0D0D" w:themeColor="text1" w:themeTint="F2"/>
                                <w:kern w:val="24"/>
                                <w:sz w:val="20"/>
                                <w:szCs w:val="20"/>
                              </w:rPr>
                            </w:pPr>
                            <w:r w:rsidRPr="004818B4">
                              <w:rPr>
                                <w:rFonts w:ascii="Cambria" w:eastAsia="Cambria" w:hAnsi="Cambria"/>
                                <w:color w:val="0D0D0D" w:themeColor="text1" w:themeTint="F2"/>
                                <w:kern w:val="24"/>
                                <w:sz w:val="20"/>
                                <w:szCs w:val="20"/>
                              </w:rPr>
                              <w:t>Uplift force resulted in the opposite side.</w:t>
                            </w:r>
                          </w:p>
                        </w:txbxContent>
                      </wps:txbx>
                      <wps:bodyPr wrap="square">
                        <a:spAutoFit/>
                      </wps:bodyPr>
                    </wps:wsp>
                  </a:graphicData>
                </a:graphic>
                <wp14:sizeRelH relativeFrom="margin">
                  <wp14:pctWidth>0</wp14:pctWidth>
                </wp14:sizeRelH>
              </wp:anchor>
            </w:drawing>
          </mc:Choice>
          <mc:Fallback>
            <w:pict>
              <v:shape w14:anchorId="209FBA5E" id="TextBox 31" o:spid="_x0000_s1028" type="#_x0000_t202" style="position:absolute;left:0;text-align:left;margin-left:-30.05pt;margin-top:67.6pt;width:124.6pt;height:46.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" filled="f" stroked="f">
                <v:textbox style="mso-fit-shape-to-text:t">
                  <w:txbxContent>
                    <w:p w14:paraId="7C0151B5" w14:textId="77777777" w:rsidR="002847CF" w:rsidRPr="004818B4" w:rsidRDefault="002847CF" w:rsidP="002847CF">
                      <w:pPr>
                        <w:jc w:val="both"/>
                        <w:rPr>
                          <w:rFonts w:ascii="Cambria" w:eastAsia="Cambria" w:hAnsi="Cambria"/>
                          <w:color w:val="0D0D0D" w:themeColor="text1" w:themeTint="F2"/>
                          <w:kern w:val="24"/>
                          <w:sz w:val="20"/>
                          <w:szCs w:val="20"/>
                        </w:rPr>
                      </w:pPr>
                      <w:r w:rsidRPr="004818B4">
                        <w:rPr>
                          <w:rFonts w:ascii="Cambria" w:eastAsia="Cambria" w:hAnsi="Cambria"/>
                          <w:color w:val="0D0D0D" w:themeColor="text1" w:themeTint="F2"/>
                          <w:kern w:val="24"/>
                          <w:sz w:val="20"/>
                          <w:szCs w:val="20"/>
                        </w:rPr>
                        <w:t>Uplift force resulted in the opposite side.</w:t>
                      </w:r>
                    </w:p>
                  </w:txbxContent>
                </v:textbox>
              </v:shape>
            </w:pict>
          </mc:Fallback>
        </mc:AlternateContent>
      </w:r>
      <w:r w:rsidR="002847CF" w:rsidRPr="004818B4">
        <w:rPr>
          <w:noProof/>
        </w:rPr>
        <mc:AlternateContent>
          <mc:Choice Requires="wps">
            <w:drawing>
              <wp:anchor distT="0" distB="0" distL="114300" distR="114300" simplePos="0" relativeHeight="251717632" behindDoc="0" locked="0" layoutInCell="1" allowOverlap="1" wp14:anchorId="51A2801A" wp14:editId="62195071">
                <wp:simplePos x="0" y="0"/>
                <wp:positionH relativeFrom="column">
                  <wp:posOffset>3156530</wp:posOffset>
                </wp:positionH>
                <wp:positionV relativeFrom="paragraph">
                  <wp:posOffset>2067339</wp:posOffset>
                </wp:positionV>
                <wp:extent cx="3313567" cy="830997"/>
                <wp:effectExtent l="0" t="0" r="0" b="0"/>
                <wp:wrapNone/>
                <wp:docPr id="111" name="TextBox 26"/>
                <wp:cNvGraphicFramePr/>
                <a:graphic xmlns:a="http://schemas.openxmlformats.org/drawingml/2006/main">
                  <a:graphicData uri="http://schemas.microsoft.com/office/word/2010/wordprocessingShape">
                    <wps:wsp>
                      <wps:cNvSpPr txBox="1"/>
                      <wps:spPr>
                        <a:xfrm>
                          <a:off x="0" y="0"/>
                          <a:ext cx="3313567" cy="830997"/>
                        </a:xfrm>
                        <a:prstGeom prst="rect">
                          <a:avLst/>
                        </a:prstGeom>
                        <a:noFill/>
                      </wps:spPr>
                      <wps:txbx>
                        <w:txbxContent>
                          <w:p w14:paraId="339BB483" w14:textId="77777777" w:rsidR="002847CF" w:rsidRPr="004818B4" w:rsidRDefault="002847CF" w:rsidP="002847CF">
                            <w:pPr>
                              <w:jc w:val="both"/>
                              <w:rPr>
                                <w:rFonts w:ascii="Cambria" w:eastAsia="Cambria" w:hAnsi="Cambria"/>
                                <w:color w:val="0D0D0D" w:themeColor="text1" w:themeTint="F2"/>
                                <w:kern w:val="24"/>
                                <w:sz w:val="20"/>
                                <w:szCs w:val="20"/>
                              </w:rPr>
                            </w:pPr>
                            <w:r w:rsidRPr="004818B4">
                              <w:rPr>
                                <w:rFonts w:ascii="Cambria" w:eastAsia="Cambria" w:hAnsi="Cambria"/>
                                <w:color w:val="0D0D0D" w:themeColor="text1" w:themeTint="F2"/>
                                <w:kern w:val="24"/>
                                <w:sz w:val="20"/>
                                <w:szCs w:val="20"/>
                              </w:rPr>
                              <w:t xml:space="preserve">Static displacement is applied at the midspan of the exterior girder to find its </w:t>
                            </w:r>
                            <w:r w:rsidRPr="004818B4">
                              <w:rPr>
                                <w:rFonts w:ascii="Cambria" w:eastAsia="Cambria" w:hAnsi="Cambria"/>
                                <w:b/>
                                <w:bCs/>
                                <w:color w:val="0D0D0D" w:themeColor="text1" w:themeTint="F2"/>
                                <w:kern w:val="24"/>
                                <w:sz w:val="20"/>
                                <w:szCs w:val="20"/>
                              </w:rPr>
                              <w:t>Residual Capacity</w:t>
                            </w:r>
                            <w:r w:rsidRPr="004818B4">
                              <w:rPr>
                                <w:rFonts w:ascii="Cambria" w:eastAsia="Cambria" w:hAnsi="Cambria"/>
                                <w:color w:val="0D0D0D" w:themeColor="text1" w:themeTint="F2"/>
                                <w:kern w:val="24"/>
                                <w:sz w:val="20"/>
                                <w:szCs w:val="20"/>
                              </w:rPr>
                              <w:t xml:space="preserve">. </w:t>
                            </w:r>
                          </w:p>
                        </w:txbxContent>
                      </wps:txbx>
                      <wps:bodyPr wrap="square">
                        <a:spAutoFit/>
                      </wps:bodyPr>
                    </wps:wsp>
                  </a:graphicData>
                </a:graphic>
              </wp:anchor>
            </w:drawing>
          </mc:Choice>
          <mc:Fallback>
            <w:pict>
              <v:shape w14:anchorId="51A2801A" id="TextBox 26" o:spid="_x0000_s1029" type="#_x0000_t202" style="position:absolute;left:0;text-align:left;margin-left:248.55pt;margin-top:162.8pt;width:260.9pt;height:65.4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" filled="f" stroked="f">
                <v:textbox style="mso-fit-shape-to-text:t">
                  <w:txbxContent>
                    <w:p w14:paraId="339BB483" w14:textId="77777777" w:rsidR="002847CF" w:rsidRPr="004818B4" w:rsidRDefault="002847CF" w:rsidP="002847CF">
                      <w:pPr>
                        <w:jc w:val="both"/>
                        <w:rPr>
                          <w:rFonts w:ascii="Cambria" w:eastAsia="Cambria" w:hAnsi="Cambria"/>
                          <w:color w:val="0D0D0D" w:themeColor="text1" w:themeTint="F2"/>
                          <w:kern w:val="24"/>
                          <w:sz w:val="20"/>
                          <w:szCs w:val="20"/>
                        </w:rPr>
                      </w:pPr>
                      <w:r w:rsidRPr="004818B4">
                        <w:rPr>
                          <w:rFonts w:ascii="Cambria" w:eastAsia="Cambria" w:hAnsi="Cambria"/>
                          <w:color w:val="0D0D0D" w:themeColor="text1" w:themeTint="F2"/>
                          <w:kern w:val="24"/>
                          <w:sz w:val="20"/>
                          <w:szCs w:val="20"/>
                        </w:rPr>
                        <w:t xml:space="preserve">Static displacement is applied at the midspan of the exterior girder to find its </w:t>
                      </w:r>
                      <w:r w:rsidRPr="004818B4">
                        <w:rPr>
                          <w:rFonts w:ascii="Cambria" w:eastAsia="Cambria" w:hAnsi="Cambria"/>
                          <w:b/>
                          <w:bCs/>
                          <w:color w:val="0D0D0D" w:themeColor="text1" w:themeTint="F2"/>
                          <w:kern w:val="24"/>
                          <w:sz w:val="20"/>
                          <w:szCs w:val="20"/>
                        </w:rPr>
                        <w:t>Residual Capacity</w:t>
                      </w:r>
                      <w:r w:rsidRPr="004818B4">
                        <w:rPr>
                          <w:rFonts w:ascii="Cambria" w:eastAsia="Cambria" w:hAnsi="Cambria"/>
                          <w:color w:val="0D0D0D" w:themeColor="text1" w:themeTint="F2"/>
                          <w:kern w:val="24"/>
                          <w:sz w:val="20"/>
                          <w:szCs w:val="20"/>
                        </w:rPr>
                        <w:t xml:space="preserve">. </w:t>
                      </w:r>
                    </w:p>
                  </w:txbxContent>
                </v:textbox>
              </v:shape>
            </w:pict>
          </mc:Fallback>
        </mc:AlternateContent>
      </w:r>
      <w:r w:rsidR="002847CF" w:rsidRPr="004818B4">
        <w:rPr>
          <w:noProof/>
        </w:rPr>
        <mc:AlternateContent>
          <mc:Choice Requires="wps">
            <w:drawing>
              <wp:anchor distT="0" distB="0" distL="114300" distR="114300" simplePos="0" relativeHeight="251716608" behindDoc="0" locked="0" layoutInCell="1" allowOverlap="1" wp14:anchorId="002FE794" wp14:editId="48D3DB27">
                <wp:simplePos x="0" y="0"/>
                <wp:positionH relativeFrom="column">
                  <wp:posOffset>3488718</wp:posOffset>
                </wp:positionH>
                <wp:positionV relativeFrom="paragraph">
                  <wp:posOffset>1724908</wp:posOffset>
                </wp:positionV>
                <wp:extent cx="314936" cy="315890"/>
                <wp:effectExtent l="38100" t="38100" r="28575" b="27305"/>
                <wp:wrapNone/>
                <wp:docPr id="110"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4936" cy="315890"/>
                        </a:xfrm>
                        <a:prstGeom prst="straightConnector1">
                          <a:avLst/>
                        </a:prstGeom>
                        <a:ln w="19050">
                          <a:solidFill>
                            <a:srgbClr val="FF0000"/>
                          </a:solidFill>
                          <a:headEnd type="arrow"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4D21972" id="_x0000_t32" coordsize="21600,21600" o:spt="32" o:oned="t" path="m,l21600,21600e" filled="f">
                <v:path arrowok="t" fillok="f" o:connecttype="none"/>
                <o:lock v:ext="edit" shapetype="t"/>
              </v:shapetype>
              <v:shape id="Straight Arrow Connector 27" o:spid="_x0000_s1026" type="#_x0000_t32" style="position:absolute;margin-left:274.7pt;margin-top:135.8pt;width:24.8pt;height:24.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" strokecolor="red" strokeweight="1.5pt">
                <v:stroke startarrow="open"/>
                <o:lock v:ext="edit" shapetype="f"/>
              </v:shape>
            </w:pict>
          </mc:Fallback>
        </mc:AlternateContent>
      </w:r>
      <w:r w:rsidR="002847CF" w:rsidRPr="004818B4">
        <w:rPr>
          <w:noProof/>
        </w:rPr>
        <mc:AlternateContent>
          <mc:Choice Requires="wps">
            <w:drawing>
              <wp:anchor distT="0" distB="0" distL="114300" distR="114300" simplePos="0" relativeHeight="251715584" behindDoc="0" locked="0" layoutInCell="1" allowOverlap="1" wp14:anchorId="028B3E77" wp14:editId="32E80E2F">
                <wp:simplePos x="0" y="0"/>
                <wp:positionH relativeFrom="column">
                  <wp:posOffset>3005593</wp:posOffset>
                </wp:positionH>
                <wp:positionV relativeFrom="paragraph">
                  <wp:posOffset>1383527</wp:posOffset>
                </wp:positionV>
                <wp:extent cx="532737" cy="392513"/>
                <wp:effectExtent l="0" t="0" r="20320" b="26670"/>
                <wp:wrapNone/>
                <wp:docPr id="109" name="Oval 25"/>
                <wp:cNvGraphicFramePr/>
                <a:graphic xmlns:a="http://schemas.openxmlformats.org/drawingml/2006/main">
                  <a:graphicData uri="http://schemas.microsoft.com/office/word/2010/wordprocessingShape">
                    <wps:wsp>
                      <wps:cNvSpPr/>
                      <wps:spPr>
                        <a:xfrm>
                          <a:off x="0" y="0"/>
                          <a:ext cx="532737" cy="392513"/>
                        </a:xfrm>
                        <a:prstGeom prst="ellipse">
                          <a:avLst/>
                        </a:prstGeom>
                        <a:solidFill>
                          <a:srgbClr val="FFFF00">
                            <a:alpha val="24000"/>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6F29261E" id="Oval 25" o:spid="_x0000_s1026" style="position:absolute;margin-left:236.65pt;margin-top:108.95pt;width:41.95pt;height:30.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" fillcolor="yellow" strokecolor="red" strokeweight="2pt">
                <v:fill opacity="15677f"/>
              </v:oval>
            </w:pict>
          </mc:Fallback>
        </mc:AlternateContent>
      </w:r>
      <w:r w:rsidR="002847CF" w:rsidRPr="00DF3312">
        <w:rPr>
          <w:noProof/>
        </w:rPr>
        <w:drawing>
          <wp:inline distT="0" distB="0" distL="0" distR="0" wp14:anchorId="0B74E856" wp14:editId="1F01EBC2">
            <wp:extent cx="5390230" cy="2808053"/>
            <wp:effectExtent l="0" t="0" r="1270" b="0"/>
            <wp:docPr id="101" name="Picture 8">
              <a:extLst xmlns:a="http://schemas.openxmlformats.org/drawingml/2006/main">
                <a:ext uri="{FF2B5EF4-FFF2-40B4-BE49-F238E27FC236}">
                  <a16:creationId xmlns:a16="http://schemas.microsoft.com/office/drawing/2014/main" id="{2741A45F-FDE2-B4B9-4340-97EBD33D0E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2741A45F-FDE2-B4B9-4340-97EBD33D0EE4}"/>
                        </a:ext>
                      </a:extLst>
                    </pic:cNvPr>
                    <pic:cNvPicPr>
                      <a:picLocks noChangeAspect="1"/>
                    </pic:cNvPicPr>
                  </pic:nvPicPr>
                  <pic:blipFill>
                    <a:blip r:embed="rId16">
                      <a:clrChange>
                        <a:clrFrom>
                          <a:srgbClr val="FFFFFF"/>
                        </a:clrFrom>
                        <a:clrTo>
                          <a:srgbClr val="FFFFFF">
                            <a:alpha val="0"/>
                          </a:srgbClr>
                        </a:clrTo>
                      </a:clrChange>
                    </a:blip>
                    <a:stretch>
                      <a:fillRect/>
                    </a:stretch>
                  </pic:blipFill>
                  <pic:spPr>
                    <a:xfrm>
                      <a:off x="0" y="0"/>
                      <a:ext cx="5391101" cy="2808507"/>
                    </a:xfrm>
                    <a:prstGeom prst="rect">
                      <a:avLst/>
                    </a:prstGeom>
                  </pic:spPr>
                </pic:pic>
              </a:graphicData>
            </a:graphic>
          </wp:inline>
        </w:drawing>
      </w:r>
    </w:p>
    <w:p w14:paraId="0B0707DB" w14:textId="1E56B5FC" w:rsidR="002847CF" w:rsidRPr="00F0622B" w:rsidRDefault="002847CF" w:rsidP="00F0622B">
      <w:pPr>
        <w:pStyle w:val="Caption"/>
        <w:jc w:val="center"/>
        <w:rPr>
          <w:i w:val="0"/>
          <w:iCs w:val="0"/>
        </w:rPr>
      </w:pPr>
      <w:r w:rsidRPr="00F0622B">
        <w:rPr>
          <w:i w:val="0"/>
          <w:iCs w:val="0"/>
        </w:rPr>
        <w:t>Figure 6</w:t>
      </w:r>
      <w:r w:rsidR="00F0622B" w:rsidRPr="00F0622B">
        <w:rPr>
          <w:i w:val="0"/>
          <w:iCs w:val="0"/>
        </w:rPr>
        <w:t>.</w:t>
      </w:r>
      <w:r w:rsidRPr="00F0622B">
        <w:rPr>
          <w:i w:val="0"/>
          <w:iCs w:val="0"/>
        </w:rPr>
        <w:t xml:space="preserve"> Residual capacity preliminary results</w:t>
      </w:r>
    </w:p>
    <w:p w14:paraId="27C501E0" w14:textId="77777777" w:rsidR="002847CF" w:rsidRPr="00F0622B" w:rsidRDefault="002847CF" w:rsidP="00F0622B">
      <w:pPr>
        <w:pStyle w:val="Style1"/>
        <w:numPr>
          <w:ilvl w:val="0"/>
          <w:numId w:val="0"/>
        </w:numPr>
        <w:ind w:left="360"/>
        <w:rPr>
          <w:b w:val="0"/>
          <w:bCs w:val="0"/>
        </w:rPr>
      </w:pPr>
      <w:r w:rsidRPr="00F0622B">
        <w:rPr>
          <w:b w:val="0"/>
          <w:bCs w:val="0"/>
          <w:noProof/>
        </w:rPr>
        <w:drawing>
          <wp:inline distT="0" distB="0" distL="0" distR="0" wp14:anchorId="27BE3404" wp14:editId="57DD469E">
            <wp:extent cx="5722706" cy="2742054"/>
            <wp:effectExtent l="0" t="0" r="0" b="0"/>
            <wp:docPr id="113" name="Picture 7">
              <a:extLst xmlns:a="http://schemas.openxmlformats.org/drawingml/2006/main">
                <a:ext uri="{FF2B5EF4-FFF2-40B4-BE49-F238E27FC236}">
                  <a16:creationId xmlns:a16="http://schemas.microsoft.com/office/drawing/2014/main" id="{CDE9C368-42EC-1945-517B-111ECBF3CB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DE9C368-42EC-1945-517B-111ECBF3CBCE}"/>
                        </a:ext>
                      </a:extLst>
                    </pic:cNvPr>
                    <pic:cNvPicPr>
                      <a:picLocks noChangeAspect="1"/>
                    </pic:cNvPicPr>
                  </pic:nvPicPr>
                  <pic:blipFill>
                    <a:blip r:embed="rId17">
                      <a:clrChange>
                        <a:clrFrom>
                          <a:srgbClr val="FFFFFF"/>
                        </a:clrFrom>
                        <a:clrTo>
                          <a:srgbClr val="FFFFFF">
                            <a:alpha val="0"/>
                          </a:srgbClr>
                        </a:clrTo>
                      </a:clrChange>
                    </a:blip>
                    <a:stretch>
                      <a:fillRect/>
                    </a:stretch>
                  </pic:blipFill>
                  <pic:spPr>
                    <a:xfrm>
                      <a:off x="0" y="0"/>
                      <a:ext cx="5732718" cy="2746851"/>
                    </a:xfrm>
                    <a:prstGeom prst="rect">
                      <a:avLst/>
                    </a:prstGeom>
                  </pic:spPr>
                </pic:pic>
              </a:graphicData>
            </a:graphic>
          </wp:inline>
        </w:drawing>
      </w:r>
    </w:p>
    <w:p w14:paraId="4BE5B362" w14:textId="20BF2208" w:rsidR="002847CF" w:rsidRPr="00F0622B" w:rsidRDefault="002847CF" w:rsidP="00F0622B">
      <w:pPr>
        <w:pStyle w:val="Caption"/>
        <w:jc w:val="center"/>
        <w:rPr>
          <w:i w:val="0"/>
          <w:iCs w:val="0"/>
        </w:rPr>
      </w:pPr>
      <w:r w:rsidRPr="00F0622B">
        <w:rPr>
          <w:i w:val="0"/>
          <w:iCs w:val="0"/>
        </w:rPr>
        <w:t>Figure 7</w:t>
      </w:r>
      <w:r w:rsidR="00F0622B" w:rsidRPr="00F0622B">
        <w:rPr>
          <w:i w:val="0"/>
          <w:iCs w:val="0"/>
        </w:rPr>
        <w:t>.</w:t>
      </w:r>
      <w:r w:rsidRPr="00F0622B">
        <w:rPr>
          <w:i w:val="0"/>
          <w:iCs w:val="0"/>
        </w:rPr>
        <w:t xml:space="preserve"> Residual capacity preliminary results</w:t>
      </w:r>
    </w:p>
    <w:p w14:paraId="6FE862DD" w14:textId="5EEAF77C" w:rsidR="00F0622B" w:rsidRPr="00F0622B" w:rsidRDefault="00F0622B" w:rsidP="00F0622B">
      <w:pPr>
        <w:pStyle w:val="Style1"/>
        <w:numPr>
          <w:ilvl w:val="0"/>
          <w:numId w:val="0"/>
        </w:numPr>
        <w:ind w:left="360"/>
      </w:pPr>
      <w:r>
        <w:rPr>
          <w:noProof/>
        </w:rPr>
        <w:lastRenderedPageBreak/>
        <w:drawing>
          <wp:inline distT="0" distB="0" distL="0" distR="0" wp14:anchorId="738A27A2" wp14:editId="161F5B6E">
            <wp:extent cx="4711339" cy="3721210"/>
            <wp:effectExtent l="0" t="0" r="0" b="0"/>
            <wp:docPr id="196" name="Picture 19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Diagram&#10;&#10;Description automatically generated"/>
                    <pic:cNvPicPr/>
                  </pic:nvPicPr>
                  <pic:blipFill>
                    <a:blip r:embed="rId18"/>
                    <a:stretch>
                      <a:fillRect/>
                    </a:stretch>
                  </pic:blipFill>
                  <pic:spPr>
                    <a:xfrm>
                      <a:off x="0" y="0"/>
                      <a:ext cx="4716182" cy="3725035"/>
                    </a:xfrm>
                    <a:prstGeom prst="rect">
                      <a:avLst/>
                    </a:prstGeom>
                  </pic:spPr>
                </pic:pic>
              </a:graphicData>
            </a:graphic>
          </wp:inline>
        </w:drawing>
      </w:r>
    </w:p>
    <w:p w14:paraId="7181C370" w14:textId="22DEA88F" w:rsidR="00F0622B" w:rsidRPr="00F0622B" w:rsidRDefault="00F0622B" w:rsidP="00F0622B">
      <w:pPr>
        <w:jc w:val="center"/>
      </w:pPr>
      <w:r w:rsidRPr="00F0622B">
        <w:t xml:space="preserve">Figure </w:t>
      </w:r>
      <w:r w:rsidRPr="00F0622B">
        <w:t>8</w:t>
      </w:r>
      <w:r w:rsidRPr="00F0622B">
        <w:t xml:space="preserve">. </w:t>
      </w:r>
      <w:r>
        <w:t>Different repair options</w:t>
      </w:r>
    </w:p>
    <w:tbl>
      <w:tblPr>
        <w:tblStyle w:val="TableGrid"/>
        <w:tblpPr w:leftFromText="180" w:rightFromText="180" w:vertAnchor="text" w:horzAnchor="margin" w:tblpY="3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F0622B" w:rsidRPr="007E6A61" w14:paraId="47D1F370" w14:textId="77777777" w:rsidTr="001937A1">
        <w:tc>
          <w:tcPr>
            <w:tcW w:w="10070" w:type="dxa"/>
          </w:tcPr>
          <w:p w14:paraId="1A33946E" w14:textId="77777777" w:rsidR="00F0622B" w:rsidRPr="007E6A61" w:rsidRDefault="00F0622B" w:rsidP="001937A1">
            <w:r w:rsidRPr="007E6A61">
              <w:rPr>
                <w:noProof/>
              </w:rPr>
              <w:drawing>
                <wp:inline distT="0" distB="0" distL="0" distR="0" wp14:anchorId="0C6D8575" wp14:editId="60A588DB">
                  <wp:extent cx="5153891" cy="3471207"/>
                  <wp:effectExtent l="0" t="0" r="8890" b="0"/>
                  <wp:docPr id="154" name="Picture 1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Diagram&#10;&#10;Description automatically generated"/>
                          <pic:cNvPicPr/>
                        </pic:nvPicPr>
                        <pic:blipFill>
                          <a:blip r:embed="rId19"/>
                          <a:stretch>
                            <a:fillRect/>
                          </a:stretch>
                        </pic:blipFill>
                        <pic:spPr>
                          <a:xfrm>
                            <a:off x="0" y="0"/>
                            <a:ext cx="5159560" cy="3475025"/>
                          </a:xfrm>
                          <a:prstGeom prst="rect">
                            <a:avLst/>
                          </a:prstGeom>
                        </pic:spPr>
                      </pic:pic>
                    </a:graphicData>
                  </a:graphic>
                </wp:inline>
              </w:drawing>
            </w:r>
          </w:p>
        </w:tc>
      </w:tr>
      <w:tr w:rsidR="00F0622B" w:rsidRPr="00F0622B" w14:paraId="28C67CCA" w14:textId="77777777" w:rsidTr="001937A1">
        <w:tc>
          <w:tcPr>
            <w:tcW w:w="10070" w:type="dxa"/>
          </w:tcPr>
          <w:p w14:paraId="5C74E15C" w14:textId="77777777" w:rsidR="00F0622B" w:rsidRPr="00F0622B" w:rsidRDefault="00F0622B" w:rsidP="00F0622B">
            <w:pPr>
              <w:pStyle w:val="Caption"/>
              <w:jc w:val="center"/>
              <w:rPr>
                <w:i w:val="0"/>
                <w:iCs w:val="0"/>
              </w:rPr>
            </w:pPr>
            <w:r w:rsidRPr="00F0622B">
              <w:rPr>
                <w:i w:val="0"/>
                <w:iCs w:val="0"/>
              </w:rPr>
              <w:lastRenderedPageBreak/>
              <w:drawing>
                <wp:inline distT="0" distB="0" distL="0" distR="0" wp14:anchorId="498031F8" wp14:editId="0B4FF773">
                  <wp:extent cx="4369525" cy="2713180"/>
                  <wp:effectExtent l="0" t="0" r="0" b="5080"/>
                  <wp:docPr id="151" name="Picture 1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Diagram&#10;&#10;Description automatically generated"/>
                          <pic:cNvPicPr/>
                        </pic:nvPicPr>
                        <pic:blipFill>
                          <a:blip r:embed="rId20"/>
                          <a:stretch>
                            <a:fillRect/>
                          </a:stretch>
                        </pic:blipFill>
                        <pic:spPr>
                          <a:xfrm>
                            <a:off x="0" y="0"/>
                            <a:ext cx="4400034" cy="2732124"/>
                          </a:xfrm>
                          <a:prstGeom prst="rect">
                            <a:avLst/>
                          </a:prstGeom>
                        </pic:spPr>
                      </pic:pic>
                    </a:graphicData>
                  </a:graphic>
                </wp:inline>
              </w:drawing>
            </w:r>
          </w:p>
          <w:p w14:paraId="0AF65FD1" w14:textId="44650975" w:rsidR="00F0622B" w:rsidRPr="00F0622B" w:rsidRDefault="00F0622B" w:rsidP="00F0622B">
            <w:pPr>
              <w:pStyle w:val="Caption"/>
              <w:jc w:val="center"/>
              <w:rPr>
                <w:i w:val="0"/>
                <w:iCs w:val="0"/>
              </w:rPr>
            </w:pPr>
            <w:bookmarkStart w:id="6" w:name="_Toc123560047"/>
            <w:r w:rsidRPr="00F0622B">
              <w:rPr>
                <w:i w:val="0"/>
                <w:iCs w:val="0"/>
              </w:rPr>
              <w:t>Figure</w:t>
            </w:r>
            <w:r>
              <w:rPr>
                <w:i w:val="0"/>
                <w:iCs w:val="0"/>
              </w:rPr>
              <w:t xml:space="preserve"> 9</w:t>
            </w:r>
            <w:r w:rsidRPr="00F0622B">
              <w:rPr>
                <w:i w:val="0"/>
                <w:iCs w:val="0"/>
              </w:rPr>
              <w:t>. Strand splicing for 1 strand</w:t>
            </w:r>
            <w:bookmarkEnd w:id="6"/>
          </w:p>
        </w:tc>
      </w:tr>
      <w:tr w:rsidR="00F0622B" w:rsidRPr="007E6A61" w14:paraId="6FA093B1" w14:textId="77777777" w:rsidTr="001937A1">
        <w:tc>
          <w:tcPr>
            <w:tcW w:w="10070" w:type="dxa"/>
          </w:tcPr>
          <w:p w14:paraId="61AE1D22" w14:textId="77777777" w:rsidR="00F0622B" w:rsidRPr="007E6A61" w:rsidRDefault="00F0622B" w:rsidP="001937A1">
            <w:pPr>
              <w:rPr>
                <w:noProof/>
              </w:rPr>
            </w:pPr>
            <w:r w:rsidRPr="007E6A61">
              <w:rPr>
                <w:noProof/>
              </w:rPr>
              <w:drawing>
                <wp:inline distT="0" distB="0" distL="0" distR="0" wp14:anchorId="5108D95A" wp14:editId="65A05E38">
                  <wp:extent cx="3863083" cy="2317137"/>
                  <wp:effectExtent l="0" t="0" r="0" b="0"/>
                  <wp:docPr id="159" name="Picture 15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A picture containing diagram&#10;&#10;Description automatically generated"/>
                          <pic:cNvPicPr/>
                        </pic:nvPicPr>
                        <pic:blipFill rotWithShape="1">
                          <a:blip r:embed="rId21"/>
                          <a:srcRect b="17829"/>
                          <a:stretch/>
                        </pic:blipFill>
                        <pic:spPr bwMode="auto">
                          <a:xfrm>
                            <a:off x="0" y="0"/>
                            <a:ext cx="3886503" cy="2331185"/>
                          </a:xfrm>
                          <a:prstGeom prst="rect">
                            <a:avLst/>
                          </a:prstGeom>
                          <a:ln>
                            <a:noFill/>
                          </a:ln>
                          <a:extLst>
                            <a:ext uri="{53640926-AAD7-44D8-BBD7-CCE9431645EC}">
                              <a14:shadowObscured xmlns:a14="http://schemas.microsoft.com/office/drawing/2010/main"/>
                            </a:ext>
                          </a:extLst>
                        </pic:spPr>
                      </pic:pic>
                    </a:graphicData>
                  </a:graphic>
                </wp:inline>
              </w:drawing>
            </w:r>
          </w:p>
        </w:tc>
      </w:tr>
      <w:tr w:rsidR="00F0622B" w:rsidRPr="00F0622B" w14:paraId="706E3DCE" w14:textId="77777777" w:rsidTr="001937A1">
        <w:tc>
          <w:tcPr>
            <w:tcW w:w="10070" w:type="dxa"/>
          </w:tcPr>
          <w:p w14:paraId="7E4ECE2E" w14:textId="77777777" w:rsidR="00F0622B" w:rsidRPr="00F0622B" w:rsidRDefault="00F0622B" w:rsidP="00F0622B">
            <w:pPr>
              <w:pStyle w:val="Caption"/>
              <w:jc w:val="center"/>
              <w:rPr>
                <w:i w:val="0"/>
                <w:iCs w:val="0"/>
              </w:rPr>
            </w:pPr>
            <w:r w:rsidRPr="00F0622B">
              <w:rPr>
                <w:i w:val="0"/>
                <w:iCs w:val="0"/>
              </w:rPr>
              <w:drawing>
                <wp:inline distT="0" distB="0" distL="0" distR="0" wp14:anchorId="69C96D85" wp14:editId="4C72601D">
                  <wp:extent cx="4343400" cy="2691830"/>
                  <wp:effectExtent l="0" t="0" r="0" b="635"/>
                  <wp:docPr id="155" name="Picture 1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Diagram&#10;&#10;Description automatically generated with medium confidence"/>
                          <pic:cNvPicPr/>
                        </pic:nvPicPr>
                        <pic:blipFill rotWithShape="1">
                          <a:blip r:embed="rId22"/>
                          <a:srcRect b="16124"/>
                          <a:stretch/>
                        </pic:blipFill>
                        <pic:spPr bwMode="auto">
                          <a:xfrm>
                            <a:off x="0" y="0"/>
                            <a:ext cx="4369967" cy="2708295"/>
                          </a:xfrm>
                          <a:prstGeom prst="rect">
                            <a:avLst/>
                          </a:prstGeom>
                          <a:ln>
                            <a:noFill/>
                          </a:ln>
                          <a:extLst>
                            <a:ext uri="{53640926-AAD7-44D8-BBD7-CCE9431645EC}">
                              <a14:shadowObscured xmlns:a14="http://schemas.microsoft.com/office/drawing/2010/main"/>
                            </a:ext>
                          </a:extLst>
                        </pic:spPr>
                      </pic:pic>
                    </a:graphicData>
                  </a:graphic>
                </wp:inline>
              </w:drawing>
            </w:r>
          </w:p>
          <w:p w14:paraId="3048B5AB" w14:textId="31FB7015" w:rsidR="00F0622B" w:rsidRPr="00F0622B" w:rsidRDefault="00F0622B" w:rsidP="00F0622B">
            <w:pPr>
              <w:pStyle w:val="Caption"/>
              <w:jc w:val="center"/>
              <w:rPr>
                <w:i w:val="0"/>
                <w:iCs w:val="0"/>
              </w:rPr>
            </w:pPr>
            <w:bookmarkStart w:id="7" w:name="_Toc123560048"/>
            <w:r w:rsidRPr="00F0622B">
              <w:rPr>
                <w:i w:val="0"/>
                <w:iCs w:val="0"/>
              </w:rPr>
              <w:t>Figure</w:t>
            </w:r>
            <w:r>
              <w:rPr>
                <w:i w:val="0"/>
                <w:iCs w:val="0"/>
              </w:rPr>
              <w:t xml:space="preserve"> 10</w:t>
            </w:r>
            <w:r w:rsidRPr="00F0622B">
              <w:rPr>
                <w:i w:val="0"/>
                <w:iCs w:val="0"/>
              </w:rPr>
              <w:t>. Strand splicing for 4 strands</w:t>
            </w:r>
            <w:bookmarkEnd w:id="7"/>
          </w:p>
        </w:tc>
      </w:tr>
      <w:tr w:rsidR="00F0622B" w:rsidRPr="007E6A61" w14:paraId="27E62DDF" w14:textId="77777777" w:rsidTr="001937A1">
        <w:tc>
          <w:tcPr>
            <w:tcW w:w="10070" w:type="dxa"/>
          </w:tcPr>
          <w:p w14:paraId="5045FC20" w14:textId="77777777" w:rsidR="00F0622B" w:rsidRPr="007E6A61" w:rsidRDefault="00F0622B" w:rsidP="001937A1">
            <w:r w:rsidRPr="007E6A61">
              <w:rPr>
                <w:noProof/>
              </w:rPr>
              <w:lastRenderedPageBreak/>
              <w:drawing>
                <wp:inline distT="0" distB="0" distL="0" distR="0" wp14:anchorId="6E280C39" wp14:editId="358FBB6F">
                  <wp:extent cx="4362450" cy="3132361"/>
                  <wp:effectExtent l="0" t="0" r="0" b="508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09133" cy="3165881"/>
                          </a:xfrm>
                          <a:prstGeom prst="rect">
                            <a:avLst/>
                          </a:prstGeom>
                        </pic:spPr>
                      </pic:pic>
                    </a:graphicData>
                  </a:graphic>
                </wp:inline>
              </w:drawing>
            </w:r>
          </w:p>
        </w:tc>
      </w:tr>
      <w:tr w:rsidR="00F0622B" w:rsidRPr="00F0622B" w14:paraId="2F172131" w14:textId="77777777" w:rsidTr="001937A1">
        <w:tc>
          <w:tcPr>
            <w:tcW w:w="10070" w:type="dxa"/>
          </w:tcPr>
          <w:p w14:paraId="447A7A1C" w14:textId="77777777" w:rsidR="00F0622B" w:rsidRPr="00F0622B" w:rsidRDefault="00F0622B" w:rsidP="00F0622B">
            <w:pPr>
              <w:keepNext/>
              <w:jc w:val="center"/>
            </w:pPr>
            <w:r w:rsidRPr="00F0622B">
              <w:rPr>
                <w:noProof/>
              </w:rPr>
              <w:drawing>
                <wp:inline distT="0" distB="0" distL="0" distR="0" wp14:anchorId="247C2509" wp14:editId="455A3D5C">
                  <wp:extent cx="4636770" cy="3133618"/>
                  <wp:effectExtent l="0" t="0" r="0" b="381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rotWithShape="1">
                          <a:blip r:embed="rId24"/>
                          <a:srcRect b="12213"/>
                          <a:stretch/>
                        </pic:blipFill>
                        <pic:spPr bwMode="auto">
                          <a:xfrm>
                            <a:off x="0" y="0"/>
                            <a:ext cx="4666377" cy="3153627"/>
                          </a:xfrm>
                          <a:prstGeom prst="rect">
                            <a:avLst/>
                          </a:prstGeom>
                          <a:ln>
                            <a:noFill/>
                          </a:ln>
                          <a:extLst>
                            <a:ext uri="{53640926-AAD7-44D8-BBD7-CCE9431645EC}">
                              <a14:shadowObscured xmlns:a14="http://schemas.microsoft.com/office/drawing/2010/main"/>
                            </a:ext>
                          </a:extLst>
                        </pic:spPr>
                      </pic:pic>
                    </a:graphicData>
                  </a:graphic>
                </wp:inline>
              </w:drawing>
            </w:r>
          </w:p>
          <w:p w14:paraId="29AB638F" w14:textId="38540416" w:rsidR="00F0622B" w:rsidRPr="00F0622B" w:rsidRDefault="00F0622B" w:rsidP="00F0622B">
            <w:pPr>
              <w:pStyle w:val="Caption"/>
              <w:jc w:val="center"/>
              <w:rPr>
                <w:i w:val="0"/>
                <w:iCs w:val="0"/>
              </w:rPr>
            </w:pPr>
            <w:bookmarkStart w:id="8" w:name="_Toc123560049"/>
            <w:r w:rsidRPr="00F0622B">
              <w:rPr>
                <w:i w:val="0"/>
                <w:iCs w:val="0"/>
              </w:rPr>
              <w:t>Figure</w:t>
            </w:r>
            <w:r>
              <w:rPr>
                <w:i w:val="0"/>
                <w:iCs w:val="0"/>
              </w:rPr>
              <w:t xml:space="preserve"> 11</w:t>
            </w:r>
            <w:r w:rsidRPr="00F0622B">
              <w:rPr>
                <w:i w:val="0"/>
                <w:iCs w:val="0"/>
              </w:rPr>
              <w:t>. Strand splicing for 6 strands</w:t>
            </w:r>
            <w:bookmarkEnd w:id="8"/>
          </w:p>
        </w:tc>
      </w:tr>
    </w:tbl>
    <w:p w14:paraId="7AA7CE0D" w14:textId="77777777" w:rsidR="00F0622B" w:rsidRPr="007E6A61" w:rsidRDefault="00F0622B" w:rsidP="00F0622B"/>
    <w:p w14:paraId="0BE22C85" w14:textId="77777777" w:rsidR="00F0622B" w:rsidRPr="007E6A61" w:rsidRDefault="00F0622B" w:rsidP="00F0622B"/>
    <w:p w14:paraId="7ED2952C" w14:textId="77777777" w:rsidR="00F0622B" w:rsidRPr="007E6A61" w:rsidRDefault="00F0622B" w:rsidP="00F0622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F0622B" w:rsidRPr="007E6A61" w14:paraId="0F84BEEA" w14:textId="77777777" w:rsidTr="001937A1">
        <w:tc>
          <w:tcPr>
            <w:tcW w:w="10070" w:type="dxa"/>
            <w:vAlign w:val="center"/>
          </w:tcPr>
          <w:p w14:paraId="6FB1B54A" w14:textId="77777777" w:rsidR="00F0622B" w:rsidRPr="007E6A61" w:rsidRDefault="00F0622B" w:rsidP="001937A1">
            <w:pPr>
              <w:jc w:val="center"/>
            </w:pPr>
            <w:r w:rsidRPr="007E6A61">
              <w:rPr>
                <w:noProof/>
              </w:rPr>
              <w:lastRenderedPageBreak/>
              <w:drawing>
                <wp:inline distT="0" distB="0" distL="0" distR="0" wp14:anchorId="56A3928A" wp14:editId="49323E5E">
                  <wp:extent cx="4685015" cy="2623702"/>
                  <wp:effectExtent l="0" t="0" r="1905" b="5715"/>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diagram&#10;&#10;Description automatically generated"/>
                          <pic:cNvPicPr/>
                        </pic:nvPicPr>
                        <pic:blipFill>
                          <a:blip r:embed="rId25"/>
                          <a:stretch>
                            <a:fillRect/>
                          </a:stretch>
                        </pic:blipFill>
                        <pic:spPr>
                          <a:xfrm>
                            <a:off x="0" y="0"/>
                            <a:ext cx="4738024" cy="2653388"/>
                          </a:xfrm>
                          <a:prstGeom prst="rect">
                            <a:avLst/>
                          </a:prstGeom>
                        </pic:spPr>
                      </pic:pic>
                    </a:graphicData>
                  </a:graphic>
                </wp:inline>
              </w:drawing>
            </w:r>
          </w:p>
        </w:tc>
      </w:tr>
      <w:tr w:rsidR="00F0622B" w:rsidRPr="00F0622B" w14:paraId="28D5C9F1" w14:textId="77777777" w:rsidTr="001937A1">
        <w:tc>
          <w:tcPr>
            <w:tcW w:w="10070" w:type="dxa"/>
            <w:vAlign w:val="center"/>
          </w:tcPr>
          <w:p w14:paraId="729CC131" w14:textId="77777777" w:rsidR="00F0622B" w:rsidRPr="00F0622B" w:rsidRDefault="00F0622B" w:rsidP="00F0622B">
            <w:pPr>
              <w:pStyle w:val="Caption"/>
              <w:jc w:val="center"/>
              <w:rPr>
                <w:i w:val="0"/>
                <w:iCs w:val="0"/>
              </w:rPr>
            </w:pPr>
            <w:r w:rsidRPr="00F0622B">
              <w:rPr>
                <w:i w:val="0"/>
                <w:iCs w:val="0"/>
              </w:rPr>
              <w:drawing>
                <wp:inline distT="0" distB="0" distL="0" distR="0" wp14:anchorId="2787F04B" wp14:editId="251A455D">
                  <wp:extent cx="5062198" cy="2553195"/>
                  <wp:effectExtent l="0" t="0" r="571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28800" cy="2586787"/>
                          </a:xfrm>
                          <a:prstGeom prst="rect">
                            <a:avLst/>
                          </a:prstGeom>
                        </pic:spPr>
                      </pic:pic>
                    </a:graphicData>
                  </a:graphic>
                </wp:inline>
              </w:drawing>
            </w:r>
          </w:p>
          <w:p w14:paraId="02AC58C2" w14:textId="66AA4819" w:rsidR="00F0622B" w:rsidRPr="00F0622B" w:rsidRDefault="00F0622B" w:rsidP="00F0622B">
            <w:pPr>
              <w:pStyle w:val="Caption"/>
              <w:jc w:val="center"/>
              <w:rPr>
                <w:i w:val="0"/>
                <w:iCs w:val="0"/>
              </w:rPr>
            </w:pPr>
            <w:bookmarkStart w:id="9" w:name="_Toc123560050"/>
            <w:r w:rsidRPr="00F0622B">
              <w:rPr>
                <w:i w:val="0"/>
                <w:iCs w:val="0"/>
              </w:rPr>
              <w:t>Figure</w:t>
            </w:r>
            <w:r w:rsidRPr="00F0622B">
              <w:rPr>
                <w:i w:val="0"/>
                <w:iCs w:val="0"/>
              </w:rPr>
              <w:t xml:space="preserve"> 12</w:t>
            </w:r>
            <w:r w:rsidRPr="00F0622B">
              <w:rPr>
                <w:i w:val="0"/>
                <w:iCs w:val="0"/>
              </w:rPr>
              <w:t>. CFRP Model 1</w:t>
            </w:r>
            <w:bookmarkEnd w:id="9"/>
          </w:p>
        </w:tc>
      </w:tr>
    </w:tbl>
    <w:p w14:paraId="2CB0F6A0" w14:textId="77777777" w:rsidR="00F0622B" w:rsidRPr="007E6A61" w:rsidRDefault="00F0622B" w:rsidP="00F0622B"/>
    <w:p w14:paraId="1BF21AF7" w14:textId="77777777" w:rsidR="00F0622B" w:rsidRPr="007E6A61" w:rsidRDefault="00F0622B" w:rsidP="00F0622B"/>
    <w:p w14:paraId="32012A1B" w14:textId="77777777" w:rsidR="00F0622B" w:rsidRPr="007E6A61" w:rsidRDefault="00F0622B" w:rsidP="00F0622B"/>
    <w:p w14:paraId="71B9265F" w14:textId="77777777" w:rsidR="00F0622B" w:rsidRPr="007E6A61" w:rsidRDefault="00F0622B" w:rsidP="00F062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F0622B" w:rsidRPr="007E6A61" w14:paraId="52A73425" w14:textId="77777777" w:rsidTr="001937A1">
        <w:trPr>
          <w:jc w:val="center"/>
        </w:trPr>
        <w:tc>
          <w:tcPr>
            <w:tcW w:w="10070" w:type="dxa"/>
            <w:vAlign w:val="center"/>
          </w:tcPr>
          <w:p w14:paraId="6701FF2C" w14:textId="77777777" w:rsidR="00F0622B" w:rsidRPr="007E6A61" w:rsidRDefault="00F0622B" w:rsidP="001937A1">
            <w:pPr>
              <w:jc w:val="center"/>
            </w:pPr>
            <w:r w:rsidRPr="007E6A61">
              <w:rPr>
                <w:noProof/>
              </w:rPr>
              <w:lastRenderedPageBreak/>
              <w:drawing>
                <wp:inline distT="0" distB="0" distL="0" distR="0" wp14:anchorId="7BE3CBA3" wp14:editId="6D0817A9">
                  <wp:extent cx="5177641" cy="3321293"/>
                  <wp:effectExtent l="0" t="0" r="4445" b="0"/>
                  <wp:docPr id="162" name="Picture 162" descr="A picture containing circui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A picture containing circuit, electronics&#10;&#10;Description automatically generated"/>
                          <pic:cNvPicPr/>
                        </pic:nvPicPr>
                        <pic:blipFill>
                          <a:blip r:embed="rId27"/>
                          <a:stretch>
                            <a:fillRect/>
                          </a:stretch>
                        </pic:blipFill>
                        <pic:spPr>
                          <a:xfrm>
                            <a:off x="0" y="0"/>
                            <a:ext cx="5200134" cy="3335722"/>
                          </a:xfrm>
                          <a:prstGeom prst="rect">
                            <a:avLst/>
                          </a:prstGeom>
                        </pic:spPr>
                      </pic:pic>
                    </a:graphicData>
                  </a:graphic>
                </wp:inline>
              </w:drawing>
            </w:r>
          </w:p>
        </w:tc>
      </w:tr>
      <w:tr w:rsidR="00F0622B" w:rsidRPr="00F0622B" w14:paraId="6C39708D" w14:textId="77777777" w:rsidTr="001937A1">
        <w:trPr>
          <w:jc w:val="center"/>
        </w:trPr>
        <w:tc>
          <w:tcPr>
            <w:tcW w:w="10070" w:type="dxa"/>
            <w:vAlign w:val="center"/>
          </w:tcPr>
          <w:p w14:paraId="73883E43" w14:textId="77777777" w:rsidR="00F0622B" w:rsidRPr="00F0622B" w:rsidRDefault="00F0622B" w:rsidP="001937A1">
            <w:pPr>
              <w:keepNext/>
              <w:jc w:val="center"/>
            </w:pPr>
            <w:r w:rsidRPr="00F0622B">
              <w:rPr>
                <w:noProof/>
              </w:rPr>
              <w:drawing>
                <wp:inline distT="0" distB="0" distL="0" distR="0" wp14:anchorId="6A809A84" wp14:editId="29415F86">
                  <wp:extent cx="4119574" cy="2619696"/>
                  <wp:effectExtent l="0" t="0" r="0" b="0"/>
                  <wp:docPr id="163" name="Picture 163" descr="A picture containing text, circui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A picture containing text, circuit, electronics&#10;&#10;Description automatically generated"/>
                          <pic:cNvPicPr/>
                        </pic:nvPicPr>
                        <pic:blipFill rotWithShape="1">
                          <a:blip r:embed="rId28"/>
                          <a:srcRect t="8133" r="12846" b="8919"/>
                          <a:stretch/>
                        </pic:blipFill>
                        <pic:spPr bwMode="auto">
                          <a:xfrm>
                            <a:off x="0" y="0"/>
                            <a:ext cx="4138028" cy="2631431"/>
                          </a:xfrm>
                          <a:prstGeom prst="rect">
                            <a:avLst/>
                          </a:prstGeom>
                          <a:ln>
                            <a:noFill/>
                          </a:ln>
                          <a:extLst>
                            <a:ext uri="{53640926-AAD7-44D8-BBD7-CCE9431645EC}">
                              <a14:shadowObscured xmlns:a14="http://schemas.microsoft.com/office/drawing/2010/main"/>
                            </a:ext>
                          </a:extLst>
                        </pic:spPr>
                      </pic:pic>
                    </a:graphicData>
                  </a:graphic>
                </wp:inline>
              </w:drawing>
            </w:r>
          </w:p>
          <w:p w14:paraId="4CC993D7" w14:textId="653A65AF" w:rsidR="00F0622B" w:rsidRPr="00F0622B" w:rsidRDefault="00F0622B" w:rsidP="001937A1">
            <w:pPr>
              <w:pStyle w:val="Caption"/>
              <w:jc w:val="center"/>
              <w:rPr>
                <w:i w:val="0"/>
                <w:iCs w:val="0"/>
              </w:rPr>
            </w:pPr>
            <w:bookmarkStart w:id="10" w:name="_Toc123560051"/>
            <w:r w:rsidRPr="00F0622B">
              <w:rPr>
                <w:i w:val="0"/>
                <w:iCs w:val="0"/>
              </w:rPr>
              <w:t>Figure</w:t>
            </w:r>
            <w:r w:rsidRPr="00F0622B">
              <w:rPr>
                <w:i w:val="0"/>
                <w:iCs w:val="0"/>
              </w:rPr>
              <w:t xml:space="preserve"> 13</w:t>
            </w:r>
            <w:r w:rsidRPr="00F0622B">
              <w:rPr>
                <w:i w:val="0"/>
                <w:iCs w:val="0"/>
              </w:rPr>
              <w:t>. CFRP Model 2</w:t>
            </w:r>
            <w:bookmarkEnd w:id="10"/>
          </w:p>
        </w:tc>
      </w:tr>
    </w:tbl>
    <w:p w14:paraId="729FBC11" w14:textId="77777777" w:rsidR="00F0622B" w:rsidRPr="007E6A61" w:rsidRDefault="00F0622B" w:rsidP="00F0622B"/>
    <w:p w14:paraId="74FED946" w14:textId="77777777" w:rsidR="00F0622B" w:rsidRPr="007E6A61" w:rsidRDefault="00F0622B" w:rsidP="00F0622B"/>
    <w:p w14:paraId="6FE2516E" w14:textId="77777777" w:rsidR="00F0622B" w:rsidRPr="007E6A61" w:rsidRDefault="00F0622B" w:rsidP="00F062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F0622B" w:rsidRPr="007E6A61" w14:paraId="320349C4" w14:textId="77777777" w:rsidTr="001937A1">
        <w:trPr>
          <w:jc w:val="center"/>
        </w:trPr>
        <w:tc>
          <w:tcPr>
            <w:tcW w:w="10070" w:type="dxa"/>
            <w:vAlign w:val="center"/>
          </w:tcPr>
          <w:p w14:paraId="585AE4AB" w14:textId="77777777" w:rsidR="00F0622B" w:rsidRPr="007E6A61" w:rsidRDefault="00F0622B" w:rsidP="001937A1">
            <w:pPr>
              <w:jc w:val="center"/>
            </w:pPr>
            <w:r w:rsidRPr="007E6A61">
              <w:rPr>
                <w:noProof/>
              </w:rPr>
              <w:lastRenderedPageBreak/>
              <w:drawing>
                <wp:inline distT="0" distB="0" distL="0" distR="0" wp14:anchorId="45379D2D" wp14:editId="05E4BB8E">
                  <wp:extent cx="3858895" cy="2057230"/>
                  <wp:effectExtent l="0" t="0" r="1905" b="63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5208"/>
                          <a:stretch/>
                        </pic:blipFill>
                        <pic:spPr bwMode="auto">
                          <a:xfrm>
                            <a:off x="0" y="0"/>
                            <a:ext cx="3873428" cy="2064978"/>
                          </a:xfrm>
                          <a:prstGeom prst="rect">
                            <a:avLst/>
                          </a:prstGeom>
                          <a:ln>
                            <a:noFill/>
                          </a:ln>
                          <a:extLst>
                            <a:ext uri="{53640926-AAD7-44D8-BBD7-CCE9431645EC}">
                              <a14:shadowObscured xmlns:a14="http://schemas.microsoft.com/office/drawing/2010/main"/>
                            </a:ext>
                          </a:extLst>
                        </pic:spPr>
                      </pic:pic>
                    </a:graphicData>
                  </a:graphic>
                </wp:inline>
              </w:drawing>
            </w:r>
          </w:p>
        </w:tc>
      </w:tr>
      <w:tr w:rsidR="00F0622B" w:rsidRPr="007E6A61" w14:paraId="641E3725" w14:textId="77777777" w:rsidTr="001937A1">
        <w:trPr>
          <w:jc w:val="center"/>
        </w:trPr>
        <w:tc>
          <w:tcPr>
            <w:tcW w:w="10070" w:type="dxa"/>
            <w:vAlign w:val="center"/>
          </w:tcPr>
          <w:p w14:paraId="4331AF48" w14:textId="77777777" w:rsidR="00F0622B" w:rsidRPr="007E6A61" w:rsidRDefault="00F0622B" w:rsidP="001937A1">
            <w:pPr>
              <w:jc w:val="center"/>
            </w:pPr>
            <w:r w:rsidRPr="007E6A61">
              <w:rPr>
                <w:noProof/>
              </w:rPr>
              <w:drawing>
                <wp:inline distT="0" distB="0" distL="0" distR="0" wp14:anchorId="642D41EB" wp14:editId="51DFAC4C">
                  <wp:extent cx="3770615" cy="1920875"/>
                  <wp:effectExtent l="0" t="0" r="190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671" r="3434" b="4196"/>
                          <a:stretch/>
                        </pic:blipFill>
                        <pic:spPr bwMode="auto">
                          <a:xfrm>
                            <a:off x="0" y="0"/>
                            <a:ext cx="3781019" cy="1926175"/>
                          </a:xfrm>
                          <a:prstGeom prst="rect">
                            <a:avLst/>
                          </a:prstGeom>
                          <a:ln>
                            <a:noFill/>
                          </a:ln>
                          <a:extLst>
                            <a:ext uri="{53640926-AAD7-44D8-BBD7-CCE9431645EC}">
                              <a14:shadowObscured xmlns:a14="http://schemas.microsoft.com/office/drawing/2010/main"/>
                            </a:ext>
                          </a:extLst>
                        </pic:spPr>
                      </pic:pic>
                    </a:graphicData>
                  </a:graphic>
                </wp:inline>
              </w:drawing>
            </w:r>
          </w:p>
        </w:tc>
      </w:tr>
      <w:tr w:rsidR="00F0622B" w:rsidRPr="00F0622B" w14:paraId="34812710" w14:textId="77777777" w:rsidTr="001937A1">
        <w:trPr>
          <w:jc w:val="center"/>
        </w:trPr>
        <w:tc>
          <w:tcPr>
            <w:tcW w:w="10070" w:type="dxa"/>
            <w:vAlign w:val="center"/>
          </w:tcPr>
          <w:p w14:paraId="7636660C" w14:textId="77777777" w:rsidR="00F0622B" w:rsidRPr="00F0622B" w:rsidRDefault="00F0622B" w:rsidP="001937A1">
            <w:pPr>
              <w:keepNext/>
              <w:jc w:val="center"/>
            </w:pPr>
            <w:r w:rsidRPr="00F0622B">
              <w:rPr>
                <w:noProof/>
              </w:rPr>
              <w:drawing>
                <wp:inline distT="0" distB="0" distL="0" distR="0" wp14:anchorId="306A8A2A" wp14:editId="314D185F">
                  <wp:extent cx="3482825" cy="2147503"/>
                  <wp:effectExtent l="0" t="0" r="0" b="0"/>
                  <wp:docPr id="177" name="Picture 177" descr="A picture containing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A picture containing circuit&#10;&#10;Description automatically generated"/>
                          <pic:cNvPicPr/>
                        </pic:nvPicPr>
                        <pic:blipFill rotWithShape="1">
                          <a:blip r:embed="rId31"/>
                          <a:srcRect l="4836" r="4066"/>
                          <a:stretch/>
                        </pic:blipFill>
                        <pic:spPr bwMode="auto">
                          <a:xfrm>
                            <a:off x="0" y="0"/>
                            <a:ext cx="3492043" cy="2153187"/>
                          </a:xfrm>
                          <a:prstGeom prst="rect">
                            <a:avLst/>
                          </a:prstGeom>
                          <a:ln>
                            <a:noFill/>
                          </a:ln>
                          <a:extLst>
                            <a:ext uri="{53640926-AAD7-44D8-BBD7-CCE9431645EC}">
                              <a14:shadowObscured xmlns:a14="http://schemas.microsoft.com/office/drawing/2010/main"/>
                            </a:ext>
                          </a:extLst>
                        </pic:spPr>
                      </pic:pic>
                    </a:graphicData>
                  </a:graphic>
                </wp:inline>
              </w:drawing>
            </w:r>
          </w:p>
          <w:p w14:paraId="1FF5D1DF" w14:textId="659D6352" w:rsidR="00F0622B" w:rsidRPr="00F0622B" w:rsidRDefault="00F0622B" w:rsidP="001937A1">
            <w:pPr>
              <w:pStyle w:val="Caption"/>
              <w:jc w:val="center"/>
              <w:rPr>
                <w:i w:val="0"/>
                <w:iCs w:val="0"/>
                <w:noProof/>
              </w:rPr>
            </w:pPr>
            <w:bookmarkStart w:id="11" w:name="_Toc123560052"/>
            <w:r w:rsidRPr="00F0622B">
              <w:rPr>
                <w:i w:val="0"/>
                <w:iCs w:val="0"/>
              </w:rPr>
              <w:t>Figure</w:t>
            </w:r>
            <w:r w:rsidRPr="00F0622B">
              <w:rPr>
                <w:i w:val="0"/>
                <w:iCs w:val="0"/>
              </w:rPr>
              <w:t xml:space="preserve"> 14</w:t>
            </w:r>
            <w:r w:rsidRPr="00F0622B">
              <w:rPr>
                <w:i w:val="0"/>
                <w:iCs w:val="0"/>
              </w:rPr>
              <w:t>. CFRP Model 3</w:t>
            </w:r>
            <w:bookmarkEnd w:id="11"/>
          </w:p>
        </w:tc>
      </w:tr>
    </w:tbl>
    <w:p w14:paraId="59C45C7D" w14:textId="77777777" w:rsidR="00F0622B" w:rsidRDefault="00F0622B" w:rsidP="00F0622B"/>
    <w:p w14:paraId="5E42D238" w14:textId="77777777" w:rsidR="00F0622B" w:rsidRDefault="00F0622B">
      <w:pPr>
        <w:rPr>
          <w:b/>
          <w:i/>
          <w:color w:val="4F81BD" w:themeColor="accent1"/>
          <w:sz w:val="23"/>
          <w:szCs w:val="23"/>
        </w:rPr>
      </w:pPr>
    </w:p>
    <w:p w14:paraId="005AF73C" w14:textId="77777777" w:rsidR="00562E88" w:rsidRDefault="00562E88">
      <w:pPr>
        <w:rPr>
          <w:rFonts w:ascii="Arial" w:eastAsia="Arial" w:hAnsi="Arial" w:cs="Arial"/>
        </w:rPr>
      </w:pPr>
    </w:p>
    <w:p w14:paraId="022D0D28" w14:textId="349FDCBA" w:rsidR="00E05F6F" w:rsidRDefault="00000000">
      <w:pPr>
        <w:rPr>
          <w:rFonts w:ascii="Arial" w:eastAsia="Arial" w:hAnsi="Arial" w:cs="Arial"/>
        </w:rPr>
      </w:pPr>
      <w:r>
        <w:rPr>
          <w:rFonts w:ascii="Arial" w:eastAsia="Arial" w:hAnsi="Arial" w:cs="Arial"/>
        </w:rPr>
        <w:t xml:space="preserve">Provide a short description of the </w:t>
      </w:r>
      <w:r>
        <w:rPr>
          <w:rFonts w:ascii="Arial" w:eastAsia="Arial" w:hAnsi="Arial" w:cs="Arial"/>
          <w:b/>
        </w:rPr>
        <w:t>noteworthy activities/accomplishments</w:t>
      </w:r>
      <w:r>
        <w:rPr>
          <w:rFonts w:ascii="Arial" w:eastAsia="Arial" w:hAnsi="Arial" w:cs="Arial"/>
        </w:rPr>
        <w:t xml:space="preserve"> during this reporting period.</w:t>
      </w:r>
    </w:p>
    <w:p w14:paraId="155E670A" w14:textId="77777777" w:rsidR="00E05F6F" w:rsidRDefault="00000000">
      <w:pPr>
        <w:rPr>
          <w:rFonts w:ascii="Arial" w:eastAsia="Arial" w:hAnsi="Arial" w:cs="Arial"/>
          <w:i/>
        </w:rPr>
      </w:pPr>
      <w:r>
        <w:rPr>
          <w:rFonts w:ascii="Arial" w:eastAsia="Arial" w:hAnsi="Arial" w:cs="Arial"/>
          <w:i/>
        </w:rPr>
        <w:t xml:space="preserve">Use </w:t>
      </w:r>
      <w:hyperlink w:anchor="bookmark=id.1t3h5sf">
        <w:r>
          <w:rPr>
            <w:rFonts w:ascii="Arial" w:eastAsia="Arial" w:hAnsi="Arial" w:cs="Arial"/>
            <w:i/>
            <w:color w:val="0000FF"/>
            <w:u w:val="single"/>
          </w:rPr>
          <w:t>additional notes section</w:t>
        </w:r>
      </w:hyperlink>
      <w:r>
        <w:rPr>
          <w:rFonts w:ascii="Arial" w:eastAsia="Arial" w:hAnsi="Arial" w:cs="Arial"/>
          <w:i/>
        </w:rPr>
        <w:t xml:space="preserve"> if you need to provide more information. </w:t>
      </w:r>
    </w:p>
    <w:p w14:paraId="5063ACA8" w14:textId="77777777" w:rsidR="00562E88" w:rsidRDefault="00562E88">
      <w:pPr>
        <w:jc w:val="both"/>
        <w:rPr>
          <w:b/>
          <w:i/>
          <w:sz w:val="23"/>
          <w:szCs w:val="23"/>
        </w:rPr>
      </w:pPr>
    </w:p>
    <w:p w14:paraId="5A993969" w14:textId="77777777" w:rsidR="00F0622B" w:rsidRDefault="00000000">
      <w:pPr>
        <w:jc w:val="both"/>
        <w:rPr>
          <w:color w:val="4F81BD" w:themeColor="accent1"/>
          <w:sz w:val="23"/>
          <w:szCs w:val="23"/>
        </w:rPr>
      </w:pPr>
      <w:r w:rsidRPr="00562E88">
        <w:rPr>
          <w:b/>
          <w:i/>
          <w:color w:val="4F81BD" w:themeColor="accent1"/>
          <w:sz w:val="23"/>
          <w:szCs w:val="23"/>
        </w:rPr>
        <w:t>Task 2. Experimental testing of bridge girders subjected to lateral impacts:</w:t>
      </w:r>
      <w:r w:rsidRPr="00562E88">
        <w:rPr>
          <w:color w:val="4F81BD" w:themeColor="accent1"/>
          <w:sz w:val="23"/>
          <w:szCs w:val="23"/>
        </w:rPr>
        <w:t xml:space="preserve"> </w:t>
      </w:r>
    </w:p>
    <w:p w14:paraId="74B4692C" w14:textId="2025B98C" w:rsidR="00562E88" w:rsidRDefault="00000000">
      <w:pPr>
        <w:jc w:val="both"/>
        <w:rPr>
          <w:sz w:val="23"/>
          <w:szCs w:val="23"/>
        </w:rPr>
      </w:pPr>
      <w:r>
        <w:rPr>
          <w:sz w:val="23"/>
          <w:szCs w:val="23"/>
        </w:rPr>
        <w:t xml:space="preserve">The </w:t>
      </w:r>
      <w:r w:rsidR="00F0622B">
        <w:rPr>
          <w:sz w:val="23"/>
          <w:szCs w:val="23"/>
        </w:rPr>
        <w:t>cart was re-designed as some damage was observed after the first few trials. The new cart is now ready for testing. Lateral column bracings were installed.</w:t>
      </w:r>
    </w:p>
    <w:p w14:paraId="50BE8981" w14:textId="624C0367" w:rsidR="00F0622B" w:rsidRDefault="00F0622B" w:rsidP="00F0622B">
      <w:pPr>
        <w:pStyle w:val="Heading2"/>
        <w:numPr>
          <w:ilvl w:val="0"/>
          <w:numId w:val="0"/>
        </w:numPr>
      </w:pPr>
    </w:p>
    <w:tbl>
      <w:tblPr>
        <w:tblStyle w:val="TableGrid"/>
        <w:tblW w:w="0" w:type="auto"/>
        <w:jc w:val="center"/>
        <w:tblLook w:val="04A0" w:firstRow="1" w:lastRow="0" w:firstColumn="1" w:lastColumn="0" w:noHBand="0" w:noVBand="1"/>
      </w:tblPr>
      <w:tblGrid>
        <w:gridCol w:w="4269"/>
        <w:gridCol w:w="4361"/>
      </w:tblGrid>
      <w:tr w:rsidR="00F0622B" w14:paraId="51B46F98" w14:textId="77777777" w:rsidTr="001937A1">
        <w:trPr>
          <w:jc w:val="center"/>
        </w:trPr>
        <w:tc>
          <w:tcPr>
            <w:tcW w:w="5035" w:type="dxa"/>
            <w:vAlign w:val="center"/>
          </w:tcPr>
          <w:p w14:paraId="38ADF62D" w14:textId="77777777" w:rsidR="00F0622B" w:rsidRDefault="00F0622B" w:rsidP="001937A1">
            <w:pPr>
              <w:jc w:val="center"/>
            </w:pPr>
            <w:r>
              <w:rPr>
                <w:noProof/>
              </w:rPr>
              <w:drawing>
                <wp:inline distT="0" distB="0" distL="0" distR="0" wp14:anchorId="0EE90822" wp14:editId="1CE9B3D4">
                  <wp:extent cx="2260953" cy="3016155"/>
                  <wp:effectExtent l="0" t="0" r="6350" b="0"/>
                  <wp:docPr id="71" name="Picture 71" descr="A picture containing appliance, dirty, cluttered, mil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appliance, dirty, cluttered, miller&#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63297" cy="3019282"/>
                          </a:xfrm>
                          <a:prstGeom prst="rect">
                            <a:avLst/>
                          </a:prstGeom>
                          <a:noFill/>
                          <a:ln>
                            <a:noFill/>
                          </a:ln>
                        </pic:spPr>
                      </pic:pic>
                    </a:graphicData>
                  </a:graphic>
                </wp:inline>
              </w:drawing>
            </w:r>
          </w:p>
        </w:tc>
        <w:tc>
          <w:tcPr>
            <w:tcW w:w="5035" w:type="dxa"/>
            <w:vAlign w:val="center"/>
          </w:tcPr>
          <w:p w14:paraId="04C9EDCC" w14:textId="77777777" w:rsidR="00F0622B" w:rsidRDefault="00F0622B" w:rsidP="001937A1">
            <w:pPr>
              <w:jc w:val="center"/>
            </w:pPr>
            <w:r>
              <w:rPr>
                <w:noProof/>
              </w:rPr>
              <w:drawing>
                <wp:inline distT="0" distB="0" distL="0" distR="0" wp14:anchorId="4CA49DB0" wp14:editId="62424253">
                  <wp:extent cx="2353028" cy="3138985"/>
                  <wp:effectExtent l="0" t="0" r="9525" b="4445"/>
                  <wp:docPr id="77" name="Picture 77" descr="A picture containing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picture containing ground&#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57269" cy="3144642"/>
                          </a:xfrm>
                          <a:prstGeom prst="rect">
                            <a:avLst/>
                          </a:prstGeom>
                          <a:noFill/>
                          <a:ln>
                            <a:noFill/>
                          </a:ln>
                        </pic:spPr>
                      </pic:pic>
                    </a:graphicData>
                  </a:graphic>
                </wp:inline>
              </w:drawing>
            </w:r>
          </w:p>
        </w:tc>
      </w:tr>
      <w:tr w:rsidR="00F0622B" w14:paraId="6EA173D3" w14:textId="77777777" w:rsidTr="001937A1">
        <w:trPr>
          <w:jc w:val="center"/>
        </w:trPr>
        <w:tc>
          <w:tcPr>
            <w:tcW w:w="10070" w:type="dxa"/>
            <w:gridSpan w:val="2"/>
            <w:vAlign w:val="center"/>
          </w:tcPr>
          <w:p w14:paraId="1229F4CF" w14:textId="77777777" w:rsidR="00F0622B" w:rsidRDefault="00F0622B" w:rsidP="001937A1">
            <w:pPr>
              <w:jc w:val="center"/>
            </w:pPr>
            <w:r>
              <w:rPr>
                <w:noProof/>
              </w:rPr>
              <w:drawing>
                <wp:inline distT="0" distB="0" distL="0" distR="0" wp14:anchorId="22F75EBE" wp14:editId="06FA6AC8">
                  <wp:extent cx="2702494" cy="3605180"/>
                  <wp:effectExtent l="0" t="0" r="3175" b="0"/>
                  <wp:docPr id="82" name="Picture 82" descr="A picture containing ground,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picture containing ground, outdoor&#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8902" cy="3613729"/>
                          </a:xfrm>
                          <a:prstGeom prst="rect">
                            <a:avLst/>
                          </a:prstGeom>
                          <a:noFill/>
                          <a:ln>
                            <a:noFill/>
                          </a:ln>
                        </pic:spPr>
                      </pic:pic>
                    </a:graphicData>
                  </a:graphic>
                </wp:inline>
              </w:drawing>
            </w:r>
          </w:p>
        </w:tc>
      </w:tr>
    </w:tbl>
    <w:p w14:paraId="42E5628F" w14:textId="77777777" w:rsidR="00F0622B" w:rsidRDefault="00F0622B" w:rsidP="00F0622B"/>
    <w:p w14:paraId="7502D9FE" w14:textId="6706216A" w:rsidR="00F0622B" w:rsidRPr="00F0622B" w:rsidRDefault="00F0622B" w:rsidP="00F0622B">
      <w:pPr>
        <w:jc w:val="center"/>
      </w:pPr>
      <w:r w:rsidRPr="00F0622B">
        <w:t>Figure 1</w:t>
      </w:r>
      <w:r>
        <w:t>5</w:t>
      </w:r>
      <w:r w:rsidRPr="00F0622B">
        <w:t xml:space="preserve">. </w:t>
      </w:r>
      <w:r>
        <w:t>New design of the impact cart</w:t>
      </w:r>
    </w:p>
    <w:p w14:paraId="0971E182" w14:textId="77777777" w:rsidR="00F0622B" w:rsidRDefault="00F0622B" w:rsidP="00F0622B"/>
    <w:p w14:paraId="70E4F1FE" w14:textId="77777777" w:rsidR="00F0622B" w:rsidRDefault="00F0622B" w:rsidP="00F0622B"/>
    <w:p w14:paraId="1A249F34" w14:textId="77777777" w:rsidR="00F0622B" w:rsidRDefault="00F0622B" w:rsidP="00F0622B"/>
    <w:p w14:paraId="09FC402C" w14:textId="77777777" w:rsidR="00F0622B" w:rsidRPr="007E6A61" w:rsidRDefault="00F0622B" w:rsidP="00F0622B"/>
    <w:p w14:paraId="2D3686E4" w14:textId="77777777" w:rsidR="00F0622B" w:rsidRPr="007E6A61" w:rsidRDefault="00F0622B" w:rsidP="00F0622B">
      <w:r>
        <w:rPr>
          <w:noProof/>
        </w:rPr>
        <w:lastRenderedPageBreak/>
        <w:drawing>
          <wp:inline distT="0" distB="0" distL="0" distR="0" wp14:anchorId="4FDF2045" wp14:editId="3DE5D7F3">
            <wp:extent cx="6400800" cy="4790440"/>
            <wp:effectExtent l="0" t="0" r="0" b="0"/>
            <wp:docPr id="69" name="Picture 6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picture containing tex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400800" cy="4790440"/>
                    </a:xfrm>
                    <a:prstGeom prst="rect">
                      <a:avLst/>
                    </a:prstGeom>
                    <a:noFill/>
                    <a:ln>
                      <a:noFill/>
                    </a:ln>
                  </pic:spPr>
                </pic:pic>
              </a:graphicData>
            </a:graphic>
          </wp:inline>
        </w:drawing>
      </w:r>
    </w:p>
    <w:p w14:paraId="6A2895A8" w14:textId="09C5A2FF" w:rsidR="00F0622B" w:rsidRPr="00F0622B" w:rsidRDefault="00F0622B" w:rsidP="00F0622B">
      <w:pPr>
        <w:jc w:val="center"/>
      </w:pPr>
      <w:r w:rsidRPr="00F0622B">
        <w:t>Figure 1</w:t>
      </w:r>
      <w:r>
        <w:t>6</w:t>
      </w:r>
      <w:r w:rsidRPr="00F0622B">
        <w:t xml:space="preserve">. </w:t>
      </w:r>
      <w:r>
        <w:t>The n</w:t>
      </w:r>
      <w:r>
        <w:t xml:space="preserve">ew </w:t>
      </w:r>
      <w:r>
        <w:t>cart ready for testing</w:t>
      </w:r>
    </w:p>
    <w:p w14:paraId="5AE747F7" w14:textId="77777777" w:rsidR="00F0622B" w:rsidRDefault="00F0622B" w:rsidP="00F0622B"/>
    <w:p w14:paraId="75C0C44A" w14:textId="77777777" w:rsidR="00F0622B" w:rsidRPr="007E6A61" w:rsidRDefault="00F0622B" w:rsidP="00F0622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6"/>
        <w:gridCol w:w="4434"/>
      </w:tblGrid>
      <w:tr w:rsidR="00F0622B" w14:paraId="3344818D" w14:textId="77777777" w:rsidTr="00F0622B">
        <w:tc>
          <w:tcPr>
            <w:tcW w:w="4201" w:type="dxa"/>
          </w:tcPr>
          <w:p w14:paraId="7F374ADB" w14:textId="77777777" w:rsidR="00F0622B" w:rsidRDefault="00F0622B" w:rsidP="001937A1">
            <w:r>
              <w:rPr>
                <w:noProof/>
              </w:rPr>
              <w:lastRenderedPageBreak/>
              <w:drawing>
                <wp:inline distT="0" distB="0" distL="0" distR="0" wp14:anchorId="359A59CC" wp14:editId="7D73BCC0">
                  <wp:extent cx="2988859" cy="4407474"/>
                  <wp:effectExtent l="0" t="0" r="254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04710" cy="4430848"/>
                          </a:xfrm>
                          <a:prstGeom prst="rect">
                            <a:avLst/>
                          </a:prstGeom>
                          <a:noFill/>
                          <a:ln>
                            <a:noFill/>
                          </a:ln>
                        </pic:spPr>
                      </pic:pic>
                    </a:graphicData>
                  </a:graphic>
                </wp:inline>
              </w:drawing>
            </w:r>
          </w:p>
        </w:tc>
        <w:tc>
          <w:tcPr>
            <w:tcW w:w="4429" w:type="dxa"/>
          </w:tcPr>
          <w:p w14:paraId="073FBD0E" w14:textId="77777777" w:rsidR="00F0622B" w:rsidRDefault="00F0622B" w:rsidP="001937A1">
            <w:r>
              <w:rPr>
                <w:noProof/>
              </w:rPr>
              <w:drawing>
                <wp:inline distT="0" distB="0" distL="0" distR="0" wp14:anchorId="5C1D0331" wp14:editId="601048F0">
                  <wp:extent cx="3161087" cy="4435429"/>
                  <wp:effectExtent l="0" t="0" r="1270" b="3810"/>
                  <wp:docPr id="85" name="Picture 85" descr="A picture containing outdoor,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picture containing outdoor, red&#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67727" cy="4444746"/>
                          </a:xfrm>
                          <a:prstGeom prst="rect">
                            <a:avLst/>
                          </a:prstGeom>
                          <a:noFill/>
                          <a:ln>
                            <a:noFill/>
                          </a:ln>
                        </pic:spPr>
                      </pic:pic>
                    </a:graphicData>
                  </a:graphic>
                </wp:inline>
              </w:drawing>
            </w:r>
          </w:p>
        </w:tc>
      </w:tr>
      <w:tr w:rsidR="00F0622B" w14:paraId="5E6E215F" w14:textId="77777777" w:rsidTr="00F0622B">
        <w:tc>
          <w:tcPr>
            <w:tcW w:w="8630" w:type="dxa"/>
            <w:gridSpan w:val="2"/>
          </w:tcPr>
          <w:p w14:paraId="53FAFAA3" w14:textId="5BB2B626" w:rsidR="00F0622B" w:rsidRDefault="00F0622B" w:rsidP="00F0622B">
            <w:pPr>
              <w:jc w:val="center"/>
            </w:pPr>
            <w:r w:rsidRPr="00F0622B">
              <w:t>Figure 1</w:t>
            </w:r>
            <w:r>
              <w:t>6</w:t>
            </w:r>
            <w:r w:rsidRPr="00F0622B">
              <w:t xml:space="preserve">. </w:t>
            </w:r>
            <w:r>
              <w:t>Bracing columns ready for testing</w:t>
            </w:r>
          </w:p>
        </w:tc>
      </w:tr>
    </w:tbl>
    <w:p w14:paraId="662AD24A" w14:textId="77777777" w:rsidR="00F0622B" w:rsidRPr="007E6A61" w:rsidRDefault="00F0622B" w:rsidP="00F0622B"/>
    <w:p w14:paraId="7869D3A3" w14:textId="16242AB2" w:rsidR="00F0622B" w:rsidRDefault="00F0622B" w:rsidP="00F0622B">
      <w:r>
        <w:rPr>
          <w:noProof/>
        </w:rPr>
        <w:lastRenderedPageBreak/>
        <mc:AlternateContent>
          <mc:Choice Requires="wps">
            <w:drawing>
              <wp:anchor distT="0" distB="0" distL="114300" distR="114300" simplePos="0" relativeHeight="251790336" behindDoc="0" locked="0" layoutInCell="1" allowOverlap="1" wp14:anchorId="6BCB0CBB" wp14:editId="01C68E4E">
                <wp:simplePos x="0" y="0"/>
                <wp:positionH relativeFrom="margin">
                  <wp:posOffset>4529619</wp:posOffset>
                </wp:positionH>
                <wp:positionV relativeFrom="paragraph">
                  <wp:posOffset>1354320</wp:posOffset>
                </wp:positionV>
                <wp:extent cx="1009934" cy="805218"/>
                <wp:effectExtent l="19050" t="19050" r="19050" b="13970"/>
                <wp:wrapNone/>
                <wp:docPr id="92" name="Oval 92"/>
                <wp:cNvGraphicFramePr/>
                <a:graphic xmlns:a="http://schemas.openxmlformats.org/drawingml/2006/main">
                  <a:graphicData uri="http://schemas.microsoft.com/office/word/2010/wordprocessingShape">
                    <wps:wsp>
                      <wps:cNvSpPr/>
                      <wps:spPr>
                        <a:xfrm>
                          <a:off x="0" y="0"/>
                          <a:ext cx="1009934" cy="805218"/>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F92EC15" id="Oval 92" o:spid="_x0000_s1026" style="position:absolute;margin-left:356.65pt;margin-top:106.65pt;width:79.5pt;height:63.4pt;z-index:251790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" filled="f" strokecolor="yellow" strokeweight="3pt">
                <w10:wrap anchorx="margin"/>
              </v:oval>
            </w:pict>
          </mc:Fallback>
        </mc:AlternateContent>
      </w:r>
      <w:r>
        <w:rPr>
          <w:noProof/>
        </w:rPr>
        <mc:AlternateContent>
          <mc:Choice Requires="wps">
            <w:drawing>
              <wp:anchor distT="0" distB="0" distL="114300" distR="114300" simplePos="0" relativeHeight="251789312" behindDoc="0" locked="0" layoutInCell="1" allowOverlap="1" wp14:anchorId="0B9C07B1" wp14:editId="5D772E05">
                <wp:simplePos x="0" y="0"/>
                <wp:positionH relativeFrom="column">
                  <wp:posOffset>1847486</wp:posOffset>
                </wp:positionH>
                <wp:positionV relativeFrom="paragraph">
                  <wp:posOffset>1368111</wp:posOffset>
                </wp:positionV>
                <wp:extent cx="1009934" cy="805218"/>
                <wp:effectExtent l="19050" t="19050" r="19050" b="13970"/>
                <wp:wrapNone/>
                <wp:docPr id="91" name="Oval 91"/>
                <wp:cNvGraphicFramePr/>
                <a:graphic xmlns:a="http://schemas.openxmlformats.org/drawingml/2006/main">
                  <a:graphicData uri="http://schemas.microsoft.com/office/word/2010/wordprocessingShape">
                    <wps:wsp>
                      <wps:cNvSpPr/>
                      <wps:spPr>
                        <a:xfrm>
                          <a:off x="0" y="0"/>
                          <a:ext cx="1009934" cy="805218"/>
                        </a:xfrm>
                        <a:prstGeom prst="ellipse">
                          <a:avLst/>
                        </a:prstGeom>
                        <a:noFill/>
                        <a:ln w="3810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6388DF8" id="Oval 91" o:spid="_x0000_s1026" style="position:absolute;margin-left:145.45pt;margin-top:107.75pt;width:79.5pt;height:63.4pt;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" filled="f" strokecolor="yellow" strokeweight="3pt"/>
            </w:pict>
          </mc:Fallback>
        </mc:AlternateContent>
      </w:r>
      <w:r>
        <w:rPr>
          <w:noProof/>
        </w:rPr>
        <w:drawing>
          <wp:inline distT="0" distB="0" distL="0" distR="0" wp14:anchorId="551F1A59" wp14:editId="0CF890DE">
            <wp:extent cx="5467136" cy="4099267"/>
            <wp:effectExtent l="0" t="0" r="0" b="3175"/>
            <wp:docPr id="90" name="Picture 90" descr="A picture containing indoor, red, ceiling, c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A picture containing indoor, red, ceiling, car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03361" cy="4126428"/>
                    </a:xfrm>
                    <a:prstGeom prst="rect">
                      <a:avLst/>
                    </a:prstGeom>
                    <a:noFill/>
                    <a:ln>
                      <a:no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F0622B" w14:paraId="0D4A5760" w14:textId="77777777" w:rsidTr="001937A1">
        <w:tc>
          <w:tcPr>
            <w:tcW w:w="8630" w:type="dxa"/>
          </w:tcPr>
          <w:p w14:paraId="34AA88AE" w14:textId="27E08613" w:rsidR="00F0622B" w:rsidRDefault="00F0622B" w:rsidP="001937A1">
            <w:pPr>
              <w:jc w:val="center"/>
            </w:pPr>
            <w:r w:rsidRPr="00F0622B">
              <w:t>Figure 1</w:t>
            </w:r>
            <w:r>
              <w:t>7</w:t>
            </w:r>
            <w:r w:rsidRPr="00F0622B">
              <w:t xml:space="preserve">. </w:t>
            </w:r>
            <w:r>
              <w:t>The full test setup with the track, cart, and bracing columns</w:t>
            </w:r>
          </w:p>
        </w:tc>
      </w:tr>
    </w:tbl>
    <w:p w14:paraId="4B608441" w14:textId="77777777" w:rsidR="00F0622B" w:rsidRDefault="00F0622B">
      <w:pPr>
        <w:jc w:val="both"/>
        <w:rPr>
          <w:sz w:val="23"/>
          <w:szCs w:val="23"/>
        </w:rPr>
      </w:pPr>
    </w:p>
    <w:p w14:paraId="6852C04B" w14:textId="77777777" w:rsidR="00562E88" w:rsidRDefault="00562E88">
      <w:pPr>
        <w:jc w:val="both"/>
        <w:rPr>
          <w:sz w:val="23"/>
          <w:szCs w:val="23"/>
        </w:rPr>
      </w:pPr>
    </w:p>
    <w:p w14:paraId="0C2406DC" w14:textId="77777777" w:rsidR="00F0622B" w:rsidRDefault="00F0622B" w:rsidP="00F0622B">
      <w:pPr>
        <w:rPr>
          <w:b/>
          <w:i/>
          <w:color w:val="4F81BD" w:themeColor="accent1"/>
          <w:sz w:val="23"/>
          <w:szCs w:val="23"/>
        </w:rPr>
      </w:pPr>
    </w:p>
    <w:p w14:paraId="5E43373C" w14:textId="3476CDCD" w:rsidR="00F0622B" w:rsidRPr="00F0622B" w:rsidRDefault="00F0622B" w:rsidP="00F0622B">
      <w:pPr>
        <w:rPr>
          <w:b/>
          <w:i/>
          <w:color w:val="4F81BD" w:themeColor="accent1"/>
          <w:sz w:val="23"/>
          <w:szCs w:val="23"/>
        </w:rPr>
      </w:pPr>
      <w:r w:rsidRPr="002847CF">
        <w:rPr>
          <w:b/>
          <w:i/>
          <w:color w:val="4F81BD" w:themeColor="accent1"/>
          <w:sz w:val="23"/>
          <w:szCs w:val="23"/>
        </w:rPr>
        <w:t>Task 4: Residual Capacity:</w:t>
      </w:r>
    </w:p>
    <w:p w14:paraId="53AAF494" w14:textId="77777777" w:rsidR="00F0622B" w:rsidRPr="00155E7B" w:rsidRDefault="00F0622B" w:rsidP="00F0622B">
      <w:r w:rsidRPr="00155E7B">
        <w:t xml:space="preserve">One of the main damage consequences of over height vehicles impact with prestressed concrete girders is the rupture od prestressing strands. Rupture of tendons lead to sudden loss of prestressing force. It was observed from many previous crash incidents with bridge girders that the rupture accompanies the concrete spalling and damage at the impact zone.  In many cases, the outer tendons, that face the vehicle or impacting object head, are ruptured while the inner strands remain undamaged. The asymmetric loss of prestressing force causes an out-of-plane prestressing force eccentricity. Both the in-plane eccentricity that the prestressed girders are by default designed for and the sudden out-of-plane eccentricity combined and produce biaxial bending moment to the girder. Limited research was conducted to investigate the biaxial bending moments to prestressed concrete girders. A pioneer study was conducted by Warner to produce a numerical solution to prestressed girders subjected to biaxial bending </w:t>
      </w:r>
      <w:r w:rsidRPr="00155E7B">
        <w:fldChar w:fldCharType="begin"/>
      </w:r>
      <w:r w:rsidRPr="00155E7B">
        <w:instrText xml:space="preserve"> ADDIN ZOTERO_ITEM CSL_CITATION {"citationID":"qsRKmjZB","properties":{"formattedCitation":"(Warner, n.d.)","plainCitation":"(Warner, n.d.)","noteIndex":0},"citationItems":[{"id":3761,"uris":["http://zotero.org/users/10563537/items/7VZFQ8YQ"],"itemData":{"id":3761,"type":"article-journal","abstract":"A method is proposed for the analysis of biaxial bending effects in prestressed concrete girders. The basic concept, which has been used in previous studies of biaxial bending in reinforced concrete columns, consists of breaking the girder section into a large number of small discrete areas by means of a rectangular scanning grid. The forces in the section are found by summation of elemental forces acting on elemental areas, and moments are obtained by summing the moments of the elemental forces. This process of summation is ideally suited to digital computer calculation.","language":"en","source":"Zotero","title":"BIAXIAL BENDING IN PRESTRESSED CONCRETE GIRDERS","author":[{"family":"Warner","given":"R F"}]}}],"schema":"https://github.com/citation-style-language/schema/raw/master/csl-citation.json"} </w:instrText>
      </w:r>
      <w:r w:rsidRPr="00155E7B">
        <w:fldChar w:fldCharType="separate"/>
      </w:r>
      <w:r w:rsidRPr="00155E7B">
        <w:t>(Warner, 1969)</w:t>
      </w:r>
      <w:r w:rsidRPr="00155E7B">
        <w:fldChar w:fldCharType="end"/>
      </w:r>
      <w:r w:rsidRPr="00155E7B">
        <w:t xml:space="preserve">. The study used a discretized sectional analysis and nonlinear material stress-strain relationships to calculate the section strain, stresses and moments. </w:t>
      </w:r>
      <w:r w:rsidRPr="00155E7B">
        <w:fldChar w:fldCharType="begin"/>
      </w:r>
      <w:r w:rsidRPr="00155E7B">
        <w:instrText xml:space="preserve"> ADDIN ZOTERO_ITEM CSL_CITATION {"citationID":"11YdeMoU","properties":{"formattedCitation":"(Mast 1994)","plainCitation":"(Mast 1994)","noteIndex":0},"citationItems":[{"id":3763,"uris":["http://zotero.org/users/10563537/items/3MZU9RVZ"],"itemData":{"id":3763,"type":"article-journal","container-title":"PCI JOURNAL","language":"en","source":"Zotero","title":"Lateral Bending Test to Destruction of a 149 ft Prestressed Concrete 1-Beam","author":[{"family":"Mast","given":"Robert F"}],"issued":{"date-parts":[["1994"]]}}}],"schema":"https://github.com/citation-style-language/schema/raw/master/csl-citation.json"} </w:instrText>
      </w:r>
      <w:r w:rsidRPr="00155E7B">
        <w:fldChar w:fldCharType="separate"/>
      </w:r>
      <w:r w:rsidRPr="00155E7B">
        <w:t>(Mast 1994)</w:t>
      </w:r>
      <w:r w:rsidRPr="00155E7B">
        <w:fldChar w:fldCharType="end"/>
      </w:r>
      <w:r w:rsidRPr="00155E7B">
        <w:t xml:space="preserve"> investigated the lateral stability of prestressed girder while lifting and hauling.  The experimental testing conducted by tilting full scale girder to maximum tilt angle of 32</w:t>
      </w:r>
      <w:r w:rsidRPr="00155E7B">
        <w:rPr>
          <w:vertAlign w:val="superscript"/>
        </w:rPr>
        <w:t>o</w:t>
      </w:r>
      <w:r w:rsidRPr="00155E7B">
        <w:t xml:space="preserve"> degrees. The lateral bending of the girder was generated by the girder self-weight. Both studies provided significant insights to understand the behavior of the prestressed concrete girders under biaxial bending moments. However, both studies focused on one </w:t>
      </w:r>
      <w:r w:rsidRPr="00155E7B">
        <w:lastRenderedPageBreak/>
        <w:t xml:space="preserve">axis eccentric girders that are subjected to externally loads that caused the biaxial bending. The AASHTO LRFD does not include any provisions to account for biaxial bending, however it permits the use of strain compatibility approach for refined analyses. The average prestressing force </w:t>
      </w:r>
      <w:r w:rsidRPr="00155E7B">
        <w:rPr>
          <w:i/>
          <w:iCs/>
        </w:rPr>
        <w:t>f</w:t>
      </w:r>
      <w:r w:rsidRPr="00155E7B">
        <w:rPr>
          <w:i/>
          <w:iCs/>
          <w:vertAlign w:val="subscript"/>
        </w:rPr>
        <w:t xml:space="preserve">ps </w:t>
      </w:r>
      <w:r w:rsidRPr="00155E7B">
        <w:t xml:space="preserve">provided by AASHTO LRFD is formulated based on one axis bending.  </w:t>
      </w:r>
    </w:p>
    <w:p w14:paraId="03759CA4" w14:textId="4CC21245" w:rsidR="00F0622B" w:rsidRPr="00F0622B" w:rsidRDefault="00F0622B" w:rsidP="00F0622B">
      <w:r w:rsidRPr="00155E7B">
        <w:t xml:space="preserve">The current study primary objective is to investigate the precast concrete girder that undergoes internally and externally sudden biaxial bending due eccentric prestressing force from the girder center of gravity in both the section principle axes and due to moments from lateral impact combined with gravity loads. </w:t>
      </w:r>
    </w:p>
    <w:p w14:paraId="6FEF0E86" w14:textId="77777777" w:rsidR="00F0622B" w:rsidRPr="00155E7B" w:rsidRDefault="00F0622B" w:rsidP="00F0622B">
      <w:pPr>
        <w:spacing w:line="259" w:lineRule="auto"/>
        <w:rPr>
          <w:rFonts w:asciiTheme="minorHAnsi" w:hAnsiTheme="minorHAnsi" w:cstheme="minorBidi"/>
          <w:sz w:val="22"/>
          <w:szCs w:val="22"/>
        </w:rPr>
      </w:pPr>
    </w:p>
    <w:p w14:paraId="410D1022" w14:textId="77777777" w:rsidR="00F0622B" w:rsidRPr="00155E7B" w:rsidRDefault="00F0622B" w:rsidP="00F0622B">
      <w:r w:rsidRPr="00155E7B">
        <w:t xml:space="preserve">First, full precast bridge was designed according to AASHTO LRFD (2017) and checked using </w:t>
      </w:r>
      <w:proofErr w:type="spellStart"/>
      <w:r w:rsidRPr="00155E7B">
        <w:t>PGSuper</w:t>
      </w:r>
      <w:proofErr w:type="spellEnd"/>
      <w:r w:rsidRPr="00155E7B">
        <w:t xml:space="preserve"> software to investigate different scenarios of prestress losses and compare it to finite element model results. </w:t>
      </w:r>
      <w:proofErr w:type="spellStart"/>
      <w:r w:rsidRPr="00155E7B">
        <w:t>PGSuper</w:t>
      </w:r>
      <w:proofErr w:type="spellEnd"/>
      <w:r w:rsidRPr="00155E7B">
        <w:t xml:space="preserve"> is a widely used software for precast girders which developed by department of transportation of Washington state WSDOT and Texas TXDOT. Second, three finite element models were developed and validated using experimental tests. Finally, an example was provided with simple prestressed beam with rectangle cross-</w:t>
      </w:r>
      <w:proofErr w:type="spellStart"/>
      <w:r w:rsidRPr="00155E7B">
        <w:t>sectio</w:t>
      </w:r>
      <w:proofErr w:type="spellEnd"/>
      <w:r w:rsidRPr="00155E7B">
        <w:t xml:space="preserve"> and solved analytically using strain completability approach. </w:t>
      </w:r>
    </w:p>
    <w:p w14:paraId="42462718" w14:textId="77777777" w:rsidR="00F0622B" w:rsidRPr="00155E7B" w:rsidRDefault="00F0622B" w:rsidP="00F0622B"/>
    <w:p w14:paraId="18569D69" w14:textId="77777777" w:rsidR="00F0622B" w:rsidRPr="00155E7B" w:rsidRDefault="00F0622B" w:rsidP="00F0622B">
      <w:r w:rsidRPr="00155E7B">
        <w:t xml:space="preserve">The FE model was calibrated in flexural failure with considering composite deck slab of 63.5 ft long </w:t>
      </w:r>
      <w:r w:rsidRPr="00155E7B">
        <w:fldChar w:fldCharType="begin"/>
      </w:r>
      <w:r w:rsidRPr="00155E7B">
        <w:instrText xml:space="preserve"> ADDIN ZOTERO_ITEM CSL_CITATION {"citationID":"YBkhT8aF","properties":{"formattedCitation":"(Olsen 1992)","plainCitation":"(Olsen 1992)","noteIndex":0},"citationItems":[{"id":2937,"uris":["http://zotero.org/users/10563537/items/VY77DD6U"],"itemData":{"id":2937,"type":"document","title":"Reusability and Impact Damage Repair of Twenty-Year-Old AASHTO Type III girders","author":[{"family":"Olsen","given":"Steven A."}],"issued":{"date-parts":[["1992"]]}}}],"schema":"https://github.com/citation-style-language/schema/raw/master/csl-citation.json"} </w:instrText>
      </w:r>
      <w:r w:rsidRPr="00155E7B">
        <w:fldChar w:fldCharType="separate"/>
      </w:r>
      <w:r w:rsidRPr="00155E7B">
        <w:t>(Olsen 1992)</w:t>
      </w:r>
      <w:r w:rsidRPr="00155E7B">
        <w:fldChar w:fldCharType="end"/>
      </w:r>
      <w:r w:rsidRPr="00155E7B">
        <w:t xml:space="preserve"> and shear failure of AASHTO type II girder of 36 ft long </w:t>
      </w:r>
      <w:r w:rsidRPr="00155E7B">
        <w:fldChar w:fldCharType="begin"/>
      </w:r>
      <w:r w:rsidRPr="00155E7B">
        <w:instrText xml:space="preserve"> ADDIN ZOTERO_ITEM CSL_CITATION {"citationID":"Z0BoyHjV","properties":{"formattedCitation":"(Chehab et al. 2018)","plainCitation":"(Chehab et al. 2018)","noteIndex":0},"citationItems":[{"id":2541,"uris":["http://zotero.org/users/10563537/items/F6BTZC5X"],"itemData":{"id":2541,"type":"article-journal","abstract":"This study involved laboratory testing of two full-scale AASHTO Type II prestressed concrete (PC) girders. Each girder was tested in three different regions of the span by adjusting support and loading locations to generate data for different critical shear span-depth (a/d) ratios and stirrup spacings. Test regions had stirrup spacings from 0.28 to 0.72 d and a/d from 2.0 to 3.4. The purpose of the testing was to validate a simplified numerical (finite element analysis [FEA]) model that can be used to reasonably predict the shear behavior of PC girders. Experimentally obtained shear strengths were compared to AASHTO LRFD, Interim 1979, and ACI code-calculated strengths. The developed FEA model appears to be a relatively simple and reliable tool that can be used to predict the shear behavior of PC girders, while the design codes evaluated led to very conservative estimations of shear strength.","container-title":"ACI Structural Journal","DOI":"10.14359/51701917","ISSN":"08893241","issue":"3","page":"801-812","title":"Shear testing and modeling of AASHTO type II prestressed concrete bridge girders","volume":"115","author":[{"family":"Chehab","given":"Alaa I."},{"family":"Eamon","given":"Christopher D."},{"family":"Parra-Montesinos","given":"Gustavo J."},{"family":"Dam","given":"Thai X."}],"issued":{"date-parts":[["2018"]]}}}],"schema":"https://github.com/citation-style-language/schema/raw/master/csl-citation.json"} </w:instrText>
      </w:r>
      <w:r w:rsidRPr="00155E7B">
        <w:fldChar w:fldCharType="separate"/>
      </w:r>
      <w:r w:rsidRPr="00155E7B">
        <w:t>(Chehab et al. 2018)</w:t>
      </w:r>
      <w:r w:rsidRPr="00155E7B">
        <w:fldChar w:fldCharType="end"/>
      </w:r>
      <w:r w:rsidRPr="00155E7B">
        <w:t xml:space="preserve">. The FE and test results were compared in terms force deflection and mode of failure. The developed FE models show a good agreement with the test results. The error between the FE and test results are within a reasonable range. </w:t>
      </w:r>
    </w:p>
    <w:p w14:paraId="4DE188E1" w14:textId="77777777" w:rsidR="00F0622B" w:rsidRPr="00155E7B" w:rsidRDefault="00F0622B" w:rsidP="00F0622B"/>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218"/>
      </w:tblGrid>
      <w:tr w:rsidR="00F0622B" w:rsidRPr="00155E7B" w14:paraId="56A65094" w14:textId="77777777" w:rsidTr="001937A1">
        <w:trPr>
          <w:trHeight w:val="1754"/>
        </w:trPr>
        <w:tc>
          <w:tcPr>
            <w:tcW w:w="5435" w:type="dxa"/>
          </w:tcPr>
          <w:p w14:paraId="604D015E" w14:textId="77777777" w:rsidR="00F0622B" w:rsidRDefault="00F0622B" w:rsidP="001937A1">
            <w:pPr>
              <w:keepNext/>
            </w:pPr>
            <w:r w:rsidRPr="00155E7B">
              <w:rPr>
                <w:rFonts w:ascii="Times New Roman" w:hAnsi="Times New Roman" w:cs="Times New Roman"/>
                <w:noProof/>
              </w:rPr>
              <w:drawing>
                <wp:inline distT="0" distB="0" distL="0" distR="0" wp14:anchorId="0A355839" wp14:editId="3B8629AC">
                  <wp:extent cx="3319027" cy="2115880"/>
                  <wp:effectExtent l="0" t="0" r="4445" b="0"/>
                  <wp:docPr id="202" name="Picture 202"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Shape&#10;&#10;Description automatically generated"/>
                          <pic:cNvPicPr/>
                        </pic:nvPicPr>
                        <pic:blipFill>
                          <a:blip r:embed="rId39"/>
                          <a:stretch>
                            <a:fillRect/>
                          </a:stretch>
                        </pic:blipFill>
                        <pic:spPr>
                          <a:xfrm>
                            <a:off x="0" y="0"/>
                            <a:ext cx="3319027" cy="2115880"/>
                          </a:xfrm>
                          <a:prstGeom prst="rect">
                            <a:avLst/>
                          </a:prstGeom>
                        </pic:spPr>
                      </pic:pic>
                    </a:graphicData>
                  </a:graphic>
                </wp:inline>
              </w:drawing>
            </w:r>
          </w:p>
          <w:p w14:paraId="053A66FE" w14:textId="77777777" w:rsidR="00F0622B" w:rsidRPr="00155E7B" w:rsidRDefault="00F0622B" w:rsidP="001937A1">
            <w:pPr>
              <w:pStyle w:val="Caption"/>
              <w:rPr>
                <w:rFonts w:ascii="Times New Roman" w:hAnsi="Times New Roman" w:cs="Times New Roman"/>
              </w:rPr>
            </w:pPr>
          </w:p>
        </w:tc>
        <w:tc>
          <w:tcPr>
            <w:tcW w:w="4645" w:type="dxa"/>
          </w:tcPr>
          <w:p w14:paraId="2C8DCAB5" w14:textId="77777777" w:rsidR="00F0622B" w:rsidRPr="00155E7B" w:rsidRDefault="00F0622B" w:rsidP="001937A1">
            <w:pPr>
              <w:rPr>
                <w:rFonts w:ascii="Times New Roman" w:hAnsi="Times New Roman" w:cs="Times New Roman"/>
              </w:rPr>
            </w:pPr>
            <w:r w:rsidRPr="00155E7B">
              <w:rPr>
                <w:rFonts w:ascii="Times New Roman" w:hAnsi="Times New Roman" w:cs="Times New Roman"/>
                <w:noProof/>
              </w:rPr>
              <w:drawing>
                <wp:inline distT="0" distB="0" distL="0" distR="0" wp14:anchorId="24F97058" wp14:editId="1057B70A">
                  <wp:extent cx="2813872" cy="1328773"/>
                  <wp:effectExtent l="0" t="0" r="5715" b="5080"/>
                  <wp:docPr id="203" name="Picture 2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Diagram&#10;&#10;Description automatically generated"/>
                          <pic:cNvPicPr/>
                        </pic:nvPicPr>
                        <pic:blipFill>
                          <a:blip r:embed="rId40"/>
                          <a:stretch>
                            <a:fillRect/>
                          </a:stretch>
                        </pic:blipFill>
                        <pic:spPr>
                          <a:xfrm>
                            <a:off x="0" y="0"/>
                            <a:ext cx="2853000" cy="1347250"/>
                          </a:xfrm>
                          <a:prstGeom prst="rect">
                            <a:avLst/>
                          </a:prstGeom>
                        </pic:spPr>
                      </pic:pic>
                    </a:graphicData>
                  </a:graphic>
                </wp:inline>
              </w:drawing>
            </w:r>
          </w:p>
        </w:tc>
      </w:tr>
      <w:tr w:rsidR="00F0622B" w:rsidRPr="00155E7B" w14:paraId="2C0AE14B" w14:textId="77777777" w:rsidTr="001937A1">
        <w:trPr>
          <w:trHeight w:val="1754"/>
        </w:trPr>
        <w:tc>
          <w:tcPr>
            <w:tcW w:w="10080" w:type="dxa"/>
            <w:gridSpan w:val="2"/>
          </w:tcPr>
          <w:p w14:paraId="456E1AE7" w14:textId="4C5D7660" w:rsidR="00F0622B" w:rsidRPr="00155E7B" w:rsidRDefault="00F0622B" w:rsidP="00F0622B">
            <w:pPr>
              <w:jc w:val="center"/>
              <w:rPr>
                <w:rFonts w:ascii="Times New Roman" w:hAnsi="Times New Roman" w:cs="Times New Roman"/>
                <w:noProof/>
              </w:rPr>
            </w:pPr>
            <w:bookmarkStart w:id="12" w:name="_Toc123560053"/>
            <w:proofErr w:type="gramStart"/>
            <w:r>
              <w:t xml:space="preserve">Figure </w:t>
            </w:r>
            <w:r>
              <w:t xml:space="preserve"> 18</w:t>
            </w:r>
            <w:proofErr w:type="gramEnd"/>
            <w:r>
              <w:t xml:space="preserve"> Test </w:t>
            </w:r>
            <w:r>
              <w:t>apparatus</w:t>
            </w:r>
            <w:r>
              <w:t xml:space="preserve"> of Olsen 1992 and FE model</w:t>
            </w:r>
            <w:bookmarkEnd w:id="12"/>
          </w:p>
        </w:tc>
      </w:tr>
      <w:tr w:rsidR="00F0622B" w:rsidRPr="00155E7B" w14:paraId="558B2375" w14:textId="77777777" w:rsidTr="001937A1">
        <w:tc>
          <w:tcPr>
            <w:tcW w:w="5435" w:type="dxa"/>
          </w:tcPr>
          <w:p w14:paraId="3871B7C3" w14:textId="77777777" w:rsidR="00F0622B" w:rsidRDefault="00F0622B" w:rsidP="001937A1">
            <w:pPr>
              <w:keepNext/>
            </w:pPr>
            <w:r w:rsidRPr="00155E7B">
              <w:rPr>
                <w:rFonts w:ascii="Times New Roman" w:hAnsi="Times New Roman" w:cs="Times New Roman"/>
                <w:noProof/>
              </w:rPr>
              <w:lastRenderedPageBreak/>
              <w:drawing>
                <wp:inline distT="0" distB="0" distL="0" distR="0" wp14:anchorId="1015B0A9" wp14:editId="2B26F573">
                  <wp:extent cx="3083441" cy="1973930"/>
                  <wp:effectExtent l="0" t="0" r="3175" b="7620"/>
                  <wp:docPr id="204" name="Picture 204" descr="A picture containing wren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A picture containing wrench&#10;&#10;Description automatically generated"/>
                          <pic:cNvPicPr/>
                        </pic:nvPicPr>
                        <pic:blipFill>
                          <a:blip r:embed="rId41"/>
                          <a:stretch>
                            <a:fillRect/>
                          </a:stretch>
                        </pic:blipFill>
                        <pic:spPr>
                          <a:xfrm>
                            <a:off x="0" y="0"/>
                            <a:ext cx="3104969" cy="1987711"/>
                          </a:xfrm>
                          <a:prstGeom prst="rect">
                            <a:avLst/>
                          </a:prstGeom>
                        </pic:spPr>
                      </pic:pic>
                    </a:graphicData>
                  </a:graphic>
                </wp:inline>
              </w:drawing>
            </w:r>
          </w:p>
          <w:p w14:paraId="7DA3928C" w14:textId="77777777" w:rsidR="00F0622B" w:rsidRPr="00155E7B" w:rsidRDefault="00F0622B" w:rsidP="001937A1">
            <w:pPr>
              <w:pStyle w:val="Caption"/>
              <w:rPr>
                <w:rFonts w:ascii="Times New Roman" w:hAnsi="Times New Roman" w:cs="Times New Roman"/>
              </w:rPr>
            </w:pPr>
          </w:p>
        </w:tc>
        <w:tc>
          <w:tcPr>
            <w:tcW w:w="4645" w:type="dxa"/>
          </w:tcPr>
          <w:p w14:paraId="0739F57B" w14:textId="77777777" w:rsidR="00F0622B" w:rsidRPr="00155E7B" w:rsidRDefault="00F0622B" w:rsidP="001937A1">
            <w:pPr>
              <w:rPr>
                <w:rFonts w:ascii="Times New Roman" w:hAnsi="Times New Roman" w:cs="Times New Roman"/>
              </w:rPr>
            </w:pPr>
            <w:r w:rsidRPr="00155E7B">
              <w:rPr>
                <w:rFonts w:ascii="Times New Roman" w:hAnsi="Times New Roman" w:cs="Times New Roman"/>
                <w:noProof/>
              </w:rPr>
              <w:drawing>
                <wp:inline distT="0" distB="0" distL="0" distR="0" wp14:anchorId="10A2FD25" wp14:editId="57D6290A">
                  <wp:extent cx="3158791" cy="818707"/>
                  <wp:effectExtent l="0" t="0" r="3810" b="63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219226" cy="834371"/>
                          </a:xfrm>
                          <a:prstGeom prst="rect">
                            <a:avLst/>
                          </a:prstGeom>
                        </pic:spPr>
                      </pic:pic>
                    </a:graphicData>
                  </a:graphic>
                </wp:inline>
              </w:drawing>
            </w:r>
          </w:p>
        </w:tc>
      </w:tr>
      <w:tr w:rsidR="00F0622B" w:rsidRPr="00155E7B" w14:paraId="7AB914A0" w14:textId="77777777" w:rsidTr="001937A1">
        <w:tc>
          <w:tcPr>
            <w:tcW w:w="10080" w:type="dxa"/>
            <w:gridSpan w:val="2"/>
          </w:tcPr>
          <w:p w14:paraId="55DC2D0C" w14:textId="213E1ABF" w:rsidR="00F0622B" w:rsidRPr="00155E7B" w:rsidRDefault="00F0622B" w:rsidP="00F0622B">
            <w:pPr>
              <w:jc w:val="center"/>
              <w:rPr>
                <w:rFonts w:ascii="Times New Roman" w:hAnsi="Times New Roman" w:cs="Times New Roman"/>
                <w:noProof/>
              </w:rPr>
            </w:pPr>
            <w:bookmarkStart w:id="13" w:name="_Toc123560054"/>
            <w:r>
              <w:t xml:space="preserve">Figure </w:t>
            </w:r>
            <w:r>
              <w:t>19:</w:t>
            </w:r>
            <w:r>
              <w:t xml:space="preserve"> Test </w:t>
            </w:r>
            <w:r>
              <w:t>apparatus</w:t>
            </w:r>
            <w:r>
              <w:t xml:space="preserve"> (Chehab 2018) </w:t>
            </w:r>
            <w:proofErr w:type="spellStart"/>
            <w:r>
              <w:t>anf</w:t>
            </w:r>
            <w:proofErr w:type="spellEnd"/>
            <w:r>
              <w:t xml:space="preserve"> the FE model</w:t>
            </w:r>
            <w:bookmarkEnd w:id="13"/>
          </w:p>
        </w:tc>
      </w:tr>
    </w:tbl>
    <w:p w14:paraId="29593437" w14:textId="77777777" w:rsidR="00F0622B" w:rsidRDefault="00F0622B" w:rsidP="00F0622B"/>
    <w:p w14:paraId="5E34DFA5" w14:textId="77777777" w:rsidR="00F0622B" w:rsidRDefault="00F0622B" w:rsidP="00F0622B"/>
    <w:p w14:paraId="2D74A997" w14:textId="77777777" w:rsidR="00F0622B" w:rsidRPr="00155E7B" w:rsidRDefault="00F0622B" w:rsidP="00F0622B"/>
    <w:p w14:paraId="6F9AC7DD" w14:textId="77777777" w:rsidR="00F0622B" w:rsidRPr="00155E7B" w:rsidRDefault="00F0622B" w:rsidP="00F0622B"/>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1"/>
        <w:gridCol w:w="4539"/>
      </w:tblGrid>
      <w:tr w:rsidR="00F0622B" w:rsidRPr="00155E7B" w14:paraId="513A05AD" w14:textId="77777777" w:rsidTr="001937A1">
        <w:tc>
          <w:tcPr>
            <w:tcW w:w="4442" w:type="dxa"/>
          </w:tcPr>
          <w:p w14:paraId="1FF26A77" w14:textId="77777777" w:rsidR="00F0622B" w:rsidRDefault="00F0622B" w:rsidP="001937A1">
            <w:pPr>
              <w:keepNext/>
              <w:jc w:val="center"/>
            </w:pPr>
            <w:r w:rsidRPr="00155E7B">
              <w:rPr>
                <w:rFonts w:ascii="Times New Roman" w:hAnsi="Times New Roman" w:cs="Times New Roman"/>
                <w:noProof/>
              </w:rPr>
              <w:drawing>
                <wp:inline distT="0" distB="0" distL="0" distR="0" wp14:anchorId="4DF1521A" wp14:editId="3DE797BF">
                  <wp:extent cx="2870790" cy="2256790"/>
                  <wp:effectExtent l="0" t="0" r="6350" b="10160"/>
                  <wp:docPr id="206" name="Chart 206">
                    <a:extLst xmlns:a="http://schemas.openxmlformats.org/drawingml/2006/main">
                      <a:ext uri="{FF2B5EF4-FFF2-40B4-BE49-F238E27FC236}">
                        <a16:creationId xmlns:a16="http://schemas.microsoft.com/office/drawing/2014/main" id="{410C6903-1C92-436D-B7D9-0E9A99DD04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1EB1067" w14:textId="77777777" w:rsidR="00F0622B" w:rsidRPr="00155E7B" w:rsidRDefault="00F0622B" w:rsidP="001937A1">
            <w:pPr>
              <w:pStyle w:val="Caption"/>
              <w:jc w:val="center"/>
              <w:rPr>
                <w:rFonts w:ascii="Times New Roman" w:hAnsi="Times New Roman" w:cs="Times New Roman"/>
              </w:rPr>
            </w:pPr>
          </w:p>
        </w:tc>
        <w:tc>
          <w:tcPr>
            <w:tcW w:w="4908" w:type="dxa"/>
          </w:tcPr>
          <w:p w14:paraId="21E10999" w14:textId="77777777" w:rsidR="00F0622B" w:rsidRPr="00155E7B" w:rsidRDefault="00F0622B" w:rsidP="001937A1">
            <w:pPr>
              <w:jc w:val="center"/>
              <w:rPr>
                <w:rFonts w:ascii="Times New Roman" w:hAnsi="Times New Roman" w:cs="Times New Roman"/>
              </w:rPr>
            </w:pPr>
            <w:r w:rsidRPr="00155E7B">
              <w:rPr>
                <w:rFonts w:ascii="Times New Roman" w:hAnsi="Times New Roman" w:cs="Times New Roman"/>
                <w:noProof/>
              </w:rPr>
              <w:drawing>
                <wp:inline distT="0" distB="0" distL="0" distR="0" wp14:anchorId="78B54E3A" wp14:editId="5E871116">
                  <wp:extent cx="3189767" cy="2275368"/>
                  <wp:effectExtent l="0" t="0" r="10795" b="10795"/>
                  <wp:docPr id="207" name="Chart 207">
                    <a:extLst xmlns:a="http://schemas.openxmlformats.org/drawingml/2006/main">
                      <a:ext uri="{FF2B5EF4-FFF2-40B4-BE49-F238E27FC236}">
                        <a16:creationId xmlns:a16="http://schemas.microsoft.com/office/drawing/2014/main" id="{7FDA3FB7-C1BC-440F-A7B8-CB9DF07DE9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r>
      <w:tr w:rsidR="00F0622B" w:rsidRPr="00155E7B" w14:paraId="1366CF84" w14:textId="77777777" w:rsidTr="001937A1">
        <w:tc>
          <w:tcPr>
            <w:tcW w:w="9350" w:type="dxa"/>
            <w:gridSpan w:val="2"/>
          </w:tcPr>
          <w:p w14:paraId="39F8A88C" w14:textId="3D7B3CA4" w:rsidR="00F0622B" w:rsidRPr="00155E7B" w:rsidRDefault="00F0622B" w:rsidP="001937A1">
            <w:pPr>
              <w:jc w:val="center"/>
              <w:rPr>
                <w:rFonts w:ascii="Times New Roman" w:hAnsi="Times New Roman" w:cs="Times New Roman"/>
                <w:noProof/>
              </w:rPr>
            </w:pPr>
            <w:bookmarkStart w:id="14" w:name="_Toc123560055"/>
            <w:r>
              <w:t>Figure</w:t>
            </w:r>
            <w:r>
              <w:t xml:space="preserve"> 20:</w:t>
            </w:r>
            <w:r>
              <w:t xml:space="preserve"> Test and FE force-deflection plot for experimental testing by Chehab 2018</w:t>
            </w:r>
            <w:bookmarkEnd w:id="14"/>
          </w:p>
        </w:tc>
      </w:tr>
      <w:tr w:rsidR="00F0622B" w:rsidRPr="00155E7B" w14:paraId="1AAD3F69" w14:textId="77777777" w:rsidTr="001937A1">
        <w:tc>
          <w:tcPr>
            <w:tcW w:w="9350" w:type="dxa"/>
            <w:gridSpan w:val="2"/>
          </w:tcPr>
          <w:p w14:paraId="6A33A775" w14:textId="77777777" w:rsidR="00F0622B" w:rsidRDefault="00F0622B" w:rsidP="001937A1">
            <w:pPr>
              <w:keepNext/>
              <w:jc w:val="center"/>
            </w:pPr>
            <w:r w:rsidRPr="00155E7B">
              <w:rPr>
                <w:rFonts w:ascii="Times New Roman" w:hAnsi="Times New Roman" w:cs="Times New Roman"/>
                <w:noProof/>
              </w:rPr>
              <w:lastRenderedPageBreak/>
              <w:drawing>
                <wp:inline distT="0" distB="0" distL="0" distR="0" wp14:anchorId="7EA7694E" wp14:editId="777FE040">
                  <wp:extent cx="4047214" cy="3077155"/>
                  <wp:effectExtent l="0" t="0" r="10795" b="9525"/>
                  <wp:docPr id="208" name="Chart 208">
                    <a:extLst xmlns:a="http://schemas.openxmlformats.org/drawingml/2006/main">
                      <a:ext uri="{FF2B5EF4-FFF2-40B4-BE49-F238E27FC236}">
                        <a16:creationId xmlns:a16="http://schemas.microsoft.com/office/drawing/2014/main" id="{CDC6DFA0-2CBC-48E5-898D-B20985FF9C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AAC2FA9" w14:textId="77777777" w:rsidR="00F0622B" w:rsidRPr="00155E7B" w:rsidRDefault="00F0622B" w:rsidP="001937A1">
            <w:pPr>
              <w:pStyle w:val="Caption"/>
              <w:jc w:val="center"/>
              <w:rPr>
                <w:rFonts w:ascii="Times New Roman" w:hAnsi="Times New Roman" w:cs="Times New Roman"/>
              </w:rPr>
            </w:pPr>
          </w:p>
        </w:tc>
      </w:tr>
      <w:tr w:rsidR="00F0622B" w:rsidRPr="00155E7B" w14:paraId="0C05BB30" w14:textId="77777777" w:rsidTr="001937A1">
        <w:tc>
          <w:tcPr>
            <w:tcW w:w="9350" w:type="dxa"/>
            <w:gridSpan w:val="2"/>
          </w:tcPr>
          <w:p w14:paraId="036670E5" w14:textId="27DE6418" w:rsidR="00F0622B" w:rsidRPr="00155E7B" w:rsidRDefault="00F0622B" w:rsidP="001937A1">
            <w:pPr>
              <w:jc w:val="center"/>
              <w:rPr>
                <w:rFonts w:ascii="Times New Roman" w:hAnsi="Times New Roman" w:cs="Times New Roman"/>
                <w:noProof/>
              </w:rPr>
            </w:pPr>
            <w:bookmarkStart w:id="15" w:name="_Toc123560056"/>
            <w:r>
              <w:t>Figure</w:t>
            </w:r>
            <w:r>
              <w:t xml:space="preserve"> 21</w:t>
            </w:r>
            <w:r>
              <w:t xml:space="preserve">. </w:t>
            </w:r>
            <w:r w:rsidRPr="003475C7">
              <w:t xml:space="preserve">Test and FE force-deflection plot for experimental testing by </w:t>
            </w:r>
            <w:r>
              <w:t>Olsen 1992</w:t>
            </w:r>
            <w:bookmarkEnd w:id="15"/>
          </w:p>
        </w:tc>
      </w:tr>
    </w:tbl>
    <w:p w14:paraId="7036CC67" w14:textId="77777777" w:rsidR="00F0622B" w:rsidRPr="00155E7B" w:rsidRDefault="00F0622B" w:rsidP="00F0622B">
      <w:pPr>
        <w:spacing w:line="259" w:lineRule="auto"/>
        <w:rPr>
          <w:rFonts w:asciiTheme="minorHAnsi" w:hAnsiTheme="minorHAnsi" w:cstheme="minorBidi"/>
          <w:sz w:val="22"/>
          <w:szCs w:val="22"/>
        </w:rPr>
      </w:pPr>
    </w:p>
    <w:p w14:paraId="014C882D" w14:textId="77777777" w:rsidR="00F0622B" w:rsidRPr="00155E7B" w:rsidRDefault="00F0622B" w:rsidP="00F0622B">
      <w:pPr>
        <w:keepNext/>
        <w:keepLines/>
        <w:numPr>
          <w:ilvl w:val="0"/>
          <w:numId w:val="7"/>
        </w:numPr>
        <w:tabs>
          <w:tab w:val="num" w:pos="360"/>
        </w:tabs>
        <w:spacing w:before="240" w:line="259" w:lineRule="auto"/>
        <w:ind w:left="0" w:firstLine="0"/>
        <w:outlineLvl w:val="0"/>
        <w:rPr>
          <w:rFonts w:eastAsiaTheme="majorEastAsia"/>
          <w:b/>
          <w:bCs/>
          <w:color w:val="000000" w:themeColor="text1"/>
        </w:rPr>
      </w:pPr>
      <w:r w:rsidRPr="00155E7B">
        <w:rPr>
          <w:rFonts w:eastAsiaTheme="majorEastAsia"/>
          <w:b/>
          <w:bCs/>
          <w:color w:val="000000" w:themeColor="text1"/>
        </w:rPr>
        <w:t>Biaxial bending due to Loss of prestressing strands</w:t>
      </w:r>
    </w:p>
    <w:p w14:paraId="7010EA74" w14:textId="77777777" w:rsidR="00F0622B" w:rsidRPr="00155E7B" w:rsidRDefault="00F0622B" w:rsidP="00F0622B">
      <w:pPr>
        <w:spacing w:line="259" w:lineRule="auto"/>
        <w:rPr>
          <w:rFonts w:asciiTheme="minorHAnsi" w:hAnsiTheme="minorHAnsi" w:cstheme="minorBidi"/>
          <w:sz w:val="22"/>
          <w:szCs w:val="22"/>
        </w:rPr>
      </w:pPr>
    </w:p>
    <w:p w14:paraId="53FF689D" w14:textId="77777777" w:rsidR="00F0622B" w:rsidRPr="00155E7B" w:rsidRDefault="00F0622B" w:rsidP="00F0622B">
      <w:r w:rsidRPr="00155E7B">
        <w:t>The control girder that was used for the bridge design was a MoDOT type II girder. The number of strands required to satisfy the service, strength, and fatigue limit states by AASHTO LRFD were 16 strands. The strands were divided to ten straight and six harped to reduce the tensile stresses at the girders ends at prestress transfer and increase the shear strength. Loss of half of the strands (50%) was considered as an extreme case. Two models were analyzed, one where the loss of strands was symmetric and another case asymmetric for comparison. All cases were non-composite except one was modeled as composite. The analyses show that the non-composite (NC) girder when lost 50% strands, it has the same initial stiffness for control girder for both symmetric and asymmetric cases. The asymmetric NC girder show an increase of 12.5% over the NC girder with symmetric strands. The NC girder out of plane moment resulting from eccentricity e</w:t>
      </w:r>
      <w:r w:rsidRPr="00155E7B">
        <w:rPr>
          <w:vertAlign w:val="subscript"/>
        </w:rPr>
        <w:t>x</w:t>
      </w:r>
      <w:r w:rsidRPr="00155E7B">
        <w:t xml:space="preserve"> is 12.6%.  </w:t>
      </w:r>
      <w:r>
        <w:t xml:space="preserve">No considerable change in the tendon stress </w:t>
      </w:r>
      <w:proofErr w:type="spellStart"/>
      <w:r>
        <w:t>distributaion</w:t>
      </w:r>
      <w:proofErr w:type="spellEnd"/>
      <w:r>
        <w:t xml:space="preserve"> was noticed at ultimate strength. The observed failure mode for both cases with flexural controlled. The </w:t>
      </w:r>
      <w:proofErr w:type="spellStart"/>
      <w:r>
        <w:t>Asymmteric</w:t>
      </w:r>
      <w:proofErr w:type="spellEnd"/>
      <w:r>
        <w:t xml:space="preserve"> girder shows a </w:t>
      </w:r>
      <w:proofErr w:type="gramStart"/>
      <w:r>
        <w:t>stress increases</w:t>
      </w:r>
      <w:proofErr w:type="gramEnd"/>
      <w:r>
        <w:t xml:space="preserve"> in the top fiber due to the combined moments and a reduction in bottom fiber stress. </w:t>
      </w:r>
    </w:p>
    <w:p w14:paraId="085D39D0" w14:textId="77777777" w:rsidR="00F0622B" w:rsidRPr="00155E7B" w:rsidRDefault="00F0622B" w:rsidP="00F0622B">
      <w:r w:rsidRPr="00155E7B">
        <w:t xml:space="preserve">The composite (C) girder shows that have higher initial stiffness from the non-composite as expected. Also, a higher strength was gained due to the composite action of deck slab contribution. </w:t>
      </w:r>
      <w:proofErr w:type="spellStart"/>
      <w:r w:rsidRPr="00155E7B">
        <w:t>PGSuper</w:t>
      </w:r>
      <w:proofErr w:type="spellEnd"/>
      <w:r w:rsidRPr="00155E7B">
        <w:t xml:space="preserve"> software </w:t>
      </w:r>
      <w:proofErr w:type="gramStart"/>
      <w:r w:rsidRPr="00155E7B">
        <w:t>has the ability to</w:t>
      </w:r>
      <w:proofErr w:type="gramEnd"/>
      <w:r w:rsidRPr="00155E7B">
        <w:t xml:space="preserve"> define the exact locations of strands at the cross-section, an increase of 21% of </w:t>
      </w:r>
      <w:proofErr w:type="spellStart"/>
      <w:r w:rsidRPr="00155E7B">
        <w:t>PGSuper</w:t>
      </w:r>
      <w:proofErr w:type="spellEnd"/>
      <w:r w:rsidRPr="00155E7B">
        <w:t xml:space="preserve"> estimated capacity with asymmetric eight strand model from the FE results. The difference can be explained that </w:t>
      </w:r>
      <w:proofErr w:type="spellStart"/>
      <w:r w:rsidRPr="00155E7B">
        <w:t>PGSuper</w:t>
      </w:r>
      <w:proofErr w:type="spellEnd"/>
      <w:r w:rsidRPr="00155E7B">
        <w:t xml:space="preserve"> use 2D sectional analyses using strain compatibility while the FE model considers 3D stress distribution. The used algorithm in </w:t>
      </w:r>
      <w:proofErr w:type="spellStart"/>
      <w:r w:rsidRPr="00155E7B">
        <w:t>PGSuper</w:t>
      </w:r>
      <w:proofErr w:type="spellEnd"/>
      <w:r>
        <w:t xml:space="preserve"> </w:t>
      </w:r>
      <w:r w:rsidRPr="00155E7B">
        <w:t xml:space="preserve">divides the cross-section into layers and </w:t>
      </w:r>
      <w:r w:rsidRPr="00155E7B">
        <w:lastRenderedPageBreak/>
        <w:t xml:space="preserve">estimate the corresponding stress to an incremental strain. Then, layer force and moments can be computed. The section flexural capacity is the accumulated moments of all layers. </w:t>
      </w:r>
    </w:p>
    <w:p w14:paraId="7B7F8DD1" w14:textId="77777777" w:rsidR="00F0622B" w:rsidRPr="00155E7B" w:rsidRDefault="00F0622B" w:rsidP="00F0622B"/>
    <w:tbl>
      <w:tblPr>
        <w:tblStyle w:val="TableGrid1"/>
        <w:tblpPr w:leftFromText="180" w:rightFromText="180" w:vertAnchor="text" w:horzAnchor="margin" w:tblpXSpec="center" w:tblpY="-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4"/>
        <w:gridCol w:w="4756"/>
      </w:tblGrid>
      <w:tr w:rsidR="00F0622B" w:rsidRPr="00155E7B" w14:paraId="066CC721" w14:textId="77777777" w:rsidTr="00F0622B">
        <w:trPr>
          <w:trHeight w:val="3376"/>
        </w:trPr>
        <w:tc>
          <w:tcPr>
            <w:tcW w:w="4883" w:type="dxa"/>
            <w:vAlign w:val="center"/>
          </w:tcPr>
          <w:p w14:paraId="67708009" w14:textId="77777777" w:rsidR="00F0622B" w:rsidRDefault="00F0622B" w:rsidP="001937A1">
            <w:pPr>
              <w:jc w:val="center"/>
              <w:rPr>
                <w:rFonts w:ascii="Times New Roman" w:hAnsi="Times New Roman" w:cs="Times New Roman"/>
                <w:noProof/>
              </w:rPr>
            </w:pPr>
          </w:p>
          <w:p w14:paraId="61ECD5E0" w14:textId="77777777" w:rsidR="00F0622B" w:rsidRPr="00155E7B" w:rsidRDefault="00F0622B" w:rsidP="001937A1">
            <w:pPr>
              <w:jc w:val="center"/>
              <w:rPr>
                <w:rFonts w:ascii="Times New Roman" w:hAnsi="Times New Roman" w:cs="Times New Roman"/>
              </w:rPr>
            </w:pPr>
            <w:r w:rsidRPr="00155E7B">
              <w:rPr>
                <w:rFonts w:ascii="Times New Roman" w:hAnsi="Times New Roman" w:cs="Times New Roman"/>
                <w:noProof/>
              </w:rPr>
              <w:drawing>
                <wp:inline distT="0" distB="0" distL="0" distR="0" wp14:anchorId="7FCAEE75" wp14:editId="272AFE69">
                  <wp:extent cx="2715398" cy="1491082"/>
                  <wp:effectExtent l="0" t="0" r="8890" b="0"/>
                  <wp:docPr id="209" name="Picture 209"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Chart, funnel chart&#10;&#10;Description automatically generated"/>
                          <pic:cNvPicPr/>
                        </pic:nvPicPr>
                        <pic:blipFill>
                          <a:blip r:embed="rId46"/>
                          <a:stretch>
                            <a:fillRect/>
                          </a:stretch>
                        </pic:blipFill>
                        <pic:spPr>
                          <a:xfrm>
                            <a:off x="0" y="0"/>
                            <a:ext cx="2821105" cy="1549128"/>
                          </a:xfrm>
                          <a:prstGeom prst="rect">
                            <a:avLst/>
                          </a:prstGeom>
                        </pic:spPr>
                      </pic:pic>
                    </a:graphicData>
                  </a:graphic>
                </wp:inline>
              </w:drawing>
            </w:r>
          </w:p>
        </w:tc>
        <w:tc>
          <w:tcPr>
            <w:tcW w:w="4883" w:type="dxa"/>
            <w:vAlign w:val="center"/>
          </w:tcPr>
          <w:p w14:paraId="55D5CED6" w14:textId="77777777" w:rsidR="00F0622B" w:rsidRPr="00155E7B" w:rsidRDefault="00F0622B" w:rsidP="001937A1">
            <w:pPr>
              <w:jc w:val="center"/>
              <w:rPr>
                <w:rFonts w:ascii="Times New Roman" w:hAnsi="Times New Roman" w:cs="Times New Roman"/>
              </w:rPr>
            </w:pPr>
            <w:r w:rsidRPr="00155E7B">
              <w:rPr>
                <w:rFonts w:ascii="Times New Roman" w:hAnsi="Times New Roman" w:cs="Times New Roman"/>
                <w:noProof/>
              </w:rPr>
              <w:drawing>
                <wp:inline distT="0" distB="0" distL="0" distR="0" wp14:anchorId="376EB805" wp14:editId="2D96624C">
                  <wp:extent cx="3370294" cy="2030818"/>
                  <wp:effectExtent l="0" t="0" r="1905" b="7620"/>
                  <wp:docPr id="210" name="Picture 2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Diagram&#10;&#10;Description automatically generated with medium confidence"/>
                          <pic:cNvPicPr/>
                        </pic:nvPicPr>
                        <pic:blipFill>
                          <a:blip r:embed="rId47"/>
                          <a:stretch>
                            <a:fillRect/>
                          </a:stretch>
                        </pic:blipFill>
                        <pic:spPr>
                          <a:xfrm>
                            <a:off x="0" y="0"/>
                            <a:ext cx="3400252" cy="2048870"/>
                          </a:xfrm>
                          <a:prstGeom prst="rect">
                            <a:avLst/>
                          </a:prstGeom>
                        </pic:spPr>
                      </pic:pic>
                    </a:graphicData>
                  </a:graphic>
                </wp:inline>
              </w:drawing>
            </w:r>
          </w:p>
        </w:tc>
      </w:tr>
      <w:tr w:rsidR="00F0622B" w:rsidRPr="00155E7B" w14:paraId="6B679A83" w14:textId="77777777" w:rsidTr="00F0622B">
        <w:trPr>
          <w:trHeight w:val="390"/>
        </w:trPr>
        <w:tc>
          <w:tcPr>
            <w:tcW w:w="4883" w:type="dxa"/>
            <w:vAlign w:val="center"/>
          </w:tcPr>
          <w:p w14:paraId="161FF93C" w14:textId="77777777" w:rsidR="00F0622B" w:rsidRDefault="00F0622B" w:rsidP="001937A1">
            <w:pPr>
              <w:jc w:val="center"/>
              <w:rPr>
                <w:rFonts w:ascii="Times New Roman" w:hAnsi="Times New Roman" w:cs="Times New Roman"/>
                <w:noProof/>
              </w:rPr>
            </w:pPr>
            <w:r>
              <w:rPr>
                <w:rFonts w:ascii="Times New Roman" w:hAnsi="Times New Roman" w:cs="Times New Roman"/>
                <w:noProof/>
              </w:rPr>
              <w:t>(a)</w:t>
            </w:r>
          </w:p>
        </w:tc>
        <w:tc>
          <w:tcPr>
            <w:tcW w:w="4883" w:type="dxa"/>
            <w:vAlign w:val="center"/>
          </w:tcPr>
          <w:p w14:paraId="63A927C5" w14:textId="77777777" w:rsidR="00F0622B" w:rsidRPr="00155E7B" w:rsidRDefault="00F0622B" w:rsidP="001937A1">
            <w:pPr>
              <w:keepNext/>
              <w:jc w:val="center"/>
              <w:rPr>
                <w:rFonts w:ascii="Times New Roman" w:hAnsi="Times New Roman" w:cs="Times New Roman"/>
                <w:noProof/>
              </w:rPr>
            </w:pPr>
            <w:r>
              <w:rPr>
                <w:rFonts w:ascii="Times New Roman" w:hAnsi="Times New Roman" w:cs="Times New Roman"/>
                <w:noProof/>
              </w:rPr>
              <w:t>(b)</w:t>
            </w:r>
          </w:p>
        </w:tc>
      </w:tr>
    </w:tbl>
    <w:p w14:paraId="0C266B1A" w14:textId="5DFE45CB" w:rsidR="00F0622B" w:rsidRPr="00873302" w:rsidRDefault="00F0622B" w:rsidP="00F0622B">
      <w:pPr>
        <w:pStyle w:val="Caption"/>
        <w:jc w:val="center"/>
        <w:rPr>
          <w:i w:val="0"/>
          <w:iCs w:val="0"/>
          <w:color w:val="auto"/>
        </w:rPr>
      </w:pPr>
      <w:bookmarkStart w:id="16" w:name="_Toc123560057"/>
      <w:r w:rsidRPr="00873302">
        <w:rPr>
          <w:i w:val="0"/>
          <w:iCs w:val="0"/>
          <w:color w:val="auto"/>
        </w:rPr>
        <w:t>Figure</w:t>
      </w:r>
      <w:r>
        <w:rPr>
          <w:i w:val="0"/>
          <w:iCs w:val="0"/>
          <w:color w:val="auto"/>
        </w:rPr>
        <w:t xml:space="preserve"> 22</w:t>
      </w:r>
      <w:r w:rsidRPr="00873302">
        <w:rPr>
          <w:i w:val="0"/>
          <w:iCs w:val="0"/>
          <w:color w:val="auto"/>
        </w:rPr>
        <w:t xml:space="preserve">. (a) </w:t>
      </w:r>
      <w:proofErr w:type="spellStart"/>
      <w:r w:rsidRPr="00873302">
        <w:rPr>
          <w:i w:val="0"/>
          <w:iCs w:val="0"/>
          <w:color w:val="auto"/>
        </w:rPr>
        <w:t>PGSuper</w:t>
      </w:r>
      <w:proofErr w:type="spellEnd"/>
      <w:r w:rsidRPr="00873302">
        <w:rPr>
          <w:i w:val="0"/>
          <w:iCs w:val="0"/>
          <w:color w:val="auto"/>
        </w:rPr>
        <w:t>, (b) LS Dyna FE model</w:t>
      </w:r>
      <w:bookmarkEnd w:id="16"/>
    </w:p>
    <w:p w14:paraId="38E77B54" w14:textId="77777777" w:rsidR="00F0622B" w:rsidRPr="00155E7B" w:rsidRDefault="00F0622B" w:rsidP="00F0622B"/>
    <w:p w14:paraId="23730689" w14:textId="77777777" w:rsidR="00F0622B" w:rsidRPr="00155E7B" w:rsidRDefault="00F0622B" w:rsidP="00F0622B"/>
    <w:p w14:paraId="0ECE8A97" w14:textId="77777777" w:rsidR="00F0622B" w:rsidRPr="00155E7B" w:rsidRDefault="00F0622B" w:rsidP="00F0622B"/>
    <w:p w14:paraId="24A78E03" w14:textId="77777777" w:rsidR="00F0622B" w:rsidRPr="00155E7B" w:rsidRDefault="00F0622B" w:rsidP="00F0622B"/>
    <w:tbl>
      <w:tblPr>
        <w:tblStyle w:val="TableGrid1"/>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2"/>
        <w:gridCol w:w="4253"/>
      </w:tblGrid>
      <w:tr w:rsidR="00F0622B" w:rsidRPr="00155E7B" w14:paraId="284B8435" w14:textId="77777777" w:rsidTr="001937A1">
        <w:trPr>
          <w:trHeight w:val="5138"/>
        </w:trPr>
        <w:tc>
          <w:tcPr>
            <w:tcW w:w="4759" w:type="dxa"/>
            <w:vAlign w:val="center"/>
          </w:tcPr>
          <w:p w14:paraId="4AFFC3AF" w14:textId="77777777" w:rsidR="00F0622B" w:rsidRDefault="00F0622B" w:rsidP="001937A1">
            <w:pPr>
              <w:keepNext/>
              <w:jc w:val="center"/>
            </w:pPr>
            <w:r w:rsidRPr="00155E7B">
              <w:rPr>
                <w:noProof/>
              </w:rPr>
              <w:lastRenderedPageBreak/>
              <w:drawing>
                <wp:inline distT="0" distB="0" distL="0" distR="0" wp14:anchorId="7D45C636" wp14:editId="78D20631">
                  <wp:extent cx="2870200" cy="3117850"/>
                  <wp:effectExtent l="0" t="0" r="6350" b="6350"/>
                  <wp:docPr id="211" name="Chart 211">
                    <a:extLst xmlns:a="http://schemas.openxmlformats.org/drawingml/2006/main">
                      <a:ext uri="{FF2B5EF4-FFF2-40B4-BE49-F238E27FC236}">
                        <a16:creationId xmlns:a16="http://schemas.microsoft.com/office/drawing/2014/main" id="{CF16673A-C018-4177-9E19-F16D1B25F4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102EC10" w14:textId="12423937" w:rsidR="00F0622B" w:rsidRPr="00155E7B" w:rsidRDefault="00F0622B" w:rsidP="001937A1">
            <w:pPr>
              <w:pStyle w:val="Caption"/>
              <w:jc w:val="center"/>
            </w:pPr>
            <w:bookmarkStart w:id="17" w:name="_Toc123560058"/>
            <w:r>
              <w:t>Figure</w:t>
            </w:r>
            <w:r>
              <w:t xml:space="preserve"> 23</w:t>
            </w:r>
            <w:r>
              <w:t xml:space="preserve">. In plane moment and vertical deflection for </w:t>
            </w:r>
            <w:proofErr w:type="spellStart"/>
            <w:r>
              <w:t>noncompoiste</w:t>
            </w:r>
            <w:proofErr w:type="spellEnd"/>
            <w:r>
              <w:t xml:space="preserve"> section</w:t>
            </w:r>
            <w:bookmarkEnd w:id="17"/>
          </w:p>
        </w:tc>
        <w:tc>
          <w:tcPr>
            <w:tcW w:w="4596" w:type="dxa"/>
            <w:vAlign w:val="center"/>
          </w:tcPr>
          <w:p w14:paraId="7826F355" w14:textId="77777777" w:rsidR="00F0622B" w:rsidRDefault="00F0622B" w:rsidP="001937A1">
            <w:pPr>
              <w:keepNext/>
              <w:jc w:val="center"/>
            </w:pPr>
            <w:r w:rsidRPr="00155E7B">
              <w:rPr>
                <w:noProof/>
              </w:rPr>
              <w:drawing>
                <wp:inline distT="0" distB="0" distL="0" distR="0" wp14:anchorId="2C447A51" wp14:editId="5A153A49">
                  <wp:extent cx="2774950" cy="3130550"/>
                  <wp:effectExtent l="0" t="0" r="6350" b="12700"/>
                  <wp:docPr id="212" name="Chart 212">
                    <a:extLst xmlns:a="http://schemas.openxmlformats.org/drawingml/2006/main">
                      <a:ext uri="{FF2B5EF4-FFF2-40B4-BE49-F238E27FC236}">
                        <a16:creationId xmlns:a16="http://schemas.microsoft.com/office/drawing/2014/main" id="{CF16673A-C018-4177-9E19-F16D1B25F4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951F5B3" w14:textId="79061C9F" w:rsidR="00F0622B" w:rsidRPr="00155E7B" w:rsidRDefault="00F0622B" w:rsidP="001937A1">
            <w:pPr>
              <w:pStyle w:val="Caption"/>
              <w:jc w:val="center"/>
              <w:rPr>
                <w:noProof/>
              </w:rPr>
            </w:pPr>
            <w:bookmarkStart w:id="18" w:name="_Toc123560059"/>
            <w:r>
              <w:t>Figure</w:t>
            </w:r>
            <w:r>
              <w:t xml:space="preserve"> 24</w:t>
            </w:r>
            <w:r>
              <w:t xml:space="preserve">. </w:t>
            </w:r>
            <w:r w:rsidRPr="00BF5B87">
              <w:t xml:space="preserve">In plane moment and vertical deflection for </w:t>
            </w:r>
            <w:proofErr w:type="spellStart"/>
            <w:r w:rsidRPr="00BF5B87">
              <w:t>noncompoiste</w:t>
            </w:r>
            <w:proofErr w:type="spellEnd"/>
            <w:r w:rsidRPr="00BF5B87">
              <w:t xml:space="preserve"> </w:t>
            </w:r>
            <w:r>
              <w:t xml:space="preserve">&amp; composite </w:t>
            </w:r>
            <w:r w:rsidRPr="00BF5B87">
              <w:t>section</w:t>
            </w:r>
            <w:r>
              <w:t>s</w:t>
            </w:r>
            <w:bookmarkEnd w:id="18"/>
          </w:p>
        </w:tc>
      </w:tr>
      <w:tr w:rsidR="00F0622B" w:rsidRPr="00155E7B" w14:paraId="4BB8E046" w14:textId="77777777" w:rsidTr="001937A1">
        <w:tc>
          <w:tcPr>
            <w:tcW w:w="9355" w:type="dxa"/>
            <w:gridSpan w:val="2"/>
            <w:vAlign w:val="center"/>
          </w:tcPr>
          <w:p w14:paraId="741BB739" w14:textId="77777777" w:rsidR="00F0622B" w:rsidRDefault="00F0622B" w:rsidP="001937A1">
            <w:pPr>
              <w:keepNext/>
              <w:jc w:val="center"/>
            </w:pPr>
            <w:r w:rsidRPr="00155E7B">
              <w:rPr>
                <w:noProof/>
              </w:rPr>
              <w:drawing>
                <wp:inline distT="0" distB="0" distL="0" distR="0" wp14:anchorId="7B69D995" wp14:editId="26CD2BE1">
                  <wp:extent cx="3150929" cy="2913321"/>
                  <wp:effectExtent l="0" t="0" r="11430" b="1905"/>
                  <wp:docPr id="213" name="Chart 213">
                    <a:extLst xmlns:a="http://schemas.openxmlformats.org/drawingml/2006/main">
                      <a:ext uri="{FF2B5EF4-FFF2-40B4-BE49-F238E27FC236}">
                        <a16:creationId xmlns:a16="http://schemas.microsoft.com/office/drawing/2014/main" id="{60BC9C59-2349-4AAF-92C9-D5B94A8DCA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650FAF8" w14:textId="581ADDFB" w:rsidR="00F0622B" w:rsidRPr="00155E7B" w:rsidRDefault="00F0622B" w:rsidP="001937A1">
            <w:pPr>
              <w:pStyle w:val="Caption"/>
              <w:jc w:val="center"/>
              <w:rPr>
                <w:noProof/>
              </w:rPr>
            </w:pPr>
            <w:bookmarkStart w:id="19" w:name="_Toc123560060"/>
            <w:r>
              <w:t>Figure</w:t>
            </w:r>
            <w:r>
              <w:t xml:space="preserve"> 24</w:t>
            </w:r>
            <w:r>
              <w:t>.</w:t>
            </w:r>
            <w:r>
              <w:t xml:space="preserve"> </w:t>
            </w:r>
            <w:r>
              <w:t xml:space="preserve">Out </w:t>
            </w:r>
            <w:proofErr w:type="gramStart"/>
            <w:r>
              <w:t xml:space="preserve">of </w:t>
            </w:r>
            <w:r w:rsidRPr="008F525D">
              <w:t xml:space="preserve"> plane</w:t>
            </w:r>
            <w:proofErr w:type="gramEnd"/>
            <w:r w:rsidRPr="008F525D">
              <w:t xml:space="preserve"> moment and </w:t>
            </w:r>
            <w:r>
              <w:t xml:space="preserve">horizontal </w:t>
            </w:r>
            <w:r w:rsidRPr="008F525D">
              <w:t xml:space="preserve"> deflection for </w:t>
            </w:r>
            <w:proofErr w:type="spellStart"/>
            <w:r w:rsidRPr="008F525D">
              <w:t>noncompoiste</w:t>
            </w:r>
            <w:proofErr w:type="spellEnd"/>
            <w:r w:rsidRPr="008F525D">
              <w:t xml:space="preserve"> section</w:t>
            </w:r>
            <w:bookmarkEnd w:id="19"/>
          </w:p>
        </w:tc>
      </w:tr>
    </w:tbl>
    <w:p w14:paraId="0E80B1A7" w14:textId="77777777" w:rsidR="00F0622B" w:rsidRPr="00155E7B" w:rsidRDefault="00F0622B" w:rsidP="00F0622B">
      <w:pPr>
        <w:spacing w:line="259" w:lineRule="auto"/>
        <w:rPr>
          <w:rFonts w:asciiTheme="minorHAnsi" w:hAnsiTheme="minorHAnsi" w:cstheme="minorBidi"/>
          <w:sz w:val="22"/>
          <w:szCs w:val="22"/>
        </w:rPr>
      </w:pPr>
    </w:p>
    <w:p w14:paraId="7A2C0D6F" w14:textId="77777777" w:rsidR="00F0622B" w:rsidRPr="00155E7B" w:rsidRDefault="00F0622B" w:rsidP="00F0622B">
      <w:pPr>
        <w:spacing w:line="259" w:lineRule="auto"/>
        <w:rPr>
          <w:rFonts w:asciiTheme="minorHAnsi" w:hAnsiTheme="minorHAnsi" w:cstheme="minorBidi"/>
          <w:sz w:val="22"/>
          <w:szCs w:val="22"/>
        </w:rPr>
      </w:pPr>
    </w:p>
    <w:p w14:paraId="070C5D41" w14:textId="77777777" w:rsidR="00F0622B" w:rsidRPr="00155E7B" w:rsidRDefault="00F0622B" w:rsidP="00F0622B">
      <w:pPr>
        <w:spacing w:line="259" w:lineRule="auto"/>
        <w:rPr>
          <w:rFonts w:asciiTheme="minorHAnsi" w:hAnsiTheme="minorHAnsi" w:cstheme="minorBidi"/>
          <w:sz w:val="22"/>
          <w:szCs w:val="22"/>
        </w:rPr>
      </w:pPr>
    </w:p>
    <w:p w14:paraId="006238E5" w14:textId="77777777" w:rsidR="00F0622B" w:rsidRPr="00155E7B" w:rsidRDefault="00F0622B" w:rsidP="00F0622B">
      <w:pPr>
        <w:spacing w:line="259" w:lineRule="auto"/>
        <w:rPr>
          <w:rFonts w:asciiTheme="minorHAnsi" w:hAnsiTheme="minorHAnsi" w:cstheme="minorBidi"/>
          <w:sz w:val="22"/>
          <w:szCs w:val="22"/>
        </w:rPr>
      </w:pPr>
    </w:p>
    <w:p w14:paraId="532D5818" w14:textId="77777777" w:rsidR="00F0622B" w:rsidRPr="00155E7B" w:rsidRDefault="00F0622B" w:rsidP="00F0622B">
      <w:pPr>
        <w:spacing w:line="259" w:lineRule="auto"/>
        <w:rPr>
          <w:rFonts w:asciiTheme="minorHAnsi" w:hAnsiTheme="minorHAnsi" w:cstheme="minorBidi"/>
          <w:sz w:val="22"/>
          <w:szCs w:val="22"/>
        </w:rPr>
      </w:pPr>
    </w:p>
    <w:p w14:paraId="0D9985B0" w14:textId="77777777" w:rsidR="00F0622B" w:rsidRDefault="00F0622B" w:rsidP="00F0622B">
      <w:pPr>
        <w:spacing w:line="259" w:lineRule="auto"/>
        <w:rPr>
          <w:rFonts w:asciiTheme="minorHAnsi" w:hAnsiTheme="minorHAnsi" w:cstheme="minorBidi"/>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tblGrid>
      <w:tr w:rsidR="00F0622B" w14:paraId="5C01DCCD" w14:textId="77777777" w:rsidTr="001937A1">
        <w:trPr>
          <w:jc w:val="center"/>
        </w:trPr>
        <w:tc>
          <w:tcPr>
            <w:tcW w:w="7920" w:type="dxa"/>
            <w:vAlign w:val="center"/>
          </w:tcPr>
          <w:p w14:paraId="55AA6131" w14:textId="77777777" w:rsidR="00F0622B" w:rsidRDefault="00F0622B" w:rsidP="001937A1">
            <w:pPr>
              <w:keepNext/>
              <w:spacing w:line="259" w:lineRule="auto"/>
              <w:jc w:val="center"/>
            </w:pPr>
            <w:r>
              <w:rPr>
                <w:noProof/>
              </w:rPr>
              <w:lastRenderedPageBreak/>
              <w:drawing>
                <wp:inline distT="0" distB="0" distL="0" distR="0" wp14:anchorId="28192F3B" wp14:editId="6935B1C3">
                  <wp:extent cx="3701491" cy="2355495"/>
                  <wp:effectExtent l="0" t="0" r="13335" b="6985"/>
                  <wp:docPr id="242" name="Chart 242">
                    <a:extLst xmlns:a="http://schemas.openxmlformats.org/drawingml/2006/main">
                      <a:ext uri="{FF2B5EF4-FFF2-40B4-BE49-F238E27FC236}">
                        <a16:creationId xmlns:a16="http://schemas.microsoft.com/office/drawing/2014/main" id="{D8FDA5CA-C667-4E39-A9B4-510107F8BE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45F6DBF" w14:textId="3555E922" w:rsidR="00F0622B" w:rsidRDefault="00F0622B" w:rsidP="001937A1">
            <w:pPr>
              <w:pStyle w:val="Caption"/>
              <w:jc w:val="center"/>
              <w:rPr>
                <w:rFonts w:asciiTheme="minorHAnsi" w:hAnsiTheme="minorHAnsi" w:cstheme="minorBidi"/>
                <w:sz w:val="22"/>
                <w:szCs w:val="22"/>
              </w:rPr>
            </w:pPr>
            <w:bookmarkStart w:id="20" w:name="_Toc123560061"/>
            <w:r>
              <w:t>Figure</w:t>
            </w:r>
            <w:r>
              <w:t xml:space="preserve"> 25</w:t>
            </w:r>
            <w:r>
              <w:t xml:space="preserve">. Average tendon stresses at mid-span with time for the </w:t>
            </w:r>
            <w:r>
              <w:t>symmetric</w:t>
            </w:r>
            <w:r>
              <w:t xml:space="preserve"> and </w:t>
            </w:r>
            <w:r>
              <w:t>Asymmetric</w:t>
            </w:r>
            <w:r>
              <w:t xml:space="preserve"> cases</w:t>
            </w:r>
            <w:bookmarkEnd w:id="20"/>
          </w:p>
        </w:tc>
      </w:tr>
      <w:tr w:rsidR="00F0622B" w14:paraId="4EB78629" w14:textId="77777777" w:rsidTr="001937A1">
        <w:trPr>
          <w:jc w:val="center"/>
        </w:trPr>
        <w:tc>
          <w:tcPr>
            <w:tcW w:w="7920" w:type="dxa"/>
            <w:vAlign w:val="center"/>
          </w:tcPr>
          <w:p w14:paraId="4E8088F3" w14:textId="77777777" w:rsidR="00F0622B" w:rsidRDefault="00F0622B" w:rsidP="001937A1">
            <w:pPr>
              <w:keepNext/>
              <w:spacing w:line="259" w:lineRule="auto"/>
              <w:jc w:val="center"/>
            </w:pPr>
            <w:r>
              <w:rPr>
                <w:noProof/>
              </w:rPr>
              <w:drawing>
                <wp:inline distT="0" distB="0" distL="0" distR="0" wp14:anchorId="4BF1830B" wp14:editId="0B3D2AD8">
                  <wp:extent cx="3708806" cy="2562860"/>
                  <wp:effectExtent l="0" t="0" r="6350" b="8890"/>
                  <wp:docPr id="243" name="Chart 243">
                    <a:extLst xmlns:a="http://schemas.openxmlformats.org/drawingml/2006/main">
                      <a:ext uri="{FF2B5EF4-FFF2-40B4-BE49-F238E27FC236}">
                        <a16:creationId xmlns:a16="http://schemas.microsoft.com/office/drawing/2014/main" id="{B01872FC-451A-45DB-85D5-C1C4FEB79E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412C25F" w14:textId="20B8E0E3" w:rsidR="00F0622B" w:rsidRDefault="00F0622B" w:rsidP="001937A1">
            <w:pPr>
              <w:pStyle w:val="Caption"/>
              <w:jc w:val="center"/>
              <w:rPr>
                <w:rFonts w:asciiTheme="minorHAnsi" w:hAnsiTheme="minorHAnsi" w:cstheme="minorBidi"/>
                <w:sz w:val="22"/>
                <w:szCs w:val="22"/>
              </w:rPr>
            </w:pPr>
            <w:bookmarkStart w:id="21" w:name="_Toc123560062"/>
            <w:r>
              <w:t>Figure</w:t>
            </w:r>
            <w:r>
              <w:t xml:space="preserve"> 26</w:t>
            </w:r>
            <w:r>
              <w:t xml:space="preserve">. Top and bottom fiber stress </w:t>
            </w:r>
            <w:r>
              <w:t>distribution</w:t>
            </w:r>
            <w:r>
              <w:t xml:space="preserve"> at mid-span</w:t>
            </w:r>
            <w:bookmarkEnd w:id="21"/>
          </w:p>
        </w:tc>
      </w:tr>
    </w:tbl>
    <w:p w14:paraId="67B033E6" w14:textId="77777777" w:rsidR="00F0622B" w:rsidRPr="00155E7B" w:rsidRDefault="00F0622B" w:rsidP="00F0622B">
      <w:pPr>
        <w:spacing w:line="259" w:lineRule="auto"/>
        <w:rPr>
          <w:rFonts w:asciiTheme="minorHAnsi" w:hAnsiTheme="minorHAnsi" w:cstheme="minorBidi"/>
          <w:sz w:val="22"/>
          <w:szCs w:val="22"/>
        </w:rPr>
      </w:pPr>
    </w:p>
    <w:p w14:paraId="6DC3F23E" w14:textId="77777777" w:rsidR="00F0622B" w:rsidRPr="00155E7B" w:rsidRDefault="00F0622B" w:rsidP="00F0622B">
      <w:pPr>
        <w:keepNext/>
        <w:keepLines/>
        <w:numPr>
          <w:ilvl w:val="0"/>
          <w:numId w:val="7"/>
        </w:numPr>
        <w:tabs>
          <w:tab w:val="num" w:pos="360"/>
        </w:tabs>
        <w:spacing w:before="240" w:line="259" w:lineRule="auto"/>
        <w:ind w:left="0" w:firstLine="0"/>
        <w:outlineLvl w:val="0"/>
        <w:rPr>
          <w:rFonts w:eastAsiaTheme="majorEastAsia"/>
          <w:b/>
          <w:bCs/>
          <w:color w:val="000000" w:themeColor="text1"/>
        </w:rPr>
      </w:pPr>
      <w:r w:rsidRPr="00155E7B">
        <w:rPr>
          <w:rFonts w:eastAsiaTheme="majorEastAsia"/>
          <w:b/>
          <w:bCs/>
          <w:color w:val="000000" w:themeColor="text1"/>
        </w:rPr>
        <w:t>Biaxial Bending Stresses Due to Biaxial Bending: Rectangle Section</w:t>
      </w:r>
    </w:p>
    <w:p w14:paraId="11311FC0" w14:textId="77777777" w:rsidR="00F0622B" w:rsidRPr="00155E7B" w:rsidRDefault="00F0622B" w:rsidP="00F0622B">
      <w:pPr>
        <w:spacing w:line="259" w:lineRule="auto"/>
        <w:rPr>
          <w:rFonts w:asciiTheme="minorHAnsi" w:hAnsiTheme="minorHAnsi" w:cstheme="minorBidi"/>
          <w:sz w:val="22"/>
          <w:szCs w:val="22"/>
        </w:rPr>
      </w:pPr>
    </w:p>
    <w:p w14:paraId="249BB988" w14:textId="77777777" w:rsidR="00F0622B" w:rsidRPr="00155E7B" w:rsidRDefault="00F0622B" w:rsidP="00F0622B">
      <w:r w:rsidRPr="00155E7B">
        <w:t xml:space="preserve">A rectangular shape example to Estimate the strain and stress of rectangular cross-section before and after strands loss using strain compatibility approach. </w:t>
      </w:r>
    </w:p>
    <w:p w14:paraId="05295367"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f’</w:t>
      </w:r>
      <w:r w:rsidRPr="00155E7B">
        <w:rPr>
          <w:rFonts w:asciiTheme="minorHAnsi" w:hAnsiTheme="minorHAnsi" w:cstheme="minorBidi"/>
          <w:sz w:val="22"/>
          <w:szCs w:val="22"/>
          <w:vertAlign w:val="subscript"/>
        </w:rPr>
        <w:t>c</w:t>
      </w:r>
      <w:proofErr w:type="spellEnd"/>
      <w:r w:rsidRPr="00155E7B">
        <w:rPr>
          <w:rFonts w:asciiTheme="minorHAnsi" w:hAnsiTheme="minorHAnsi" w:cstheme="minorBidi"/>
          <w:sz w:val="22"/>
          <w:szCs w:val="22"/>
        </w:rPr>
        <w:t>= 5000 psi</w:t>
      </w:r>
    </w:p>
    <w:p w14:paraId="1D71445A"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noProof/>
          <w:sz w:val="22"/>
          <w:szCs w:val="22"/>
        </w:rPr>
        <w:lastRenderedPageBreak/>
        <w:drawing>
          <wp:anchor distT="0" distB="0" distL="114300" distR="114300" simplePos="0" relativeHeight="251722752" behindDoc="0" locked="0" layoutInCell="1" allowOverlap="1" wp14:anchorId="44A15EE2" wp14:editId="7DC1E9B3">
            <wp:simplePos x="0" y="0"/>
            <wp:positionH relativeFrom="column">
              <wp:posOffset>3871595</wp:posOffset>
            </wp:positionH>
            <wp:positionV relativeFrom="paragraph">
              <wp:posOffset>6985</wp:posOffset>
            </wp:positionV>
            <wp:extent cx="2305050" cy="3286125"/>
            <wp:effectExtent l="0" t="0" r="0" b="9525"/>
            <wp:wrapSquare wrapText="bothSides"/>
            <wp:docPr id="214" name="Picture 21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Chart, 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305050" cy="328612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155E7B">
        <w:rPr>
          <w:rFonts w:asciiTheme="minorHAnsi" w:hAnsiTheme="minorHAnsi" w:cstheme="minorHAnsi"/>
          <w:sz w:val="22"/>
          <w:szCs w:val="22"/>
        </w:rPr>
        <w:t>ε</w:t>
      </w:r>
      <w:r w:rsidRPr="00155E7B">
        <w:rPr>
          <w:rFonts w:asciiTheme="minorHAnsi" w:hAnsiTheme="minorHAnsi" w:cstheme="minorBidi"/>
          <w:sz w:val="22"/>
          <w:szCs w:val="22"/>
        </w:rPr>
        <w:t>’</w:t>
      </w:r>
      <w:r w:rsidRPr="00155E7B">
        <w:rPr>
          <w:rFonts w:asciiTheme="minorHAnsi" w:hAnsiTheme="minorHAnsi" w:cstheme="minorBidi"/>
          <w:sz w:val="22"/>
          <w:szCs w:val="22"/>
          <w:vertAlign w:val="subscript"/>
        </w:rPr>
        <w:t>c</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2.25</w:t>
      </w:r>
    </w:p>
    <w:p w14:paraId="1D57F170"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Three ½” low-relaxation strands 270 </w:t>
      </w:r>
      <w:proofErr w:type="spellStart"/>
      <w:r w:rsidRPr="00155E7B">
        <w:rPr>
          <w:rFonts w:asciiTheme="minorHAnsi" w:hAnsiTheme="minorHAnsi" w:cstheme="minorBidi"/>
          <w:sz w:val="22"/>
          <w:szCs w:val="22"/>
        </w:rPr>
        <w:t>ksi</w:t>
      </w:r>
      <w:proofErr w:type="spellEnd"/>
    </w:p>
    <w:p w14:paraId="51D606C4"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I</w:t>
      </w:r>
      <w:r w:rsidRPr="00155E7B">
        <w:rPr>
          <w:rFonts w:asciiTheme="minorHAnsi" w:hAnsiTheme="minorHAnsi" w:cstheme="minorBidi"/>
          <w:sz w:val="22"/>
          <w:szCs w:val="22"/>
          <w:vertAlign w:val="subscript"/>
        </w:rPr>
        <w:t>x</w:t>
      </w:r>
      <w:proofErr w:type="spellEnd"/>
      <w:r w:rsidRPr="00155E7B">
        <w:rPr>
          <w:rFonts w:asciiTheme="minorHAnsi" w:hAnsiTheme="minorHAnsi" w:cstheme="minorBidi"/>
          <w:sz w:val="22"/>
          <w:szCs w:val="22"/>
        </w:rPr>
        <w:t xml:space="preserve"> = 12 * 24</w:t>
      </w:r>
      <w:r w:rsidRPr="00155E7B">
        <w:rPr>
          <w:rFonts w:asciiTheme="minorHAnsi" w:hAnsiTheme="minorHAnsi" w:cstheme="minorBidi"/>
          <w:sz w:val="22"/>
          <w:szCs w:val="22"/>
          <w:vertAlign w:val="superscript"/>
        </w:rPr>
        <w:t xml:space="preserve">3 </w:t>
      </w:r>
      <w:r w:rsidRPr="00155E7B">
        <w:rPr>
          <w:rFonts w:asciiTheme="minorHAnsi" w:hAnsiTheme="minorHAnsi" w:cstheme="minorBidi"/>
          <w:sz w:val="22"/>
          <w:szCs w:val="22"/>
        </w:rPr>
        <w:t xml:space="preserve">/12 = 13824 in4 </w:t>
      </w:r>
    </w:p>
    <w:p w14:paraId="1ACE6612"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Iy</w:t>
      </w:r>
      <w:proofErr w:type="spellEnd"/>
      <w:r w:rsidRPr="00155E7B">
        <w:rPr>
          <w:rFonts w:asciiTheme="minorHAnsi" w:hAnsiTheme="minorHAnsi" w:cstheme="minorBidi"/>
          <w:sz w:val="22"/>
          <w:szCs w:val="22"/>
        </w:rPr>
        <w:t xml:space="preserve"> = 24*12</w:t>
      </w:r>
      <w:r w:rsidRPr="00155E7B">
        <w:rPr>
          <w:rFonts w:asciiTheme="minorHAnsi" w:hAnsiTheme="minorHAnsi" w:cstheme="minorBidi"/>
          <w:sz w:val="22"/>
          <w:szCs w:val="22"/>
          <w:vertAlign w:val="superscript"/>
        </w:rPr>
        <w:t>3</w:t>
      </w:r>
      <w:r w:rsidRPr="00155E7B">
        <w:rPr>
          <w:rFonts w:asciiTheme="minorHAnsi" w:hAnsiTheme="minorHAnsi" w:cstheme="minorBidi"/>
          <w:sz w:val="22"/>
          <w:szCs w:val="22"/>
        </w:rPr>
        <w:t>/12   = 3456 in4</w:t>
      </w:r>
    </w:p>
    <w:p w14:paraId="7B2E8459" w14:textId="77777777" w:rsidR="00F0622B" w:rsidRPr="00155E7B" w:rsidRDefault="00F0622B" w:rsidP="00F0622B">
      <w:pPr>
        <w:spacing w:line="259" w:lineRule="auto"/>
        <w:rPr>
          <w:rFonts w:asciiTheme="minorHAnsi" w:hAnsiTheme="minorHAnsi" w:cstheme="minorBidi"/>
          <w:sz w:val="22"/>
          <w:szCs w:val="22"/>
        </w:rPr>
      </w:pPr>
      <w:proofErr w:type="gramStart"/>
      <w:r w:rsidRPr="00155E7B">
        <w:rPr>
          <w:rFonts w:asciiTheme="minorHAnsi" w:hAnsiTheme="minorHAnsi" w:cstheme="minorBidi"/>
          <w:sz w:val="22"/>
          <w:szCs w:val="22"/>
        </w:rPr>
        <w:t>A</w:t>
      </w:r>
      <w:r w:rsidRPr="00155E7B">
        <w:rPr>
          <w:rFonts w:asciiTheme="minorHAnsi" w:hAnsiTheme="minorHAnsi" w:cstheme="minorBidi"/>
          <w:sz w:val="22"/>
          <w:szCs w:val="22"/>
          <w:vertAlign w:val="subscript"/>
        </w:rPr>
        <w:t xml:space="preserve">g </w:t>
      </w:r>
      <w:r w:rsidRPr="00155E7B">
        <w:rPr>
          <w:rFonts w:asciiTheme="minorHAnsi" w:hAnsiTheme="minorHAnsi" w:cstheme="minorBidi"/>
          <w:sz w:val="22"/>
          <w:szCs w:val="22"/>
        </w:rPr>
        <w:t xml:space="preserve"> =</w:t>
      </w:r>
      <w:proofErr w:type="gramEnd"/>
      <w:r w:rsidRPr="00155E7B">
        <w:rPr>
          <w:rFonts w:asciiTheme="minorHAnsi" w:hAnsiTheme="minorHAnsi" w:cstheme="minorBidi"/>
          <w:sz w:val="22"/>
          <w:szCs w:val="22"/>
        </w:rPr>
        <w:t xml:space="preserve"> 24x12 = 288 in2</w:t>
      </w:r>
    </w:p>
    <w:p w14:paraId="429832EF"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Eg</w:t>
      </w:r>
      <w:proofErr w:type="spellEnd"/>
      <w:r w:rsidRPr="00155E7B">
        <w:rPr>
          <w:rFonts w:asciiTheme="minorHAnsi" w:hAnsiTheme="minorHAnsi" w:cstheme="minorBidi"/>
          <w:sz w:val="22"/>
          <w:szCs w:val="22"/>
        </w:rPr>
        <w:t xml:space="preserve"> = 28500 </w:t>
      </w:r>
      <w:proofErr w:type="spellStart"/>
      <w:r w:rsidRPr="00155E7B">
        <w:rPr>
          <w:rFonts w:asciiTheme="minorHAnsi" w:hAnsiTheme="minorHAnsi" w:cstheme="minorBidi"/>
          <w:sz w:val="22"/>
          <w:szCs w:val="22"/>
        </w:rPr>
        <w:t>Ksi</w:t>
      </w:r>
      <w:proofErr w:type="spellEnd"/>
    </w:p>
    <w:p w14:paraId="63E6C42D"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Beam length = 8 ft (simply supported)</w:t>
      </w:r>
    </w:p>
    <w:p w14:paraId="2700EBE2" w14:textId="77777777" w:rsidR="00F0622B" w:rsidRPr="00155E7B" w:rsidRDefault="00F0622B" w:rsidP="00F0622B">
      <w:pPr>
        <w:spacing w:line="259" w:lineRule="auto"/>
        <w:rPr>
          <w:rFonts w:asciiTheme="minorHAnsi" w:hAnsiTheme="minorHAnsi" w:cstheme="minorBidi"/>
          <w:b/>
          <w:bCs/>
          <w:sz w:val="22"/>
          <w:szCs w:val="22"/>
          <w:u w:val="single"/>
        </w:rPr>
      </w:pPr>
      <w:r w:rsidRPr="00155E7B">
        <w:rPr>
          <w:rFonts w:asciiTheme="minorHAnsi" w:hAnsiTheme="minorHAnsi" w:cstheme="minorBidi"/>
          <w:b/>
          <w:bCs/>
          <w:sz w:val="22"/>
          <w:szCs w:val="22"/>
          <w:u w:val="single"/>
        </w:rPr>
        <w:t>Effective prestress at transfer</w:t>
      </w:r>
    </w:p>
    <w:p w14:paraId="69660867"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f</w:t>
      </w:r>
      <w:r w:rsidRPr="00155E7B">
        <w:rPr>
          <w:rFonts w:asciiTheme="minorHAnsi" w:hAnsiTheme="minorHAnsi" w:cstheme="minorBidi"/>
          <w:sz w:val="22"/>
          <w:szCs w:val="22"/>
          <w:vertAlign w:val="subscript"/>
        </w:rPr>
        <w:t>p</w:t>
      </w:r>
      <w:proofErr w:type="spellEnd"/>
      <w:r w:rsidRPr="00155E7B">
        <w:rPr>
          <w:rFonts w:asciiTheme="minorHAnsi" w:hAnsiTheme="minorHAnsi" w:cstheme="minorBidi"/>
          <w:sz w:val="22"/>
          <w:szCs w:val="22"/>
          <w:vertAlign w:val="subscript"/>
        </w:rPr>
        <w:t xml:space="preserve"> + </w:t>
      </w:r>
      <w:r w:rsidRPr="00155E7B">
        <w:rPr>
          <w:rFonts w:ascii="Cambria Math" w:hAnsi="Cambria Math" w:cstheme="minorBidi"/>
          <w:sz w:val="22"/>
          <w:szCs w:val="22"/>
        </w:rPr>
        <w:t>𝞓</w:t>
      </w:r>
      <w:proofErr w:type="spellStart"/>
      <w:proofErr w:type="gramStart"/>
      <w:r w:rsidRPr="00155E7B">
        <w:rPr>
          <w:rFonts w:asciiTheme="minorHAnsi" w:hAnsiTheme="minorHAnsi" w:cstheme="minorBidi"/>
          <w:sz w:val="22"/>
          <w:szCs w:val="22"/>
        </w:rPr>
        <w:t>f</w:t>
      </w:r>
      <w:r w:rsidRPr="00155E7B">
        <w:rPr>
          <w:rFonts w:asciiTheme="minorHAnsi" w:hAnsiTheme="minorHAnsi" w:cstheme="minorBidi"/>
          <w:sz w:val="22"/>
          <w:szCs w:val="22"/>
          <w:vertAlign w:val="subscript"/>
        </w:rPr>
        <w:t>pES</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w:t>
      </w:r>
      <w:proofErr w:type="gramEnd"/>
      <w:r w:rsidRPr="00155E7B">
        <w:rPr>
          <w:rFonts w:asciiTheme="minorHAnsi" w:hAnsiTheme="minorHAnsi" w:cstheme="minorBidi"/>
          <w:sz w:val="22"/>
          <w:szCs w:val="22"/>
        </w:rPr>
        <w:t xml:space="preserve"> 0.75f</w:t>
      </w:r>
      <w:r w:rsidRPr="00155E7B">
        <w:rPr>
          <w:rFonts w:asciiTheme="minorHAnsi" w:hAnsiTheme="minorHAnsi" w:cstheme="minorBidi"/>
          <w:sz w:val="22"/>
          <w:szCs w:val="22"/>
          <w:vertAlign w:val="subscript"/>
        </w:rPr>
        <w:t xml:space="preserve">pu              </w:t>
      </w:r>
      <w:r w:rsidRPr="00155E7B">
        <w:rPr>
          <w:rFonts w:asciiTheme="minorHAnsi" w:hAnsiTheme="minorHAnsi" w:cstheme="minorBidi"/>
          <w:sz w:val="22"/>
          <w:szCs w:val="22"/>
        </w:rPr>
        <w:t>(S5.9.5.3)</w:t>
      </w:r>
    </w:p>
    <w:p w14:paraId="0A5D4651"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              f</w:t>
      </w:r>
      <w:r w:rsidRPr="00155E7B">
        <w:rPr>
          <w:rFonts w:asciiTheme="minorHAnsi" w:hAnsiTheme="minorHAnsi" w:cstheme="minorBidi"/>
          <w:sz w:val="22"/>
          <w:szCs w:val="22"/>
          <w:vertAlign w:val="subscript"/>
        </w:rPr>
        <w:t xml:space="preserve">ps </w:t>
      </w:r>
      <w:r w:rsidRPr="00155E7B">
        <w:rPr>
          <w:rFonts w:asciiTheme="minorHAnsi" w:hAnsiTheme="minorHAnsi" w:cstheme="minorBidi"/>
          <w:sz w:val="22"/>
          <w:szCs w:val="22"/>
        </w:rPr>
        <w:t xml:space="preserve">  = 0.75 * 270 = 202.5 </w:t>
      </w:r>
      <w:proofErr w:type="spellStart"/>
      <w:r w:rsidRPr="00155E7B">
        <w:rPr>
          <w:rFonts w:asciiTheme="minorHAnsi" w:hAnsiTheme="minorHAnsi" w:cstheme="minorBidi"/>
          <w:sz w:val="22"/>
          <w:szCs w:val="22"/>
        </w:rPr>
        <w:t>Ksi</w:t>
      </w:r>
      <w:proofErr w:type="spellEnd"/>
    </w:p>
    <w:p w14:paraId="375F3E4F" w14:textId="77777777" w:rsidR="00F0622B" w:rsidRPr="00155E7B" w:rsidRDefault="00F0622B" w:rsidP="00F0622B">
      <w:pPr>
        <w:spacing w:line="259" w:lineRule="auto"/>
        <w:rPr>
          <w:rFonts w:asciiTheme="minorHAnsi" w:hAnsiTheme="minorHAnsi" w:cstheme="minorBidi"/>
          <w:bCs/>
          <w:sz w:val="22"/>
          <w:szCs w:val="22"/>
        </w:rPr>
      </w:pPr>
      <m:oMathPara>
        <m:oMath>
          <m:sSub>
            <m:sSubPr>
              <m:ctrlPr>
                <w:rPr>
                  <w:rFonts w:ascii="Cambria Math" w:hAnsi="Cambria Math" w:cstheme="minorBidi"/>
                  <w:bCs/>
                  <w:sz w:val="22"/>
                  <w:szCs w:val="22"/>
                </w:rPr>
              </m:ctrlPr>
            </m:sSubPr>
            <m:e>
              <m:r>
                <m:rPr>
                  <m:scr m:val="sans-serif"/>
                  <m:sty m:val="bi"/>
                </m:rPr>
                <w:rPr>
                  <w:rFonts w:ascii="Cambria Math" w:hAnsi="Cambria Math" w:cstheme="minorBidi"/>
                  <w:sz w:val="22"/>
                  <w:szCs w:val="22"/>
                </w:rPr>
                <m:t>Δ</m:t>
              </m:r>
              <m:r>
                <m:rPr>
                  <m:sty m:val="bi"/>
                </m:rPr>
                <w:rPr>
                  <w:rFonts w:ascii="Cambria Math" w:hAnsi="Cambria Math" w:cstheme="minorBidi"/>
                  <w:sz w:val="22"/>
                  <w:szCs w:val="22"/>
                </w:rPr>
                <m:t>f</m:t>
              </m:r>
            </m:e>
            <m:sub>
              <m:r>
                <m:rPr>
                  <m:sty m:val="bi"/>
                </m:rPr>
                <w:rPr>
                  <w:rFonts w:ascii="Cambria Math" w:hAnsi="Cambria Math" w:cstheme="minorBidi"/>
                  <w:sz w:val="22"/>
                  <w:szCs w:val="22"/>
                </w:rPr>
                <m:t>pES</m:t>
              </m:r>
              <m:r>
                <m:rPr>
                  <m:sty m:val="p"/>
                </m:rPr>
                <w:rPr>
                  <w:rFonts w:ascii="Cambria Math" w:hAnsi="Cambria Math" w:cstheme="minorBidi"/>
                  <w:sz w:val="22"/>
                  <w:szCs w:val="22"/>
                </w:rPr>
                <m:t xml:space="preserve"> </m:t>
              </m:r>
            </m:sub>
          </m:sSub>
          <m:r>
            <m:rPr>
              <m:sty m:val="p"/>
            </m:rPr>
            <w:rPr>
              <w:rFonts w:ascii="Cambria Math" w:hAnsi="Cambria Math" w:cstheme="minorBidi"/>
              <w:sz w:val="22"/>
              <w:szCs w:val="22"/>
            </w:rPr>
            <m:t>=</m:t>
          </m:r>
          <m:f>
            <m:fPr>
              <m:ctrlPr>
                <w:rPr>
                  <w:rFonts w:ascii="Cambria Math" w:hAnsi="Cambria Math" w:cstheme="minorBidi"/>
                  <w:bCs/>
                  <w:sz w:val="22"/>
                  <w:szCs w:val="22"/>
                </w:rPr>
              </m:ctrlPr>
            </m:fPr>
            <m:num>
              <m:sSub>
                <m:sSubPr>
                  <m:ctrlPr>
                    <w:rPr>
                      <w:rFonts w:ascii="Cambria Math" w:hAnsi="Cambria Math" w:cstheme="minorBidi"/>
                      <w:bCs/>
                      <w:sz w:val="22"/>
                      <w:szCs w:val="22"/>
                    </w:rPr>
                  </m:ctrlPr>
                </m:sSubPr>
                <m:e>
                  <m:r>
                    <m:rPr>
                      <m:sty m:val="bi"/>
                    </m:rPr>
                    <w:rPr>
                      <w:rFonts w:ascii="Cambria Math" w:hAnsi="Cambria Math" w:cstheme="minorBidi"/>
                      <w:sz w:val="22"/>
                      <w:szCs w:val="22"/>
                    </w:rPr>
                    <m:t>E</m:t>
                  </m:r>
                </m:e>
                <m:sub>
                  <m:r>
                    <m:rPr>
                      <m:sty m:val="bi"/>
                    </m:rPr>
                    <w:rPr>
                      <w:rFonts w:ascii="Cambria Math" w:hAnsi="Cambria Math" w:cstheme="minorBidi"/>
                      <w:sz w:val="22"/>
                      <w:szCs w:val="22"/>
                    </w:rPr>
                    <m:t>ps</m:t>
                  </m:r>
                </m:sub>
              </m:sSub>
            </m:num>
            <m:den>
              <m:sSub>
                <m:sSubPr>
                  <m:ctrlPr>
                    <w:rPr>
                      <w:rFonts w:ascii="Cambria Math" w:hAnsi="Cambria Math" w:cstheme="minorBidi"/>
                      <w:bCs/>
                      <w:sz w:val="22"/>
                      <w:szCs w:val="22"/>
                    </w:rPr>
                  </m:ctrlPr>
                </m:sSubPr>
                <m:e>
                  <m:r>
                    <m:rPr>
                      <m:sty m:val="bi"/>
                    </m:rPr>
                    <w:rPr>
                      <w:rFonts w:ascii="Cambria Math" w:hAnsi="Cambria Math" w:cstheme="minorBidi"/>
                      <w:sz w:val="22"/>
                      <w:szCs w:val="22"/>
                    </w:rPr>
                    <m:t>E</m:t>
                  </m:r>
                </m:e>
                <m:sub>
                  <m:r>
                    <m:rPr>
                      <m:sty m:val="bi"/>
                    </m:rPr>
                    <w:rPr>
                      <w:rFonts w:ascii="Cambria Math" w:hAnsi="Cambria Math" w:cstheme="minorBidi"/>
                      <w:sz w:val="22"/>
                      <w:szCs w:val="22"/>
                    </w:rPr>
                    <m:t>ct</m:t>
                  </m:r>
                </m:sub>
              </m:sSub>
            </m:den>
          </m:f>
          <m:sSub>
            <m:sSubPr>
              <m:ctrlPr>
                <w:rPr>
                  <w:rFonts w:ascii="Cambria Math" w:hAnsi="Cambria Math" w:cstheme="minorBidi"/>
                  <w:bCs/>
                  <w:i/>
                  <w:sz w:val="22"/>
                  <w:szCs w:val="22"/>
                </w:rPr>
              </m:ctrlPr>
            </m:sSubPr>
            <m:e>
              <m:r>
                <w:rPr>
                  <w:rFonts w:ascii="Cambria Math" w:hAnsi="Cambria Math" w:cstheme="minorBidi"/>
                  <w:sz w:val="22"/>
                  <w:szCs w:val="22"/>
                </w:rPr>
                <m:t>f</m:t>
              </m:r>
            </m:e>
            <m:sub>
              <m:r>
                <w:rPr>
                  <w:rFonts w:ascii="Cambria Math" w:hAnsi="Cambria Math" w:cstheme="minorBidi"/>
                  <w:sz w:val="22"/>
                  <w:szCs w:val="22"/>
                </w:rPr>
                <m:t xml:space="preserve">cgp   </m:t>
              </m:r>
            </m:sub>
          </m:sSub>
          <m:r>
            <w:rPr>
              <w:rFonts w:ascii="Cambria Math" w:hAnsi="Cambria Math" w:cstheme="minorBidi"/>
              <w:sz w:val="22"/>
              <w:szCs w:val="22"/>
            </w:rPr>
            <m:t xml:space="preserve">   (AASHTO LRFD 5.9.5.2.3 a-1)</m:t>
          </m:r>
        </m:oMath>
      </m:oMathPara>
    </w:p>
    <w:p w14:paraId="5BE62EF8" w14:textId="77777777" w:rsidR="00F0622B" w:rsidRPr="00155E7B" w:rsidRDefault="00F0622B" w:rsidP="00F0622B">
      <w:pPr>
        <w:spacing w:line="259" w:lineRule="auto"/>
        <w:rPr>
          <w:rFonts w:asciiTheme="minorHAnsi" w:hAnsiTheme="minorHAnsi" w:cstheme="minorBidi"/>
          <w:bCs/>
          <w:sz w:val="22"/>
          <w:szCs w:val="22"/>
        </w:rPr>
      </w:pPr>
      <m:oMathPara>
        <m:oMath>
          <m:sSub>
            <m:sSubPr>
              <m:ctrlPr>
                <w:rPr>
                  <w:rFonts w:ascii="Cambria Math" w:hAnsi="Cambria Math" w:cstheme="minorBidi"/>
                  <w:bCs/>
                  <w:sz w:val="22"/>
                  <w:szCs w:val="22"/>
                </w:rPr>
              </m:ctrlPr>
            </m:sSubPr>
            <m:e>
              <m:r>
                <m:rPr>
                  <m:scr m:val="sans-serif"/>
                  <m:sty m:val="bi"/>
                </m:rPr>
                <w:rPr>
                  <w:rFonts w:ascii="Cambria Math" w:hAnsi="Cambria Math" w:cstheme="minorBidi"/>
                  <w:sz w:val="22"/>
                  <w:szCs w:val="22"/>
                </w:rPr>
                <m:t>Δ</m:t>
              </m:r>
              <m:r>
                <m:rPr>
                  <m:sty m:val="bi"/>
                </m:rPr>
                <w:rPr>
                  <w:rFonts w:ascii="Cambria Math" w:hAnsi="Cambria Math" w:cstheme="minorBidi"/>
                  <w:sz w:val="22"/>
                  <w:szCs w:val="22"/>
                </w:rPr>
                <m:t>f</m:t>
              </m:r>
            </m:e>
            <m:sub>
              <m:r>
                <m:rPr>
                  <m:sty m:val="bi"/>
                </m:rPr>
                <w:rPr>
                  <w:rFonts w:ascii="Cambria Math" w:hAnsi="Cambria Math" w:cstheme="minorBidi"/>
                  <w:sz w:val="22"/>
                  <w:szCs w:val="22"/>
                </w:rPr>
                <m:t>pES</m:t>
              </m:r>
              <m:r>
                <m:rPr>
                  <m:sty m:val="p"/>
                </m:rPr>
                <w:rPr>
                  <w:rFonts w:ascii="Cambria Math" w:hAnsi="Cambria Math" w:cstheme="minorBidi"/>
                  <w:sz w:val="22"/>
                  <w:szCs w:val="22"/>
                </w:rPr>
                <m:t xml:space="preserve"> </m:t>
              </m:r>
            </m:sub>
          </m:sSub>
          <m:r>
            <m:rPr>
              <m:sty m:val="p"/>
            </m:rPr>
            <w:rPr>
              <w:rFonts w:ascii="Cambria Math" w:hAnsi="Cambria Math" w:cstheme="minorBidi"/>
              <w:sz w:val="22"/>
              <w:szCs w:val="22"/>
            </w:rPr>
            <m:t>=</m:t>
          </m:r>
          <m:f>
            <m:fPr>
              <m:ctrlPr>
                <w:rPr>
                  <w:rFonts w:ascii="Cambria Math" w:hAnsi="Cambria Math" w:cstheme="minorBidi"/>
                  <w:bCs/>
                  <w:sz w:val="22"/>
                  <w:szCs w:val="22"/>
                </w:rPr>
              </m:ctrlPr>
            </m:fPr>
            <m:num>
              <m:sSub>
                <m:sSubPr>
                  <m:ctrlPr>
                    <w:rPr>
                      <w:rFonts w:ascii="Cambria Math" w:hAnsi="Cambria Math" w:cstheme="minorBidi"/>
                      <w:bCs/>
                      <w:sz w:val="22"/>
                      <w:szCs w:val="22"/>
                    </w:rPr>
                  </m:ctrlPr>
                </m:sSubPr>
                <m:e>
                  <m:r>
                    <m:rPr>
                      <m:sty m:val="bi"/>
                    </m:rPr>
                    <w:rPr>
                      <w:rFonts w:ascii="Cambria Math" w:hAnsi="Cambria Math" w:cstheme="minorBidi"/>
                      <w:sz w:val="22"/>
                      <w:szCs w:val="22"/>
                    </w:rPr>
                    <m:t>A</m:t>
                  </m:r>
                </m:e>
                <m:sub>
                  <m:r>
                    <m:rPr>
                      <m:sty m:val="bi"/>
                    </m:rPr>
                    <w:rPr>
                      <w:rFonts w:ascii="Cambria Math" w:hAnsi="Cambria Math" w:cstheme="minorBidi"/>
                      <w:sz w:val="22"/>
                      <w:szCs w:val="22"/>
                    </w:rPr>
                    <m:t>ps</m:t>
                  </m:r>
                </m:sub>
              </m:sSub>
              <m:sSub>
                <m:sSubPr>
                  <m:ctrlPr>
                    <w:rPr>
                      <w:rFonts w:ascii="Cambria Math" w:hAnsi="Cambria Math" w:cstheme="minorBidi"/>
                      <w:bCs/>
                      <w:sz w:val="22"/>
                      <w:szCs w:val="22"/>
                    </w:rPr>
                  </m:ctrlPr>
                </m:sSubPr>
                <m:e>
                  <m:r>
                    <m:rPr>
                      <m:sty m:val="bi"/>
                    </m:rPr>
                    <w:rPr>
                      <w:rFonts w:ascii="Cambria Math" w:hAnsi="Cambria Math" w:cstheme="minorBidi"/>
                      <w:sz w:val="22"/>
                      <w:szCs w:val="22"/>
                    </w:rPr>
                    <m:t>f</m:t>
                  </m:r>
                </m:e>
                <m:sub>
                  <m:r>
                    <m:rPr>
                      <m:sty m:val="bi"/>
                    </m:rPr>
                    <w:rPr>
                      <w:rFonts w:ascii="Cambria Math" w:hAnsi="Cambria Math" w:cstheme="minorBidi"/>
                      <w:sz w:val="22"/>
                      <w:szCs w:val="22"/>
                    </w:rPr>
                    <m:t>ps</m:t>
                  </m:r>
                </m:sub>
              </m:sSub>
              <m:d>
                <m:dPr>
                  <m:ctrlPr>
                    <w:rPr>
                      <w:rFonts w:ascii="Cambria Math" w:hAnsi="Cambria Math" w:cstheme="minorBidi"/>
                      <w:bCs/>
                      <w:sz w:val="22"/>
                      <w:szCs w:val="22"/>
                    </w:rPr>
                  </m:ctrlPr>
                </m:dPr>
                <m:e>
                  <m:sSub>
                    <m:sSubPr>
                      <m:ctrlPr>
                        <w:rPr>
                          <w:rFonts w:ascii="Cambria Math" w:hAnsi="Cambria Math" w:cstheme="minorBidi"/>
                          <w:bCs/>
                          <w:sz w:val="22"/>
                          <w:szCs w:val="22"/>
                        </w:rPr>
                      </m:ctrlPr>
                    </m:sSubPr>
                    <m:e>
                      <m:r>
                        <m:rPr>
                          <m:sty m:val="bi"/>
                        </m:rPr>
                        <w:rPr>
                          <w:rFonts w:ascii="Cambria Math" w:hAnsi="Cambria Math" w:cstheme="minorBidi"/>
                          <w:sz w:val="22"/>
                          <w:szCs w:val="22"/>
                        </w:rPr>
                        <m:t>I</m:t>
                      </m:r>
                    </m:e>
                    <m:sub>
                      <m:r>
                        <m:rPr>
                          <m:sty m:val="bi"/>
                        </m:rPr>
                        <w:rPr>
                          <w:rFonts w:ascii="Cambria Math" w:hAnsi="Cambria Math" w:cstheme="minorBidi"/>
                          <w:sz w:val="22"/>
                          <w:szCs w:val="22"/>
                        </w:rPr>
                        <m:t>g</m:t>
                      </m:r>
                    </m:sub>
                  </m:sSub>
                  <m:r>
                    <m:rPr>
                      <m:sty m:val="p"/>
                    </m:rPr>
                    <w:rPr>
                      <w:rFonts w:ascii="Cambria Math" w:hAnsi="Cambria Math" w:cstheme="minorBidi"/>
                      <w:sz w:val="22"/>
                      <w:szCs w:val="22"/>
                    </w:rPr>
                    <m:t>+</m:t>
                  </m:r>
                  <m:sSubSup>
                    <m:sSubSupPr>
                      <m:ctrlPr>
                        <w:rPr>
                          <w:rFonts w:ascii="Cambria Math" w:hAnsi="Cambria Math" w:cstheme="minorBidi"/>
                          <w:bCs/>
                          <w:sz w:val="22"/>
                          <w:szCs w:val="22"/>
                        </w:rPr>
                      </m:ctrlPr>
                    </m:sSubSupPr>
                    <m:e>
                      <m:r>
                        <m:rPr>
                          <m:sty m:val="bi"/>
                        </m:rPr>
                        <w:rPr>
                          <w:rFonts w:ascii="Cambria Math" w:hAnsi="Cambria Math" w:cstheme="minorBidi"/>
                          <w:sz w:val="22"/>
                          <w:szCs w:val="22"/>
                        </w:rPr>
                        <m:t>e</m:t>
                      </m:r>
                    </m:e>
                    <m:sub>
                      <m:r>
                        <m:rPr>
                          <m:sty m:val="bi"/>
                        </m:rPr>
                        <w:rPr>
                          <w:rFonts w:ascii="Cambria Math" w:hAnsi="Cambria Math" w:cstheme="minorBidi"/>
                          <w:sz w:val="22"/>
                          <w:szCs w:val="22"/>
                        </w:rPr>
                        <m:t>c</m:t>
                      </m:r>
                    </m:sub>
                    <m:sup>
                      <m:r>
                        <m:rPr>
                          <m:sty m:val="b"/>
                        </m:rPr>
                        <w:rPr>
                          <w:rFonts w:ascii="Cambria Math" w:hAnsi="Cambria Math" w:cstheme="minorBidi"/>
                          <w:sz w:val="22"/>
                          <w:szCs w:val="22"/>
                        </w:rPr>
                        <m:t>2</m:t>
                      </m:r>
                    </m:sup>
                  </m:sSubSup>
                  <m:sSub>
                    <m:sSubPr>
                      <m:ctrlPr>
                        <w:rPr>
                          <w:rFonts w:ascii="Cambria Math" w:hAnsi="Cambria Math" w:cstheme="minorBidi"/>
                          <w:bCs/>
                          <w:sz w:val="22"/>
                          <w:szCs w:val="22"/>
                        </w:rPr>
                      </m:ctrlPr>
                    </m:sSubPr>
                    <m:e>
                      <m:r>
                        <m:rPr>
                          <m:sty m:val="bi"/>
                        </m:rPr>
                        <w:rPr>
                          <w:rFonts w:ascii="Cambria Math" w:hAnsi="Cambria Math" w:cstheme="minorBidi"/>
                          <w:sz w:val="22"/>
                          <w:szCs w:val="22"/>
                        </w:rPr>
                        <m:t>A</m:t>
                      </m:r>
                    </m:e>
                    <m:sub>
                      <m:r>
                        <m:rPr>
                          <m:sty m:val="bi"/>
                        </m:rPr>
                        <w:rPr>
                          <w:rFonts w:ascii="Cambria Math" w:hAnsi="Cambria Math" w:cstheme="minorBidi"/>
                          <w:sz w:val="22"/>
                          <w:szCs w:val="22"/>
                        </w:rPr>
                        <m:t>g</m:t>
                      </m:r>
                    </m:sub>
                  </m:sSub>
                </m:e>
              </m:d>
              <m:r>
                <m:rPr>
                  <m:sty m:val="p"/>
                </m:rPr>
                <w:rPr>
                  <w:rFonts w:ascii="Cambria Math" w:hAnsi="Cambria Math" w:cstheme="minorBidi"/>
                  <w:sz w:val="22"/>
                  <w:szCs w:val="22"/>
                </w:rPr>
                <m:t>-</m:t>
              </m:r>
              <m:sSub>
                <m:sSubPr>
                  <m:ctrlPr>
                    <w:rPr>
                      <w:rFonts w:ascii="Cambria Math" w:hAnsi="Cambria Math" w:cstheme="minorBidi"/>
                      <w:bCs/>
                      <w:sz w:val="22"/>
                      <w:szCs w:val="22"/>
                    </w:rPr>
                  </m:ctrlPr>
                </m:sSubPr>
                <m:e>
                  <m:r>
                    <m:rPr>
                      <m:sty m:val="bi"/>
                    </m:rPr>
                    <w:rPr>
                      <w:rFonts w:ascii="Cambria Math" w:hAnsi="Cambria Math" w:cstheme="minorBidi"/>
                      <w:sz w:val="22"/>
                      <w:szCs w:val="22"/>
                    </w:rPr>
                    <m:t>e</m:t>
                  </m:r>
                </m:e>
                <m:sub>
                  <m:r>
                    <m:rPr>
                      <m:sty m:val="bi"/>
                    </m:rPr>
                    <w:rPr>
                      <w:rFonts w:ascii="Cambria Math" w:hAnsi="Cambria Math" w:cstheme="minorBidi"/>
                      <w:sz w:val="22"/>
                      <w:szCs w:val="22"/>
                    </w:rPr>
                    <m:t>c</m:t>
                  </m:r>
                </m:sub>
              </m:sSub>
              <m:sSub>
                <m:sSubPr>
                  <m:ctrlPr>
                    <w:rPr>
                      <w:rFonts w:ascii="Cambria Math" w:hAnsi="Cambria Math" w:cstheme="minorBidi"/>
                      <w:bCs/>
                      <w:sz w:val="22"/>
                      <w:szCs w:val="22"/>
                    </w:rPr>
                  </m:ctrlPr>
                </m:sSubPr>
                <m:e>
                  <m:r>
                    <m:rPr>
                      <m:sty m:val="bi"/>
                    </m:rPr>
                    <w:rPr>
                      <w:rFonts w:ascii="Cambria Math" w:hAnsi="Cambria Math" w:cstheme="minorBidi"/>
                      <w:sz w:val="22"/>
                      <w:szCs w:val="22"/>
                    </w:rPr>
                    <m:t>M</m:t>
                  </m:r>
                </m:e>
                <m:sub>
                  <m:r>
                    <m:rPr>
                      <m:sty m:val="bi"/>
                    </m:rPr>
                    <w:rPr>
                      <w:rFonts w:ascii="Cambria Math" w:hAnsi="Cambria Math" w:cstheme="minorBidi"/>
                      <w:sz w:val="22"/>
                      <w:szCs w:val="22"/>
                    </w:rPr>
                    <m:t>g</m:t>
                  </m:r>
                </m:sub>
              </m:sSub>
              <m:sSub>
                <m:sSubPr>
                  <m:ctrlPr>
                    <w:rPr>
                      <w:rFonts w:ascii="Cambria Math" w:hAnsi="Cambria Math" w:cstheme="minorBidi"/>
                      <w:bCs/>
                      <w:sz w:val="22"/>
                      <w:szCs w:val="22"/>
                    </w:rPr>
                  </m:ctrlPr>
                </m:sSubPr>
                <m:e>
                  <m:r>
                    <m:rPr>
                      <m:sty m:val="bi"/>
                    </m:rPr>
                    <w:rPr>
                      <w:rFonts w:ascii="Cambria Math" w:hAnsi="Cambria Math" w:cstheme="minorBidi"/>
                      <w:sz w:val="22"/>
                      <w:szCs w:val="22"/>
                    </w:rPr>
                    <m:t>A</m:t>
                  </m:r>
                </m:e>
                <m:sub>
                  <m:r>
                    <m:rPr>
                      <m:sty m:val="bi"/>
                    </m:rPr>
                    <w:rPr>
                      <w:rFonts w:ascii="Cambria Math" w:hAnsi="Cambria Math" w:cstheme="minorBidi"/>
                      <w:sz w:val="22"/>
                      <w:szCs w:val="22"/>
                    </w:rPr>
                    <m:t>g</m:t>
                  </m:r>
                </m:sub>
              </m:sSub>
            </m:num>
            <m:den>
              <m:sSub>
                <m:sSubPr>
                  <m:ctrlPr>
                    <w:rPr>
                      <w:rFonts w:ascii="Cambria Math" w:hAnsi="Cambria Math" w:cstheme="minorBidi"/>
                      <w:bCs/>
                      <w:sz w:val="22"/>
                      <w:szCs w:val="22"/>
                    </w:rPr>
                  </m:ctrlPr>
                </m:sSubPr>
                <m:e>
                  <m:r>
                    <m:rPr>
                      <m:sty m:val="bi"/>
                    </m:rPr>
                    <w:rPr>
                      <w:rFonts w:ascii="Cambria Math" w:hAnsi="Cambria Math" w:cstheme="minorBidi"/>
                      <w:sz w:val="22"/>
                      <w:szCs w:val="22"/>
                    </w:rPr>
                    <m:t>A</m:t>
                  </m:r>
                </m:e>
                <m:sub>
                  <m:r>
                    <m:rPr>
                      <m:sty m:val="bi"/>
                    </m:rPr>
                    <w:rPr>
                      <w:rFonts w:ascii="Cambria Math" w:hAnsi="Cambria Math" w:cstheme="minorBidi"/>
                      <w:sz w:val="22"/>
                      <w:szCs w:val="22"/>
                    </w:rPr>
                    <m:t>ps</m:t>
                  </m:r>
                </m:sub>
              </m:sSub>
              <m:d>
                <m:dPr>
                  <m:ctrlPr>
                    <w:rPr>
                      <w:rFonts w:ascii="Cambria Math" w:hAnsi="Cambria Math" w:cstheme="minorBidi"/>
                      <w:bCs/>
                      <w:sz w:val="22"/>
                      <w:szCs w:val="22"/>
                    </w:rPr>
                  </m:ctrlPr>
                </m:dPr>
                <m:e>
                  <m:sSub>
                    <m:sSubPr>
                      <m:ctrlPr>
                        <w:rPr>
                          <w:rFonts w:ascii="Cambria Math" w:hAnsi="Cambria Math" w:cstheme="minorBidi"/>
                          <w:bCs/>
                          <w:sz w:val="22"/>
                          <w:szCs w:val="22"/>
                        </w:rPr>
                      </m:ctrlPr>
                    </m:sSubPr>
                    <m:e>
                      <m:r>
                        <m:rPr>
                          <m:sty m:val="bi"/>
                        </m:rPr>
                        <w:rPr>
                          <w:rFonts w:ascii="Cambria Math" w:hAnsi="Cambria Math" w:cstheme="minorBidi"/>
                          <w:sz w:val="22"/>
                          <w:szCs w:val="22"/>
                        </w:rPr>
                        <m:t>I</m:t>
                      </m:r>
                    </m:e>
                    <m:sub>
                      <m:r>
                        <m:rPr>
                          <m:sty m:val="bi"/>
                        </m:rPr>
                        <w:rPr>
                          <w:rFonts w:ascii="Cambria Math" w:hAnsi="Cambria Math" w:cstheme="minorBidi"/>
                          <w:sz w:val="22"/>
                          <w:szCs w:val="22"/>
                        </w:rPr>
                        <m:t>g</m:t>
                      </m:r>
                    </m:sub>
                  </m:sSub>
                  <m:r>
                    <m:rPr>
                      <m:sty m:val="p"/>
                    </m:rPr>
                    <w:rPr>
                      <w:rFonts w:ascii="Cambria Math" w:hAnsi="Cambria Math" w:cstheme="minorBidi"/>
                      <w:sz w:val="22"/>
                      <w:szCs w:val="22"/>
                    </w:rPr>
                    <m:t>+</m:t>
                  </m:r>
                  <m:sSubSup>
                    <m:sSubSupPr>
                      <m:ctrlPr>
                        <w:rPr>
                          <w:rFonts w:ascii="Cambria Math" w:hAnsi="Cambria Math" w:cstheme="minorBidi"/>
                          <w:bCs/>
                          <w:sz w:val="22"/>
                          <w:szCs w:val="22"/>
                        </w:rPr>
                      </m:ctrlPr>
                    </m:sSubSupPr>
                    <m:e>
                      <m:r>
                        <m:rPr>
                          <m:sty m:val="bi"/>
                        </m:rPr>
                        <w:rPr>
                          <w:rFonts w:ascii="Cambria Math" w:hAnsi="Cambria Math" w:cstheme="minorBidi"/>
                          <w:sz w:val="22"/>
                          <w:szCs w:val="22"/>
                        </w:rPr>
                        <m:t>e</m:t>
                      </m:r>
                    </m:e>
                    <m:sub>
                      <m:r>
                        <m:rPr>
                          <m:sty m:val="bi"/>
                        </m:rPr>
                        <w:rPr>
                          <w:rFonts w:ascii="Cambria Math" w:hAnsi="Cambria Math" w:cstheme="minorBidi"/>
                          <w:sz w:val="22"/>
                          <w:szCs w:val="22"/>
                        </w:rPr>
                        <m:t>c</m:t>
                      </m:r>
                    </m:sub>
                    <m:sup>
                      <m:r>
                        <m:rPr>
                          <m:sty m:val="b"/>
                        </m:rPr>
                        <w:rPr>
                          <w:rFonts w:ascii="Cambria Math" w:hAnsi="Cambria Math" w:cstheme="minorBidi"/>
                          <w:sz w:val="22"/>
                          <w:szCs w:val="22"/>
                        </w:rPr>
                        <m:t>2</m:t>
                      </m:r>
                    </m:sup>
                  </m:sSubSup>
                  <m:sSub>
                    <m:sSubPr>
                      <m:ctrlPr>
                        <w:rPr>
                          <w:rFonts w:ascii="Cambria Math" w:hAnsi="Cambria Math" w:cstheme="minorBidi"/>
                          <w:bCs/>
                          <w:sz w:val="22"/>
                          <w:szCs w:val="22"/>
                        </w:rPr>
                      </m:ctrlPr>
                    </m:sSubPr>
                    <m:e>
                      <m:r>
                        <m:rPr>
                          <m:sty m:val="bi"/>
                        </m:rPr>
                        <w:rPr>
                          <w:rFonts w:ascii="Cambria Math" w:hAnsi="Cambria Math" w:cstheme="minorBidi"/>
                          <w:sz w:val="22"/>
                          <w:szCs w:val="22"/>
                        </w:rPr>
                        <m:t>A</m:t>
                      </m:r>
                    </m:e>
                    <m:sub>
                      <m:r>
                        <m:rPr>
                          <m:sty m:val="bi"/>
                        </m:rPr>
                        <w:rPr>
                          <w:rFonts w:ascii="Cambria Math" w:hAnsi="Cambria Math" w:cstheme="minorBidi"/>
                          <w:sz w:val="22"/>
                          <w:szCs w:val="22"/>
                        </w:rPr>
                        <m:t>g</m:t>
                      </m:r>
                    </m:sub>
                  </m:sSub>
                </m:e>
              </m:d>
              <m:r>
                <m:rPr>
                  <m:sty m:val="p"/>
                </m:rPr>
                <w:rPr>
                  <w:rFonts w:ascii="Cambria Math" w:hAnsi="Cambria Math" w:cstheme="minorBidi"/>
                  <w:sz w:val="22"/>
                  <w:szCs w:val="22"/>
                </w:rPr>
                <m:t>+</m:t>
              </m:r>
              <m:f>
                <m:fPr>
                  <m:ctrlPr>
                    <w:rPr>
                      <w:rFonts w:ascii="Cambria Math" w:hAnsi="Cambria Math" w:cstheme="minorBidi"/>
                      <w:bCs/>
                      <w:sz w:val="22"/>
                      <w:szCs w:val="22"/>
                    </w:rPr>
                  </m:ctrlPr>
                </m:fPr>
                <m:num>
                  <m:sSub>
                    <m:sSubPr>
                      <m:ctrlPr>
                        <w:rPr>
                          <w:rFonts w:ascii="Cambria Math" w:hAnsi="Cambria Math" w:cstheme="minorBidi"/>
                          <w:bCs/>
                          <w:sz w:val="22"/>
                          <w:szCs w:val="22"/>
                        </w:rPr>
                      </m:ctrlPr>
                    </m:sSubPr>
                    <m:e>
                      <m:r>
                        <m:rPr>
                          <m:sty m:val="bi"/>
                        </m:rPr>
                        <w:rPr>
                          <w:rFonts w:ascii="Cambria Math" w:hAnsi="Cambria Math" w:cstheme="minorBidi"/>
                          <w:sz w:val="22"/>
                          <w:szCs w:val="22"/>
                        </w:rPr>
                        <m:t>A</m:t>
                      </m:r>
                    </m:e>
                    <m:sub>
                      <m:r>
                        <m:rPr>
                          <m:sty m:val="bi"/>
                        </m:rPr>
                        <w:rPr>
                          <w:rFonts w:ascii="Cambria Math" w:hAnsi="Cambria Math" w:cstheme="minorBidi"/>
                          <w:sz w:val="22"/>
                          <w:szCs w:val="22"/>
                        </w:rPr>
                        <m:t>g</m:t>
                      </m:r>
                    </m:sub>
                  </m:sSub>
                  <m:sSub>
                    <m:sSubPr>
                      <m:ctrlPr>
                        <w:rPr>
                          <w:rFonts w:ascii="Cambria Math" w:hAnsi="Cambria Math" w:cstheme="minorBidi"/>
                          <w:bCs/>
                          <w:sz w:val="22"/>
                          <w:szCs w:val="22"/>
                        </w:rPr>
                      </m:ctrlPr>
                    </m:sSubPr>
                    <m:e>
                      <m:r>
                        <m:rPr>
                          <m:sty m:val="bi"/>
                        </m:rPr>
                        <w:rPr>
                          <w:rFonts w:ascii="Cambria Math" w:hAnsi="Cambria Math" w:cstheme="minorBidi"/>
                          <w:sz w:val="22"/>
                          <w:szCs w:val="22"/>
                        </w:rPr>
                        <m:t>I</m:t>
                      </m:r>
                    </m:e>
                    <m:sub>
                      <m:r>
                        <m:rPr>
                          <m:sty m:val="bi"/>
                        </m:rPr>
                        <w:rPr>
                          <w:rFonts w:ascii="Cambria Math" w:hAnsi="Cambria Math" w:cstheme="minorBidi"/>
                          <w:sz w:val="22"/>
                          <w:szCs w:val="22"/>
                        </w:rPr>
                        <m:t>g</m:t>
                      </m:r>
                    </m:sub>
                  </m:sSub>
                  <m:sSub>
                    <m:sSubPr>
                      <m:ctrlPr>
                        <w:rPr>
                          <w:rFonts w:ascii="Cambria Math" w:hAnsi="Cambria Math" w:cstheme="minorBidi"/>
                          <w:bCs/>
                          <w:sz w:val="22"/>
                          <w:szCs w:val="22"/>
                        </w:rPr>
                      </m:ctrlPr>
                    </m:sSubPr>
                    <m:e>
                      <m:r>
                        <m:rPr>
                          <m:sty m:val="bi"/>
                        </m:rPr>
                        <w:rPr>
                          <w:rFonts w:ascii="Cambria Math" w:hAnsi="Cambria Math" w:cstheme="minorBidi"/>
                          <w:sz w:val="22"/>
                          <w:szCs w:val="22"/>
                        </w:rPr>
                        <m:t>E</m:t>
                      </m:r>
                    </m:e>
                    <m:sub>
                      <m:r>
                        <m:rPr>
                          <m:sty m:val="bi"/>
                        </m:rPr>
                        <w:rPr>
                          <w:rFonts w:ascii="Cambria Math" w:hAnsi="Cambria Math" w:cstheme="minorBidi"/>
                          <w:sz w:val="22"/>
                          <w:szCs w:val="22"/>
                        </w:rPr>
                        <m:t>ci</m:t>
                      </m:r>
                    </m:sub>
                  </m:sSub>
                </m:num>
                <m:den>
                  <m:sSub>
                    <m:sSubPr>
                      <m:ctrlPr>
                        <w:rPr>
                          <w:rFonts w:ascii="Cambria Math" w:hAnsi="Cambria Math" w:cstheme="minorBidi"/>
                          <w:bCs/>
                          <w:sz w:val="22"/>
                          <w:szCs w:val="22"/>
                        </w:rPr>
                      </m:ctrlPr>
                    </m:sSubPr>
                    <m:e>
                      <m:r>
                        <m:rPr>
                          <m:sty m:val="bi"/>
                        </m:rPr>
                        <w:rPr>
                          <w:rFonts w:ascii="Cambria Math" w:hAnsi="Cambria Math" w:cstheme="minorBidi"/>
                          <w:sz w:val="22"/>
                          <w:szCs w:val="22"/>
                        </w:rPr>
                        <m:t>E</m:t>
                      </m:r>
                    </m:e>
                    <m:sub>
                      <m:r>
                        <m:rPr>
                          <m:sty m:val="bi"/>
                        </m:rPr>
                        <w:rPr>
                          <w:rFonts w:ascii="Cambria Math" w:hAnsi="Cambria Math" w:cstheme="minorBidi"/>
                          <w:sz w:val="22"/>
                          <w:szCs w:val="22"/>
                        </w:rPr>
                        <m:t>p</m:t>
                      </m:r>
                    </m:sub>
                  </m:sSub>
                </m:den>
              </m:f>
            </m:den>
          </m:f>
        </m:oMath>
      </m:oMathPara>
    </w:p>
    <w:p w14:paraId="28A4CADE" w14:textId="77777777" w:rsidR="00F0622B" w:rsidRPr="00155E7B" w:rsidRDefault="00F0622B" w:rsidP="00F0622B">
      <w:pPr>
        <w:spacing w:line="259" w:lineRule="auto"/>
        <w:rPr>
          <w:rFonts w:asciiTheme="minorHAnsi" w:hAnsiTheme="minorHAnsi" w:cstheme="minorBidi"/>
          <w:iCs/>
          <w:sz w:val="22"/>
          <w:szCs w:val="22"/>
        </w:rPr>
      </w:pPr>
      <m:oMathPara>
        <m:oMath>
          <m:sSub>
            <m:sSubPr>
              <m:ctrlPr>
                <w:rPr>
                  <w:rFonts w:ascii="Cambria Math" w:hAnsi="Cambria Math" w:cstheme="minorBidi"/>
                  <w:iCs/>
                  <w:sz w:val="22"/>
                  <w:szCs w:val="22"/>
                </w:rPr>
              </m:ctrlPr>
            </m:sSubPr>
            <m:e>
              <m:r>
                <w:rPr>
                  <w:rFonts w:ascii="Cambria Math" w:hAnsi="Cambria Math" w:cstheme="minorBidi"/>
                  <w:sz w:val="22"/>
                  <w:szCs w:val="22"/>
                </w:rPr>
                <m:t>E</m:t>
              </m:r>
            </m:e>
            <m:sub>
              <m:r>
                <w:rPr>
                  <w:rFonts w:ascii="Cambria Math" w:hAnsi="Cambria Math" w:cstheme="minorBidi"/>
                  <w:sz w:val="22"/>
                  <w:szCs w:val="22"/>
                </w:rPr>
                <m:t>C</m:t>
              </m:r>
            </m:sub>
          </m:sSub>
          <m:r>
            <m:rPr>
              <m:sty m:val="p"/>
            </m:rPr>
            <w:rPr>
              <w:rFonts w:ascii="Cambria Math" w:hAnsi="Cambria Math" w:cstheme="minorBidi"/>
              <w:sz w:val="22"/>
              <w:szCs w:val="22"/>
            </w:rPr>
            <m:t>=57000</m:t>
          </m:r>
          <m:rad>
            <m:radPr>
              <m:degHide m:val="1"/>
              <m:ctrlPr>
                <w:rPr>
                  <w:rFonts w:ascii="Cambria Math" w:hAnsi="Cambria Math" w:cstheme="minorBidi"/>
                  <w:iCs/>
                  <w:sz w:val="22"/>
                  <w:szCs w:val="22"/>
                </w:rPr>
              </m:ctrlPr>
            </m:radPr>
            <m:deg/>
            <m:e>
              <m:sSubSup>
                <m:sSubSupPr>
                  <m:ctrlPr>
                    <w:rPr>
                      <w:rFonts w:ascii="Cambria Math" w:hAnsi="Cambria Math" w:cstheme="minorBidi"/>
                      <w:iCs/>
                      <w:sz w:val="22"/>
                      <w:szCs w:val="22"/>
                    </w:rPr>
                  </m:ctrlPr>
                </m:sSubSupPr>
                <m:e>
                  <m:r>
                    <w:rPr>
                      <w:rFonts w:ascii="Cambria Math" w:hAnsi="Cambria Math" w:cstheme="minorBidi"/>
                      <w:sz w:val="22"/>
                      <w:szCs w:val="22"/>
                    </w:rPr>
                    <m:t>f</m:t>
                  </m:r>
                </m:e>
                <m:sub>
                  <m:r>
                    <w:rPr>
                      <w:rFonts w:ascii="Cambria Math" w:hAnsi="Cambria Math" w:cstheme="minorBidi"/>
                      <w:sz w:val="22"/>
                      <w:szCs w:val="22"/>
                    </w:rPr>
                    <m:t>c</m:t>
                  </m:r>
                </m:sub>
                <m:sup>
                  <m:r>
                    <m:rPr>
                      <m:sty m:val="p"/>
                    </m:rPr>
                    <w:rPr>
                      <w:rFonts w:ascii="Cambria Math" w:hAnsi="Cambria Math" w:cstheme="minorBidi"/>
                      <w:sz w:val="22"/>
                      <w:szCs w:val="22"/>
                    </w:rPr>
                    <m:t>'</m:t>
                  </m:r>
                </m:sup>
              </m:sSubSup>
            </m:e>
          </m:rad>
          <m:r>
            <m:rPr>
              <m:sty m:val="p"/>
            </m:rPr>
            <w:rPr>
              <w:rFonts w:ascii="Cambria Math" w:hAnsi="Cambria Math" w:cstheme="minorBidi"/>
              <w:sz w:val="22"/>
              <w:szCs w:val="22"/>
            </w:rPr>
            <m:t>=57000</m:t>
          </m:r>
          <m:rad>
            <m:radPr>
              <m:degHide m:val="1"/>
              <m:ctrlPr>
                <w:rPr>
                  <w:rFonts w:ascii="Cambria Math" w:hAnsi="Cambria Math" w:cstheme="minorBidi"/>
                  <w:iCs/>
                  <w:sz w:val="22"/>
                  <w:szCs w:val="22"/>
                </w:rPr>
              </m:ctrlPr>
            </m:radPr>
            <m:deg/>
            <m:e>
              <m:r>
                <m:rPr>
                  <m:sty m:val="p"/>
                </m:rPr>
                <w:rPr>
                  <w:rFonts w:ascii="Cambria Math" w:hAnsi="Cambria Math" w:cstheme="minorBidi"/>
                  <w:sz w:val="22"/>
                  <w:szCs w:val="22"/>
                </w:rPr>
                <m:t>5000</m:t>
              </m:r>
            </m:e>
          </m:rad>
          <m:r>
            <m:rPr>
              <m:sty m:val="p"/>
            </m:rPr>
            <w:rPr>
              <w:rFonts w:ascii="Cambria Math" w:hAnsi="Cambria Math" w:cstheme="minorBidi"/>
              <w:sz w:val="22"/>
              <w:szCs w:val="22"/>
            </w:rPr>
            <m:t xml:space="preserve">=4030 </m:t>
          </m:r>
          <m:r>
            <w:rPr>
              <w:rFonts w:ascii="Cambria Math" w:hAnsi="Cambria Math" w:cstheme="minorBidi"/>
              <w:sz w:val="22"/>
              <w:szCs w:val="22"/>
            </w:rPr>
            <m:t>Ksi</m:t>
          </m:r>
        </m:oMath>
      </m:oMathPara>
    </w:p>
    <w:p w14:paraId="55077A44"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M</w:t>
      </w:r>
      <w:r w:rsidRPr="00155E7B">
        <w:rPr>
          <w:rFonts w:asciiTheme="minorHAnsi" w:hAnsiTheme="minorHAnsi" w:cstheme="minorBidi"/>
          <w:sz w:val="22"/>
          <w:szCs w:val="22"/>
          <w:vertAlign w:val="subscript"/>
        </w:rPr>
        <w:t xml:space="preserve">g </w:t>
      </w:r>
      <w:r w:rsidRPr="00155E7B">
        <w:rPr>
          <w:rFonts w:asciiTheme="minorHAnsi" w:hAnsiTheme="minorHAnsi" w:cstheme="minorBidi"/>
          <w:sz w:val="22"/>
          <w:szCs w:val="22"/>
        </w:rPr>
        <w:t>= Girder midspan moment due to member self-weight</w:t>
      </w:r>
    </w:p>
    <w:p w14:paraId="1AEA77D2"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Girder self-weight = 8 </w:t>
      </w:r>
      <w:proofErr w:type="gramStart"/>
      <w:r w:rsidRPr="00155E7B">
        <w:rPr>
          <w:rFonts w:asciiTheme="minorHAnsi" w:hAnsiTheme="minorHAnsi" w:cstheme="minorBidi"/>
          <w:sz w:val="22"/>
          <w:szCs w:val="22"/>
        </w:rPr>
        <w:t>ft  x</w:t>
      </w:r>
      <w:proofErr w:type="gramEnd"/>
      <w:r w:rsidRPr="00155E7B">
        <w:rPr>
          <w:rFonts w:asciiTheme="minorHAnsi" w:hAnsiTheme="minorHAnsi" w:cstheme="minorBidi"/>
          <w:sz w:val="22"/>
          <w:szCs w:val="22"/>
        </w:rPr>
        <w:t xml:space="preserve"> 145  </w:t>
      </w:r>
      <w:proofErr w:type="spellStart"/>
      <w:r w:rsidRPr="00155E7B">
        <w:rPr>
          <w:rFonts w:asciiTheme="minorHAnsi" w:hAnsiTheme="minorHAnsi" w:cstheme="minorBidi"/>
          <w:sz w:val="22"/>
          <w:szCs w:val="22"/>
        </w:rPr>
        <w:t>Ib</w:t>
      </w:r>
      <w:proofErr w:type="spellEnd"/>
      <w:r w:rsidRPr="00155E7B">
        <w:rPr>
          <w:rFonts w:asciiTheme="minorHAnsi" w:hAnsiTheme="minorHAnsi" w:cstheme="minorBidi"/>
          <w:sz w:val="22"/>
          <w:szCs w:val="22"/>
        </w:rPr>
        <w:t>/ft</w:t>
      </w:r>
      <w:r w:rsidRPr="00155E7B">
        <w:rPr>
          <w:rFonts w:asciiTheme="minorHAnsi" w:hAnsiTheme="minorHAnsi" w:cstheme="minorBidi"/>
          <w:sz w:val="22"/>
          <w:szCs w:val="22"/>
          <w:vertAlign w:val="superscript"/>
        </w:rPr>
        <w:t>3</w:t>
      </w:r>
      <w:r w:rsidRPr="00155E7B">
        <w:rPr>
          <w:rFonts w:asciiTheme="minorHAnsi" w:hAnsiTheme="minorHAnsi" w:cstheme="minorBidi"/>
          <w:sz w:val="22"/>
          <w:szCs w:val="22"/>
        </w:rPr>
        <w:t xml:space="preserve"> x 1/1000= 1.16 K/f</w:t>
      </w:r>
    </w:p>
    <w:p w14:paraId="30036318"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Mg </w:t>
      </w:r>
      <w:proofErr w:type="gramStart"/>
      <w:r w:rsidRPr="00155E7B">
        <w:rPr>
          <w:rFonts w:asciiTheme="minorHAnsi" w:hAnsiTheme="minorHAnsi" w:cstheme="minorBidi"/>
          <w:sz w:val="22"/>
          <w:szCs w:val="22"/>
        </w:rPr>
        <w:t>=  1</w:t>
      </w:r>
      <w:proofErr w:type="gramEnd"/>
      <w:r w:rsidRPr="00155E7B">
        <w:rPr>
          <w:rFonts w:asciiTheme="minorHAnsi" w:hAnsiTheme="minorHAnsi" w:cstheme="minorBidi"/>
          <w:sz w:val="22"/>
          <w:szCs w:val="22"/>
        </w:rPr>
        <w:t>.16 * (8)</w:t>
      </w:r>
      <w:r w:rsidRPr="00155E7B">
        <w:rPr>
          <w:rFonts w:asciiTheme="minorHAnsi" w:hAnsiTheme="minorHAnsi" w:cstheme="minorBidi"/>
          <w:sz w:val="22"/>
          <w:szCs w:val="22"/>
          <w:vertAlign w:val="superscript"/>
        </w:rPr>
        <w:t>2</w:t>
      </w:r>
      <w:r w:rsidRPr="00155E7B">
        <w:rPr>
          <w:rFonts w:asciiTheme="minorHAnsi" w:hAnsiTheme="minorHAnsi" w:cstheme="minorBidi"/>
          <w:sz w:val="22"/>
          <w:szCs w:val="22"/>
        </w:rPr>
        <w:t xml:space="preserve"> / 8 = 9.28 </w:t>
      </w:r>
      <w:proofErr w:type="spellStart"/>
      <w:r w:rsidRPr="00155E7B">
        <w:rPr>
          <w:rFonts w:asciiTheme="minorHAnsi" w:hAnsiTheme="minorHAnsi" w:cstheme="minorBidi"/>
          <w:sz w:val="22"/>
          <w:szCs w:val="22"/>
        </w:rPr>
        <w:t>kip.ft</w:t>
      </w:r>
      <w:proofErr w:type="spellEnd"/>
      <w:r w:rsidRPr="00155E7B">
        <w:rPr>
          <w:rFonts w:asciiTheme="minorHAnsi" w:hAnsiTheme="minorHAnsi" w:cstheme="minorBidi"/>
          <w:sz w:val="22"/>
          <w:szCs w:val="22"/>
        </w:rPr>
        <w:t xml:space="preserve"> =  111.36 Kips. in </w:t>
      </w:r>
    </w:p>
    <w:p w14:paraId="0CFD6537" w14:textId="77777777" w:rsidR="00F0622B" w:rsidRPr="00155E7B" w:rsidRDefault="00F0622B" w:rsidP="00F0622B">
      <w:pPr>
        <w:spacing w:line="259" w:lineRule="auto"/>
        <w:rPr>
          <w:rFonts w:asciiTheme="minorHAnsi" w:hAnsiTheme="minorHAnsi" w:cstheme="minorBidi"/>
          <w:b/>
          <w:bCs/>
          <w:sz w:val="22"/>
          <w:szCs w:val="22"/>
          <w:u w:val="single"/>
        </w:rPr>
      </w:pPr>
      <w:proofErr w:type="spellStart"/>
      <w:r w:rsidRPr="00155E7B">
        <w:rPr>
          <w:rFonts w:asciiTheme="minorHAnsi" w:hAnsiTheme="minorHAnsi" w:cstheme="minorBidi"/>
          <w:sz w:val="22"/>
          <w:szCs w:val="22"/>
        </w:rPr>
        <w:t>e</w:t>
      </w:r>
      <w:r w:rsidRPr="00155E7B">
        <w:rPr>
          <w:rFonts w:asciiTheme="minorHAnsi" w:hAnsiTheme="minorHAnsi" w:cstheme="minorBidi"/>
          <w:sz w:val="22"/>
          <w:szCs w:val="22"/>
          <w:vertAlign w:val="subscript"/>
        </w:rPr>
        <w:t>c</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average eccentricity of stands at mid-span = 20”</w:t>
      </w:r>
    </w:p>
    <w:p w14:paraId="7020AC1F" w14:textId="77777777" w:rsidR="00F0622B" w:rsidRPr="00155E7B" w:rsidRDefault="00F0622B" w:rsidP="00F0622B">
      <w:pPr>
        <w:spacing w:line="259" w:lineRule="auto"/>
        <w:rPr>
          <w:rFonts w:asciiTheme="minorHAnsi" w:hAnsiTheme="minorHAnsi" w:cstheme="minorBidi"/>
          <w:sz w:val="22"/>
          <w:szCs w:val="22"/>
        </w:rPr>
      </w:pPr>
    </w:p>
    <w:p w14:paraId="3078037E" w14:textId="77777777" w:rsidR="00F0622B" w:rsidRPr="00155E7B" w:rsidRDefault="00F0622B" w:rsidP="00F0622B">
      <w:pPr>
        <w:spacing w:line="259" w:lineRule="auto"/>
        <w:rPr>
          <w:rFonts w:asciiTheme="minorHAnsi" w:hAnsiTheme="minorHAnsi" w:cstheme="minorBidi"/>
          <w:bCs/>
          <w:sz w:val="22"/>
          <w:szCs w:val="22"/>
        </w:rPr>
      </w:pPr>
      <m:oMathPara>
        <m:oMath>
          <m:sSub>
            <m:sSubPr>
              <m:ctrlPr>
                <w:rPr>
                  <w:rFonts w:ascii="Cambria Math" w:hAnsi="Cambria Math" w:cstheme="minorBidi"/>
                  <w:bCs/>
                  <w:sz w:val="22"/>
                  <w:szCs w:val="22"/>
                </w:rPr>
              </m:ctrlPr>
            </m:sSubPr>
            <m:e>
              <m:r>
                <m:rPr>
                  <m:scr m:val="sans-serif"/>
                  <m:sty m:val="bi"/>
                </m:rPr>
                <w:rPr>
                  <w:rFonts w:ascii="Cambria Math" w:hAnsi="Cambria Math" w:cstheme="minorBidi"/>
                  <w:sz w:val="22"/>
                  <w:szCs w:val="22"/>
                </w:rPr>
                <m:t>Δ</m:t>
              </m:r>
              <m:r>
                <m:rPr>
                  <m:sty m:val="bi"/>
                </m:rPr>
                <w:rPr>
                  <w:rFonts w:ascii="Cambria Math" w:hAnsi="Cambria Math" w:cstheme="minorBidi"/>
                  <w:sz w:val="22"/>
                  <w:szCs w:val="22"/>
                </w:rPr>
                <m:t>f</m:t>
              </m:r>
            </m:e>
            <m:sub>
              <m:r>
                <m:rPr>
                  <m:sty m:val="bi"/>
                </m:rPr>
                <w:rPr>
                  <w:rFonts w:ascii="Cambria Math" w:hAnsi="Cambria Math" w:cstheme="minorBidi"/>
                  <w:sz w:val="22"/>
                  <w:szCs w:val="22"/>
                </w:rPr>
                <m:t>pES</m:t>
              </m:r>
              <m:r>
                <m:rPr>
                  <m:sty m:val="p"/>
                </m:rPr>
                <w:rPr>
                  <w:rFonts w:ascii="Cambria Math" w:hAnsi="Cambria Math" w:cstheme="minorBidi"/>
                  <w:sz w:val="22"/>
                  <w:szCs w:val="22"/>
                </w:rPr>
                <m:t xml:space="preserve"> </m:t>
              </m:r>
            </m:sub>
          </m:sSub>
          <m:r>
            <m:rPr>
              <m:sty m:val="p"/>
            </m:rPr>
            <w:rPr>
              <w:rFonts w:ascii="Cambria Math" w:hAnsi="Cambria Math" w:cstheme="minorBidi"/>
              <w:sz w:val="22"/>
              <w:szCs w:val="22"/>
            </w:rPr>
            <m:t>=</m:t>
          </m:r>
          <m:f>
            <m:fPr>
              <m:ctrlPr>
                <w:rPr>
                  <w:rFonts w:ascii="Cambria Math" w:hAnsi="Cambria Math" w:cstheme="minorBidi"/>
                  <w:bCs/>
                  <w:sz w:val="22"/>
                  <w:szCs w:val="22"/>
                </w:rPr>
              </m:ctrlPr>
            </m:fPr>
            <m:num>
              <m:r>
                <m:rPr>
                  <m:sty m:val="b"/>
                </m:rPr>
                <w:rPr>
                  <w:rFonts w:ascii="Cambria Math" w:hAnsi="Cambria Math" w:cstheme="minorBidi"/>
                  <w:sz w:val="22"/>
                  <w:szCs w:val="22"/>
                </w:rPr>
                <m:t>0.459</m:t>
              </m:r>
              <m:r>
                <m:rPr>
                  <m:sty m:val="p"/>
                </m:rPr>
                <w:rPr>
                  <w:rFonts w:ascii="Cambria Math" w:hAnsi="Cambria Math" w:cstheme="minorBidi"/>
                  <w:sz w:val="22"/>
                  <w:szCs w:val="22"/>
                </w:rPr>
                <m:t xml:space="preserve"> </m:t>
              </m:r>
              <m:r>
                <m:rPr>
                  <m:sty m:val="bi"/>
                </m:rPr>
                <w:rPr>
                  <w:rFonts w:ascii="Cambria Math" w:hAnsi="Cambria Math" w:cstheme="minorBidi"/>
                  <w:sz w:val="22"/>
                  <w:szCs w:val="22"/>
                </w:rPr>
                <m:t>in</m:t>
              </m:r>
              <m:r>
                <m:rPr>
                  <m:sty m:val="b"/>
                </m:rPr>
                <w:rPr>
                  <w:rFonts w:ascii="Cambria Math" w:hAnsi="Cambria Math" w:cstheme="minorBidi"/>
                  <w:sz w:val="22"/>
                  <w:szCs w:val="22"/>
                </w:rPr>
                <m:t>2</m:t>
              </m:r>
              <m:r>
                <m:rPr>
                  <m:sty m:val="p"/>
                </m:rPr>
                <w:rPr>
                  <w:rFonts w:ascii="Cambria Math" w:hAnsi="Cambria Math" w:cstheme="minorBidi"/>
                  <w:sz w:val="22"/>
                  <w:szCs w:val="22"/>
                </w:rPr>
                <m:t>*</m:t>
              </m:r>
              <m:r>
                <m:rPr>
                  <m:sty m:val="b"/>
                </m:rPr>
                <w:rPr>
                  <w:rFonts w:ascii="Cambria Math" w:hAnsi="Cambria Math" w:cstheme="minorBidi"/>
                  <w:sz w:val="22"/>
                  <w:szCs w:val="22"/>
                </w:rPr>
                <m:t>202.5</m:t>
              </m:r>
              <m:r>
                <m:rPr>
                  <m:sty m:val="p"/>
                </m:rPr>
                <w:rPr>
                  <w:rFonts w:ascii="Cambria Math" w:hAnsi="Cambria Math" w:cstheme="minorBidi"/>
                  <w:sz w:val="22"/>
                  <w:szCs w:val="22"/>
                </w:rPr>
                <m:t xml:space="preserve"> </m:t>
              </m:r>
              <m:r>
                <m:rPr>
                  <m:sty m:val="bi"/>
                </m:rPr>
                <w:rPr>
                  <w:rFonts w:ascii="Cambria Math" w:hAnsi="Cambria Math" w:cstheme="minorBidi"/>
                  <w:sz w:val="22"/>
                  <w:szCs w:val="22"/>
                </w:rPr>
                <m:t>ksi</m:t>
              </m:r>
              <m:d>
                <m:dPr>
                  <m:ctrlPr>
                    <w:rPr>
                      <w:rFonts w:ascii="Cambria Math" w:hAnsi="Cambria Math" w:cstheme="minorBidi"/>
                      <w:bCs/>
                      <w:sz w:val="22"/>
                      <w:szCs w:val="22"/>
                    </w:rPr>
                  </m:ctrlPr>
                </m:dPr>
                <m:e>
                  <m:r>
                    <m:rPr>
                      <m:sty m:val="p"/>
                    </m:rPr>
                    <w:rPr>
                      <w:rFonts w:ascii="Cambria Math" w:hAnsi="Cambria Math" w:cstheme="minorBidi"/>
                      <w:sz w:val="22"/>
                      <w:szCs w:val="22"/>
                    </w:rPr>
                    <m:t>13824+</m:t>
                  </m:r>
                  <m:sSup>
                    <m:sSupPr>
                      <m:ctrlPr>
                        <w:rPr>
                          <w:rFonts w:ascii="Cambria Math" w:hAnsi="Cambria Math" w:cstheme="minorBidi"/>
                          <w:bCs/>
                          <w:sz w:val="22"/>
                          <w:szCs w:val="22"/>
                        </w:rPr>
                      </m:ctrlPr>
                    </m:sSupPr>
                    <m:e>
                      <m:r>
                        <m:rPr>
                          <m:sty m:val="b"/>
                        </m:rPr>
                        <w:rPr>
                          <w:rFonts w:ascii="Cambria Math" w:hAnsi="Cambria Math" w:cstheme="minorBidi"/>
                          <w:sz w:val="22"/>
                          <w:szCs w:val="22"/>
                        </w:rPr>
                        <m:t>20</m:t>
                      </m:r>
                      <m:r>
                        <m:rPr>
                          <m:sty m:val="p"/>
                        </m:rPr>
                        <w:rPr>
                          <w:rFonts w:ascii="Cambria Math" w:hAnsi="Cambria Math" w:cstheme="minorBidi"/>
                          <w:sz w:val="22"/>
                          <w:szCs w:val="22"/>
                        </w:rPr>
                        <m:t>"</m:t>
                      </m:r>
                    </m:e>
                    <m:sup>
                      <m:r>
                        <m:rPr>
                          <m:sty m:val="b"/>
                        </m:rPr>
                        <w:rPr>
                          <w:rFonts w:ascii="Cambria Math" w:hAnsi="Cambria Math" w:cstheme="minorBidi"/>
                          <w:sz w:val="22"/>
                          <w:szCs w:val="22"/>
                        </w:rPr>
                        <m:t>2</m:t>
                      </m:r>
                    </m:sup>
                  </m:sSup>
                  <m:r>
                    <m:rPr>
                      <m:sty m:val="p"/>
                    </m:rPr>
                    <w:rPr>
                      <w:rFonts w:ascii="Cambria Math" w:hAnsi="Cambria Math" w:cstheme="minorBidi"/>
                      <w:sz w:val="22"/>
                      <w:szCs w:val="22"/>
                    </w:rPr>
                    <m:t>*</m:t>
                  </m:r>
                  <m:r>
                    <m:rPr>
                      <m:sty m:val="b"/>
                    </m:rPr>
                    <w:rPr>
                      <w:rFonts w:ascii="Cambria Math" w:hAnsi="Cambria Math" w:cstheme="minorBidi"/>
                      <w:sz w:val="22"/>
                      <w:szCs w:val="22"/>
                    </w:rPr>
                    <m:t>288</m:t>
                  </m:r>
                </m:e>
              </m:d>
              <m:r>
                <m:rPr>
                  <m:sty m:val="p"/>
                </m:rPr>
                <w:rPr>
                  <w:rFonts w:ascii="Cambria Math" w:hAnsi="Cambria Math" w:cstheme="minorBidi"/>
                  <w:sz w:val="22"/>
                  <w:szCs w:val="22"/>
                </w:rPr>
                <m:t>-</m:t>
              </m:r>
              <m:r>
                <m:rPr>
                  <m:sty m:val="b"/>
                </m:rPr>
                <w:rPr>
                  <w:rFonts w:ascii="Cambria Math" w:hAnsi="Cambria Math" w:cstheme="minorBidi"/>
                  <w:sz w:val="22"/>
                  <w:szCs w:val="22"/>
                </w:rPr>
                <m:t>20</m:t>
              </m:r>
              <m:r>
                <m:rPr>
                  <m:sty m:val="p"/>
                </m:rPr>
                <w:rPr>
                  <w:rFonts w:ascii="Cambria Math" w:hAnsi="Cambria Math" w:cstheme="minorBidi"/>
                  <w:sz w:val="22"/>
                  <w:szCs w:val="22"/>
                </w:rPr>
                <m:t xml:space="preserve">* </m:t>
              </m:r>
              <m:r>
                <m:rPr>
                  <m:sty m:val="b"/>
                </m:rPr>
                <w:rPr>
                  <w:rFonts w:ascii="Cambria Math" w:hAnsi="Cambria Math" w:cstheme="minorBidi"/>
                  <w:sz w:val="22"/>
                  <w:szCs w:val="22"/>
                </w:rPr>
                <m:t>111.3</m:t>
              </m:r>
              <m:r>
                <m:rPr>
                  <m:sty m:val="p"/>
                </m:rPr>
                <w:rPr>
                  <w:rFonts w:ascii="Cambria Math" w:hAnsi="Cambria Math" w:cstheme="minorBidi"/>
                  <w:sz w:val="22"/>
                  <w:szCs w:val="22"/>
                </w:rPr>
                <m:t>*</m:t>
              </m:r>
              <m:r>
                <m:rPr>
                  <m:sty m:val="b"/>
                </m:rPr>
                <w:rPr>
                  <w:rFonts w:ascii="Cambria Math" w:hAnsi="Cambria Math" w:cstheme="minorBidi"/>
                  <w:sz w:val="22"/>
                  <w:szCs w:val="22"/>
                </w:rPr>
                <m:t>288</m:t>
              </m:r>
            </m:num>
            <m:den>
              <m:r>
                <m:rPr>
                  <m:sty m:val="b"/>
                </m:rPr>
                <w:rPr>
                  <w:rFonts w:ascii="Cambria Math" w:hAnsi="Cambria Math" w:cstheme="minorBidi"/>
                  <w:sz w:val="22"/>
                  <w:szCs w:val="22"/>
                </w:rPr>
                <m:t>0.459</m:t>
              </m:r>
              <m:d>
                <m:dPr>
                  <m:ctrlPr>
                    <w:rPr>
                      <w:rFonts w:ascii="Cambria Math" w:hAnsi="Cambria Math" w:cstheme="minorBidi"/>
                      <w:bCs/>
                      <w:sz w:val="22"/>
                      <w:szCs w:val="22"/>
                    </w:rPr>
                  </m:ctrlPr>
                </m:dPr>
                <m:e>
                  <m:r>
                    <m:rPr>
                      <m:sty m:val="p"/>
                    </m:rPr>
                    <w:rPr>
                      <w:rFonts w:ascii="Cambria Math" w:hAnsi="Cambria Math" w:cstheme="minorBidi"/>
                      <w:sz w:val="22"/>
                      <w:szCs w:val="22"/>
                    </w:rPr>
                    <m:t>13824+</m:t>
                  </m:r>
                  <m:sSup>
                    <m:sSupPr>
                      <m:ctrlPr>
                        <w:rPr>
                          <w:rFonts w:ascii="Cambria Math" w:hAnsi="Cambria Math" w:cstheme="minorBidi"/>
                          <w:bCs/>
                          <w:sz w:val="22"/>
                          <w:szCs w:val="22"/>
                        </w:rPr>
                      </m:ctrlPr>
                    </m:sSupPr>
                    <m:e>
                      <m:r>
                        <m:rPr>
                          <m:sty m:val="b"/>
                        </m:rPr>
                        <w:rPr>
                          <w:rFonts w:ascii="Cambria Math" w:hAnsi="Cambria Math" w:cstheme="minorBidi"/>
                          <w:sz w:val="22"/>
                          <w:szCs w:val="22"/>
                        </w:rPr>
                        <m:t>20</m:t>
                      </m:r>
                    </m:e>
                    <m:sup>
                      <m:r>
                        <m:rPr>
                          <m:sty m:val="b"/>
                        </m:rPr>
                        <w:rPr>
                          <w:rFonts w:ascii="Cambria Math" w:hAnsi="Cambria Math" w:cstheme="minorBidi"/>
                          <w:sz w:val="22"/>
                          <w:szCs w:val="22"/>
                        </w:rPr>
                        <m:t>2</m:t>
                      </m:r>
                    </m:sup>
                  </m:sSup>
                  <m:r>
                    <m:rPr>
                      <m:sty m:val="p"/>
                    </m:rPr>
                    <w:rPr>
                      <w:rFonts w:ascii="Cambria Math" w:hAnsi="Cambria Math" w:cstheme="minorBidi"/>
                      <w:sz w:val="22"/>
                      <w:szCs w:val="22"/>
                    </w:rPr>
                    <m:t>*</m:t>
                  </m:r>
                  <m:r>
                    <m:rPr>
                      <m:sty m:val="b"/>
                    </m:rPr>
                    <w:rPr>
                      <w:rFonts w:ascii="Cambria Math" w:hAnsi="Cambria Math" w:cstheme="minorBidi"/>
                      <w:sz w:val="22"/>
                      <w:szCs w:val="22"/>
                    </w:rPr>
                    <m:t>288</m:t>
                  </m:r>
                </m:e>
              </m:d>
              <m:r>
                <m:rPr>
                  <m:sty m:val="p"/>
                </m:rPr>
                <w:rPr>
                  <w:rFonts w:ascii="Cambria Math" w:hAnsi="Cambria Math" w:cstheme="minorBidi"/>
                  <w:sz w:val="22"/>
                  <w:szCs w:val="22"/>
                </w:rPr>
                <m:t>+</m:t>
              </m:r>
              <m:f>
                <m:fPr>
                  <m:ctrlPr>
                    <w:rPr>
                      <w:rFonts w:ascii="Cambria Math" w:hAnsi="Cambria Math" w:cstheme="minorBidi"/>
                      <w:bCs/>
                      <w:sz w:val="22"/>
                      <w:szCs w:val="22"/>
                    </w:rPr>
                  </m:ctrlPr>
                </m:fPr>
                <m:num>
                  <m:r>
                    <m:rPr>
                      <m:sty m:val="b"/>
                    </m:rPr>
                    <w:rPr>
                      <w:rFonts w:ascii="Cambria Math" w:hAnsi="Cambria Math" w:cstheme="minorBidi"/>
                      <w:sz w:val="22"/>
                      <w:szCs w:val="22"/>
                    </w:rPr>
                    <m:t>288</m:t>
                  </m:r>
                  <m:r>
                    <m:rPr>
                      <m:sty m:val="p"/>
                    </m:rPr>
                    <w:rPr>
                      <w:rFonts w:ascii="Cambria Math" w:hAnsi="Cambria Math" w:cstheme="minorBidi"/>
                      <w:sz w:val="22"/>
                      <w:szCs w:val="22"/>
                    </w:rPr>
                    <m:t>* 13824* 4030</m:t>
                  </m:r>
                  <m:r>
                    <m:rPr>
                      <m:sty m:val="bi"/>
                    </m:rPr>
                    <w:rPr>
                      <w:rFonts w:ascii="Cambria Math" w:hAnsi="Cambria Math" w:cstheme="minorBidi"/>
                      <w:sz w:val="22"/>
                      <w:szCs w:val="22"/>
                    </w:rPr>
                    <m:t>Ksi</m:t>
                  </m:r>
                </m:num>
                <m:den>
                  <m:r>
                    <m:rPr>
                      <m:sty m:val="b"/>
                    </m:rPr>
                    <w:rPr>
                      <w:rFonts w:ascii="Cambria Math" w:hAnsi="Cambria Math" w:cstheme="minorBidi"/>
                      <w:sz w:val="22"/>
                      <w:szCs w:val="22"/>
                    </w:rPr>
                    <m:t>28500</m:t>
                  </m:r>
                  <m:r>
                    <m:rPr>
                      <m:sty m:val="p"/>
                    </m:rPr>
                    <w:rPr>
                      <w:rFonts w:ascii="Cambria Math" w:hAnsi="Cambria Math" w:cstheme="minorBidi"/>
                      <w:sz w:val="22"/>
                      <w:szCs w:val="22"/>
                    </w:rPr>
                    <m:t xml:space="preserve"> </m:t>
                  </m:r>
                  <m:r>
                    <m:rPr>
                      <m:sty m:val="bi"/>
                    </m:rPr>
                    <w:rPr>
                      <w:rFonts w:ascii="Cambria Math" w:hAnsi="Cambria Math" w:cstheme="minorBidi"/>
                      <w:sz w:val="22"/>
                      <w:szCs w:val="22"/>
                    </w:rPr>
                    <m:t>Ksi</m:t>
                  </m:r>
                </m:den>
              </m:f>
            </m:den>
          </m:f>
          <m:r>
            <m:rPr>
              <m:sty m:val="p"/>
            </m:rPr>
            <w:rPr>
              <w:rFonts w:ascii="Cambria Math" w:hAnsi="Cambria Math" w:cstheme="minorBidi"/>
              <w:sz w:val="22"/>
              <w:szCs w:val="22"/>
            </w:rPr>
            <m:t>=</m:t>
          </m:r>
          <m:r>
            <m:rPr>
              <m:sty m:val="b"/>
            </m:rPr>
            <w:rPr>
              <w:rFonts w:ascii="Cambria Math" w:hAnsi="Cambria Math" w:cstheme="minorBidi"/>
              <w:sz w:val="22"/>
              <w:szCs w:val="22"/>
            </w:rPr>
            <m:t>18.24</m:t>
          </m:r>
          <m:r>
            <m:rPr>
              <m:sty m:val="p"/>
            </m:rPr>
            <w:rPr>
              <w:rFonts w:ascii="Cambria Math" w:hAnsi="Cambria Math" w:cstheme="minorBidi"/>
              <w:sz w:val="22"/>
              <w:szCs w:val="22"/>
            </w:rPr>
            <m:t xml:space="preserve"> </m:t>
          </m:r>
          <m:r>
            <m:rPr>
              <m:sty m:val="bi"/>
            </m:rPr>
            <w:rPr>
              <w:rFonts w:ascii="Cambria Math" w:hAnsi="Cambria Math" w:cstheme="minorBidi"/>
              <w:sz w:val="22"/>
              <w:szCs w:val="22"/>
            </w:rPr>
            <m:t>Ksi</m:t>
          </m:r>
        </m:oMath>
      </m:oMathPara>
    </w:p>
    <w:p w14:paraId="072AD7B6" w14:textId="77777777" w:rsidR="00F0622B" w:rsidRPr="00155E7B" w:rsidRDefault="00F0622B" w:rsidP="00F0622B">
      <w:pPr>
        <w:spacing w:line="259" w:lineRule="auto"/>
        <w:rPr>
          <w:rFonts w:asciiTheme="minorHAnsi" w:hAnsiTheme="minorHAnsi" w:cstheme="minorBidi"/>
          <w:b/>
          <w:bCs/>
          <w:sz w:val="22"/>
          <w:szCs w:val="22"/>
          <w:u w:val="single"/>
        </w:rPr>
      </w:pPr>
      <w:r w:rsidRPr="00155E7B">
        <w:rPr>
          <w:rFonts w:asciiTheme="minorHAnsi" w:hAnsiTheme="minorHAnsi" w:cstheme="minorBidi"/>
          <w:b/>
          <w:bCs/>
          <w:sz w:val="22"/>
          <w:szCs w:val="22"/>
          <w:u w:val="single"/>
        </w:rPr>
        <w:t xml:space="preserve">Prestressing stress at transfer </w:t>
      </w:r>
    </w:p>
    <w:p w14:paraId="11A219EA" w14:textId="77777777" w:rsidR="00F0622B" w:rsidRPr="00155E7B" w:rsidRDefault="00F0622B" w:rsidP="00F0622B">
      <w:pPr>
        <w:spacing w:line="259" w:lineRule="auto"/>
        <w:rPr>
          <w:rFonts w:asciiTheme="minorHAnsi" w:hAnsiTheme="minorHAnsi" w:cstheme="minorBidi"/>
          <w:sz w:val="22"/>
          <w:szCs w:val="22"/>
        </w:rPr>
      </w:pPr>
      <w:proofErr w:type="gramStart"/>
      <w:r w:rsidRPr="00155E7B">
        <w:rPr>
          <w:rFonts w:asciiTheme="minorHAnsi" w:hAnsiTheme="minorHAnsi" w:cstheme="minorBidi"/>
          <w:sz w:val="22"/>
          <w:szCs w:val="22"/>
        </w:rPr>
        <w:t>f</w:t>
      </w:r>
      <w:r w:rsidRPr="00155E7B">
        <w:rPr>
          <w:rFonts w:asciiTheme="minorHAnsi" w:hAnsiTheme="minorHAnsi" w:cstheme="minorBidi"/>
          <w:sz w:val="22"/>
          <w:szCs w:val="22"/>
          <w:vertAlign w:val="subscript"/>
        </w:rPr>
        <w:t xml:space="preserve">ps </w:t>
      </w:r>
      <w:r w:rsidRPr="00155E7B">
        <w:rPr>
          <w:rFonts w:asciiTheme="minorHAnsi" w:hAnsiTheme="minorHAnsi" w:cstheme="minorBidi"/>
          <w:sz w:val="22"/>
          <w:szCs w:val="22"/>
        </w:rPr>
        <w:t xml:space="preserve"> =</w:t>
      </w:r>
      <w:proofErr w:type="gramEnd"/>
      <w:r w:rsidRPr="00155E7B">
        <w:rPr>
          <w:rFonts w:asciiTheme="minorHAnsi" w:hAnsiTheme="minorHAnsi" w:cstheme="minorBidi"/>
          <w:sz w:val="22"/>
          <w:szCs w:val="22"/>
        </w:rPr>
        <w:t xml:space="preserve"> stress immediately prior to transfer - </w:t>
      </w:r>
      <w:r w:rsidRPr="00155E7B">
        <w:rPr>
          <w:rFonts w:ascii="Cambria Math" w:hAnsi="Cambria Math" w:cstheme="minorBidi"/>
          <w:sz w:val="22"/>
          <w:szCs w:val="22"/>
        </w:rPr>
        <w:t>𝞓</w:t>
      </w:r>
      <w:proofErr w:type="spellStart"/>
      <w:r w:rsidRPr="00155E7B">
        <w:rPr>
          <w:rFonts w:asciiTheme="minorHAnsi" w:hAnsiTheme="minorHAnsi" w:cstheme="minorBidi"/>
          <w:sz w:val="22"/>
          <w:szCs w:val="22"/>
        </w:rPr>
        <w:t>f</w:t>
      </w:r>
      <w:r w:rsidRPr="00155E7B">
        <w:rPr>
          <w:rFonts w:asciiTheme="minorHAnsi" w:hAnsiTheme="minorHAnsi" w:cstheme="minorBidi"/>
          <w:sz w:val="22"/>
          <w:szCs w:val="22"/>
          <w:vertAlign w:val="subscript"/>
        </w:rPr>
        <w:t>pES</w:t>
      </w:r>
      <w:proofErr w:type="spellEnd"/>
      <w:r w:rsidRPr="00155E7B">
        <w:rPr>
          <w:rFonts w:asciiTheme="minorHAnsi" w:hAnsiTheme="minorHAnsi" w:cstheme="minorBidi"/>
          <w:sz w:val="22"/>
          <w:szCs w:val="22"/>
          <w:vertAlign w:val="subscript"/>
        </w:rPr>
        <w:t xml:space="preserve"> </w:t>
      </w:r>
    </w:p>
    <w:p w14:paraId="12C8F3B6"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 202.5 – 18.24 = 184.2 </w:t>
      </w:r>
      <w:proofErr w:type="spellStart"/>
      <w:r w:rsidRPr="00155E7B">
        <w:rPr>
          <w:rFonts w:asciiTheme="minorHAnsi" w:hAnsiTheme="minorHAnsi" w:cstheme="minorBidi"/>
          <w:sz w:val="22"/>
          <w:szCs w:val="22"/>
        </w:rPr>
        <w:t>Ksi</w:t>
      </w:r>
      <w:proofErr w:type="spellEnd"/>
    </w:p>
    <w:p w14:paraId="423A4E74"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Locked in strain differential </w:t>
      </w:r>
      <w:proofErr w:type="spellStart"/>
      <w:r w:rsidRPr="00155E7B">
        <w:rPr>
          <w:rFonts w:asciiTheme="minorHAnsi" w:hAnsiTheme="minorHAnsi" w:cstheme="minorHAnsi"/>
          <w:sz w:val="22"/>
          <w:szCs w:val="22"/>
        </w:rPr>
        <w:t>Δε</w:t>
      </w:r>
      <w:r w:rsidRPr="00155E7B">
        <w:rPr>
          <w:rFonts w:asciiTheme="minorHAnsi" w:hAnsiTheme="minorHAnsi" w:cstheme="minorBidi"/>
          <w:sz w:val="22"/>
          <w:szCs w:val="22"/>
          <w:vertAlign w:val="subscript"/>
        </w:rPr>
        <w:t>p</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is the prestress strain that is in the prestressing strands due to jacking force and short-term losses of elastic shortening at release</w:t>
      </w:r>
    </w:p>
    <w:p w14:paraId="51E0A0F7" w14:textId="77777777" w:rsidR="00F0622B" w:rsidRPr="00155E7B" w:rsidRDefault="00F0622B" w:rsidP="00F0622B">
      <w:pPr>
        <w:spacing w:line="259" w:lineRule="auto"/>
        <w:rPr>
          <w:rFonts w:asciiTheme="minorHAnsi" w:hAnsiTheme="minorHAnsi" w:cstheme="minorBidi"/>
          <w:b/>
          <w:bCs/>
          <w:sz w:val="22"/>
          <w:szCs w:val="22"/>
          <w:u w:val="single"/>
          <w:vertAlign w:val="superscript"/>
        </w:rPr>
      </w:pPr>
      <w:proofErr w:type="spellStart"/>
      <w:r w:rsidRPr="00155E7B">
        <w:rPr>
          <w:rFonts w:asciiTheme="minorHAnsi" w:hAnsiTheme="minorHAnsi" w:cstheme="minorHAnsi"/>
          <w:sz w:val="22"/>
          <w:szCs w:val="22"/>
        </w:rPr>
        <w:t>Δε</w:t>
      </w:r>
      <w:proofErr w:type="gramStart"/>
      <w:r w:rsidRPr="00155E7B">
        <w:rPr>
          <w:rFonts w:asciiTheme="minorHAnsi" w:hAnsiTheme="minorHAnsi" w:cstheme="minorBidi"/>
          <w:sz w:val="22"/>
          <w:szCs w:val="22"/>
          <w:vertAlign w:val="subscript"/>
        </w:rPr>
        <w:t>p</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w:t>
      </w:r>
      <w:proofErr w:type="gramEnd"/>
      <w:r w:rsidRPr="00155E7B">
        <w:rPr>
          <w:rFonts w:asciiTheme="minorHAnsi" w:hAnsiTheme="minorHAnsi" w:cstheme="minorBidi"/>
          <w:sz w:val="22"/>
          <w:szCs w:val="22"/>
        </w:rPr>
        <w:t xml:space="preserve"> fps / Ep = 184.2 /28500 = </w:t>
      </w:r>
      <w:r w:rsidRPr="00155E7B">
        <w:rPr>
          <w:rFonts w:asciiTheme="minorHAnsi" w:hAnsiTheme="minorHAnsi" w:cstheme="minorBidi"/>
          <w:b/>
          <w:bCs/>
          <w:sz w:val="22"/>
          <w:szCs w:val="22"/>
          <w:u w:val="single"/>
        </w:rPr>
        <w:t>6.46 x10</w:t>
      </w:r>
      <w:r w:rsidRPr="00155E7B">
        <w:rPr>
          <w:rFonts w:asciiTheme="minorHAnsi" w:hAnsiTheme="minorHAnsi" w:cstheme="minorBidi"/>
          <w:b/>
          <w:bCs/>
          <w:sz w:val="22"/>
          <w:szCs w:val="22"/>
          <w:u w:val="single"/>
          <w:vertAlign w:val="superscript"/>
        </w:rPr>
        <w:t>-3</w:t>
      </w:r>
    </w:p>
    <w:p w14:paraId="318C01FE" w14:textId="77777777" w:rsidR="00F0622B" w:rsidRPr="00155E7B" w:rsidRDefault="00F0622B" w:rsidP="00F0622B">
      <w:pPr>
        <w:spacing w:line="259" w:lineRule="auto"/>
        <w:rPr>
          <w:rFonts w:asciiTheme="minorHAnsi" w:hAnsiTheme="minorHAnsi" w:cstheme="minorBidi"/>
          <w:b/>
          <w:bCs/>
          <w:sz w:val="22"/>
          <w:szCs w:val="22"/>
          <w:u w:val="single"/>
          <w:vertAlign w:val="superscript"/>
        </w:rPr>
      </w:pPr>
      <w:r w:rsidRPr="00155E7B">
        <w:rPr>
          <w:rFonts w:asciiTheme="minorHAnsi" w:hAnsiTheme="minorHAnsi" w:cstheme="minorBidi"/>
          <w:noProof/>
          <w:sz w:val="22"/>
          <w:szCs w:val="22"/>
        </w:rPr>
        <w:drawing>
          <wp:anchor distT="0" distB="0" distL="114300" distR="114300" simplePos="0" relativeHeight="251721728" behindDoc="0" locked="0" layoutInCell="1" allowOverlap="1" wp14:anchorId="132F83EC" wp14:editId="20E4AD02">
            <wp:simplePos x="0" y="0"/>
            <wp:positionH relativeFrom="column">
              <wp:posOffset>3895725</wp:posOffset>
            </wp:positionH>
            <wp:positionV relativeFrom="paragraph">
              <wp:posOffset>197485</wp:posOffset>
            </wp:positionV>
            <wp:extent cx="2329180" cy="2682240"/>
            <wp:effectExtent l="0" t="0" r="0" b="3810"/>
            <wp:wrapSquare wrapText="bothSides"/>
            <wp:docPr id="215" name="Picture 2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329180" cy="2682240"/>
                    </a:xfrm>
                    <a:prstGeom prst="rect">
                      <a:avLst/>
                    </a:prstGeom>
                  </pic:spPr>
                </pic:pic>
              </a:graphicData>
            </a:graphic>
            <wp14:sizeRelH relativeFrom="page">
              <wp14:pctWidth>0</wp14:pctWidth>
            </wp14:sizeRelH>
            <wp14:sizeRelV relativeFrom="page">
              <wp14:pctHeight>0</wp14:pctHeight>
            </wp14:sizeRelV>
          </wp:anchor>
        </w:drawing>
      </w:r>
    </w:p>
    <w:p w14:paraId="63353414" w14:textId="77777777" w:rsidR="00F0622B" w:rsidRPr="00155E7B" w:rsidRDefault="00F0622B" w:rsidP="00F0622B">
      <w:pPr>
        <w:spacing w:line="259" w:lineRule="auto"/>
        <w:rPr>
          <w:rFonts w:asciiTheme="minorHAnsi" w:hAnsiTheme="minorHAnsi" w:cstheme="minorBidi"/>
          <w:b/>
          <w:bCs/>
          <w:sz w:val="22"/>
          <w:szCs w:val="22"/>
          <w:u w:val="single"/>
        </w:rPr>
      </w:pPr>
      <w:r w:rsidRPr="00155E7B">
        <w:rPr>
          <w:rFonts w:asciiTheme="minorHAnsi" w:hAnsiTheme="minorHAnsi" w:cstheme="minorBidi"/>
          <w:b/>
          <w:bCs/>
          <w:sz w:val="22"/>
          <w:szCs w:val="22"/>
          <w:u w:val="single"/>
        </w:rPr>
        <w:t xml:space="preserve">1-Find the transformed section properties </w:t>
      </w:r>
    </w:p>
    <w:p w14:paraId="0B1BD60F"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E</w:t>
      </w:r>
      <w:r w:rsidRPr="00155E7B">
        <w:rPr>
          <w:rFonts w:asciiTheme="minorHAnsi" w:hAnsiTheme="minorHAnsi" w:cstheme="minorBidi"/>
          <w:sz w:val="22"/>
          <w:szCs w:val="22"/>
          <w:vertAlign w:val="subscript"/>
        </w:rPr>
        <w:t>c</w:t>
      </w:r>
      <w:proofErr w:type="spellEnd"/>
      <w:r w:rsidRPr="00155E7B">
        <w:rPr>
          <w:rFonts w:asciiTheme="minorHAnsi" w:hAnsiTheme="minorHAnsi" w:cstheme="minorBidi"/>
          <w:sz w:val="22"/>
          <w:szCs w:val="22"/>
        </w:rPr>
        <w:t xml:space="preserve"> = 4030 </w:t>
      </w:r>
      <w:proofErr w:type="spellStart"/>
      <w:r w:rsidRPr="00155E7B">
        <w:rPr>
          <w:rFonts w:asciiTheme="minorHAnsi" w:hAnsiTheme="minorHAnsi" w:cstheme="minorBidi"/>
          <w:sz w:val="22"/>
          <w:szCs w:val="22"/>
        </w:rPr>
        <w:t>ksi</w:t>
      </w:r>
      <w:proofErr w:type="spellEnd"/>
    </w:p>
    <w:p w14:paraId="45EFBB6A"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Ep = 28500 </w:t>
      </w:r>
      <w:proofErr w:type="spellStart"/>
      <w:r w:rsidRPr="00155E7B">
        <w:rPr>
          <w:rFonts w:asciiTheme="minorHAnsi" w:hAnsiTheme="minorHAnsi" w:cstheme="minorBidi"/>
          <w:sz w:val="22"/>
          <w:szCs w:val="22"/>
        </w:rPr>
        <w:t>ksi</w:t>
      </w:r>
      <w:proofErr w:type="spellEnd"/>
    </w:p>
    <w:p w14:paraId="18F5B3AB"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Ap = 3 * 0.153 in2 = 0.459 in2</w:t>
      </w:r>
    </w:p>
    <w:p w14:paraId="24FA58A7"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Modular section np = Ep/</w:t>
      </w:r>
      <w:proofErr w:type="spellStart"/>
      <w:r w:rsidRPr="00155E7B">
        <w:rPr>
          <w:rFonts w:asciiTheme="minorHAnsi" w:hAnsiTheme="minorHAnsi" w:cstheme="minorBidi"/>
          <w:sz w:val="22"/>
          <w:szCs w:val="22"/>
        </w:rPr>
        <w:t>Ec</w:t>
      </w:r>
      <w:proofErr w:type="spellEnd"/>
      <w:r w:rsidRPr="00155E7B">
        <w:rPr>
          <w:rFonts w:asciiTheme="minorHAnsi" w:hAnsiTheme="minorHAnsi" w:cstheme="minorBidi"/>
          <w:sz w:val="22"/>
          <w:szCs w:val="22"/>
        </w:rPr>
        <w:t xml:space="preserve"> = 28500/4030 = 7.1 </w:t>
      </w:r>
    </w:p>
    <w:p w14:paraId="3327B49E"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A</w:t>
      </w:r>
      <w:r w:rsidRPr="00155E7B">
        <w:rPr>
          <w:rFonts w:asciiTheme="minorHAnsi" w:hAnsiTheme="minorHAnsi" w:cstheme="minorBidi"/>
          <w:sz w:val="22"/>
          <w:szCs w:val="22"/>
          <w:vertAlign w:val="subscript"/>
        </w:rPr>
        <w:t>tr</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Ac + </w:t>
      </w:r>
      <w:proofErr w:type="spellStart"/>
      <w:r w:rsidRPr="00155E7B">
        <w:rPr>
          <w:rFonts w:asciiTheme="minorHAnsi" w:hAnsiTheme="minorHAnsi" w:cstheme="minorBidi"/>
          <w:sz w:val="22"/>
          <w:szCs w:val="22"/>
        </w:rPr>
        <w:t>npAps</w:t>
      </w:r>
      <w:proofErr w:type="spellEnd"/>
      <w:r w:rsidRPr="00155E7B">
        <w:rPr>
          <w:rFonts w:asciiTheme="minorHAnsi" w:hAnsiTheme="minorHAnsi" w:cstheme="minorBidi"/>
          <w:sz w:val="22"/>
          <w:szCs w:val="22"/>
        </w:rPr>
        <w:t xml:space="preserve"> = (Ag-Ap) +</w:t>
      </w:r>
      <w:proofErr w:type="spellStart"/>
      <w:r w:rsidRPr="00155E7B">
        <w:rPr>
          <w:rFonts w:asciiTheme="minorHAnsi" w:hAnsiTheme="minorHAnsi" w:cstheme="minorBidi"/>
          <w:sz w:val="22"/>
          <w:szCs w:val="22"/>
        </w:rPr>
        <w:t>npAps</w:t>
      </w:r>
      <w:proofErr w:type="spellEnd"/>
      <w:r w:rsidRPr="00155E7B">
        <w:rPr>
          <w:rFonts w:asciiTheme="minorHAnsi" w:hAnsiTheme="minorHAnsi" w:cstheme="minorBidi"/>
          <w:sz w:val="22"/>
          <w:szCs w:val="22"/>
        </w:rPr>
        <w:t xml:space="preserve"> = Ag + (np-</w:t>
      </w:r>
      <w:proofErr w:type="gramStart"/>
      <w:r w:rsidRPr="00155E7B">
        <w:rPr>
          <w:rFonts w:asciiTheme="minorHAnsi" w:hAnsiTheme="minorHAnsi" w:cstheme="minorBidi"/>
          <w:sz w:val="22"/>
          <w:szCs w:val="22"/>
        </w:rPr>
        <w:t>1)Ag</w:t>
      </w:r>
      <w:proofErr w:type="gramEnd"/>
    </w:p>
    <w:p w14:paraId="1548E2D9"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     = 288 + (7.1-1) x 0.459 = 290.8 in2</w:t>
      </w:r>
    </w:p>
    <w:p w14:paraId="28336351" w14:textId="77777777" w:rsidR="00F0622B" w:rsidRPr="00155E7B" w:rsidRDefault="00F0622B" w:rsidP="00F0622B">
      <w:pPr>
        <w:spacing w:line="259" w:lineRule="auto"/>
        <w:rPr>
          <w:rFonts w:asciiTheme="minorHAnsi" w:hAnsiTheme="minorHAnsi" w:cstheme="minorBidi"/>
          <w:sz w:val="22"/>
          <w:szCs w:val="22"/>
        </w:rPr>
      </w:pPr>
      <w:proofErr w:type="spellStart"/>
      <w:proofErr w:type="gramStart"/>
      <w:r w:rsidRPr="00155E7B">
        <w:rPr>
          <w:rFonts w:asciiTheme="minorHAnsi" w:hAnsiTheme="minorHAnsi" w:cstheme="minorBidi"/>
          <w:sz w:val="22"/>
          <w:szCs w:val="22"/>
        </w:rPr>
        <w:t>Y</w:t>
      </w:r>
      <w:r w:rsidRPr="00155E7B">
        <w:rPr>
          <w:rFonts w:asciiTheme="minorHAnsi" w:hAnsiTheme="minorHAnsi" w:cstheme="minorBidi"/>
          <w:sz w:val="22"/>
          <w:szCs w:val="22"/>
          <w:vertAlign w:val="subscript"/>
        </w:rPr>
        <w:t>top</w:t>
      </w:r>
      <w:r w:rsidRPr="00155E7B">
        <w:rPr>
          <w:rFonts w:asciiTheme="minorHAnsi" w:hAnsiTheme="minorHAnsi" w:cstheme="minorBidi"/>
          <w:sz w:val="22"/>
          <w:szCs w:val="22"/>
        </w:rPr>
        <w:t>,</w:t>
      </w:r>
      <w:r w:rsidRPr="00155E7B">
        <w:rPr>
          <w:rFonts w:asciiTheme="minorHAnsi" w:hAnsiTheme="minorHAnsi" w:cstheme="minorBidi"/>
          <w:sz w:val="22"/>
          <w:szCs w:val="22"/>
          <w:vertAlign w:val="subscript"/>
        </w:rPr>
        <w:t>tr</w:t>
      </w:r>
      <w:proofErr w:type="spellEnd"/>
      <w:proofErr w:type="gram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 </w:t>
      </w:r>
      <w:proofErr w:type="spellStart"/>
      <w:r w:rsidRPr="00155E7B">
        <w:rPr>
          <w:sz w:val="22"/>
          <w:szCs w:val="22"/>
        </w:rPr>
        <w:t>Ʃ</w:t>
      </w:r>
      <w:r w:rsidRPr="00155E7B">
        <w:rPr>
          <w:rFonts w:asciiTheme="minorHAnsi" w:hAnsiTheme="minorHAnsi" w:cstheme="minorBidi"/>
          <w:sz w:val="22"/>
          <w:szCs w:val="22"/>
        </w:rPr>
        <w:t>Aiyi</w:t>
      </w:r>
      <w:proofErr w:type="spellEnd"/>
      <w:r w:rsidRPr="00155E7B">
        <w:rPr>
          <w:rFonts w:asciiTheme="minorHAnsi" w:hAnsiTheme="minorHAnsi" w:cstheme="minorBidi"/>
          <w:sz w:val="22"/>
          <w:szCs w:val="22"/>
        </w:rPr>
        <w:t xml:space="preserve"> / </w:t>
      </w:r>
      <w:proofErr w:type="spellStart"/>
      <w:r w:rsidRPr="00155E7B">
        <w:rPr>
          <w:sz w:val="22"/>
          <w:szCs w:val="22"/>
        </w:rPr>
        <w:t>Ʃ</w:t>
      </w:r>
      <w:r w:rsidRPr="00155E7B">
        <w:rPr>
          <w:rFonts w:asciiTheme="minorHAnsi" w:hAnsiTheme="minorHAnsi" w:cstheme="minorBidi"/>
          <w:sz w:val="22"/>
          <w:szCs w:val="22"/>
        </w:rPr>
        <w:t>Ai</w:t>
      </w:r>
      <w:proofErr w:type="spellEnd"/>
      <w:r w:rsidRPr="00155E7B">
        <w:rPr>
          <w:rFonts w:asciiTheme="minorHAnsi" w:hAnsiTheme="minorHAnsi" w:cstheme="minorBidi"/>
          <w:sz w:val="22"/>
          <w:szCs w:val="22"/>
        </w:rPr>
        <w:t xml:space="preserve"> </w:t>
      </w:r>
    </w:p>
    <w:p w14:paraId="5675F503"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      = (288 x 12 +(7.1-</w:t>
      </w:r>
      <w:proofErr w:type="gramStart"/>
      <w:r w:rsidRPr="00155E7B">
        <w:rPr>
          <w:rFonts w:asciiTheme="minorHAnsi" w:hAnsiTheme="minorHAnsi" w:cstheme="minorBidi"/>
          <w:sz w:val="22"/>
          <w:szCs w:val="22"/>
        </w:rPr>
        <w:t>1)*</w:t>
      </w:r>
      <w:proofErr w:type="gramEnd"/>
      <w:r w:rsidRPr="00155E7B">
        <w:rPr>
          <w:rFonts w:asciiTheme="minorHAnsi" w:hAnsiTheme="minorHAnsi" w:cstheme="minorBidi"/>
          <w:sz w:val="22"/>
          <w:szCs w:val="22"/>
        </w:rPr>
        <w:t xml:space="preserve">0.459*20) / 290.8 = 12.1 “           </w:t>
      </w:r>
    </w:p>
    <w:p w14:paraId="06456516"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The prestressing strands area pulling the section neutral axis downwards. </w:t>
      </w:r>
    </w:p>
    <w:p w14:paraId="2F43AD2C" w14:textId="77777777" w:rsidR="00F0622B" w:rsidRPr="00155E7B" w:rsidRDefault="00F0622B" w:rsidP="00F0622B">
      <w:pPr>
        <w:spacing w:line="259" w:lineRule="auto"/>
        <w:rPr>
          <w:sz w:val="22"/>
          <w:szCs w:val="22"/>
        </w:rPr>
      </w:pPr>
      <w:proofErr w:type="spellStart"/>
      <w:proofErr w:type="gramStart"/>
      <w:r w:rsidRPr="00155E7B">
        <w:rPr>
          <w:rFonts w:asciiTheme="minorHAnsi" w:hAnsiTheme="minorHAnsi" w:cstheme="minorBidi"/>
          <w:sz w:val="22"/>
          <w:szCs w:val="22"/>
        </w:rPr>
        <w:t>I</w:t>
      </w:r>
      <w:r w:rsidRPr="00155E7B">
        <w:rPr>
          <w:rFonts w:asciiTheme="minorHAnsi" w:hAnsiTheme="minorHAnsi" w:cstheme="minorBidi"/>
          <w:sz w:val="22"/>
          <w:szCs w:val="22"/>
          <w:vertAlign w:val="subscript"/>
        </w:rPr>
        <w:t>x,tr</w:t>
      </w:r>
      <w:proofErr w:type="spellEnd"/>
      <w:proofErr w:type="gram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w:t>
      </w:r>
      <w:r w:rsidRPr="00155E7B">
        <w:rPr>
          <w:sz w:val="22"/>
          <w:szCs w:val="22"/>
        </w:rPr>
        <w:t xml:space="preserve">Ʃ [ </w:t>
      </w:r>
      <w:proofErr w:type="spellStart"/>
      <w:r w:rsidRPr="00155E7B">
        <w:rPr>
          <w:sz w:val="22"/>
          <w:szCs w:val="22"/>
        </w:rPr>
        <w:t>Ii</w:t>
      </w:r>
      <w:proofErr w:type="spellEnd"/>
      <w:r w:rsidRPr="00155E7B">
        <w:rPr>
          <w:sz w:val="22"/>
          <w:szCs w:val="22"/>
        </w:rPr>
        <w:t xml:space="preserve"> + Ai ( </w:t>
      </w:r>
      <w:proofErr w:type="spellStart"/>
      <w:r w:rsidRPr="00155E7B">
        <w:rPr>
          <w:sz w:val="22"/>
          <w:szCs w:val="22"/>
        </w:rPr>
        <w:t>yt</w:t>
      </w:r>
      <w:proofErr w:type="spellEnd"/>
      <w:r w:rsidRPr="00155E7B">
        <w:rPr>
          <w:sz w:val="22"/>
          <w:szCs w:val="22"/>
        </w:rPr>
        <w:t xml:space="preserve"> – </w:t>
      </w:r>
      <w:proofErr w:type="spellStart"/>
      <w:r w:rsidRPr="00155E7B">
        <w:rPr>
          <w:sz w:val="22"/>
          <w:szCs w:val="22"/>
        </w:rPr>
        <w:t>yi</w:t>
      </w:r>
      <w:proofErr w:type="spellEnd"/>
      <w:r w:rsidRPr="00155E7B">
        <w:rPr>
          <w:sz w:val="22"/>
          <w:szCs w:val="22"/>
        </w:rPr>
        <w:t xml:space="preserve"> )</w:t>
      </w:r>
      <w:r w:rsidRPr="00155E7B">
        <w:rPr>
          <w:sz w:val="22"/>
          <w:szCs w:val="22"/>
          <w:vertAlign w:val="superscript"/>
        </w:rPr>
        <w:t>2</w:t>
      </w:r>
      <w:r w:rsidRPr="00155E7B">
        <w:rPr>
          <w:sz w:val="22"/>
          <w:szCs w:val="22"/>
        </w:rPr>
        <w:t xml:space="preserve">]                   , Assume </w:t>
      </w:r>
      <w:proofErr w:type="spellStart"/>
      <w:r w:rsidRPr="00155E7B">
        <w:rPr>
          <w:sz w:val="22"/>
          <w:szCs w:val="22"/>
        </w:rPr>
        <w:t>I</w:t>
      </w:r>
      <w:r w:rsidRPr="00155E7B">
        <w:rPr>
          <w:sz w:val="22"/>
          <w:szCs w:val="22"/>
          <w:vertAlign w:val="subscript"/>
        </w:rPr>
        <w:t>strand</w:t>
      </w:r>
      <w:proofErr w:type="spellEnd"/>
      <w:r w:rsidRPr="00155E7B">
        <w:rPr>
          <w:sz w:val="22"/>
          <w:szCs w:val="22"/>
          <w:vertAlign w:val="subscript"/>
        </w:rPr>
        <w:t xml:space="preserve"> </w:t>
      </w:r>
      <w:r w:rsidRPr="00155E7B">
        <w:rPr>
          <w:sz w:val="22"/>
          <w:szCs w:val="22"/>
        </w:rPr>
        <w:t>= 0</w:t>
      </w:r>
    </w:p>
    <w:p w14:paraId="525742F5" w14:textId="77777777" w:rsidR="00F0622B" w:rsidRPr="00155E7B" w:rsidRDefault="00F0622B" w:rsidP="00F0622B">
      <w:pPr>
        <w:spacing w:line="259" w:lineRule="auto"/>
        <w:rPr>
          <w:sz w:val="22"/>
          <w:szCs w:val="22"/>
          <w:vertAlign w:val="superscript"/>
        </w:rPr>
      </w:pPr>
      <w:r w:rsidRPr="00155E7B">
        <w:rPr>
          <w:sz w:val="22"/>
          <w:szCs w:val="22"/>
        </w:rPr>
        <w:t xml:space="preserve">     = [13824 + 288 * (12.1-12)</w:t>
      </w:r>
      <w:proofErr w:type="gramStart"/>
      <w:r w:rsidRPr="00155E7B">
        <w:rPr>
          <w:sz w:val="22"/>
          <w:szCs w:val="22"/>
          <w:vertAlign w:val="superscript"/>
        </w:rPr>
        <w:t xml:space="preserve">2 </w:t>
      </w:r>
      <w:r w:rsidRPr="00155E7B">
        <w:rPr>
          <w:sz w:val="22"/>
          <w:szCs w:val="22"/>
        </w:rPr>
        <w:t>]</w:t>
      </w:r>
      <w:proofErr w:type="gramEnd"/>
      <w:r w:rsidRPr="00155E7B">
        <w:rPr>
          <w:sz w:val="22"/>
          <w:szCs w:val="22"/>
        </w:rPr>
        <w:t xml:space="preserve"> + [ 0 + (7.1-1)0.459 x (12.1-20)</w:t>
      </w:r>
      <w:r w:rsidRPr="00155E7B">
        <w:rPr>
          <w:sz w:val="22"/>
          <w:szCs w:val="22"/>
          <w:vertAlign w:val="superscript"/>
        </w:rPr>
        <w:t xml:space="preserve">2 </w:t>
      </w:r>
      <w:r w:rsidRPr="00155E7B">
        <w:rPr>
          <w:sz w:val="22"/>
          <w:szCs w:val="22"/>
        </w:rPr>
        <w:t>] = 14000 in</w:t>
      </w:r>
      <w:r w:rsidRPr="00155E7B">
        <w:rPr>
          <w:sz w:val="22"/>
          <w:szCs w:val="22"/>
          <w:vertAlign w:val="superscript"/>
        </w:rPr>
        <w:t>4</w:t>
      </w:r>
    </w:p>
    <w:p w14:paraId="78B07FE6" w14:textId="77777777" w:rsidR="00F0622B" w:rsidRPr="00155E7B" w:rsidRDefault="00F0622B" w:rsidP="00F0622B">
      <w:pPr>
        <w:spacing w:line="259" w:lineRule="auto"/>
        <w:rPr>
          <w:sz w:val="22"/>
          <w:szCs w:val="22"/>
          <w:vertAlign w:val="superscript"/>
        </w:rPr>
      </w:pPr>
    </w:p>
    <w:p w14:paraId="2627A506" w14:textId="77777777" w:rsidR="00F0622B" w:rsidRPr="00155E7B" w:rsidRDefault="00F0622B" w:rsidP="00F0622B">
      <w:pPr>
        <w:spacing w:line="259" w:lineRule="auto"/>
        <w:rPr>
          <w:b/>
          <w:bCs/>
          <w:sz w:val="22"/>
          <w:szCs w:val="22"/>
          <w:u w:val="single"/>
        </w:rPr>
      </w:pPr>
      <w:r w:rsidRPr="00155E7B">
        <w:rPr>
          <w:b/>
          <w:bCs/>
          <w:sz w:val="22"/>
          <w:szCs w:val="22"/>
          <w:u w:val="single"/>
        </w:rPr>
        <w:t>2-Find the decompression force and moment</w:t>
      </w:r>
    </w:p>
    <w:p w14:paraId="59F2A46E" w14:textId="77777777" w:rsidR="00F0622B" w:rsidRPr="00155E7B" w:rsidRDefault="00F0622B" w:rsidP="00F0622B">
      <w:pPr>
        <w:spacing w:line="259" w:lineRule="auto"/>
        <w:rPr>
          <w:sz w:val="22"/>
          <w:szCs w:val="22"/>
        </w:rPr>
      </w:pPr>
      <w:r w:rsidRPr="00155E7B">
        <w:rPr>
          <w:sz w:val="22"/>
          <w:szCs w:val="22"/>
        </w:rPr>
        <w:t xml:space="preserve">The prestressing force will cause initial compression strain to the section and the tendon eccentricity will cause initial curvature. Decompression is the force and moment required to counteract the section curvature and return the section to equilibrium at zero strain and curvature. </w:t>
      </w:r>
    </w:p>
    <w:p w14:paraId="4C9AF437" w14:textId="77777777" w:rsidR="00F0622B" w:rsidRPr="00155E7B" w:rsidRDefault="00F0622B" w:rsidP="00F0622B">
      <w:pPr>
        <w:spacing w:line="259" w:lineRule="auto"/>
        <w:rPr>
          <w:rFonts w:asciiTheme="minorHAnsi" w:hAnsiTheme="minorHAnsi" w:cstheme="minorBidi"/>
          <w:sz w:val="22"/>
          <w:szCs w:val="22"/>
        </w:rPr>
      </w:pPr>
      <w:r w:rsidRPr="00155E7B">
        <w:rPr>
          <w:sz w:val="22"/>
          <w:szCs w:val="22"/>
        </w:rPr>
        <w:t>N</w:t>
      </w:r>
      <w:r w:rsidRPr="00155E7B">
        <w:rPr>
          <w:sz w:val="22"/>
          <w:szCs w:val="22"/>
          <w:vertAlign w:val="subscript"/>
        </w:rPr>
        <w:t>o</w:t>
      </w:r>
      <w:r w:rsidRPr="00155E7B">
        <w:rPr>
          <w:sz w:val="22"/>
          <w:szCs w:val="22"/>
        </w:rPr>
        <w:t xml:space="preserve"> = Ep x </w:t>
      </w:r>
      <w:proofErr w:type="spellStart"/>
      <w:r w:rsidRPr="00155E7B">
        <w:rPr>
          <w:rFonts w:asciiTheme="minorHAnsi" w:hAnsiTheme="minorHAnsi" w:cstheme="minorHAnsi"/>
          <w:sz w:val="22"/>
          <w:szCs w:val="22"/>
        </w:rPr>
        <w:t>Δε</w:t>
      </w:r>
      <w:r w:rsidRPr="00155E7B">
        <w:rPr>
          <w:rFonts w:asciiTheme="minorHAnsi" w:hAnsiTheme="minorHAnsi" w:cstheme="minorBidi"/>
          <w:sz w:val="22"/>
          <w:szCs w:val="22"/>
          <w:vertAlign w:val="subscript"/>
        </w:rPr>
        <w:t>p</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x Ap = 28500 x 6.46x10</w:t>
      </w:r>
      <w:r w:rsidRPr="00155E7B">
        <w:rPr>
          <w:rFonts w:asciiTheme="minorHAnsi" w:hAnsiTheme="minorHAnsi" w:cstheme="minorBidi"/>
          <w:sz w:val="22"/>
          <w:szCs w:val="22"/>
          <w:vertAlign w:val="superscript"/>
        </w:rPr>
        <w:t xml:space="preserve">-3 </w:t>
      </w:r>
      <w:r w:rsidRPr="00155E7B">
        <w:rPr>
          <w:rFonts w:asciiTheme="minorHAnsi" w:hAnsiTheme="minorHAnsi" w:cstheme="minorBidi"/>
          <w:sz w:val="22"/>
          <w:szCs w:val="22"/>
        </w:rPr>
        <w:t>*0.459 = 84.5 kips</w:t>
      </w:r>
    </w:p>
    <w:p w14:paraId="6F97BD2A"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M</w:t>
      </w:r>
      <w:r w:rsidRPr="00155E7B">
        <w:rPr>
          <w:rFonts w:asciiTheme="minorHAnsi" w:hAnsiTheme="minorHAnsi" w:cstheme="minorBidi"/>
          <w:sz w:val="22"/>
          <w:szCs w:val="22"/>
          <w:vertAlign w:val="subscript"/>
        </w:rPr>
        <w:t>o</w:t>
      </w:r>
      <w:r w:rsidRPr="00155E7B">
        <w:rPr>
          <w:rFonts w:asciiTheme="minorHAnsi" w:hAnsiTheme="minorHAnsi" w:cstheme="minorBidi"/>
          <w:sz w:val="22"/>
          <w:szCs w:val="22"/>
        </w:rPr>
        <w:t xml:space="preserve"> = N</w:t>
      </w:r>
      <w:r w:rsidRPr="00155E7B">
        <w:rPr>
          <w:rFonts w:asciiTheme="minorHAnsi" w:hAnsiTheme="minorHAnsi" w:cstheme="minorBidi"/>
          <w:sz w:val="22"/>
          <w:szCs w:val="22"/>
          <w:vertAlign w:val="subscript"/>
        </w:rPr>
        <w:t>o</w:t>
      </w:r>
      <w:r w:rsidRPr="00155E7B">
        <w:rPr>
          <w:rFonts w:asciiTheme="minorHAnsi" w:hAnsiTheme="minorHAnsi" w:cstheme="minorBidi"/>
          <w:sz w:val="22"/>
          <w:szCs w:val="22"/>
        </w:rPr>
        <w:t xml:space="preserve"> x e = 84.5 kip * (20-12.1) in= 667.</w:t>
      </w:r>
      <w:proofErr w:type="gramStart"/>
      <w:r w:rsidRPr="00155E7B">
        <w:rPr>
          <w:rFonts w:asciiTheme="minorHAnsi" w:hAnsiTheme="minorHAnsi" w:cstheme="minorBidi"/>
          <w:sz w:val="22"/>
          <w:szCs w:val="22"/>
        </w:rPr>
        <w:t>5  k</w:t>
      </w:r>
      <w:proofErr w:type="gramEnd"/>
      <w:r w:rsidRPr="00155E7B">
        <w:rPr>
          <w:rFonts w:asciiTheme="minorHAnsi" w:hAnsiTheme="minorHAnsi" w:cstheme="minorBidi"/>
          <w:sz w:val="22"/>
          <w:szCs w:val="22"/>
        </w:rPr>
        <w:t xml:space="preserve">.in = 55.6 </w:t>
      </w:r>
      <w:proofErr w:type="spellStart"/>
      <w:r w:rsidRPr="00155E7B">
        <w:rPr>
          <w:rFonts w:asciiTheme="minorHAnsi" w:hAnsiTheme="minorHAnsi" w:cstheme="minorBidi"/>
          <w:sz w:val="22"/>
          <w:szCs w:val="22"/>
        </w:rPr>
        <w:t>k.ft</w:t>
      </w:r>
      <w:proofErr w:type="spellEnd"/>
    </w:p>
    <w:p w14:paraId="2B40F6A2" w14:textId="77777777" w:rsidR="00F0622B" w:rsidRPr="00155E7B" w:rsidRDefault="00F0622B" w:rsidP="00F0622B">
      <w:pPr>
        <w:spacing w:line="259" w:lineRule="auto"/>
        <w:rPr>
          <w:rFonts w:asciiTheme="minorHAnsi" w:hAnsiTheme="minorHAnsi" w:cstheme="minorBidi"/>
          <w:sz w:val="22"/>
          <w:szCs w:val="22"/>
        </w:rPr>
      </w:pPr>
    </w:p>
    <w:p w14:paraId="764280C9" w14:textId="77777777" w:rsidR="00F0622B" w:rsidRPr="00155E7B" w:rsidRDefault="00F0622B" w:rsidP="00F0622B">
      <w:pPr>
        <w:spacing w:line="259" w:lineRule="auto"/>
        <w:rPr>
          <w:rFonts w:asciiTheme="minorHAnsi" w:hAnsiTheme="minorHAnsi" w:cstheme="minorBidi"/>
          <w:b/>
          <w:bCs/>
          <w:sz w:val="22"/>
          <w:szCs w:val="22"/>
          <w:u w:val="single"/>
        </w:rPr>
      </w:pPr>
      <w:r w:rsidRPr="00155E7B">
        <w:rPr>
          <w:rFonts w:asciiTheme="minorHAnsi" w:hAnsiTheme="minorHAnsi" w:cstheme="minorBidi"/>
          <w:b/>
          <w:bCs/>
          <w:sz w:val="22"/>
          <w:szCs w:val="22"/>
        </w:rPr>
        <w:t>3</w:t>
      </w:r>
      <w:r w:rsidRPr="00155E7B">
        <w:rPr>
          <w:rFonts w:asciiTheme="minorHAnsi" w:hAnsiTheme="minorHAnsi" w:cstheme="minorBidi"/>
          <w:b/>
          <w:bCs/>
          <w:sz w:val="22"/>
          <w:szCs w:val="22"/>
          <w:u w:val="single"/>
        </w:rPr>
        <w:t>-Find the strain at centroid and curvature</w:t>
      </w:r>
    </w:p>
    <w:p w14:paraId="70539A59"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Assume there is no additional axial force and only moment due to self-weight</w:t>
      </w:r>
    </w:p>
    <w:p w14:paraId="525547EF" w14:textId="77777777" w:rsidR="00F0622B" w:rsidRPr="00155E7B" w:rsidRDefault="00F0622B" w:rsidP="00F0622B">
      <w:pPr>
        <w:spacing w:line="259" w:lineRule="auto"/>
        <w:rPr>
          <w:rFonts w:asciiTheme="minorHAnsi" w:hAnsiTheme="minorHAnsi" w:cstheme="minorBidi"/>
          <w:b/>
          <w:bCs/>
          <w:sz w:val="22"/>
          <w:szCs w:val="22"/>
          <w:u w:val="single"/>
        </w:rPr>
      </w:pPr>
      <m:oMathPara>
        <m:oMath>
          <m:sSub>
            <m:sSubPr>
              <m:ctrlPr>
                <w:rPr>
                  <w:rFonts w:ascii="Cambria Math" w:hAnsi="Cambria Math" w:cstheme="minorBidi"/>
                  <w:iCs/>
                  <w:sz w:val="22"/>
                  <w:szCs w:val="22"/>
                </w:rPr>
              </m:ctrlPr>
            </m:sSubPr>
            <m:e>
              <m:r>
                <w:rPr>
                  <w:rFonts w:ascii="Cambria Math" w:hAnsi="Cambria Math" w:cstheme="minorBidi"/>
                  <w:sz w:val="22"/>
                  <w:szCs w:val="22"/>
                </w:rPr>
                <m:t>ε</m:t>
              </m:r>
            </m:e>
            <m:sub>
              <m:r>
                <w:rPr>
                  <w:rFonts w:ascii="Cambria Math" w:hAnsi="Cambria Math" w:cstheme="minorBidi"/>
                  <w:sz w:val="22"/>
                  <w:szCs w:val="22"/>
                </w:rPr>
                <m:t>cen</m:t>
              </m:r>
            </m:sub>
          </m:sSub>
          <m:r>
            <w:rPr>
              <w:rFonts w:ascii="Cambria Math" w:hAnsi="Cambria Math" w:cstheme="minorBidi"/>
              <w:sz w:val="22"/>
              <w:szCs w:val="22"/>
            </w:rPr>
            <m:t>=</m:t>
          </m:r>
          <m:f>
            <m:fPr>
              <m:ctrlPr>
                <w:rPr>
                  <w:rFonts w:ascii="Cambria Math" w:hAnsi="Cambria Math" w:cstheme="minorBidi"/>
                  <w:i/>
                  <w:iCs/>
                  <w:sz w:val="22"/>
                  <w:szCs w:val="22"/>
                </w:rPr>
              </m:ctrlPr>
            </m:fPr>
            <m:num>
              <m:r>
                <w:rPr>
                  <w:rFonts w:ascii="Cambria Math" w:hAnsi="Cambria Math" w:cstheme="minorBidi"/>
                  <w:sz w:val="22"/>
                  <w:szCs w:val="22"/>
                </w:rPr>
                <m:t>N-</m:t>
              </m:r>
              <m:sSub>
                <m:sSubPr>
                  <m:ctrlPr>
                    <w:rPr>
                      <w:rFonts w:ascii="Cambria Math" w:hAnsi="Cambria Math" w:cstheme="minorBidi"/>
                      <w:i/>
                      <w:iCs/>
                      <w:sz w:val="22"/>
                      <w:szCs w:val="22"/>
                    </w:rPr>
                  </m:ctrlPr>
                </m:sSubPr>
                <m:e>
                  <m:r>
                    <w:rPr>
                      <w:rFonts w:ascii="Cambria Math" w:hAnsi="Cambria Math" w:cstheme="minorBidi"/>
                      <w:sz w:val="22"/>
                      <w:szCs w:val="22"/>
                    </w:rPr>
                    <m:t>N</m:t>
                  </m:r>
                </m:e>
                <m:sub>
                  <m:r>
                    <w:rPr>
                      <w:rFonts w:ascii="Cambria Math" w:hAnsi="Cambria Math" w:cstheme="minorBidi"/>
                      <w:sz w:val="22"/>
                      <w:szCs w:val="22"/>
                    </w:rPr>
                    <m:t>o</m:t>
                  </m:r>
                </m:sub>
              </m:sSub>
            </m:num>
            <m:den>
              <m:sSub>
                <m:sSubPr>
                  <m:ctrlPr>
                    <w:rPr>
                      <w:rFonts w:ascii="Cambria Math" w:hAnsi="Cambria Math" w:cstheme="minorBidi"/>
                      <w:i/>
                      <w:iCs/>
                      <w:sz w:val="22"/>
                      <w:szCs w:val="22"/>
                    </w:rPr>
                  </m:ctrlPr>
                </m:sSubPr>
                <m:e>
                  <m:r>
                    <w:rPr>
                      <w:rFonts w:ascii="Cambria Math" w:hAnsi="Cambria Math" w:cstheme="minorBidi"/>
                      <w:sz w:val="22"/>
                      <w:szCs w:val="22"/>
                    </w:rPr>
                    <m:t>E</m:t>
                  </m:r>
                </m:e>
                <m:sub>
                  <m:r>
                    <w:rPr>
                      <w:rFonts w:ascii="Cambria Math" w:hAnsi="Cambria Math" w:cstheme="minorBidi"/>
                      <w:sz w:val="22"/>
                      <w:szCs w:val="22"/>
                    </w:rPr>
                    <m:t>c</m:t>
                  </m:r>
                </m:sub>
              </m:sSub>
              <m:sSub>
                <m:sSubPr>
                  <m:ctrlPr>
                    <w:rPr>
                      <w:rFonts w:ascii="Cambria Math" w:hAnsi="Cambria Math" w:cstheme="minorBidi"/>
                      <w:i/>
                      <w:iCs/>
                      <w:sz w:val="22"/>
                      <w:szCs w:val="22"/>
                    </w:rPr>
                  </m:ctrlPr>
                </m:sSubPr>
                <m:e>
                  <m:r>
                    <w:rPr>
                      <w:rFonts w:ascii="Cambria Math" w:hAnsi="Cambria Math" w:cstheme="minorBidi"/>
                      <w:sz w:val="22"/>
                      <w:szCs w:val="22"/>
                    </w:rPr>
                    <m:t>A</m:t>
                  </m:r>
                </m:e>
                <m:sub>
                  <m:r>
                    <w:rPr>
                      <w:rFonts w:ascii="Cambria Math" w:hAnsi="Cambria Math" w:cstheme="minorBidi"/>
                      <w:sz w:val="22"/>
                      <w:szCs w:val="22"/>
                    </w:rPr>
                    <m:t>tr</m:t>
                  </m:r>
                </m:sub>
              </m:sSub>
            </m:den>
          </m:f>
        </m:oMath>
      </m:oMathPara>
    </w:p>
    <w:p w14:paraId="2CB5828D" w14:textId="77777777" w:rsidR="00F0622B" w:rsidRPr="00155E7B" w:rsidRDefault="00F0622B" w:rsidP="00F0622B">
      <w:pPr>
        <w:tabs>
          <w:tab w:val="left" w:pos="2154"/>
          <w:tab w:val="left" w:pos="2943"/>
        </w:tabs>
        <w:spacing w:line="259" w:lineRule="auto"/>
        <w:jc w:val="center"/>
        <w:rPr>
          <w:rFonts w:asciiTheme="minorHAnsi" w:eastAsiaTheme="minorEastAsia" w:hAnsiTheme="minorHAnsi" w:cstheme="minorBidi"/>
          <w:iCs/>
          <w:sz w:val="22"/>
          <w:szCs w:val="22"/>
        </w:rPr>
      </w:pPr>
      <m:oMath>
        <m:sSub>
          <m:sSubPr>
            <m:ctrlPr>
              <w:rPr>
                <w:rFonts w:ascii="Cambria Math" w:hAnsi="Cambria Math" w:cstheme="minorBidi"/>
                <w:iCs/>
                <w:sz w:val="22"/>
                <w:szCs w:val="22"/>
              </w:rPr>
            </m:ctrlPr>
          </m:sSubPr>
          <m:e>
            <m:r>
              <w:rPr>
                <w:rFonts w:ascii="Cambria Math" w:hAnsi="Cambria Math" w:cstheme="minorBidi"/>
                <w:sz w:val="22"/>
                <w:szCs w:val="22"/>
              </w:rPr>
              <m:t>ε</m:t>
            </m:r>
          </m:e>
          <m:sub>
            <m:r>
              <w:rPr>
                <w:rFonts w:ascii="Cambria Math" w:hAnsi="Cambria Math" w:cstheme="minorBidi"/>
                <w:sz w:val="22"/>
                <w:szCs w:val="22"/>
              </w:rPr>
              <m:t>cen</m:t>
            </m:r>
          </m:sub>
        </m:sSub>
        <m:r>
          <w:rPr>
            <w:rFonts w:ascii="Cambria Math" w:hAnsi="Cambria Math" w:cstheme="minorBidi"/>
            <w:sz w:val="22"/>
            <w:szCs w:val="22"/>
          </w:rPr>
          <m:t>=</m:t>
        </m:r>
        <m:f>
          <m:fPr>
            <m:ctrlPr>
              <w:rPr>
                <w:rFonts w:ascii="Cambria Math" w:hAnsi="Cambria Math" w:cstheme="minorBidi"/>
                <w:i/>
                <w:iCs/>
                <w:sz w:val="22"/>
                <w:szCs w:val="22"/>
              </w:rPr>
            </m:ctrlPr>
          </m:fPr>
          <m:num>
            <m:r>
              <w:rPr>
                <w:rFonts w:ascii="Cambria Math" w:hAnsi="Cambria Math" w:cstheme="minorBidi"/>
                <w:sz w:val="22"/>
                <w:szCs w:val="22"/>
              </w:rPr>
              <m:t>0-84.5</m:t>
            </m:r>
          </m:num>
          <m:den>
            <m:r>
              <w:rPr>
                <w:rFonts w:ascii="Cambria Math" w:hAnsi="Cambria Math" w:cstheme="minorBidi"/>
                <w:sz w:val="22"/>
                <w:szCs w:val="22"/>
              </w:rPr>
              <m:t>4030 x 290.8</m:t>
            </m:r>
          </m:den>
        </m:f>
      </m:oMath>
      <w:r w:rsidRPr="00155E7B">
        <w:rPr>
          <w:rFonts w:asciiTheme="minorHAnsi" w:eastAsiaTheme="minorEastAsia" w:hAnsiTheme="minorHAnsi" w:cstheme="minorBidi"/>
          <w:iCs/>
          <w:sz w:val="22"/>
          <w:szCs w:val="22"/>
        </w:rPr>
        <w:t xml:space="preserve"> = -0.072x10</w:t>
      </w:r>
      <w:r w:rsidRPr="00155E7B">
        <w:rPr>
          <w:rFonts w:asciiTheme="minorHAnsi" w:eastAsiaTheme="minorEastAsia" w:hAnsiTheme="minorHAnsi" w:cstheme="minorBidi"/>
          <w:iCs/>
          <w:sz w:val="22"/>
          <w:szCs w:val="22"/>
          <w:vertAlign w:val="superscript"/>
        </w:rPr>
        <w:t>-</w:t>
      </w:r>
      <w:proofErr w:type="gramStart"/>
      <w:r w:rsidRPr="00155E7B">
        <w:rPr>
          <w:rFonts w:asciiTheme="minorHAnsi" w:eastAsiaTheme="minorEastAsia" w:hAnsiTheme="minorHAnsi" w:cstheme="minorBidi"/>
          <w:iCs/>
          <w:sz w:val="22"/>
          <w:szCs w:val="22"/>
          <w:vertAlign w:val="superscript"/>
        </w:rPr>
        <w:t>3</w:t>
      </w:r>
      <w:r w:rsidRPr="00155E7B">
        <w:rPr>
          <w:rFonts w:asciiTheme="minorHAnsi" w:eastAsiaTheme="minorEastAsia" w:hAnsiTheme="minorHAnsi" w:cstheme="minorBidi"/>
          <w:iCs/>
          <w:sz w:val="22"/>
          <w:szCs w:val="22"/>
        </w:rPr>
        <w:t xml:space="preserve">  (</w:t>
      </w:r>
      <w:proofErr w:type="gramEnd"/>
      <w:r w:rsidRPr="00155E7B">
        <w:rPr>
          <w:rFonts w:asciiTheme="minorHAnsi" w:eastAsiaTheme="minorEastAsia" w:hAnsiTheme="minorHAnsi" w:cstheme="minorBidi"/>
          <w:iCs/>
          <w:sz w:val="22"/>
          <w:szCs w:val="22"/>
        </w:rPr>
        <w:t xml:space="preserve"> comp. strain)</w:t>
      </w:r>
    </w:p>
    <w:p w14:paraId="4A5E362F" w14:textId="77777777" w:rsidR="00F0622B" w:rsidRPr="00155E7B" w:rsidRDefault="00F0622B" w:rsidP="00F0622B">
      <w:pPr>
        <w:tabs>
          <w:tab w:val="left" w:pos="2154"/>
          <w:tab w:val="left" w:pos="2943"/>
        </w:tabs>
        <w:spacing w:line="259" w:lineRule="auto"/>
        <w:jc w:val="center"/>
        <w:rPr>
          <w:rFonts w:asciiTheme="minorHAnsi" w:eastAsiaTheme="minorEastAsia" w:hAnsiTheme="minorHAnsi" w:cstheme="minorBidi"/>
          <w:iCs/>
          <w:sz w:val="22"/>
          <w:szCs w:val="22"/>
        </w:rPr>
      </w:pPr>
    </w:p>
    <w:p w14:paraId="1B51968C" w14:textId="77777777" w:rsidR="00F0622B" w:rsidRPr="00155E7B" w:rsidRDefault="00F0622B" w:rsidP="00F0622B">
      <w:pPr>
        <w:spacing w:line="259" w:lineRule="auto"/>
        <w:rPr>
          <w:rFonts w:asciiTheme="minorHAnsi" w:hAnsiTheme="minorHAnsi" w:cstheme="minorBidi"/>
          <w:b/>
          <w:bCs/>
          <w:sz w:val="22"/>
          <w:szCs w:val="22"/>
          <w:u w:val="single"/>
        </w:rPr>
      </w:pPr>
      <m:oMathPara>
        <m:oMath>
          <m:sSub>
            <m:sSubPr>
              <m:ctrlPr>
                <w:rPr>
                  <w:rFonts w:ascii="Cambria Math" w:hAnsi="Cambria Math" w:cstheme="minorBidi"/>
                  <w:iCs/>
                  <w:sz w:val="22"/>
                  <w:szCs w:val="22"/>
                </w:rPr>
              </m:ctrlPr>
            </m:sSubPr>
            <m:e>
              <m:r>
                <w:rPr>
                  <w:rFonts w:ascii="Cambria Math" w:hAnsi="Cambria Math"/>
                  <w:sz w:val="22"/>
                  <w:szCs w:val="22"/>
                </w:rPr>
                <m:t>ф</m:t>
              </m:r>
            </m:e>
            <m:sub>
              <m:r>
                <w:rPr>
                  <w:rFonts w:ascii="Cambria Math" w:hAnsi="Cambria Math" w:cstheme="minorBidi"/>
                  <w:sz w:val="22"/>
                  <w:szCs w:val="22"/>
                </w:rPr>
                <m:t>cen</m:t>
              </m:r>
            </m:sub>
          </m:sSub>
          <m:r>
            <w:rPr>
              <w:rFonts w:ascii="Cambria Math" w:hAnsi="Cambria Math" w:cstheme="minorBidi"/>
              <w:sz w:val="22"/>
              <w:szCs w:val="22"/>
            </w:rPr>
            <m:t>=</m:t>
          </m:r>
          <m:f>
            <m:fPr>
              <m:ctrlPr>
                <w:rPr>
                  <w:rFonts w:ascii="Cambria Math" w:hAnsi="Cambria Math" w:cstheme="minorBidi"/>
                  <w:i/>
                  <w:iCs/>
                  <w:sz w:val="22"/>
                  <w:szCs w:val="22"/>
                </w:rPr>
              </m:ctrlPr>
            </m:fPr>
            <m:num>
              <m:r>
                <w:rPr>
                  <w:rFonts w:ascii="Cambria Math" w:hAnsi="Cambria Math" w:cstheme="minorBidi"/>
                  <w:sz w:val="22"/>
                  <w:szCs w:val="22"/>
                </w:rPr>
                <m:t>M-</m:t>
              </m:r>
              <m:sSub>
                <m:sSubPr>
                  <m:ctrlPr>
                    <w:rPr>
                      <w:rFonts w:ascii="Cambria Math" w:hAnsi="Cambria Math" w:cstheme="minorBidi"/>
                      <w:i/>
                      <w:iCs/>
                      <w:sz w:val="22"/>
                      <w:szCs w:val="22"/>
                    </w:rPr>
                  </m:ctrlPr>
                </m:sSubPr>
                <m:e>
                  <m:r>
                    <w:rPr>
                      <w:rFonts w:ascii="Cambria Math" w:hAnsi="Cambria Math" w:cstheme="minorBidi"/>
                      <w:sz w:val="22"/>
                      <w:szCs w:val="22"/>
                    </w:rPr>
                    <m:t>M</m:t>
                  </m:r>
                </m:e>
                <m:sub>
                  <m:r>
                    <w:rPr>
                      <w:rFonts w:ascii="Cambria Math" w:hAnsi="Cambria Math" w:cstheme="minorBidi"/>
                      <w:sz w:val="22"/>
                      <w:szCs w:val="22"/>
                    </w:rPr>
                    <m:t>o</m:t>
                  </m:r>
                </m:sub>
              </m:sSub>
            </m:num>
            <m:den>
              <m:sSub>
                <m:sSubPr>
                  <m:ctrlPr>
                    <w:rPr>
                      <w:rFonts w:ascii="Cambria Math" w:hAnsi="Cambria Math" w:cstheme="minorBidi"/>
                      <w:i/>
                      <w:iCs/>
                      <w:sz w:val="22"/>
                      <w:szCs w:val="22"/>
                    </w:rPr>
                  </m:ctrlPr>
                </m:sSubPr>
                <m:e>
                  <m:r>
                    <w:rPr>
                      <w:rFonts w:ascii="Cambria Math" w:hAnsi="Cambria Math" w:cstheme="minorBidi"/>
                      <w:sz w:val="22"/>
                      <w:szCs w:val="22"/>
                    </w:rPr>
                    <m:t>E</m:t>
                  </m:r>
                </m:e>
                <m:sub>
                  <m:r>
                    <w:rPr>
                      <w:rFonts w:ascii="Cambria Math" w:hAnsi="Cambria Math" w:cstheme="minorBidi"/>
                      <w:sz w:val="22"/>
                      <w:szCs w:val="22"/>
                    </w:rPr>
                    <m:t>c</m:t>
                  </m:r>
                </m:sub>
              </m:sSub>
              <m:sSub>
                <m:sSubPr>
                  <m:ctrlPr>
                    <w:rPr>
                      <w:rFonts w:ascii="Cambria Math" w:hAnsi="Cambria Math" w:cstheme="minorBidi"/>
                      <w:i/>
                      <w:iCs/>
                      <w:sz w:val="22"/>
                      <w:szCs w:val="22"/>
                    </w:rPr>
                  </m:ctrlPr>
                </m:sSubPr>
                <m:e>
                  <m:r>
                    <w:rPr>
                      <w:rFonts w:ascii="Cambria Math" w:hAnsi="Cambria Math" w:cstheme="minorBidi"/>
                      <w:sz w:val="22"/>
                      <w:szCs w:val="22"/>
                    </w:rPr>
                    <m:t>I</m:t>
                  </m:r>
                </m:e>
                <m:sub>
                  <m:r>
                    <w:rPr>
                      <w:rFonts w:ascii="Cambria Math" w:hAnsi="Cambria Math" w:cstheme="minorBidi"/>
                      <w:sz w:val="22"/>
                      <w:szCs w:val="22"/>
                    </w:rPr>
                    <m:t>tr</m:t>
                  </m:r>
                </m:sub>
              </m:sSub>
            </m:den>
          </m:f>
        </m:oMath>
      </m:oMathPara>
    </w:p>
    <w:p w14:paraId="24093ACC" w14:textId="77777777" w:rsidR="00F0622B" w:rsidRPr="00155E7B" w:rsidRDefault="00F0622B" w:rsidP="00F0622B">
      <w:pPr>
        <w:tabs>
          <w:tab w:val="left" w:pos="2154"/>
          <w:tab w:val="left" w:pos="2943"/>
        </w:tabs>
        <w:spacing w:line="259" w:lineRule="auto"/>
        <w:jc w:val="center"/>
        <w:rPr>
          <w:rFonts w:asciiTheme="minorHAnsi" w:eastAsiaTheme="minorEastAsia" w:hAnsiTheme="minorHAnsi" w:cstheme="minorBidi"/>
          <w:iCs/>
          <w:sz w:val="22"/>
          <w:szCs w:val="22"/>
        </w:rPr>
      </w:pPr>
      <m:oMath>
        <m:sSub>
          <m:sSubPr>
            <m:ctrlPr>
              <w:rPr>
                <w:rFonts w:ascii="Cambria Math" w:hAnsi="Cambria Math" w:cstheme="minorBidi"/>
                <w:iCs/>
                <w:sz w:val="22"/>
                <w:szCs w:val="22"/>
              </w:rPr>
            </m:ctrlPr>
          </m:sSubPr>
          <m:e>
            <m:r>
              <w:rPr>
                <w:rFonts w:ascii="Cambria Math" w:hAnsi="Cambria Math"/>
                <w:sz w:val="22"/>
                <w:szCs w:val="22"/>
              </w:rPr>
              <m:t>ф</m:t>
            </m:r>
          </m:e>
          <m:sub>
            <m:r>
              <w:rPr>
                <w:rFonts w:ascii="Cambria Math" w:hAnsi="Cambria Math" w:cstheme="minorBidi"/>
                <w:sz w:val="22"/>
                <w:szCs w:val="22"/>
              </w:rPr>
              <m:t>cen</m:t>
            </m:r>
          </m:sub>
        </m:sSub>
        <m:r>
          <w:rPr>
            <w:rFonts w:ascii="Cambria Math" w:hAnsi="Cambria Math" w:cstheme="minorBidi"/>
            <w:sz w:val="22"/>
            <w:szCs w:val="22"/>
          </w:rPr>
          <m:t>=</m:t>
        </m:r>
        <m:f>
          <m:fPr>
            <m:ctrlPr>
              <w:rPr>
                <w:rFonts w:ascii="Cambria Math" w:hAnsi="Cambria Math" w:cstheme="minorBidi"/>
                <w:i/>
                <w:iCs/>
                <w:sz w:val="22"/>
                <w:szCs w:val="22"/>
              </w:rPr>
            </m:ctrlPr>
          </m:fPr>
          <m:num>
            <m:r>
              <m:rPr>
                <m:sty m:val="p"/>
              </m:rPr>
              <w:rPr>
                <w:rFonts w:ascii="Cambria Math" w:hAnsi="Cambria Math" w:cstheme="minorBidi"/>
                <w:sz w:val="22"/>
                <w:szCs w:val="22"/>
              </w:rPr>
              <m:t>111.3</m:t>
            </m:r>
            <m:r>
              <w:rPr>
                <w:rFonts w:ascii="Cambria Math" w:hAnsi="Cambria Math" w:cstheme="minorBidi"/>
                <w:sz w:val="22"/>
                <w:szCs w:val="22"/>
              </w:rPr>
              <m:t>-667.5</m:t>
            </m:r>
          </m:num>
          <m:den>
            <m:r>
              <w:rPr>
                <w:rFonts w:ascii="Cambria Math" w:hAnsi="Cambria Math" w:cstheme="minorBidi"/>
                <w:sz w:val="22"/>
                <w:szCs w:val="22"/>
              </w:rPr>
              <m:t>4030 x 14000</m:t>
            </m:r>
          </m:den>
        </m:f>
      </m:oMath>
      <w:r w:rsidRPr="00155E7B">
        <w:rPr>
          <w:rFonts w:asciiTheme="minorHAnsi" w:eastAsiaTheme="minorEastAsia" w:hAnsiTheme="minorHAnsi" w:cstheme="minorBidi"/>
          <w:iCs/>
          <w:sz w:val="22"/>
          <w:szCs w:val="22"/>
        </w:rPr>
        <w:t xml:space="preserve"> = - 9.85x10</w:t>
      </w:r>
      <w:r w:rsidRPr="00155E7B">
        <w:rPr>
          <w:rFonts w:asciiTheme="minorHAnsi" w:eastAsiaTheme="minorEastAsia" w:hAnsiTheme="minorHAnsi" w:cstheme="minorBidi"/>
          <w:iCs/>
          <w:sz w:val="22"/>
          <w:szCs w:val="22"/>
          <w:vertAlign w:val="superscript"/>
        </w:rPr>
        <w:t>-6</w:t>
      </w:r>
      <w:proofErr w:type="gramStart"/>
      <w:r w:rsidRPr="00155E7B">
        <w:rPr>
          <w:rFonts w:asciiTheme="minorHAnsi" w:eastAsiaTheme="minorEastAsia" w:hAnsiTheme="minorHAnsi" w:cstheme="minorBidi"/>
          <w:iCs/>
          <w:sz w:val="22"/>
          <w:szCs w:val="22"/>
        </w:rPr>
        <w:t xml:space="preserve">   (</w:t>
      </w:r>
      <w:proofErr w:type="gramEnd"/>
      <w:r w:rsidRPr="00155E7B">
        <w:rPr>
          <w:rFonts w:asciiTheme="minorHAnsi" w:eastAsiaTheme="minorEastAsia" w:hAnsiTheme="minorHAnsi" w:cstheme="minorBidi"/>
          <w:iCs/>
          <w:sz w:val="22"/>
          <w:szCs w:val="22"/>
        </w:rPr>
        <w:t xml:space="preserve"> negative sign for counter-clockwise curvature form section vertical axis)</w:t>
      </w:r>
    </w:p>
    <w:p w14:paraId="112177F5" w14:textId="77777777" w:rsidR="00F0622B" w:rsidRPr="00155E7B" w:rsidRDefault="00F0622B" w:rsidP="00F0622B">
      <w:pPr>
        <w:tabs>
          <w:tab w:val="left" w:pos="2154"/>
          <w:tab w:val="left" w:pos="2943"/>
        </w:tabs>
        <w:spacing w:line="259" w:lineRule="auto"/>
        <w:jc w:val="center"/>
        <w:rPr>
          <w:rFonts w:asciiTheme="minorHAnsi" w:eastAsiaTheme="minorEastAsia" w:hAnsiTheme="minorHAnsi" w:cstheme="minorBidi"/>
          <w:iCs/>
          <w:sz w:val="22"/>
          <w:szCs w:val="22"/>
        </w:rPr>
      </w:pPr>
    </w:p>
    <w:p w14:paraId="4C03AF4B" w14:textId="77777777" w:rsidR="00F0622B" w:rsidRPr="00155E7B" w:rsidRDefault="00F0622B" w:rsidP="00F0622B">
      <w:pPr>
        <w:tabs>
          <w:tab w:val="left" w:pos="2154"/>
          <w:tab w:val="left" w:pos="2943"/>
        </w:tabs>
        <w:spacing w:line="259" w:lineRule="auto"/>
        <w:rPr>
          <w:rFonts w:asciiTheme="minorHAnsi" w:eastAsiaTheme="minorEastAsia" w:hAnsiTheme="minorHAnsi" w:cstheme="minorBidi"/>
          <w:iCs/>
          <w:sz w:val="22"/>
          <w:szCs w:val="22"/>
          <w:u w:val="single"/>
        </w:rPr>
      </w:pPr>
      <w:r w:rsidRPr="00155E7B">
        <w:rPr>
          <w:rFonts w:asciiTheme="minorHAnsi" w:eastAsiaTheme="minorEastAsia" w:hAnsiTheme="minorHAnsi" w:cstheme="minorBidi"/>
          <w:b/>
          <w:bCs/>
          <w:iCs/>
          <w:sz w:val="22"/>
          <w:szCs w:val="22"/>
          <w:u w:val="single"/>
        </w:rPr>
        <w:t>4-Find the strain and stress for concrete and prestressing tendon</w:t>
      </w:r>
    </w:p>
    <w:p w14:paraId="4468C06A" w14:textId="77777777" w:rsidR="00F0622B" w:rsidRPr="00155E7B" w:rsidRDefault="00F0622B" w:rsidP="00F0622B">
      <w:pPr>
        <w:tabs>
          <w:tab w:val="left" w:pos="2154"/>
          <w:tab w:val="left" w:pos="2943"/>
        </w:tabs>
        <w:spacing w:line="259" w:lineRule="auto"/>
        <w:jc w:val="center"/>
        <w:rPr>
          <w:rFonts w:asciiTheme="minorHAnsi" w:hAnsiTheme="minorHAnsi" w:cstheme="minorBidi"/>
          <w:b/>
          <w:bCs/>
          <w:sz w:val="22"/>
          <w:szCs w:val="22"/>
          <w:u w:val="single"/>
        </w:rPr>
      </w:pPr>
    </w:p>
    <w:p w14:paraId="01AA7921" w14:textId="77777777" w:rsidR="00F0622B" w:rsidRPr="00155E7B" w:rsidRDefault="00F0622B" w:rsidP="00F0622B">
      <w:pPr>
        <w:spacing w:line="259" w:lineRule="auto"/>
        <w:rPr>
          <w:rFonts w:asciiTheme="minorHAnsi" w:eastAsiaTheme="minorEastAsia" w:hAnsiTheme="minorHAnsi" w:cstheme="minorBidi"/>
          <w:sz w:val="22"/>
          <w:szCs w:val="22"/>
        </w:rPr>
      </w:pPr>
      <m:oMathPara>
        <m:oMath>
          <m:sSub>
            <m:sSubPr>
              <m:ctrlPr>
                <w:rPr>
                  <w:rFonts w:ascii="Cambria Math" w:hAnsi="Cambria Math" w:cstheme="minorBidi"/>
                  <w:i/>
                  <w:sz w:val="22"/>
                  <w:szCs w:val="22"/>
                </w:rPr>
              </m:ctrlPr>
            </m:sSubPr>
            <m:e>
              <m:r>
                <w:rPr>
                  <w:rFonts w:ascii="Cambria Math" w:hAnsi="Cambria Math" w:cstheme="minorBidi"/>
                  <w:sz w:val="22"/>
                  <w:szCs w:val="22"/>
                </w:rPr>
                <m:t>ε</m:t>
              </m:r>
            </m:e>
            <m:sub>
              <m:r>
                <w:rPr>
                  <w:rFonts w:ascii="Cambria Math" w:hAnsi="Cambria Math" w:cstheme="minorBidi"/>
                  <w:sz w:val="22"/>
                  <w:szCs w:val="22"/>
                </w:rPr>
                <m:t>c</m:t>
              </m:r>
            </m:sub>
          </m:sSub>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ε</m:t>
              </m:r>
            </m:e>
            <m:sub>
              <m:r>
                <w:rPr>
                  <w:rFonts w:ascii="Cambria Math" w:hAnsi="Cambria Math" w:cstheme="minorBidi"/>
                  <w:sz w:val="22"/>
                  <w:szCs w:val="22"/>
                </w:rPr>
                <m:t>cen</m:t>
              </m:r>
            </m:sub>
          </m:sSub>
          <m:r>
            <w:rPr>
              <w:rFonts w:ascii="Cambria Math" w:hAnsi="Cambria Math" w:cstheme="minorBidi"/>
              <w:sz w:val="22"/>
              <w:szCs w:val="22"/>
            </w:rPr>
            <m:t>+</m:t>
          </m:r>
          <m:r>
            <w:rPr>
              <w:rFonts w:ascii="Cambria Math" w:hAnsi="Cambria Math"/>
              <w:sz w:val="22"/>
              <w:szCs w:val="22"/>
            </w:rPr>
            <m:t>ф</m:t>
          </m:r>
          <m:r>
            <w:rPr>
              <w:rFonts w:ascii="Cambria Math" w:hAnsi="Cambria Math" w:cstheme="minorBidi"/>
              <w:sz w:val="22"/>
              <w:szCs w:val="22"/>
            </w:rPr>
            <m:t>y</m:t>
          </m:r>
        </m:oMath>
      </m:oMathPara>
    </w:p>
    <w:p w14:paraId="03F59992" w14:textId="77777777" w:rsidR="00F0622B" w:rsidRPr="00155E7B" w:rsidRDefault="00F0622B" w:rsidP="00F0622B">
      <w:pPr>
        <w:tabs>
          <w:tab w:val="left" w:pos="2454"/>
        </w:tabs>
        <w:spacing w:line="259" w:lineRule="auto"/>
        <w:rPr>
          <w:rFonts w:asciiTheme="minorHAnsi" w:hAnsiTheme="minorHAnsi" w:cstheme="minorBidi"/>
          <w:sz w:val="22"/>
          <w:szCs w:val="22"/>
          <w:vertAlign w:val="superscript"/>
        </w:rPr>
      </w:pPr>
      <m:oMath>
        <m:sSub>
          <m:sSubPr>
            <m:ctrlPr>
              <w:rPr>
                <w:rFonts w:ascii="Cambria Math" w:hAnsi="Cambria Math" w:cstheme="minorBidi"/>
                <w:i/>
                <w:sz w:val="22"/>
                <w:szCs w:val="22"/>
              </w:rPr>
            </m:ctrlPr>
          </m:sSubPr>
          <m:e>
            <m:r>
              <w:rPr>
                <w:rFonts w:ascii="Cambria Math" w:hAnsi="Cambria Math" w:cstheme="minorBidi"/>
                <w:sz w:val="22"/>
                <w:szCs w:val="22"/>
              </w:rPr>
              <m:t>ε</m:t>
            </m:r>
          </m:e>
          <m:sub>
            <m:r>
              <w:rPr>
                <w:rFonts w:ascii="Cambria Math" w:hAnsi="Cambria Math" w:cstheme="minorBidi"/>
                <w:sz w:val="22"/>
                <w:szCs w:val="22"/>
              </w:rPr>
              <m:t>c,top</m:t>
            </m:r>
          </m:sub>
        </m:sSub>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ε</m:t>
            </m:r>
          </m:e>
          <m:sub>
            <m:r>
              <w:rPr>
                <w:rFonts w:ascii="Cambria Math" w:hAnsi="Cambria Math" w:cstheme="minorBidi"/>
                <w:sz w:val="22"/>
                <w:szCs w:val="22"/>
              </w:rPr>
              <m:t>cen</m:t>
            </m:r>
          </m:sub>
        </m:sSub>
        <m:r>
          <w:rPr>
            <w:rFonts w:ascii="Cambria Math" w:hAnsi="Cambria Math" w:cstheme="minorBidi"/>
            <w:sz w:val="22"/>
            <w:szCs w:val="22"/>
          </w:rPr>
          <m:t>-</m:t>
        </m:r>
        <m:r>
          <w:rPr>
            <w:rFonts w:ascii="Cambria Math" w:hAnsi="Cambria Math"/>
            <w:sz w:val="22"/>
            <w:szCs w:val="22"/>
          </w:rPr>
          <m:t>ф</m:t>
        </m:r>
        <m:sSub>
          <m:sSubPr>
            <m:ctrlPr>
              <w:rPr>
                <w:rFonts w:ascii="Cambria Math" w:hAnsi="Cambria Math" w:cstheme="minorBidi"/>
                <w:i/>
                <w:sz w:val="22"/>
                <w:szCs w:val="22"/>
              </w:rPr>
            </m:ctrlPr>
          </m:sSubPr>
          <m:e>
            <m:r>
              <w:rPr>
                <w:rFonts w:ascii="Cambria Math" w:hAnsi="Cambria Math" w:cstheme="minorBidi"/>
                <w:sz w:val="22"/>
                <w:szCs w:val="22"/>
              </w:rPr>
              <m:t>y</m:t>
            </m:r>
          </m:e>
          <m:sub>
            <m:r>
              <w:rPr>
                <w:rFonts w:ascii="Cambria Math" w:hAnsi="Cambria Math" w:cstheme="minorBidi"/>
                <w:sz w:val="22"/>
                <w:szCs w:val="22"/>
              </w:rPr>
              <m:t>top</m:t>
            </m:r>
          </m:sub>
        </m:sSub>
      </m:oMath>
      <w:r w:rsidRPr="00155E7B">
        <w:rPr>
          <w:rFonts w:asciiTheme="minorHAnsi" w:hAnsiTheme="minorHAnsi" w:cstheme="minorBidi"/>
          <w:sz w:val="22"/>
          <w:szCs w:val="22"/>
        </w:rPr>
        <w:t xml:space="preserve"> </w:t>
      </w:r>
      <w:r w:rsidRPr="00155E7B">
        <w:rPr>
          <w:rFonts w:asciiTheme="minorHAnsi" w:hAnsiTheme="minorHAnsi" w:cstheme="minorBidi"/>
          <w:sz w:val="22"/>
          <w:szCs w:val="22"/>
        </w:rPr>
        <w:tab/>
        <w:t xml:space="preserve"> = -0.072x10</w:t>
      </w:r>
      <w:r w:rsidRPr="00155E7B">
        <w:rPr>
          <w:rFonts w:asciiTheme="minorHAnsi" w:hAnsiTheme="minorHAnsi" w:cstheme="minorBidi"/>
          <w:sz w:val="22"/>
          <w:szCs w:val="22"/>
          <w:vertAlign w:val="superscript"/>
        </w:rPr>
        <w:t>-3</w:t>
      </w:r>
      <w:r w:rsidRPr="00155E7B">
        <w:rPr>
          <w:rFonts w:asciiTheme="minorHAnsi" w:hAnsiTheme="minorHAnsi" w:cstheme="minorBidi"/>
          <w:sz w:val="22"/>
          <w:szCs w:val="22"/>
        </w:rPr>
        <w:t xml:space="preserve"> - (-9.85x10</w:t>
      </w:r>
      <w:r w:rsidRPr="00155E7B">
        <w:rPr>
          <w:rFonts w:asciiTheme="minorHAnsi" w:hAnsiTheme="minorHAnsi" w:cstheme="minorBidi"/>
          <w:sz w:val="22"/>
          <w:szCs w:val="22"/>
          <w:vertAlign w:val="superscript"/>
        </w:rPr>
        <w:t>-6</w:t>
      </w:r>
      <w:r w:rsidRPr="00155E7B">
        <w:rPr>
          <w:rFonts w:asciiTheme="minorHAnsi" w:hAnsiTheme="minorHAnsi" w:cstheme="minorBidi"/>
          <w:sz w:val="22"/>
          <w:szCs w:val="22"/>
        </w:rPr>
        <w:t>) x 12.1” = 0.047x10</w:t>
      </w:r>
      <w:r w:rsidRPr="00155E7B">
        <w:rPr>
          <w:rFonts w:asciiTheme="minorHAnsi" w:hAnsiTheme="minorHAnsi" w:cstheme="minorBidi"/>
          <w:sz w:val="22"/>
          <w:szCs w:val="22"/>
          <w:vertAlign w:val="superscript"/>
        </w:rPr>
        <w:t>-3</w:t>
      </w:r>
    </w:p>
    <w:p w14:paraId="00111A76" w14:textId="77777777" w:rsidR="00F0622B" w:rsidRPr="00155E7B" w:rsidRDefault="00F0622B" w:rsidP="00F0622B">
      <w:pPr>
        <w:tabs>
          <w:tab w:val="left" w:pos="2454"/>
        </w:tabs>
        <w:spacing w:line="259" w:lineRule="auto"/>
        <w:rPr>
          <w:rFonts w:asciiTheme="minorHAnsi" w:hAnsiTheme="minorHAnsi" w:cstheme="minorBidi"/>
          <w:sz w:val="22"/>
          <w:szCs w:val="22"/>
          <w:vertAlign w:val="superscript"/>
        </w:rPr>
      </w:pPr>
    </w:p>
    <w:p w14:paraId="2B30CF9D" w14:textId="77777777" w:rsidR="00F0622B" w:rsidRPr="00155E7B" w:rsidRDefault="00F0622B" w:rsidP="00F0622B">
      <w:pPr>
        <w:tabs>
          <w:tab w:val="left" w:pos="2454"/>
        </w:tabs>
        <w:spacing w:line="259" w:lineRule="auto"/>
        <w:rPr>
          <w:rFonts w:asciiTheme="minorHAnsi" w:hAnsiTheme="minorHAnsi" w:cstheme="minorBidi"/>
          <w:sz w:val="22"/>
          <w:szCs w:val="22"/>
          <w:vertAlign w:val="superscript"/>
        </w:rPr>
      </w:pPr>
      <m:oMath>
        <m:sSub>
          <m:sSubPr>
            <m:ctrlPr>
              <w:rPr>
                <w:rFonts w:ascii="Cambria Math" w:hAnsi="Cambria Math" w:cstheme="minorBidi"/>
                <w:i/>
                <w:sz w:val="22"/>
                <w:szCs w:val="22"/>
              </w:rPr>
            </m:ctrlPr>
          </m:sSubPr>
          <m:e>
            <m:r>
              <w:rPr>
                <w:rFonts w:ascii="Cambria Math" w:hAnsi="Cambria Math" w:cstheme="minorBidi"/>
                <w:sz w:val="22"/>
                <w:szCs w:val="22"/>
              </w:rPr>
              <m:t>ε</m:t>
            </m:r>
          </m:e>
          <m:sub>
            <m:r>
              <w:rPr>
                <w:rFonts w:ascii="Cambria Math" w:hAnsi="Cambria Math" w:cstheme="minorBidi"/>
                <w:sz w:val="22"/>
                <w:szCs w:val="22"/>
              </w:rPr>
              <m:t>c,bot</m:t>
            </m:r>
          </m:sub>
        </m:sSub>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ε</m:t>
            </m:r>
          </m:e>
          <m:sub>
            <m:r>
              <w:rPr>
                <w:rFonts w:ascii="Cambria Math" w:hAnsi="Cambria Math" w:cstheme="minorBidi"/>
                <w:sz w:val="22"/>
                <w:szCs w:val="22"/>
              </w:rPr>
              <m:t>cen</m:t>
            </m:r>
          </m:sub>
        </m:sSub>
        <m:r>
          <w:rPr>
            <w:rFonts w:ascii="Cambria Math" w:hAnsi="Cambria Math" w:cstheme="minorBidi"/>
            <w:sz w:val="22"/>
            <w:szCs w:val="22"/>
          </w:rPr>
          <m:t>-</m:t>
        </m:r>
        <m:r>
          <w:rPr>
            <w:rFonts w:ascii="Cambria Math" w:hAnsi="Cambria Math"/>
            <w:sz w:val="22"/>
            <w:szCs w:val="22"/>
          </w:rPr>
          <m:t>ф</m:t>
        </m:r>
        <m:sSub>
          <m:sSubPr>
            <m:ctrlPr>
              <w:rPr>
                <w:rFonts w:ascii="Cambria Math" w:hAnsi="Cambria Math" w:cstheme="minorBidi"/>
                <w:i/>
                <w:sz w:val="22"/>
                <w:szCs w:val="22"/>
              </w:rPr>
            </m:ctrlPr>
          </m:sSubPr>
          <m:e>
            <m:r>
              <w:rPr>
                <w:rFonts w:ascii="Cambria Math" w:hAnsi="Cambria Math" w:cstheme="minorBidi"/>
                <w:sz w:val="22"/>
                <w:szCs w:val="22"/>
              </w:rPr>
              <m:t>y</m:t>
            </m:r>
          </m:e>
          <m:sub>
            <m:r>
              <w:rPr>
                <w:rFonts w:ascii="Cambria Math" w:hAnsi="Cambria Math" w:cstheme="minorBidi"/>
                <w:sz w:val="22"/>
                <w:szCs w:val="22"/>
              </w:rPr>
              <m:t>bot</m:t>
            </m:r>
          </m:sub>
        </m:sSub>
      </m:oMath>
      <w:r w:rsidRPr="00155E7B">
        <w:rPr>
          <w:rFonts w:asciiTheme="minorHAnsi" w:hAnsiTheme="minorHAnsi" w:cstheme="minorBidi"/>
          <w:sz w:val="22"/>
          <w:szCs w:val="22"/>
        </w:rPr>
        <w:t xml:space="preserve"> </w:t>
      </w:r>
      <w:r w:rsidRPr="00155E7B">
        <w:rPr>
          <w:rFonts w:asciiTheme="minorHAnsi" w:hAnsiTheme="minorHAnsi" w:cstheme="minorBidi"/>
          <w:sz w:val="22"/>
          <w:szCs w:val="22"/>
        </w:rPr>
        <w:tab/>
        <w:t xml:space="preserve"> = -0.072x10</w:t>
      </w:r>
      <w:r w:rsidRPr="00155E7B">
        <w:rPr>
          <w:rFonts w:asciiTheme="minorHAnsi" w:hAnsiTheme="minorHAnsi" w:cstheme="minorBidi"/>
          <w:sz w:val="22"/>
          <w:szCs w:val="22"/>
          <w:vertAlign w:val="superscript"/>
        </w:rPr>
        <w:t>-3</w:t>
      </w:r>
      <w:r w:rsidRPr="00155E7B">
        <w:rPr>
          <w:rFonts w:asciiTheme="minorHAnsi" w:hAnsiTheme="minorHAnsi" w:cstheme="minorBidi"/>
          <w:sz w:val="22"/>
          <w:szCs w:val="22"/>
        </w:rPr>
        <w:t xml:space="preserve"> + (-9.85x10</w:t>
      </w:r>
      <w:r w:rsidRPr="00155E7B">
        <w:rPr>
          <w:rFonts w:asciiTheme="minorHAnsi" w:hAnsiTheme="minorHAnsi" w:cstheme="minorBidi"/>
          <w:sz w:val="22"/>
          <w:szCs w:val="22"/>
          <w:vertAlign w:val="superscript"/>
        </w:rPr>
        <w:t>-6</w:t>
      </w:r>
      <w:r w:rsidRPr="00155E7B">
        <w:rPr>
          <w:rFonts w:asciiTheme="minorHAnsi" w:hAnsiTheme="minorHAnsi" w:cstheme="minorBidi"/>
          <w:sz w:val="22"/>
          <w:szCs w:val="22"/>
        </w:rPr>
        <w:t>) x (12.1”-24”) = -0.189x10</w:t>
      </w:r>
      <w:r w:rsidRPr="00155E7B">
        <w:rPr>
          <w:rFonts w:asciiTheme="minorHAnsi" w:hAnsiTheme="minorHAnsi" w:cstheme="minorBidi"/>
          <w:sz w:val="22"/>
          <w:szCs w:val="22"/>
          <w:vertAlign w:val="superscript"/>
        </w:rPr>
        <w:t>-3</w:t>
      </w:r>
    </w:p>
    <w:p w14:paraId="0A9991CF" w14:textId="77777777" w:rsidR="00F0622B" w:rsidRPr="00155E7B" w:rsidRDefault="00F0622B" w:rsidP="00F0622B">
      <w:pPr>
        <w:tabs>
          <w:tab w:val="left" w:pos="2454"/>
        </w:tabs>
        <w:spacing w:line="259" w:lineRule="auto"/>
        <w:rPr>
          <w:rFonts w:asciiTheme="minorHAnsi" w:hAnsiTheme="minorHAnsi" w:cstheme="minorBidi"/>
          <w:sz w:val="22"/>
          <w:szCs w:val="22"/>
          <w:vertAlign w:val="superscript"/>
        </w:rPr>
      </w:pPr>
    </w:p>
    <w:p w14:paraId="407B6F44" w14:textId="77777777" w:rsidR="00F0622B" w:rsidRPr="00155E7B" w:rsidRDefault="00F0622B" w:rsidP="00F0622B">
      <w:pPr>
        <w:tabs>
          <w:tab w:val="left" w:pos="2454"/>
        </w:tabs>
        <w:spacing w:line="259" w:lineRule="auto"/>
        <w:rPr>
          <w:rFonts w:asciiTheme="minorHAnsi" w:hAnsiTheme="minorHAnsi" w:cstheme="minorBidi"/>
          <w:sz w:val="22"/>
          <w:szCs w:val="22"/>
        </w:rPr>
      </w:pPr>
      <w:proofErr w:type="spellStart"/>
      <w:proofErr w:type="gramStart"/>
      <w:r w:rsidRPr="00155E7B">
        <w:rPr>
          <w:rFonts w:asciiTheme="minorHAnsi" w:hAnsiTheme="minorHAnsi" w:cstheme="minorBidi"/>
          <w:sz w:val="22"/>
          <w:szCs w:val="22"/>
        </w:rPr>
        <w:t>F</w:t>
      </w:r>
      <w:r w:rsidRPr="00155E7B">
        <w:rPr>
          <w:rFonts w:asciiTheme="minorHAnsi" w:hAnsiTheme="minorHAnsi" w:cstheme="minorBidi"/>
          <w:sz w:val="22"/>
          <w:szCs w:val="22"/>
          <w:vertAlign w:val="subscript"/>
        </w:rPr>
        <w:t>c,top</w:t>
      </w:r>
      <w:proofErr w:type="spellEnd"/>
      <w:proofErr w:type="gram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 </w:t>
      </w:r>
      <w:proofErr w:type="spellStart"/>
      <w:r w:rsidRPr="00155E7B">
        <w:rPr>
          <w:rFonts w:asciiTheme="minorHAnsi" w:hAnsiTheme="minorHAnsi" w:cstheme="minorHAnsi"/>
          <w:sz w:val="22"/>
          <w:szCs w:val="22"/>
        </w:rPr>
        <w:t>ε</w:t>
      </w:r>
      <w:r w:rsidRPr="00155E7B">
        <w:rPr>
          <w:rFonts w:asciiTheme="minorHAnsi" w:hAnsiTheme="minorHAnsi" w:cstheme="minorBidi"/>
          <w:sz w:val="22"/>
          <w:szCs w:val="22"/>
          <w:vertAlign w:val="subscript"/>
        </w:rPr>
        <w:t>c,top</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x </w:t>
      </w:r>
      <w:proofErr w:type="spellStart"/>
      <w:r w:rsidRPr="00155E7B">
        <w:rPr>
          <w:rFonts w:asciiTheme="minorHAnsi" w:hAnsiTheme="minorHAnsi" w:cstheme="minorBidi"/>
          <w:sz w:val="22"/>
          <w:szCs w:val="22"/>
        </w:rPr>
        <w:t>E</w:t>
      </w:r>
      <w:r w:rsidRPr="00155E7B">
        <w:rPr>
          <w:rFonts w:asciiTheme="minorHAnsi" w:hAnsiTheme="minorHAnsi" w:cstheme="minorBidi"/>
          <w:sz w:val="22"/>
          <w:szCs w:val="22"/>
          <w:vertAlign w:val="subscript"/>
        </w:rPr>
        <w:t>c</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 0.047x10</w:t>
      </w:r>
      <w:r w:rsidRPr="00155E7B">
        <w:rPr>
          <w:rFonts w:asciiTheme="minorHAnsi" w:hAnsiTheme="minorHAnsi" w:cstheme="minorBidi"/>
          <w:sz w:val="22"/>
          <w:szCs w:val="22"/>
          <w:vertAlign w:val="superscript"/>
        </w:rPr>
        <w:t xml:space="preserve">-3 </w:t>
      </w:r>
      <w:r w:rsidRPr="00155E7B">
        <w:rPr>
          <w:rFonts w:asciiTheme="minorHAnsi" w:hAnsiTheme="minorHAnsi" w:cstheme="minorBidi"/>
          <w:sz w:val="22"/>
          <w:szCs w:val="22"/>
        </w:rPr>
        <w:t xml:space="preserve">*4030 = </w:t>
      </w:r>
      <w:r w:rsidRPr="00155E7B">
        <w:rPr>
          <w:rFonts w:asciiTheme="minorHAnsi" w:hAnsiTheme="minorHAnsi" w:cstheme="minorBidi"/>
          <w:b/>
          <w:bCs/>
          <w:sz w:val="22"/>
          <w:szCs w:val="22"/>
          <w:u w:val="single"/>
        </w:rPr>
        <w:t xml:space="preserve">0.19 </w:t>
      </w:r>
      <w:proofErr w:type="spellStart"/>
      <w:r w:rsidRPr="00155E7B">
        <w:rPr>
          <w:rFonts w:asciiTheme="minorHAnsi" w:hAnsiTheme="minorHAnsi" w:cstheme="minorBidi"/>
          <w:b/>
          <w:bCs/>
          <w:sz w:val="22"/>
          <w:szCs w:val="22"/>
          <w:u w:val="single"/>
        </w:rPr>
        <w:t>ksi</w:t>
      </w:r>
      <w:proofErr w:type="spellEnd"/>
      <w:r w:rsidRPr="00155E7B">
        <w:rPr>
          <w:rFonts w:asciiTheme="minorHAnsi" w:hAnsiTheme="minorHAnsi" w:cstheme="minorBidi"/>
          <w:b/>
          <w:bCs/>
          <w:sz w:val="22"/>
          <w:szCs w:val="22"/>
          <w:u w:val="single"/>
        </w:rPr>
        <w:t xml:space="preserve">   (comp)</w:t>
      </w:r>
    </w:p>
    <w:p w14:paraId="5A685EF7" w14:textId="77777777" w:rsidR="00F0622B" w:rsidRPr="00155E7B" w:rsidRDefault="00F0622B" w:rsidP="00F0622B">
      <w:pPr>
        <w:tabs>
          <w:tab w:val="left" w:pos="2454"/>
        </w:tabs>
        <w:spacing w:line="259" w:lineRule="auto"/>
        <w:rPr>
          <w:rFonts w:asciiTheme="minorHAnsi" w:hAnsiTheme="minorHAnsi" w:cstheme="minorBidi"/>
          <w:sz w:val="22"/>
          <w:szCs w:val="22"/>
        </w:rPr>
      </w:pPr>
      <w:proofErr w:type="spellStart"/>
      <w:proofErr w:type="gramStart"/>
      <w:r w:rsidRPr="00155E7B">
        <w:rPr>
          <w:rFonts w:asciiTheme="minorHAnsi" w:hAnsiTheme="minorHAnsi" w:cstheme="minorBidi"/>
          <w:sz w:val="22"/>
          <w:szCs w:val="22"/>
        </w:rPr>
        <w:t>F</w:t>
      </w:r>
      <w:r w:rsidRPr="00155E7B">
        <w:rPr>
          <w:rFonts w:asciiTheme="minorHAnsi" w:hAnsiTheme="minorHAnsi" w:cstheme="minorBidi"/>
          <w:sz w:val="22"/>
          <w:szCs w:val="22"/>
          <w:vertAlign w:val="subscript"/>
        </w:rPr>
        <w:t>c,bot</w:t>
      </w:r>
      <w:proofErr w:type="spellEnd"/>
      <w:proofErr w:type="gram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 </w:t>
      </w:r>
      <w:proofErr w:type="spellStart"/>
      <w:r w:rsidRPr="00155E7B">
        <w:rPr>
          <w:rFonts w:asciiTheme="minorHAnsi" w:hAnsiTheme="minorHAnsi" w:cstheme="minorHAnsi"/>
          <w:sz w:val="22"/>
          <w:szCs w:val="22"/>
        </w:rPr>
        <w:t>ε</w:t>
      </w:r>
      <w:r w:rsidRPr="00155E7B">
        <w:rPr>
          <w:rFonts w:asciiTheme="minorHAnsi" w:hAnsiTheme="minorHAnsi" w:cstheme="minorBidi"/>
          <w:sz w:val="22"/>
          <w:szCs w:val="22"/>
          <w:vertAlign w:val="subscript"/>
        </w:rPr>
        <w:t>cbot</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x </w:t>
      </w:r>
      <w:proofErr w:type="spellStart"/>
      <w:r w:rsidRPr="00155E7B">
        <w:rPr>
          <w:rFonts w:asciiTheme="minorHAnsi" w:hAnsiTheme="minorHAnsi" w:cstheme="minorBidi"/>
          <w:sz w:val="22"/>
          <w:szCs w:val="22"/>
        </w:rPr>
        <w:t>E</w:t>
      </w:r>
      <w:r w:rsidRPr="00155E7B">
        <w:rPr>
          <w:rFonts w:asciiTheme="minorHAnsi" w:hAnsiTheme="minorHAnsi" w:cstheme="minorBidi"/>
          <w:sz w:val="22"/>
          <w:szCs w:val="22"/>
          <w:vertAlign w:val="subscript"/>
        </w:rPr>
        <w:t>c</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 -0.189x10</w:t>
      </w:r>
      <w:r w:rsidRPr="00155E7B">
        <w:rPr>
          <w:rFonts w:asciiTheme="minorHAnsi" w:hAnsiTheme="minorHAnsi" w:cstheme="minorBidi"/>
          <w:sz w:val="22"/>
          <w:szCs w:val="22"/>
          <w:vertAlign w:val="superscript"/>
        </w:rPr>
        <w:t xml:space="preserve">-3 </w:t>
      </w:r>
      <w:r w:rsidRPr="00155E7B">
        <w:rPr>
          <w:rFonts w:asciiTheme="minorHAnsi" w:hAnsiTheme="minorHAnsi" w:cstheme="minorBidi"/>
          <w:sz w:val="22"/>
          <w:szCs w:val="22"/>
        </w:rPr>
        <w:t xml:space="preserve">*4030 = </w:t>
      </w:r>
      <w:r w:rsidRPr="00155E7B">
        <w:rPr>
          <w:rFonts w:asciiTheme="minorHAnsi" w:hAnsiTheme="minorHAnsi" w:cstheme="minorBidi"/>
          <w:b/>
          <w:bCs/>
          <w:sz w:val="22"/>
          <w:szCs w:val="22"/>
          <w:u w:val="single"/>
        </w:rPr>
        <w:t xml:space="preserve">-0.76 </w:t>
      </w:r>
      <w:proofErr w:type="spellStart"/>
      <w:r w:rsidRPr="00155E7B">
        <w:rPr>
          <w:rFonts w:asciiTheme="minorHAnsi" w:hAnsiTheme="minorHAnsi" w:cstheme="minorBidi"/>
          <w:b/>
          <w:bCs/>
          <w:sz w:val="22"/>
          <w:szCs w:val="22"/>
          <w:u w:val="single"/>
        </w:rPr>
        <w:t>ksi</w:t>
      </w:r>
      <w:proofErr w:type="spellEnd"/>
      <w:r w:rsidRPr="00155E7B">
        <w:rPr>
          <w:rFonts w:asciiTheme="minorHAnsi" w:hAnsiTheme="minorHAnsi" w:cstheme="minorBidi"/>
          <w:b/>
          <w:bCs/>
          <w:sz w:val="22"/>
          <w:szCs w:val="22"/>
          <w:u w:val="single"/>
        </w:rPr>
        <w:t xml:space="preserve">   (tension)</w:t>
      </w:r>
    </w:p>
    <w:p w14:paraId="71100CB5" w14:textId="77777777" w:rsidR="00F0622B" w:rsidRPr="00155E7B" w:rsidRDefault="00F0622B" w:rsidP="00F0622B">
      <w:pPr>
        <w:tabs>
          <w:tab w:val="left" w:pos="2454"/>
        </w:tabs>
        <w:spacing w:line="259" w:lineRule="auto"/>
        <w:rPr>
          <w:rFonts w:asciiTheme="minorHAnsi" w:hAnsiTheme="minorHAnsi" w:cstheme="minorBidi"/>
          <w:sz w:val="22"/>
          <w:szCs w:val="22"/>
        </w:rPr>
      </w:pPr>
    </w:p>
    <w:p w14:paraId="0FC479F0" w14:textId="77777777" w:rsidR="00F0622B" w:rsidRPr="00155E7B" w:rsidRDefault="00F0622B" w:rsidP="00F0622B">
      <w:pPr>
        <w:tabs>
          <w:tab w:val="left" w:pos="2454"/>
        </w:tabs>
        <w:spacing w:line="259" w:lineRule="auto"/>
        <w:rPr>
          <w:rFonts w:asciiTheme="minorHAnsi" w:hAnsiTheme="minorHAnsi" w:cstheme="minorBidi"/>
          <w:sz w:val="22"/>
          <w:szCs w:val="22"/>
          <w:vertAlign w:val="superscript"/>
        </w:rPr>
      </w:pPr>
      <m:oMath>
        <m:sSub>
          <m:sSubPr>
            <m:ctrlPr>
              <w:rPr>
                <w:rFonts w:ascii="Cambria Math" w:hAnsi="Cambria Math" w:cstheme="minorBidi"/>
                <w:i/>
                <w:sz w:val="22"/>
                <w:szCs w:val="22"/>
              </w:rPr>
            </m:ctrlPr>
          </m:sSubPr>
          <m:e>
            <m:r>
              <w:rPr>
                <w:rFonts w:ascii="Cambria Math" w:hAnsi="Cambria Math" w:cstheme="minorBidi"/>
                <w:sz w:val="22"/>
                <w:szCs w:val="22"/>
              </w:rPr>
              <m:t>ε</m:t>
            </m:r>
          </m:e>
          <m:sub>
            <m:r>
              <w:rPr>
                <w:rFonts w:ascii="Cambria Math" w:hAnsi="Cambria Math" w:cstheme="minorBidi"/>
                <w:sz w:val="22"/>
                <w:szCs w:val="22"/>
              </w:rPr>
              <m:t>p</m:t>
            </m:r>
          </m:sub>
        </m:sSub>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ε</m:t>
            </m:r>
          </m:e>
          <m:sub>
            <m:r>
              <w:rPr>
                <w:rFonts w:ascii="Cambria Math" w:hAnsi="Cambria Math" w:cstheme="minorBidi"/>
                <w:sz w:val="22"/>
                <w:szCs w:val="22"/>
              </w:rPr>
              <m:t>cen</m:t>
            </m:r>
          </m:sub>
        </m:sSub>
        <m:r>
          <w:rPr>
            <w:rFonts w:ascii="Cambria Math" w:hAnsi="Cambria Math" w:cstheme="minorBidi"/>
            <w:sz w:val="22"/>
            <w:szCs w:val="22"/>
          </w:rPr>
          <m:t>-</m:t>
        </m:r>
        <m:r>
          <w:rPr>
            <w:rFonts w:ascii="Cambria Math" w:hAnsi="Cambria Math"/>
            <w:sz w:val="22"/>
            <w:szCs w:val="22"/>
          </w:rPr>
          <m:t>ф</m:t>
        </m:r>
        <m:sSub>
          <m:sSubPr>
            <m:ctrlPr>
              <w:rPr>
                <w:rFonts w:ascii="Cambria Math" w:hAnsi="Cambria Math" w:cstheme="minorBidi"/>
                <w:i/>
                <w:sz w:val="22"/>
                <w:szCs w:val="22"/>
              </w:rPr>
            </m:ctrlPr>
          </m:sSubPr>
          <m:e>
            <m:r>
              <w:rPr>
                <w:rFonts w:ascii="Cambria Math" w:hAnsi="Cambria Math" w:cstheme="minorBidi"/>
                <w:sz w:val="22"/>
                <w:szCs w:val="22"/>
              </w:rPr>
              <m:t>y</m:t>
            </m:r>
          </m:e>
          <m:sub>
            <m:r>
              <w:rPr>
                <w:rFonts w:ascii="Cambria Math" w:hAnsi="Cambria Math" w:cstheme="minorBidi"/>
                <w:sz w:val="22"/>
                <w:szCs w:val="22"/>
              </w:rPr>
              <m:t xml:space="preserve">top </m:t>
            </m:r>
          </m:sub>
        </m:sSub>
        <m:r>
          <w:rPr>
            <w:rFonts w:ascii="Cambria Math" w:hAnsi="Cambria Math" w:cstheme="minorBidi"/>
            <w:sz w:val="22"/>
            <w:szCs w:val="22"/>
          </w:rPr>
          <m:t>+</m:t>
        </m:r>
      </m:oMath>
      <w:r w:rsidRPr="00155E7B">
        <w:rPr>
          <w:rFonts w:asciiTheme="minorHAnsi" w:hAnsiTheme="minorHAnsi" w:cstheme="minorHAnsi"/>
          <w:sz w:val="22"/>
          <w:szCs w:val="22"/>
        </w:rPr>
        <w:t xml:space="preserve"> Δε</w:t>
      </w:r>
      <w:r w:rsidRPr="00155E7B">
        <w:rPr>
          <w:rFonts w:asciiTheme="minorHAnsi" w:hAnsiTheme="minorHAnsi" w:cstheme="minorBidi"/>
          <w:sz w:val="22"/>
          <w:szCs w:val="22"/>
          <w:vertAlign w:val="subscript"/>
        </w:rPr>
        <w:t xml:space="preserve">p  </w:t>
      </w:r>
      <w:r w:rsidRPr="00155E7B">
        <w:rPr>
          <w:rFonts w:asciiTheme="minorHAnsi" w:hAnsiTheme="minorHAnsi" w:cstheme="minorBidi"/>
          <w:sz w:val="22"/>
          <w:szCs w:val="22"/>
        </w:rPr>
        <w:t xml:space="preserve"> = -0.072x10</w:t>
      </w:r>
      <w:r w:rsidRPr="00155E7B">
        <w:rPr>
          <w:rFonts w:asciiTheme="minorHAnsi" w:hAnsiTheme="minorHAnsi" w:cstheme="minorBidi"/>
          <w:sz w:val="22"/>
          <w:szCs w:val="22"/>
          <w:vertAlign w:val="superscript"/>
        </w:rPr>
        <w:t xml:space="preserve">-3 </w:t>
      </w:r>
      <w:r w:rsidRPr="00155E7B">
        <w:rPr>
          <w:rFonts w:asciiTheme="minorHAnsi" w:hAnsiTheme="minorHAnsi" w:cstheme="minorBidi"/>
          <w:sz w:val="22"/>
          <w:szCs w:val="22"/>
        </w:rPr>
        <w:t>+ (-9.85x10</w:t>
      </w:r>
      <w:r w:rsidRPr="00155E7B">
        <w:rPr>
          <w:rFonts w:asciiTheme="minorHAnsi" w:hAnsiTheme="minorHAnsi" w:cstheme="minorBidi"/>
          <w:sz w:val="22"/>
          <w:szCs w:val="22"/>
          <w:vertAlign w:val="superscript"/>
        </w:rPr>
        <w:t>-6</w:t>
      </w:r>
      <w:r w:rsidRPr="00155E7B">
        <w:rPr>
          <w:rFonts w:asciiTheme="minorHAnsi" w:hAnsiTheme="minorHAnsi" w:cstheme="minorBidi"/>
          <w:sz w:val="22"/>
          <w:szCs w:val="22"/>
        </w:rPr>
        <w:t>) x (12.1”-24”) + 6.46x10</w:t>
      </w:r>
      <w:r w:rsidRPr="00155E7B">
        <w:rPr>
          <w:rFonts w:asciiTheme="minorHAnsi" w:hAnsiTheme="minorHAnsi" w:cstheme="minorBidi"/>
          <w:sz w:val="22"/>
          <w:szCs w:val="22"/>
          <w:vertAlign w:val="superscript"/>
        </w:rPr>
        <w:t xml:space="preserve">-3 </w:t>
      </w:r>
      <w:proofErr w:type="gramStart"/>
      <w:r w:rsidRPr="00155E7B">
        <w:rPr>
          <w:rFonts w:asciiTheme="minorHAnsi" w:hAnsiTheme="minorHAnsi" w:cstheme="minorBidi"/>
          <w:sz w:val="22"/>
          <w:szCs w:val="22"/>
        </w:rPr>
        <w:t>=  6.27x10</w:t>
      </w:r>
      <w:proofErr w:type="gramEnd"/>
      <w:r w:rsidRPr="00155E7B">
        <w:rPr>
          <w:rFonts w:asciiTheme="minorHAnsi" w:hAnsiTheme="minorHAnsi" w:cstheme="minorBidi"/>
          <w:sz w:val="22"/>
          <w:szCs w:val="22"/>
          <w:vertAlign w:val="superscript"/>
        </w:rPr>
        <w:t>-3</w:t>
      </w:r>
    </w:p>
    <w:p w14:paraId="7F869B2A" w14:textId="77777777" w:rsidR="00F0622B" w:rsidRPr="00155E7B" w:rsidRDefault="00F0622B" w:rsidP="00F0622B">
      <w:pPr>
        <w:tabs>
          <w:tab w:val="left" w:pos="2454"/>
        </w:tabs>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F</w:t>
      </w:r>
      <w:r w:rsidRPr="00155E7B">
        <w:rPr>
          <w:rFonts w:asciiTheme="minorHAnsi" w:hAnsiTheme="minorHAnsi" w:cstheme="minorBidi"/>
          <w:sz w:val="22"/>
          <w:szCs w:val="22"/>
          <w:vertAlign w:val="subscript"/>
        </w:rPr>
        <w:t>p</w:t>
      </w:r>
      <w:proofErr w:type="spellEnd"/>
      <w:r w:rsidRPr="00155E7B">
        <w:rPr>
          <w:rFonts w:asciiTheme="minorHAnsi" w:hAnsiTheme="minorHAnsi" w:cstheme="minorBidi"/>
          <w:sz w:val="22"/>
          <w:szCs w:val="22"/>
        </w:rPr>
        <w:t xml:space="preserve"> = </w:t>
      </w:r>
      <w:proofErr w:type="spellStart"/>
      <w:r w:rsidRPr="00155E7B">
        <w:rPr>
          <w:rFonts w:asciiTheme="minorHAnsi" w:hAnsiTheme="minorHAnsi" w:cstheme="minorHAnsi"/>
          <w:sz w:val="22"/>
          <w:szCs w:val="22"/>
        </w:rPr>
        <w:t>ε</w:t>
      </w:r>
      <w:r w:rsidRPr="00155E7B">
        <w:rPr>
          <w:rFonts w:asciiTheme="minorHAnsi" w:hAnsiTheme="minorHAnsi" w:cstheme="minorBidi"/>
          <w:sz w:val="22"/>
          <w:szCs w:val="22"/>
          <w:vertAlign w:val="subscript"/>
        </w:rPr>
        <w:t>p</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x Ep   = 6.27x10</w:t>
      </w:r>
      <w:r w:rsidRPr="00155E7B">
        <w:rPr>
          <w:rFonts w:asciiTheme="minorHAnsi" w:hAnsiTheme="minorHAnsi" w:cstheme="minorBidi"/>
          <w:sz w:val="22"/>
          <w:szCs w:val="22"/>
          <w:vertAlign w:val="superscript"/>
        </w:rPr>
        <w:t>-</w:t>
      </w:r>
      <w:proofErr w:type="gramStart"/>
      <w:r w:rsidRPr="00155E7B">
        <w:rPr>
          <w:rFonts w:asciiTheme="minorHAnsi" w:hAnsiTheme="minorHAnsi" w:cstheme="minorBidi"/>
          <w:sz w:val="22"/>
          <w:szCs w:val="22"/>
          <w:vertAlign w:val="superscript"/>
        </w:rPr>
        <w:t xml:space="preserve">3  </w:t>
      </w:r>
      <w:r w:rsidRPr="00155E7B">
        <w:rPr>
          <w:rFonts w:asciiTheme="minorHAnsi" w:hAnsiTheme="minorHAnsi" w:cstheme="minorBidi"/>
          <w:sz w:val="22"/>
          <w:szCs w:val="22"/>
        </w:rPr>
        <w:t>x</w:t>
      </w:r>
      <w:proofErr w:type="gramEnd"/>
      <w:r w:rsidRPr="00155E7B">
        <w:rPr>
          <w:rFonts w:asciiTheme="minorHAnsi" w:hAnsiTheme="minorHAnsi" w:cstheme="minorBidi"/>
          <w:sz w:val="22"/>
          <w:szCs w:val="22"/>
        </w:rPr>
        <w:t xml:space="preserve"> 28500 </w:t>
      </w:r>
      <w:proofErr w:type="spellStart"/>
      <w:r w:rsidRPr="00155E7B">
        <w:rPr>
          <w:rFonts w:asciiTheme="minorHAnsi" w:hAnsiTheme="minorHAnsi" w:cstheme="minorBidi"/>
          <w:sz w:val="22"/>
          <w:szCs w:val="22"/>
        </w:rPr>
        <w:t>ksi</w:t>
      </w:r>
      <w:proofErr w:type="spellEnd"/>
      <w:r w:rsidRPr="00155E7B">
        <w:rPr>
          <w:rFonts w:asciiTheme="minorHAnsi" w:hAnsiTheme="minorHAnsi" w:cstheme="minorBidi"/>
          <w:sz w:val="22"/>
          <w:szCs w:val="22"/>
        </w:rPr>
        <w:t xml:space="preserve"> = </w:t>
      </w:r>
      <w:r w:rsidRPr="00155E7B">
        <w:rPr>
          <w:rFonts w:asciiTheme="minorHAnsi" w:hAnsiTheme="minorHAnsi" w:cstheme="minorBidi"/>
          <w:b/>
          <w:bCs/>
          <w:sz w:val="22"/>
          <w:szCs w:val="22"/>
          <w:u w:val="single"/>
        </w:rPr>
        <w:t xml:space="preserve">178.7 </w:t>
      </w:r>
      <w:proofErr w:type="spellStart"/>
      <w:r w:rsidRPr="00155E7B">
        <w:rPr>
          <w:rFonts w:asciiTheme="minorHAnsi" w:hAnsiTheme="minorHAnsi" w:cstheme="minorBidi"/>
          <w:b/>
          <w:bCs/>
          <w:sz w:val="22"/>
          <w:szCs w:val="22"/>
          <w:u w:val="single"/>
        </w:rPr>
        <w:t>ksi</w:t>
      </w:r>
      <w:proofErr w:type="spellEnd"/>
      <w:r w:rsidRPr="00155E7B">
        <w:rPr>
          <w:rFonts w:asciiTheme="minorHAnsi" w:hAnsiTheme="minorHAnsi" w:cstheme="minorBidi"/>
          <w:sz w:val="22"/>
          <w:szCs w:val="22"/>
        </w:rPr>
        <w:t xml:space="preserve"> &lt; </w:t>
      </w:r>
      <w:proofErr w:type="spellStart"/>
      <w:r w:rsidRPr="00155E7B">
        <w:rPr>
          <w:rFonts w:asciiTheme="minorHAnsi" w:hAnsiTheme="minorHAnsi" w:cstheme="minorBidi"/>
          <w:sz w:val="22"/>
          <w:szCs w:val="22"/>
        </w:rPr>
        <w:t>fy</w:t>
      </w:r>
      <w:proofErr w:type="spellEnd"/>
      <w:r w:rsidRPr="00155E7B">
        <w:rPr>
          <w:rFonts w:asciiTheme="minorHAnsi" w:hAnsiTheme="minorHAnsi" w:cstheme="minorBidi"/>
          <w:sz w:val="22"/>
          <w:szCs w:val="22"/>
        </w:rPr>
        <w:t xml:space="preserve"> (243 </w:t>
      </w:r>
      <w:proofErr w:type="spellStart"/>
      <w:r w:rsidRPr="00155E7B">
        <w:rPr>
          <w:rFonts w:asciiTheme="minorHAnsi" w:hAnsiTheme="minorHAnsi" w:cstheme="minorBidi"/>
          <w:sz w:val="22"/>
          <w:szCs w:val="22"/>
        </w:rPr>
        <w:t>ksi</w:t>
      </w:r>
      <w:proofErr w:type="spellEnd"/>
      <w:r w:rsidRPr="00155E7B">
        <w:rPr>
          <w:rFonts w:asciiTheme="minorHAnsi" w:hAnsiTheme="minorHAnsi" w:cstheme="minorBidi"/>
          <w:sz w:val="22"/>
          <w:szCs w:val="22"/>
        </w:rPr>
        <w:t>)    ( linear elastic range)</w:t>
      </w:r>
    </w:p>
    <w:p w14:paraId="69FB9630" w14:textId="77777777" w:rsidR="00F0622B" w:rsidRPr="00155E7B" w:rsidRDefault="00F0622B" w:rsidP="00F0622B">
      <w:pPr>
        <w:tabs>
          <w:tab w:val="left" w:pos="2454"/>
        </w:tabs>
        <w:spacing w:line="259" w:lineRule="auto"/>
        <w:jc w:val="center"/>
        <w:rPr>
          <w:rFonts w:asciiTheme="minorHAnsi" w:hAnsiTheme="minorHAnsi" w:cstheme="minorBidi"/>
          <w:sz w:val="22"/>
          <w:szCs w:val="22"/>
        </w:rPr>
      </w:pPr>
      <w:r w:rsidRPr="00155E7B">
        <w:rPr>
          <w:rFonts w:asciiTheme="minorHAnsi" w:hAnsiTheme="minorHAnsi" w:cstheme="minorBidi"/>
          <w:noProof/>
          <w:sz w:val="22"/>
          <w:szCs w:val="22"/>
        </w:rPr>
        <w:lastRenderedPageBreak/>
        <w:drawing>
          <wp:inline distT="0" distB="0" distL="0" distR="0" wp14:anchorId="7FCDE902" wp14:editId="1970F647">
            <wp:extent cx="4385144" cy="2890634"/>
            <wp:effectExtent l="0" t="0" r="0" b="5080"/>
            <wp:docPr id="216" name="Picture 2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Diagram&#10;&#10;Description automatically generated"/>
                    <pic:cNvPicPr/>
                  </pic:nvPicPr>
                  <pic:blipFill>
                    <a:blip r:embed="rId55"/>
                    <a:stretch>
                      <a:fillRect/>
                    </a:stretch>
                  </pic:blipFill>
                  <pic:spPr>
                    <a:xfrm>
                      <a:off x="0" y="0"/>
                      <a:ext cx="4394573" cy="2896849"/>
                    </a:xfrm>
                    <a:prstGeom prst="rect">
                      <a:avLst/>
                    </a:prstGeom>
                  </pic:spPr>
                </pic:pic>
              </a:graphicData>
            </a:graphic>
          </wp:inline>
        </w:drawing>
      </w:r>
    </w:p>
    <w:p w14:paraId="73BD9A0F" w14:textId="77777777" w:rsidR="00F0622B" w:rsidRPr="00155E7B" w:rsidRDefault="00F0622B" w:rsidP="00F0622B">
      <w:pPr>
        <w:tabs>
          <w:tab w:val="left" w:pos="2454"/>
        </w:tabs>
        <w:spacing w:line="259" w:lineRule="auto"/>
        <w:jc w:val="center"/>
        <w:rPr>
          <w:rFonts w:asciiTheme="minorHAnsi" w:hAnsiTheme="minorHAnsi" w:cstheme="minorBidi"/>
          <w:sz w:val="22"/>
          <w:szCs w:val="22"/>
        </w:rPr>
      </w:pPr>
    </w:p>
    <w:p w14:paraId="4BCC1D7F" w14:textId="77777777" w:rsidR="00F0622B" w:rsidRPr="00155E7B" w:rsidRDefault="00F0622B" w:rsidP="00F0622B">
      <w:pPr>
        <w:tabs>
          <w:tab w:val="left" w:pos="2454"/>
        </w:tabs>
        <w:spacing w:line="259" w:lineRule="auto"/>
        <w:jc w:val="center"/>
        <w:rPr>
          <w:rFonts w:asciiTheme="minorHAnsi" w:hAnsiTheme="minorHAnsi" w:cstheme="minorBidi"/>
          <w:sz w:val="22"/>
          <w:szCs w:val="22"/>
        </w:rPr>
      </w:pPr>
    </w:p>
    <w:p w14:paraId="70946847" w14:textId="77777777" w:rsidR="00F0622B" w:rsidRPr="00155E7B" w:rsidRDefault="00F0622B" w:rsidP="00F0622B">
      <w:pPr>
        <w:tabs>
          <w:tab w:val="left" w:pos="2454"/>
        </w:tabs>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The top </w:t>
      </w:r>
      <w:proofErr w:type="gramStart"/>
      <w:r w:rsidRPr="00155E7B">
        <w:rPr>
          <w:rFonts w:asciiTheme="minorHAnsi" w:hAnsiTheme="minorHAnsi" w:cstheme="minorBidi"/>
          <w:sz w:val="22"/>
          <w:szCs w:val="22"/>
        </w:rPr>
        <w:t>fiber  is</w:t>
      </w:r>
      <w:proofErr w:type="gramEnd"/>
      <w:r w:rsidRPr="00155E7B">
        <w:rPr>
          <w:rFonts w:asciiTheme="minorHAnsi" w:hAnsiTheme="minorHAnsi" w:cstheme="minorBidi"/>
          <w:sz w:val="22"/>
          <w:szCs w:val="22"/>
        </w:rPr>
        <w:t xml:space="preserve"> under tensile stresses while the bottom fibers are compresses due to prestressing force in tendon s. The self-weight moment could not counteract the top fiber tensile stresses due to camber.</w:t>
      </w:r>
    </w:p>
    <w:p w14:paraId="08714F27" w14:textId="77777777" w:rsidR="00F0622B" w:rsidRPr="00155E7B" w:rsidRDefault="00F0622B" w:rsidP="00F0622B">
      <w:pPr>
        <w:tabs>
          <w:tab w:val="left" w:pos="2454"/>
        </w:tabs>
        <w:spacing w:line="259" w:lineRule="auto"/>
        <w:jc w:val="center"/>
        <w:rPr>
          <w:rFonts w:asciiTheme="minorHAnsi" w:hAnsiTheme="minorHAnsi" w:cstheme="minorBidi"/>
          <w:sz w:val="22"/>
          <w:szCs w:val="22"/>
        </w:rPr>
      </w:pPr>
    </w:p>
    <w:p w14:paraId="7DF6393F" w14:textId="77777777" w:rsidR="00F0622B" w:rsidRPr="00155E7B" w:rsidRDefault="00F0622B" w:rsidP="00F0622B">
      <w:pPr>
        <w:tabs>
          <w:tab w:val="left" w:pos="2454"/>
        </w:tabs>
        <w:spacing w:line="259" w:lineRule="auto"/>
        <w:rPr>
          <w:rFonts w:asciiTheme="minorHAnsi" w:hAnsiTheme="minorHAnsi" w:cstheme="minorBidi"/>
          <w:sz w:val="22"/>
          <w:szCs w:val="22"/>
        </w:rPr>
      </w:pPr>
    </w:p>
    <w:p w14:paraId="69FF1AEC" w14:textId="017075D4" w:rsidR="00F0622B" w:rsidRPr="00F0622B" w:rsidRDefault="00F0622B" w:rsidP="00F0622B">
      <w:pPr>
        <w:tabs>
          <w:tab w:val="left" w:pos="2454"/>
        </w:tabs>
        <w:spacing w:line="259" w:lineRule="auto"/>
        <w:rPr>
          <w:rFonts w:asciiTheme="minorHAnsi" w:hAnsiTheme="minorHAnsi" w:cstheme="minorBidi"/>
          <w:sz w:val="22"/>
          <w:szCs w:val="22"/>
        </w:rPr>
      </w:pPr>
      <w:r w:rsidRPr="00155E7B">
        <w:rPr>
          <w:rFonts w:asciiTheme="minorHAnsi" w:hAnsiTheme="minorHAnsi" w:cstheme="minorBidi"/>
          <w:noProof/>
          <w:sz w:val="22"/>
          <w:szCs w:val="22"/>
        </w:rPr>
        <w:drawing>
          <wp:anchor distT="0" distB="0" distL="114300" distR="114300" simplePos="0" relativeHeight="251723776" behindDoc="0" locked="0" layoutInCell="1" allowOverlap="1" wp14:anchorId="1DA4C1B6" wp14:editId="54A81445">
            <wp:simplePos x="0" y="0"/>
            <wp:positionH relativeFrom="margin">
              <wp:posOffset>2016125</wp:posOffset>
            </wp:positionH>
            <wp:positionV relativeFrom="paragraph">
              <wp:posOffset>427355</wp:posOffset>
            </wp:positionV>
            <wp:extent cx="1783080" cy="2242185"/>
            <wp:effectExtent l="0" t="0" r="7620" b="5715"/>
            <wp:wrapSquare wrapText="bothSides"/>
            <wp:docPr id="217" name="Picture 2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Diagram, schematic&#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783080" cy="2242185"/>
                    </a:xfrm>
                    <a:prstGeom prst="rect">
                      <a:avLst/>
                    </a:prstGeom>
                  </pic:spPr>
                </pic:pic>
              </a:graphicData>
            </a:graphic>
            <wp14:sizeRelH relativeFrom="page">
              <wp14:pctWidth>0</wp14:pctWidth>
            </wp14:sizeRelH>
            <wp14:sizeRelV relativeFrom="page">
              <wp14:pctHeight>0</wp14:pctHeight>
            </wp14:sizeRelV>
          </wp:anchor>
        </w:drawing>
      </w:r>
      <w:r w:rsidRPr="00F0622B">
        <w:rPr>
          <w:rFonts w:asciiTheme="minorHAnsi" w:hAnsiTheme="minorHAnsi" w:cstheme="minorBidi"/>
          <w:sz w:val="22"/>
          <w:szCs w:val="22"/>
        </w:rPr>
        <w:t xml:space="preserve">Two </w:t>
      </w:r>
      <w:proofErr w:type="gramStart"/>
      <w:r w:rsidRPr="00F0622B">
        <w:rPr>
          <w:rFonts w:asciiTheme="minorHAnsi" w:hAnsiTheme="minorHAnsi" w:cstheme="minorBidi"/>
          <w:sz w:val="22"/>
          <w:szCs w:val="22"/>
        </w:rPr>
        <w:t>strand</w:t>
      </w:r>
      <w:proofErr w:type="gramEnd"/>
      <w:r w:rsidRPr="00F0622B">
        <w:rPr>
          <w:rFonts w:asciiTheme="minorHAnsi" w:hAnsiTheme="minorHAnsi" w:cstheme="minorBidi"/>
          <w:sz w:val="22"/>
          <w:szCs w:val="22"/>
        </w:rPr>
        <w:t xml:space="preserve"> were damaged which corresponds to 67% loss of the prestressing strands. What would be the effect of the out of plane strand eccentricity. </w:t>
      </w:r>
    </w:p>
    <w:p w14:paraId="7AB8C572" w14:textId="77777777" w:rsidR="00F0622B" w:rsidRPr="00155E7B" w:rsidRDefault="00F0622B" w:rsidP="00F0622B">
      <w:pPr>
        <w:tabs>
          <w:tab w:val="left" w:pos="2454"/>
        </w:tabs>
        <w:spacing w:line="259" w:lineRule="auto"/>
        <w:rPr>
          <w:rFonts w:asciiTheme="minorHAnsi" w:hAnsiTheme="minorHAnsi" w:cstheme="minorBidi"/>
          <w:sz w:val="22"/>
          <w:szCs w:val="22"/>
        </w:rPr>
      </w:pPr>
      <w:proofErr w:type="gramStart"/>
      <w:r w:rsidRPr="00155E7B">
        <w:rPr>
          <w:rFonts w:asciiTheme="minorHAnsi" w:hAnsiTheme="minorHAnsi" w:cstheme="minorBidi"/>
          <w:sz w:val="22"/>
          <w:szCs w:val="22"/>
        </w:rPr>
        <w:t>A</w:t>
      </w:r>
      <w:r w:rsidRPr="00155E7B">
        <w:rPr>
          <w:rFonts w:asciiTheme="minorHAnsi" w:hAnsiTheme="minorHAnsi" w:cstheme="minorBidi"/>
          <w:sz w:val="22"/>
          <w:szCs w:val="22"/>
          <w:vertAlign w:val="subscript"/>
        </w:rPr>
        <w:t xml:space="preserve">ps </w:t>
      </w:r>
      <w:r w:rsidRPr="00155E7B">
        <w:rPr>
          <w:rFonts w:asciiTheme="minorHAnsi" w:hAnsiTheme="minorHAnsi" w:cstheme="minorBidi"/>
          <w:sz w:val="22"/>
          <w:szCs w:val="22"/>
        </w:rPr>
        <w:t xml:space="preserve"> =</w:t>
      </w:r>
      <w:proofErr w:type="gramEnd"/>
      <w:r w:rsidRPr="00155E7B">
        <w:rPr>
          <w:rFonts w:asciiTheme="minorHAnsi" w:hAnsiTheme="minorHAnsi" w:cstheme="minorBidi"/>
          <w:sz w:val="22"/>
          <w:szCs w:val="22"/>
        </w:rPr>
        <w:t xml:space="preserve"> 0.153 in</w:t>
      </w:r>
      <w:r w:rsidRPr="00155E7B">
        <w:rPr>
          <w:rFonts w:asciiTheme="minorHAnsi" w:hAnsiTheme="minorHAnsi" w:cstheme="minorBidi"/>
          <w:sz w:val="22"/>
          <w:szCs w:val="22"/>
          <w:vertAlign w:val="superscript"/>
        </w:rPr>
        <w:t>2</w:t>
      </w:r>
    </w:p>
    <w:p w14:paraId="1D7B8DF8" w14:textId="77777777" w:rsidR="00F0622B" w:rsidRPr="00155E7B" w:rsidRDefault="00F0622B" w:rsidP="00F0622B">
      <w:pPr>
        <w:spacing w:line="259" w:lineRule="auto"/>
        <w:rPr>
          <w:rFonts w:asciiTheme="minorHAnsi" w:hAnsiTheme="minorHAnsi" w:cstheme="minorBidi"/>
          <w:sz w:val="22"/>
          <w:szCs w:val="22"/>
        </w:rPr>
      </w:pPr>
    </w:p>
    <w:p w14:paraId="280217C5" w14:textId="77777777" w:rsidR="00F0622B" w:rsidRPr="00155E7B" w:rsidRDefault="00F0622B" w:rsidP="00F0622B">
      <w:pPr>
        <w:spacing w:line="259" w:lineRule="auto"/>
        <w:rPr>
          <w:rFonts w:asciiTheme="minorHAnsi" w:hAnsiTheme="minorHAnsi" w:cstheme="minorBidi"/>
          <w:sz w:val="22"/>
          <w:szCs w:val="22"/>
        </w:rPr>
      </w:pPr>
    </w:p>
    <w:p w14:paraId="7356AEA4" w14:textId="77777777" w:rsidR="00F0622B" w:rsidRPr="00155E7B" w:rsidRDefault="00F0622B" w:rsidP="00F0622B">
      <w:pPr>
        <w:spacing w:line="259" w:lineRule="auto"/>
        <w:rPr>
          <w:rFonts w:asciiTheme="minorHAnsi" w:hAnsiTheme="minorHAnsi" w:cstheme="minorBidi"/>
          <w:sz w:val="22"/>
          <w:szCs w:val="22"/>
        </w:rPr>
      </w:pPr>
    </w:p>
    <w:p w14:paraId="5F76ADC1" w14:textId="77777777" w:rsidR="00F0622B" w:rsidRPr="00155E7B" w:rsidRDefault="00F0622B" w:rsidP="00F0622B">
      <w:pPr>
        <w:spacing w:line="259" w:lineRule="auto"/>
        <w:rPr>
          <w:rFonts w:asciiTheme="minorHAnsi" w:hAnsiTheme="minorHAnsi" w:cstheme="minorBidi"/>
          <w:sz w:val="22"/>
          <w:szCs w:val="22"/>
        </w:rPr>
      </w:pPr>
    </w:p>
    <w:p w14:paraId="66F4BFC5" w14:textId="77777777" w:rsidR="00F0622B" w:rsidRPr="00155E7B" w:rsidRDefault="00F0622B" w:rsidP="00F0622B">
      <w:pPr>
        <w:spacing w:line="259" w:lineRule="auto"/>
        <w:rPr>
          <w:rFonts w:asciiTheme="minorHAnsi" w:hAnsiTheme="minorHAnsi" w:cstheme="minorBidi"/>
          <w:sz w:val="22"/>
          <w:szCs w:val="22"/>
        </w:rPr>
      </w:pPr>
    </w:p>
    <w:p w14:paraId="566DCFAB" w14:textId="77777777" w:rsidR="00F0622B" w:rsidRPr="00155E7B" w:rsidRDefault="00F0622B" w:rsidP="00F0622B">
      <w:pPr>
        <w:spacing w:line="259" w:lineRule="auto"/>
        <w:rPr>
          <w:rFonts w:asciiTheme="minorHAnsi" w:hAnsiTheme="minorHAnsi" w:cstheme="minorBidi"/>
          <w:sz w:val="22"/>
          <w:szCs w:val="22"/>
        </w:rPr>
      </w:pPr>
    </w:p>
    <w:p w14:paraId="4DC4AA90" w14:textId="77777777" w:rsidR="00F0622B" w:rsidRPr="00155E7B" w:rsidRDefault="00F0622B" w:rsidP="00F0622B">
      <w:pPr>
        <w:spacing w:line="259" w:lineRule="auto"/>
        <w:rPr>
          <w:rFonts w:asciiTheme="minorHAnsi" w:hAnsiTheme="minorHAnsi" w:cstheme="minorBidi"/>
          <w:sz w:val="22"/>
          <w:szCs w:val="22"/>
        </w:rPr>
      </w:pPr>
    </w:p>
    <w:p w14:paraId="0CD02F2E" w14:textId="77777777" w:rsidR="00F0622B" w:rsidRPr="00155E7B" w:rsidRDefault="00F0622B" w:rsidP="00F0622B">
      <w:pPr>
        <w:spacing w:line="259" w:lineRule="auto"/>
        <w:rPr>
          <w:rFonts w:asciiTheme="minorHAnsi" w:hAnsiTheme="minorHAnsi" w:cstheme="minorBidi"/>
          <w:b/>
          <w:bCs/>
          <w:sz w:val="22"/>
          <w:szCs w:val="22"/>
          <w:u w:val="single"/>
        </w:rPr>
      </w:pPr>
      <w:r w:rsidRPr="00155E7B">
        <w:rPr>
          <w:rFonts w:asciiTheme="minorHAnsi" w:hAnsiTheme="minorHAnsi" w:cstheme="minorBidi"/>
          <w:b/>
          <w:bCs/>
          <w:sz w:val="22"/>
          <w:szCs w:val="22"/>
          <w:u w:val="single"/>
        </w:rPr>
        <w:t>5- Recalculate the transformed section properties after strand loss</w:t>
      </w:r>
    </w:p>
    <w:p w14:paraId="29AEBB86"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A</w:t>
      </w:r>
      <w:r w:rsidRPr="00155E7B">
        <w:rPr>
          <w:rFonts w:asciiTheme="minorHAnsi" w:hAnsiTheme="minorHAnsi" w:cstheme="minorBidi"/>
          <w:sz w:val="22"/>
          <w:szCs w:val="22"/>
          <w:vertAlign w:val="subscript"/>
        </w:rPr>
        <w:t>tr</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Ac + </w:t>
      </w:r>
      <w:proofErr w:type="spellStart"/>
      <w:r w:rsidRPr="00155E7B">
        <w:rPr>
          <w:rFonts w:asciiTheme="minorHAnsi" w:hAnsiTheme="minorHAnsi" w:cstheme="minorBidi"/>
          <w:sz w:val="22"/>
          <w:szCs w:val="22"/>
        </w:rPr>
        <w:t>n</w:t>
      </w:r>
      <w:r w:rsidRPr="00155E7B">
        <w:rPr>
          <w:rFonts w:asciiTheme="minorHAnsi" w:hAnsiTheme="minorHAnsi" w:cstheme="minorBidi"/>
          <w:sz w:val="22"/>
          <w:szCs w:val="22"/>
          <w:vertAlign w:val="subscript"/>
        </w:rPr>
        <w:t>p</w:t>
      </w:r>
      <w:r w:rsidRPr="00155E7B">
        <w:rPr>
          <w:rFonts w:asciiTheme="minorHAnsi" w:hAnsiTheme="minorHAnsi" w:cstheme="minorBidi"/>
          <w:sz w:val="22"/>
          <w:szCs w:val="22"/>
        </w:rPr>
        <w:t>Aps</w:t>
      </w:r>
      <w:proofErr w:type="spellEnd"/>
      <w:r w:rsidRPr="00155E7B">
        <w:rPr>
          <w:rFonts w:asciiTheme="minorHAnsi" w:hAnsiTheme="minorHAnsi" w:cstheme="minorBidi"/>
          <w:sz w:val="22"/>
          <w:szCs w:val="22"/>
        </w:rPr>
        <w:t xml:space="preserve"> = (Ag-Ap) +</w:t>
      </w:r>
      <w:proofErr w:type="spellStart"/>
      <w:r w:rsidRPr="00155E7B">
        <w:rPr>
          <w:rFonts w:asciiTheme="minorHAnsi" w:hAnsiTheme="minorHAnsi" w:cstheme="minorBidi"/>
          <w:sz w:val="22"/>
          <w:szCs w:val="22"/>
        </w:rPr>
        <w:t>npAps</w:t>
      </w:r>
      <w:proofErr w:type="spellEnd"/>
      <w:r w:rsidRPr="00155E7B">
        <w:rPr>
          <w:rFonts w:asciiTheme="minorHAnsi" w:hAnsiTheme="minorHAnsi" w:cstheme="minorBidi"/>
          <w:sz w:val="22"/>
          <w:szCs w:val="22"/>
        </w:rPr>
        <w:t xml:space="preserve"> = Ag + (np-</w:t>
      </w:r>
      <w:proofErr w:type="gramStart"/>
      <w:r w:rsidRPr="00155E7B">
        <w:rPr>
          <w:rFonts w:asciiTheme="minorHAnsi" w:hAnsiTheme="minorHAnsi" w:cstheme="minorBidi"/>
          <w:sz w:val="22"/>
          <w:szCs w:val="22"/>
        </w:rPr>
        <w:t>1)Ag</w:t>
      </w:r>
      <w:proofErr w:type="gramEnd"/>
    </w:p>
    <w:p w14:paraId="2F5CC5EB"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     = 288 + (7.1-1) x 0.153 = 288.9 in2</w:t>
      </w:r>
    </w:p>
    <w:p w14:paraId="152191BB" w14:textId="77777777" w:rsidR="00F0622B" w:rsidRPr="00155E7B" w:rsidRDefault="00F0622B" w:rsidP="00F0622B">
      <w:pPr>
        <w:spacing w:line="259" w:lineRule="auto"/>
        <w:rPr>
          <w:rFonts w:asciiTheme="minorHAnsi" w:hAnsiTheme="minorHAnsi" w:cstheme="minorBidi"/>
          <w:sz w:val="22"/>
          <w:szCs w:val="22"/>
        </w:rPr>
      </w:pPr>
      <w:proofErr w:type="spellStart"/>
      <w:proofErr w:type="gramStart"/>
      <w:r w:rsidRPr="00155E7B">
        <w:rPr>
          <w:rFonts w:asciiTheme="minorHAnsi" w:hAnsiTheme="minorHAnsi" w:cstheme="minorBidi"/>
          <w:sz w:val="22"/>
          <w:szCs w:val="22"/>
        </w:rPr>
        <w:t>Y</w:t>
      </w:r>
      <w:r w:rsidRPr="00155E7B">
        <w:rPr>
          <w:rFonts w:asciiTheme="minorHAnsi" w:hAnsiTheme="minorHAnsi" w:cstheme="minorBidi"/>
          <w:sz w:val="22"/>
          <w:szCs w:val="22"/>
          <w:vertAlign w:val="subscript"/>
        </w:rPr>
        <w:t>top</w:t>
      </w:r>
      <w:r w:rsidRPr="00155E7B">
        <w:rPr>
          <w:rFonts w:asciiTheme="minorHAnsi" w:hAnsiTheme="minorHAnsi" w:cstheme="minorBidi"/>
          <w:sz w:val="22"/>
          <w:szCs w:val="22"/>
        </w:rPr>
        <w:t>,</w:t>
      </w:r>
      <w:r w:rsidRPr="00155E7B">
        <w:rPr>
          <w:rFonts w:asciiTheme="minorHAnsi" w:hAnsiTheme="minorHAnsi" w:cstheme="minorBidi"/>
          <w:sz w:val="22"/>
          <w:szCs w:val="22"/>
          <w:vertAlign w:val="subscript"/>
        </w:rPr>
        <w:t>tr</w:t>
      </w:r>
      <w:proofErr w:type="spellEnd"/>
      <w:proofErr w:type="gram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 </w:t>
      </w:r>
      <w:proofErr w:type="spellStart"/>
      <w:r w:rsidRPr="00155E7B">
        <w:rPr>
          <w:sz w:val="22"/>
          <w:szCs w:val="22"/>
        </w:rPr>
        <w:t>Ʃ</w:t>
      </w:r>
      <w:r w:rsidRPr="00155E7B">
        <w:rPr>
          <w:rFonts w:asciiTheme="minorHAnsi" w:hAnsiTheme="minorHAnsi" w:cstheme="minorBidi"/>
          <w:sz w:val="22"/>
          <w:szCs w:val="22"/>
        </w:rPr>
        <w:t>Aiyi</w:t>
      </w:r>
      <w:proofErr w:type="spellEnd"/>
      <w:r w:rsidRPr="00155E7B">
        <w:rPr>
          <w:rFonts w:asciiTheme="minorHAnsi" w:hAnsiTheme="minorHAnsi" w:cstheme="minorBidi"/>
          <w:sz w:val="22"/>
          <w:szCs w:val="22"/>
        </w:rPr>
        <w:t xml:space="preserve"> / </w:t>
      </w:r>
      <w:proofErr w:type="spellStart"/>
      <w:r w:rsidRPr="00155E7B">
        <w:rPr>
          <w:sz w:val="22"/>
          <w:szCs w:val="22"/>
        </w:rPr>
        <w:t>Ʃ</w:t>
      </w:r>
      <w:r w:rsidRPr="00155E7B">
        <w:rPr>
          <w:rFonts w:asciiTheme="minorHAnsi" w:hAnsiTheme="minorHAnsi" w:cstheme="minorBidi"/>
          <w:sz w:val="22"/>
          <w:szCs w:val="22"/>
        </w:rPr>
        <w:t>ai</w:t>
      </w:r>
      <w:proofErr w:type="spellEnd"/>
      <w:r w:rsidRPr="00155E7B">
        <w:rPr>
          <w:rFonts w:asciiTheme="minorHAnsi" w:hAnsiTheme="minorHAnsi" w:cstheme="minorBidi"/>
          <w:sz w:val="22"/>
          <w:szCs w:val="22"/>
        </w:rPr>
        <w:t xml:space="preserve"> </w:t>
      </w:r>
    </w:p>
    <w:p w14:paraId="43E05FBE"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      = (288 x 12 +(7.1-</w:t>
      </w:r>
      <w:proofErr w:type="gramStart"/>
      <w:r w:rsidRPr="00155E7B">
        <w:rPr>
          <w:rFonts w:asciiTheme="minorHAnsi" w:hAnsiTheme="minorHAnsi" w:cstheme="minorBidi"/>
          <w:sz w:val="22"/>
          <w:szCs w:val="22"/>
        </w:rPr>
        <w:t>1)*</w:t>
      </w:r>
      <w:proofErr w:type="gramEnd"/>
      <w:r w:rsidRPr="00155E7B">
        <w:rPr>
          <w:rFonts w:asciiTheme="minorHAnsi" w:hAnsiTheme="minorHAnsi" w:cstheme="minorBidi"/>
          <w:sz w:val="22"/>
          <w:szCs w:val="22"/>
        </w:rPr>
        <w:t xml:space="preserve">0.153*20) / 288.9 = 12.02 “           </w:t>
      </w:r>
    </w:p>
    <w:p w14:paraId="11C5C754"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The loss of 67% prestressing strands area pulling the section neutral axis upwards of 0.08”. </w:t>
      </w:r>
    </w:p>
    <w:p w14:paraId="6B7CAA0B" w14:textId="77777777" w:rsidR="00F0622B" w:rsidRPr="00155E7B" w:rsidRDefault="00F0622B" w:rsidP="00F0622B">
      <w:pPr>
        <w:spacing w:line="259" w:lineRule="auto"/>
        <w:rPr>
          <w:sz w:val="22"/>
          <w:szCs w:val="22"/>
        </w:rPr>
      </w:pPr>
      <w:proofErr w:type="spellStart"/>
      <w:proofErr w:type="gramStart"/>
      <w:r w:rsidRPr="00155E7B">
        <w:rPr>
          <w:rFonts w:asciiTheme="minorHAnsi" w:hAnsiTheme="minorHAnsi" w:cstheme="minorBidi"/>
          <w:sz w:val="22"/>
          <w:szCs w:val="22"/>
        </w:rPr>
        <w:t>I</w:t>
      </w:r>
      <w:r w:rsidRPr="00155E7B">
        <w:rPr>
          <w:rFonts w:asciiTheme="minorHAnsi" w:hAnsiTheme="minorHAnsi" w:cstheme="minorBidi"/>
          <w:sz w:val="22"/>
          <w:szCs w:val="22"/>
          <w:vertAlign w:val="subscript"/>
        </w:rPr>
        <w:t>x,tr</w:t>
      </w:r>
      <w:proofErr w:type="spellEnd"/>
      <w:proofErr w:type="gram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w:t>
      </w:r>
      <w:r w:rsidRPr="00155E7B">
        <w:rPr>
          <w:sz w:val="22"/>
          <w:szCs w:val="22"/>
        </w:rPr>
        <w:t xml:space="preserve">Ʃ [ </w:t>
      </w:r>
      <w:proofErr w:type="spellStart"/>
      <w:r w:rsidRPr="00155E7B">
        <w:rPr>
          <w:sz w:val="22"/>
          <w:szCs w:val="22"/>
        </w:rPr>
        <w:t>Ii</w:t>
      </w:r>
      <w:proofErr w:type="spellEnd"/>
      <w:r w:rsidRPr="00155E7B">
        <w:rPr>
          <w:sz w:val="22"/>
          <w:szCs w:val="22"/>
        </w:rPr>
        <w:t xml:space="preserve"> + Ai ( </w:t>
      </w:r>
      <w:proofErr w:type="spellStart"/>
      <w:r w:rsidRPr="00155E7B">
        <w:rPr>
          <w:sz w:val="22"/>
          <w:szCs w:val="22"/>
        </w:rPr>
        <w:t>yt</w:t>
      </w:r>
      <w:proofErr w:type="spellEnd"/>
      <w:r w:rsidRPr="00155E7B">
        <w:rPr>
          <w:sz w:val="22"/>
          <w:szCs w:val="22"/>
        </w:rPr>
        <w:t xml:space="preserve"> – </w:t>
      </w:r>
      <w:proofErr w:type="spellStart"/>
      <w:r w:rsidRPr="00155E7B">
        <w:rPr>
          <w:sz w:val="22"/>
          <w:szCs w:val="22"/>
        </w:rPr>
        <w:t>yi</w:t>
      </w:r>
      <w:proofErr w:type="spellEnd"/>
      <w:r w:rsidRPr="00155E7B">
        <w:rPr>
          <w:sz w:val="22"/>
          <w:szCs w:val="22"/>
        </w:rPr>
        <w:t xml:space="preserve"> )</w:t>
      </w:r>
      <w:r w:rsidRPr="00155E7B">
        <w:rPr>
          <w:sz w:val="22"/>
          <w:szCs w:val="22"/>
          <w:vertAlign w:val="superscript"/>
        </w:rPr>
        <w:t>2</w:t>
      </w:r>
      <w:r w:rsidRPr="00155E7B">
        <w:rPr>
          <w:sz w:val="22"/>
          <w:szCs w:val="22"/>
        </w:rPr>
        <w:t>]                   , Assume Ip = 0</w:t>
      </w:r>
    </w:p>
    <w:p w14:paraId="2894619B" w14:textId="77777777" w:rsidR="00F0622B" w:rsidRPr="00155E7B" w:rsidRDefault="00F0622B" w:rsidP="00F0622B">
      <w:pPr>
        <w:spacing w:line="259" w:lineRule="auto"/>
        <w:rPr>
          <w:sz w:val="22"/>
          <w:szCs w:val="22"/>
          <w:vertAlign w:val="superscript"/>
        </w:rPr>
      </w:pPr>
      <w:r w:rsidRPr="00155E7B">
        <w:rPr>
          <w:sz w:val="22"/>
          <w:szCs w:val="22"/>
        </w:rPr>
        <w:t xml:space="preserve">     = [13824 + 24x12 x (12.02-12)</w:t>
      </w:r>
      <w:proofErr w:type="gramStart"/>
      <w:r w:rsidRPr="00155E7B">
        <w:rPr>
          <w:sz w:val="22"/>
          <w:szCs w:val="22"/>
          <w:vertAlign w:val="superscript"/>
        </w:rPr>
        <w:t xml:space="preserve">2 </w:t>
      </w:r>
      <w:r w:rsidRPr="00155E7B">
        <w:rPr>
          <w:sz w:val="22"/>
          <w:szCs w:val="22"/>
        </w:rPr>
        <w:t>]</w:t>
      </w:r>
      <w:proofErr w:type="gramEnd"/>
      <w:r w:rsidRPr="00155E7B">
        <w:rPr>
          <w:sz w:val="22"/>
          <w:szCs w:val="22"/>
        </w:rPr>
        <w:t xml:space="preserve"> + [ 0 + (7.1-1) x 0.153x (12.02-20)</w:t>
      </w:r>
      <w:r w:rsidRPr="00155E7B">
        <w:rPr>
          <w:sz w:val="22"/>
          <w:szCs w:val="22"/>
          <w:vertAlign w:val="superscript"/>
        </w:rPr>
        <w:t xml:space="preserve">2 </w:t>
      </w:r>
      <w:r w:rsidRPr="00155E7B">
        <w:rPr>
          <w:sz w:val="22"/>
          <w:szCs w:val="22"/>
        </w:rPr>
        <w:t>] = 13883 in</w:t>
      </w:r>
      <w:r w:rsidRPr="00155E7B">
        <w:rPr>
          <w:sz w:val="22"/>
          <w:szCs w:val="22"/>
          <w:vertAlign w:val="superscript"/>
        </w:rPr>
        <w:t>4</w:t>
      </w:r>
    </w:p>
    <w:p w14:paraId="5F7149A7" w14:textId="77777777" w:rsidR="00F0622B" w:rsidRPr="00155E7B" w:rsidRDefault="00F0622B" w:rsidP="00F0622B">
      <w:pPr>
        <w:spacing w:line="259" w:lineRule="auto"/>
        <w:rPr>
          <w:rFonts w:asciiTheme="minorHAnsi" w:hAnsiTheme="minorHAnsi" w:cstheme="minorBidi"/>
          <w:sz w:val="22"/>
          <w:szCs w:val="22"/>
        </w:rPr>
      </w:pPr>
      <w:proofErr w:type="spellStart"/>
      <w:proofErr w:type="gramStart"/>
      <w:r w:rsidRPr="00155E7B">
        <w:rPr>
          <w:sz w:val="22"/>
          <w:szCs w:val="22"/>
        </w:rPr>
        <w:t>X</w:t>
      </w:r>
      <w:r w:rsidRPr="00155E7B">
        <w:rPr>
          <w:sz w:val="22"/>
          <w:szCs w:val="22"/>
          <w:vertAlign w:val="subscript"/>
        </w:rPr>
        <w:t>tr</w:t>
      </w:r>
      <w:proofErr w:type="spellEnd"/>
      <w:r w:rsidRPr="00155E7B">
        <w:rPr>
          <w:sz w:val="22"/>
          <w:szCs w:val="22"/>
          <w:vertAlign w:val="subscript"/>
        </w:rPr>
        <w:t xml:space="preserve"> </w:t>
      </w:r>
      <w:r w:rsidRPr="00155E7B">
        <w:rPr>
          <w:sz w:val="22"/>
          <w:szCs w:val="22"/>
        </w:rPr>
        <w:t xml:space="preserve"> =</w:t>
      </w:r>
      <w:proofErr w:type="gramEnd"/>
      <w:r w:rsidRPr="00155E7B">
        <w:rPr>
          <w:sz w:val="22"/>
          <w:szCs w:val="22"/>
        </w:rPr>
        <w:t xml:space="preserve"> </w:t>
      </w:r>
      <w:proofErr w:type="spellStart"/>
      <w:r w:rsidRPr="00155E7B">
        <w:rPr>
          <w:sz w:val="22"/>
          <w:szCs w:val="22"/>
        </w:rPr>
        <w:t>Ʃ</w:t>
      </w:r>
      <w:r w:rsidRPr="00155E7B">
        <w:rPr>
          <w:rFonts w:asciiTheme="minorHAnsi" w:hAnsiTheme="minorHAnsi" w:cstheme="minorBidi"/>
          <w:sz w:val="22"/>
          <w:szCs w:val="22"/>
        </w:rPr>
        <w:t>aiXi</w:t>
      </w:r>
      <w:proofErr w:type="spellEnd"/>
      <w:r w:rsidRPr="00155E7B">
        <w:rPr>
          <w:rFonts w:asciiTheme="minorHAnsi" w:hAnsiTheme="minorHAnsi" w:cstheme="minorBidi"/>
          <w:sz w:val="22"/>
          <w:szCs w:val="22"/>
        </w:rPr>
        <w:t xml:space="preserve"> / </w:t>
      </w:r>
      <w:proofErr w:type="spellStart"/>
      <w:r w:rsidRPr="00155E7B">
        <w:rPr>
          <w:sz w:val="22"/>
          <w:szCs w:val="22"/>
        </w:rPr>
        <w:t>Ʃ</w:t>
      </w:r>
      <w:r w:rsidRPr="00155E7B">
        <w:rPr>
          <w:rFonts w:asciiTheme="minorHAnsi" w:hAnsiTheme="minorHAnsi" w:cstheme="minorBidi"/>
          <w:sz w:val="22"/>
          <w:szCs w:val="22"/>
        </w:rPr>
        <w:t>ai</w:t>
      </w:r>
      <w:proofErr w:type="spellEnd"/>
    </w:p>
    <w:p w14:paraId="18237D69"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       = (24*12*6 + (7.1-</w:t>
      </w:r>
      <w:proofErr w:type="gramStart"/>
      <w:r w:rsidRPr="00155E7B">
        <w:rPr>
          <w:rFonts w:asciiTheme="minorHAnsi" w:hAnsiTheme="minorHAnsi" w:cstheme="minorBidi"/>
          <w:sz w:val="22"/>
          <w:szCs w:val="22"/>
        </w:rPr>
        <w:t>1)*</w:t>
      </w:r>
      <w:proofErr w:type="gramEnd"/>
      <w:r w:rsidRPr="00155E7B">
        <w:rPr>
          <w:rFonts w:asciiTheme="minorHAnsi" w:hAnsiTheme="minorHAnsi" w:cstheme="minorBidi"/>
          <w:sz w:val="22"/>
          <w:szCs w:val="22"/>
        </w:rPr>
        <w:t>0.153*10) / 288.9 = 6.01”</w:t>
      </w:r>
    </w:p>
    <w:p w14:paraId="248EF4A5" w14:textId="77777777" w:rsidR="00F0622B" w:rsidRPr="00155E7B" w:rsidRDefault="00F0622B" w:rsidP="00F0622B">
      <w:pPr>
        <w:spacing w:line="259" w:lineRule="auto"/>
        <w:rPr>
          <w:sz w:val="22"/>
          <w:szCs w:val="22"/>
        </w:rPr>
      </w:pPr>
      <w:proofErr w:type="spellStart"/>
      <w:proofErr w:type="gramStart"/>
      <w:r w:rsidRPr="00155E7B">
        <w:rPr>
          <w:rFonts w:asciiTheme="minorHAnsi" w:hAnsiTheme="minorHAnsi" w:cstheme="minorBidi"/>
          <w:sz w:val="22"/>
          <w:szCs w:val="22"/>
        </w:rPr>
        <w:t>I</w:t>
      </w:r>
      <w:r w:rsidRPr="00155E7B">
        <w:rPr>
          <w:rFonts w:asciiTheme="minorHAnsi" w:hAnsiTheme="minorHAnsi" w:cstheme="minorBidi"/>
          <w:sz w:val="22"/>
          <w:szCs w:val="22"/>
          <w:vertAlign w:val="subscript"/>
        </w:rPr>
        <w:t>y,tr</w:t>
      </w:r>
      <w:proofErr w:type="spellEnd"/>
      <w:proofErr w:type="gram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 xml:space="preserve">=  </w:t>
      </w:r>
      <w:r w:rsidRPr="00155E7B">
        <w:rPr>
          <w:sz w:val="22"/>
          <w:szCs w:val="22"/>
        </w:rPr>
        <w:t xml:space="preserve">Ʃ [ </w:t>
      </w:r>
      <w:proofErr w:type="spellStart"/>
      <w:r w:rsidRPr="00155E7B">
        <w:rPr>
          <w:sz w:val="22"/>
          <w:szCs w:val="22"/>
        </w:rPr>
        <w:t>Ii</w:t>
      </w:r>
      <w:proofErr w:type="spellEnd"/>
      <w:r w:rsidRPr="00155E7B">
        <w:rPr>
          <w:sz w:val="22"/>
          <w:szCs w:val="22"/>
        </w:rPr>
        <w:t xml:space="preserve"> + Ai ( </w:t>
      </w:r>
      <w:proofErr w:type="spellStart"/>
      <w:r w:rsidRPr="00155E7B">
        <w:rPr>
          <w:sz w:val="22"/>
          <w:szCs w:val="22"/>
        </w:rPr>
        <w:t>xt</w:t>
      </w:r>
      <w:proofErr w:type="spellEnd"/>
      <w:r w:rsidRPr="00155E7B">
        <w:rPr>
          <w:sz w:val="22"/>
          <w:szCs w:val="22"/>
        </w:rPr>
        <w:t xml:space="preserve"> – xi )</w:t>
      </w:r>
      <w:r w:rsidRPr="00155E7B">
        <w:rPr>
          <w:sz w:val="22"/>
          <w:szCs w:val="22"/>
          <w:vertAlign w:val="superscript"/>
        </w:rPr>
        <w:t>2</w:t>
      </w:r>
      <w:r w:rsidRPr="00155E7B">
        <w:rPr>
          <w:sz w:val="22"/>
          <w:szCs w:val="22"/>
        </w:rPr>
        <w:t>]                   , Assume Ip = 0</w:t>
      </w:r>
    </w:p>
    <w:p w14:paraId="1B4C2D11" w14:textId="77777777" w:rsidR="00F0622B" w:rsidRPr="00155E7B" w:rsidRDefault="00F0622B" w:rsidP="00F0622B">
      <w:pPr>
        <w:spacing w:line="259" w:lineRule="auto"/>
        <w:rPr>
          <w:sz w:val="22"/>
          <w:szCs w:val="22"/>
          <w:vertAlign w:val="superscript"/>
        </w:rPr>
      </w:pPr>
      <w:r w:rsidRPr="00155E7B">
        <w:rPr>
          <w:sz w:val="22"/>
          <w:szCs w:val="22"/>
        </w:rPr>
        <w:t xml:space="preserve">     = [3456 + 24x12 x (6-6.01)</w:t>
      </w:r>
      <w:proofErr w:type="gramStart"/>
      <w:r w:rsidRPr="00155E7B">
        <w:rPr>
          <w:sz w:val="22"/>
          <w:szCs w:val="22"/>
          <w:vertAlign w:val="superscript"/>
        </w:rPr>
        <w:t xml:space="preserve">2 </w:t>
      </w:r>
      <w:r w:rsidRPr="00155E7B">
        <w:rPr>
          <w:sz w:val="22"/>
          <w:szCs w:val="22"/>
        </w:rPr>
        <w:t>]</w:t>
      </w:r>
      <w:proofErr w:type="gramEnd"/>
      <w:r w:rsidRPr="00155E7B">
        <w:rPr>
          <w:sz w:val="22"/>
          <w:szCs w:val="22"/>
        </w:rPr>
        <w:t xml:space="preserve"> + [ 0 + (7.1-1) x 0.153x (6.01-10)</w:t>
      </w:r>
      <w:r w:rsidRPr="00155E7B">
        <w:rPr>
          <w:sz w:val="22"/>
          <w:szCs w:val="22"/>
          <w:vertAlign w:val="superscript"/>
        </w:rPr>
        <w:t xml:space="preserve">2 </w:t>
      </w:r>
      <w:r w:rsidRPr="00155E7B">
        <w:rPr>
          <w:sz w:val="22"/>
          <w:szCs w:val="22"/>
        </w:rPr>
        <w:t>] = 3471 in</w:t>
      </w:r>
      <w:r w:rsidRPr="00155E7B">
        <w:rPr>
          <w:sz w:val="22"/>
          <w:szCs w:val="22"/>
          <w:vertAlign w:val="superscript"/>
        </w:rPr>
        <w:t>4</w:t>
      </w:r>
    </w:p>
    <w:p w14:paraId="5469B7D2" w14:textId="77777777" w:rsidR="00F0622B" w:rsidRPr="00155E7B" w:rsidRDefault="00F0622B" w:rsidP="00F0622B">
      <w:pPr>
        <w:spacing w:line="259" w:lineRule="auto"/>
        <w:rPr>
          <w:rFonts w:asciiTheme="minorHAnsi" w:hAnsiTheme="minorHAnsi" w:cstheme="minorBidi"/>
          <w:sz w:val="22"/>
          <w:szCs w:val="22"/>
        </w:rPr>
      </w:pPr>
    </w:p>
    <w:p w14:paraId="76BDDA8A"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The loss of strands caused an eccentricity to the section in X-direction by 0.01 inch. </w:t>
      </w:r>
    </w:p>
    <w:p w14:paraId="6C75C582" w14:textId="77777777" w:rsidR="00F0622B" w:rsidRPr="00155E7B" w:rsidRDefault="00F0622B" w:rsidP="00F0622B">
      <w:pPr>
        <w:spacing w:line="259" w:lineRule="auto"/>
        <w:jc w:val="center"/>
        <w:rPr>
          <w:rFonts w:asciiTheme="minorHAnsi" w:hAnsiTheme="minorHAnsi" w:cstheme="minorBidi"/>
          <w:sz w:val="22"/>
          <w:szCs w:val="22"/>
        </w:rPr>
      </w:pPr>
      <w:r w:rsidRPr="00155E7B">
        <w:rPr>
          <w:rFonts w:asciiTheme="minorHAnsi" w:hAnsiTheme="minorHAnsi" w:cstheme="minorBidi"/>
          <w:noProof/>
          <w:sz w:val="22"/>
          <w:szCs w:val="22"/>
        </w:rPr>
        <w:drawing>
          <wp:inline distT="0" distB="0" distL="0" distR="0" wp14:anchorId="4F1E7AE6" wp14:editId="5F5DAF9B">
            <wp:extent cx="2580033" cy="2885759"/>
            <wp:effectExtent l="0" t="0" r="0" b="0"/>
            <wp:docPr id="218" name="Picture 2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Diagram, schematic&#10;&#10;Description automatically generated"/>
                    <pic:cNvPicPr/>
                  </pic:nvPicPr>
                  <pic:blipFill>
                    <a:blip r:embed="rId57"/>
                    <a:stretch>
                      <a:fillRect/>
                    </a:stretch>
                  </pic:blipFill>
                  <pic:spPr>
                    <a:xfrm>
                      <a:off x="0" y="0"/>
                      <a:ext cx="2586106" cy="2892552"/>
                    </a:xfrm>
                    <a:prstGeom prst="rect">
                      <a:avLst/>
                    </a:prstGeom>
                  </pic:spPr>
                </pic:pic>
              </a:graphicData>
            </a:graphic>
          </wp:inline>
        </w:drawing>
      </w:r>
    </w:p>
    <w:p w14:paraId="05937629" w14:textId="77777777" w:rsidR="00F0622B" w:rsidRDefault="00F0622B" w:rsidP="00F0622B">
      <w:pPr>
        <w:spacing w:line="259" w:lineRule="auto"/>
        <w:rPr>
          <w:rFonts w:asciiTheme="minorHAnsi" w:hAnsiTheme="minorHAnsi" w:cstheme="minorBidi"/>
          <w:b/>
          <w:bCs/>
          <w:sz w:val="22"/>
          <w:szCs w:val="22"/>
          <w:u w:val="single"/>
        </w:rPr>
      </w:pPr>
    </w:p>
    <w:p w14:paraId="7D270349" w14:textId="5264F18C" w:rsidR="00F0622B" w:rsidRPr="00F0622B" w:rsidRDefault="00F0622B" w:rsidP="00F0622B">
      <w:pPr>
        <w:spacing w:line="259" w:lineRule="auto"/>
        <w:rPr>
          <w:rFonts w:asciiTheme="minorHAnsi" w:hAnsiTheme="minorHAnsi" w:cstheme="minorBidi"/>
          <w:sz w:val="22"/>
          <w:szCs w:val="22"/>
        </w:rPr>
      </w:pPr>
      <w:r w:rsidRPr="00F0622B">
        <w:rPr>
          <w:rFonts w:asciiTheme="minorHAnsi" w:hAnsiTheme="minorHAnsi" w:cstheme="minorBidi"/>
          <w:sz w:val="22"/>
          <w:szCs w:val="22"/>
        </w:rPr>
        <w:t>6-Re-evaluate the decompression force and moment due to prestress force loss</w:t>
      </w:r>
    </w:p>
    <w:p w14:paraId="5CB5F97C"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sz w:val="22"/>
          <w:szCs w:val="22"/>
        </w:rPr>
        <w:t>N</w:t>
      </w:r>
      <w:r w:rsidRPr="00155E7B">
        <w:rPr>
          <w:sz w:val="22"/>
          <w:szCs w:val="22"/>
          <w:vertAlign w:val="subscript"/>
        </w:rPr>
        <w:t>ox</w:t>
      </w:r>
      <w:proofErr w:type="spellEnd"/>
      <w:r w:rsidRPr="00155E7B">
        <w:rPr>
          <w:sz w:val="22"/>
          <w:szCs w:val="22"/>
        </w:rPr>
        <w:t xml:space="preserve"> = N</w:t>
      </w:r>
      <w:r w:rsidRPr="00155E7B">
        <w:rPr>
          <w:sz w:val="22"/>
          <w:szCs w:val="22"/>
          <w:vertAlign w:val="subscript"/>
        </w:rPr>
        <w:t>oy</w:t>
      </w:r>
      <w:r w:rsidRPr="00155E7B">
        <w:rPr>
          <w:sz w:val="22"/>
          <w:szCs w:val="22"/>
        </w:rPr>
        <w:t xml:space="preserve"> = Ep x </w:t>
      </w:r>
      <w:proofErr w:type="spellStart"/>
      <w:r w:rsidRPr="00155E7B">
        <w:rPr>
          <w:rFonts w:asciiTheme="minorHAnsi" w:hAnsiTheme="minorHAnsi" w:cstheme="minorHAnsi"/>
          <w:sz w:val="22"/>
          <w:szCs w:val="22"/>
        </w:rPr>
        <w:t>Δε</w:t>
      </w:r>
      <w:r w:rsidRPr="00155E7B">
        <w:rPr>
          <w:rFonts w:asciiTheme="minorHAnsi" w:hAnsiTheme="minorHAnsi" w:cstheme="minorBidi"/>
          <w:sz w:val="22"/>
          <w:szCs w:val="22"/>
          <w:vertAlign w:val="subscript"/>
        </w:rPr>
        <w:t>p</w:t>
      </w:r>
      <w:proofErr w:type="spellEnd"/>
      <w:r w:rsidRPr="00155E7B">
        <w:rPr>
          <w:rFonts w:asciiTheme="minorHAnsi" w:hAnsiTheme="minorHAnsi" w:cstheme="minorBidi"/>
          <w:sz w:val="22"/>
          <w:szCs w:val="22"/>
          <w:vertAlign w:val="subscript"/>
        </w:rPr>
        <w:t xml:space="preserve"> </w:t>
      </w:r>
      <w:r w:rsidRPr="00155E7B">
        <w:rPr>
          <w:rFonts w:asciiTheme="minorHAnsi" w:hAnsiTheme="minorHAnsi" w:cstheme="minorBidi"/>
          <w:sz w:val="22"/>
          <w:szCs w:val="22"/>
        </w:rPr>
        <w:t>x Ap = 28500 x 6.46x10</w:t>
      </w:r>
      <w:r w:rsidRPr="00155E7B">
        <w:rPr>
          <w:rFonts w:asciiTheme="minorHAnsi" w:hAnsiTheme="minorHAnsi" w:cstheme="minorBidi"/>
          <w:sz w:val="22"/>
          <w:szCs w:val="22"/>
          <w:vertAlign w:val="superscript"/>
        </w:rPr>
        <w:t xml:space="preserve">-3 </w:t>
      </w:r>
      <w:r w:rsidRPr="00155E7B">
        <w:rPr>
          <w:rFonts w:asciiTheme="minorHAnsi" w:hAnsiTheme="minorHAnsi" w:cstheme="minorBidi"/>
          <w:sz w:val="22"/>
          <w:szCs w:val="22"/>
        </w:rPr>
        <w:t>*0.153 = 26.1 kips</w:t>
      </w:r>
    </w:p>
    <w:p w14:paraId="4C30EE86"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M</w:t>
      </w:r>
      <w:r w:rsidRPr="00155E7B">
        <w:rPr>
          <w:rFonts w:asciiTheme="minorHAnsi" w:hAnsiTheme="minorHAnsi" w:cstheme="minorBidi"/>
          <w:sz w:val="22"/>
          <w:szCs w:val="22"/>
          <w:vertAlign w:val="subscript"/>
        </w:rPr>
        <w:t>ox</w:t>
      </w:r>
      <w:proofErr w:type="spellEnd"/>
      <w:r w:rsidRPr="00155E7B">
        <w:rPr>
          <w:rFonts w:asciiTheme="minorHAnsi" w:hAnsiTheme="minorHAnsi" w:cstheme="minorBidi"/>
          <w:sz w:val="22"/>
          <w:szCs w:val="22"/>
        </w:rPr>
        <w:t xml:space="preserve"> = </w:t>
      </w:r>
      <w:proofErr w:type="spellStart"/>
      <w:r w:rsidRPr="00155E7B">
        <w:rPr>
          <w:rFonts w:asciiTheme="minorHAnsi" w:hAnsiTheme="minorHAnsi" w:cstheme="minorBidi"/>
          <w:sz w:val="22"/>
          <w:szCs w:val="22"/>
        </w:rPr>
        <w:t>N</w:t>
      </w:r>
      <w:r w:rsidRPr="00155E7B">
        <w:rPr>
          <w:rFonts w:asciiTheme="minorHAnsi" w:hAnsiTheme="minorHAnsi" w:cstheme="minorBidi"/>
          <w:sz w:val="22"/>
          <w:szCs w:val="22"/>
          <w:vertAlign w:val="subscript"/>
        </w:rPr>
        <w:t>ox</w:t>
      </w:r>
      <w:proofErr w:type="spellEnd"/>
      <w:r w:rsidRPr="00155E7B">
        <w:rPr>
          <w:rFonts w:asciiTheme="minorHAnsi" w:hAnsiTheme="minorHAnsi" w:cstheme="minorBidi"/>
          <w:sz w:val="22"/>
          <w:szCs w:val="22"/>
        </w:rPr>
        <w:t xml:space="preserve"> x </w:t>
      </w:r>
      <w:proofErr w:type="spellStart"/>
      <w:r w:rsidRPr="00155E7B">
        <w:rPr>
          <w:rFonts w:asciiTheme="minorHAnsi" w:hAnsiTheme="minorHAnsi" w:cstheme="minorBidi"/>
          <w:sz w:val="22"/>
          <w:szCs w:val="22"/>
        </w:rPr>
        <w:t>e</w:t>
      </w:r>
      <w:r w:rsidRPr="00155E7B">
        <w:rPr>
          <w:rFonts w:asciiTheme="minorHAnsi" w:hAnsiTheme="minorHAnsi" w:cstheme="minorBidi"/>
          <w:sz w:val="22"/>
          <w:szCs w:val="22"/>
          <w:vertAlign w:val="subscript"/>
        </w:rPr>
        <w:t>y</w:t>
      </w:r>
      <w:proofErr w:type="spellEnd"/>
      <w:r w:rsidRPr="00155E7B">
        <w:rPr>
          <w:rFonts w:asciiTheme="minorHAnsi" w:hAnsiTheme="minorHAnsi" w:cstheme="minorBidi"/>
          <w:sz w:val="22"/>
          <w:szCs w:val="22"/>
        </w:rPr>
        <w:t xml:space="preserve"> = 26.1 kip * (20-12.02) in= 208.</w:t>
      </w:r>
      <w:proofErr w:type="gramStart"/>
      <w:r w:rsidRPr="00155E7B">
        <w:rPr>
          <w:rFonts w:asciiTheme="minorHAnsi" w:hAnsiTheme="minorHAnsi" w:cstheme="minorBidi"/>
          <w:sz w:val="22"/>
          <w:szCs w:val="22"/>
        </w:rPr>
        <w:t>3  k</w:t>
      </w:r>
      <w:proofErr w:type="gramEnd"/>
      <w:r w:rsidRPr="00155E7B">
        <w:rPr>
          <w:rFonts w:asciiTheme="minorHAnsi" w:hAnsiTheme="minorHAnsi" w:cstheme="minorBidi"/>
          <w:sz w:val="22"/>
          <w:szCs w:val="22"/>
        </w:rPr>
        <w:t xml:space="preserve">.in = 17.3 </w:t>
      </w:r>
      <w:proofErr w:type="spellStart"/>
      <w:r w:rsidRPr="00155E7B">
        <w:rPr>
          <w:rFonts w:asciiTheme="minorHAnsi" w:hAnsiTheme="minorHAnsi" w:cstheme="minorBidi"/>
          <w:sz w:val="22"/>
          <w:szCs w:val="22"/>
        </w:rPr>
        <w:t>k.ft</w:t>
      </w:r>
      <w:proofErr w:type="spellEnd"/>
    </w:p>
    <w:p w14:paraId="0C3B7AC7" w14:textId="77777777" w:rsidR="00F0622B" w:rsidRPr="00155E7B" w:rsidRDefault="00F0622B" w:rsidP="00F0622B">
      <w:pPr>
        <w:spacing w:line="259" w:lineRule="auto"/>
        <w:rPr>
          <w:rFonts w:asciiTheme="minorHAnsi" w:hAnsiTheme="minorHAnsi" w:cstheme="minorBidi"/>
          <w:sz w:val="22"/>
          <w:szCs w:val="22"/>
        </w:rPr>
      </w:pPr>
      <w:proofErr w:type="spellStart"/>
      <w:r w:rsidRPr="00155E7B">
        <w:rPr>
          <w:rFonts w:asciiTheme="minorHAnsi" w:hAnsiTheme="minorHAnsi" w:cstheme="minorBidi"/>
          <w:sz w:val="22"/>
          <w:szCs w:val="22"/>
        </w:rPr>
        <w:t>M</w:t>
      </w:r>
      <w:r w:rsidRPr="00155E7B">
        <w:rPr>
          <w:rFonts w:asciiTheme="minorHAnsi" w:hAnsiTheme="minorHAnsi" w:cstheme="minorBidi"/>
          <w:sz w:val="22"/>
          <w:szCs w:val="22"/>
          <w:vertAlign w:val="subscript"/>
        </w:rPr>
        <w:t>ox</w:t>
      </w:r>
      <w:proofErr w:type="spellEnd"/>
      <w:r w:rsidRPr="00155E7B">
        <w:rPr>
          <w:rFonts w:asciiTheme="minorHAnsi" w:hAnsiTheme="minorHAnsi" w:cstheme="minorBidi"/>
          <w:sz w:val="22"/>
          <w:szCs w:val="22"/>
        </w:rPr>
        <w:t xml:space="preserve"> = N</w:t>
      </w:r>
      <w:r w:rsidRPr="00155E7B">
        <w:rPr>
          <w:rFonts w:asciiTheme="minorHAnsi" w:hAnsiTheme="minorHAnsi" w:cstheme="minorBidi"/>
          <w:sz w:val="22"/>
          <w:szCs w:val="22"/>
          <w:vertAlign w:val="subscript"/>
        </w:rPr>
        <w:t>oy</w:t>
      </w:r>
      <w:r w:rsidRPr="00155E7B">
        <w:rPr>
          <w:rFonts w:asciiTheme="minorHAnsi" w:hAnsiTheme="minorHAnsi" w:cstheme="minorBidi"/>
          <w:sz w:val="22"/>
          <w:szCs w:val="22"/>
        </w:rPr>
        <w:t xml:space="preserve"> x e</w:t>
      </w:r>
      <w:r w:rsidRPr="00155E7B">
        <w:rPr>
          <w:rFonts w:asciiTheme="minorHAnsi" w:hAnsiTheme="minorHAnsi" w:cstheme="minorBidi"/>
          <w:sz w:val="22"/>
          <w:szCs w:val="22"/>
          <w:vertAlign w:val="subscript"/>
        </w:rPr>
        <w:t>x</w:t>
      </w:r>
      <w:r w:rsidRPr="00155E7B">
        <w:rPr>
          <w:rFonts w:asciiTheme="minorHAnsi" w:hAnsiTheme="minorHAnsi" w:cstheme="minorBidi"/>
          <w:sz w:val="22"/>
          <w:szCs w:val="22"/>
        </w:rPr>
        <w:t xml:space="preserve"> = 26.1 kip * (10-6.01) in= 104.</w:t>
      </w:r>
      <w:proofErr w:type="gramStart"/>
      <w:r w:rsidRPr="00155E7B">
        <w:rPr>
          <w:rFonts w:asciiTheme="minorHAnsi" w:hAnsiTheme="minorHAnsi" w:cstheme="minorBidi"/>
          <w:sz w:val="22"/>
          <w:szCs w:val="22"/>
        </w:rPr>
        <w:t>1  k</w:t>
      </w:r>
      <w:proofErr w:type="gramEnd"/>
      <w:r w:rsidRPr="00155E7B">
        <w:rPr>
          <w:rFonts w:asciiTheme="minorHAnsi" w:hAnsiTheme="minorHAnsi" w:cstheme="minorBidi"/>
          <w:sz w:val="22"/>
          <w:szCs w:val="22"/>
        </w:rPr>
        <w:t xml:space="preserve">.in = 8.7 </w:t>
      </w:r>
      <w:proofErr w:type="spellStart"/>
      <w:r w:rsidRPr="00155E7B">
        <w:rPr>
          <w:rFonts w:asciiTheme="minorHAnsi" w:hAnsiTheme="minorHAnsi" w:cstheme="minorBidi"/>
          <w:sz w:val="22"/>
          <w:szCs w:val="22"/>
        </w:rPr>
        <w:t>k.ft</w:t>
      </w:r>
      <w:proofErr w:type="spellEnd"/>
    </w:p>
    <w:p w14:paraId="60E1CD94" w14:textId="77777777" w:rsidR="00F0622B" w:rsidRPr="00155E7B" w:rsidRDefault="00F0622B" w:rsidP="00F0622B">
      <w:pPr>
        <w:spacing w:line="259" w:lineRule="auto"/>
        <w:jc w:val="center"/>
        <w:rPr>
          <w:rFonts w:asciiTheme="minorHAnsi" w:hAnsiTheme="minorHAnsi" w:cstheme="minorBidi"/>
          <w:sz w:val="22"/>
          <w:szCs w:val="22"/>
        </w:rPr>
      </w:pPr>
    </w:p>
    <w:p w14:paraId="519883D3" w14:textId="77777777" w:rsidR="00F0622B" w:rsidRPr="00155E7B" w:rsidRDefault="00F0622B" w:rsidP="00F0622B">
      <w:pPr>
        <w:spacing w:line="259" w:lineRule="auto"/>
        <w:jc w:val="center"/>
        <w:rPr>
          <w:rFonts w:asciiTheme="minorHAnsi" w:hAnsiTheme="minorHAnsi" w:cstheme="minorBidi"/>
          <w:sz w:val="22"/>
          <w:szCs w:val="22"/>
        </w:rPr>
      </w:pPr>
    </w:p>
    <w:p w14:paraId="6306266B" w14:textId="77777777" w:rsidR="00F0622B" w:rsidRPr="00155E7B" w:rsidRDefault="00F0622B" w:rsidP="00F0622B">
      <w:pPr>
        <w:spacing w:line="259" w:lineRule="auto"/>
        <w:jc w:val="center"/>
        <w:rPr>
          <w:rFonts w:asciiTheme="minorHAnsi" w:hAnsiTheme="minorHAnsi" w:cstheme="minorBidi"/>
          <w:sz w:val="22"/>
          <w:szCs w:val="22"/>
        </w:rPr>
      </w:pPr>
      <w:r>
        <w:rPr>
          <w:rFonts w:asciiTheme="minorHAnsi" w:hAnsiTheme="minorHAnsi" w:cstheme="minorBidi"/>
          <w:noProof/>
          <w:sz w:val="22"/>
          <w:szCs w:val="22"/>
        </w:rPr>
        <mc:AlternateContent>
          <mc:Choice Requires="wps">
            <w:drawing>
              <wp:anchor distT="0" distB="0" distL="114300" distR="114300" simplePos="0" relativeHeight="251724800" behindDoc="0" locked="0" layoutInCell="1" allowOverlap="1" wp14:anchorId="2826B649" wp14:editId="702BD45A">
                <wp:simplePos x="0" y="0"/>
                <wp:positionH relativeFrom="column">
                  <wp:posOffset>2955943</wp:posOffset>
                </wp:positionH>
                <wp:positionV relativeFrom="paragraph">
                  <wp:posOffset>1196553</wp:posOffset>
                </wp:positionV>
                <wp:extent cx="10571" cy="628980"/>
                <wp:effectExtent l="76200" t="0" r="66040" b="57150"/>
                <wp:wrapNone/>
                <wp:docPr id="281" name="Straight Arrow Connector 281"/>
                <wp:cNvGraphicFramePr/>
                <a:graphic xmlns:a="http://schemas.openxmlformats.org/drawingml/2006/main">
                  <a:graphicData uri="http://schemas.microsoft.com/office/word/2010/wordprocessingShape">
                    <wps:wsp>
                      <wps:cNvCnPr/>
                      <wps:spPr>
                        <a:xfrm flipH="1">
                          <a:off x="0" y="0"/>
                          <a:ext cx="10571" cy="6289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C63656" id="Straight Arrow Connector 281" o:spid="_x0000_s1026" type="#_x0000_t32" style="position:absolute;margin-left:232.75pt;margin-top:94.2pt;width:.85pt;height:49.55pt;flip:x;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" strokecolor="#4579b8 [3044]">
                <v:stroke endarrow="block"/>
              </v:shape>
            </w:pict>
          </mc:Fallback>
        </mc:AlternateContent>
      </w:r>
      <w:r w:rsidRPr="00155E7B">
        <w:rPr>
          <w:rFonts w:asciiTheme="minorHAnsi" w:hAnsiTheme="minorHAnsi" w:cstheme="minorBidi"/>
          <w:noProof/>
          <w:sz w:val="22"/>
          <w:szCs w:val="22"/>
        </w:rPr>
        <w:drawing>
          <wp:inline distT="0" distB="0" distL="0" distR="0" wp14:anchorId="5C7E659F" wp14:editId="780D785F">
            <wp:extent cx="2502664" cy="2446774"/>
            <wp:effectExtent l="0" t="0" r="0" b="0"/>
            <wp:docPr id="219" name="Picture 2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Diagram, schematic&#10;&#10;Description automatically generated"/>
                    <pic:cNvPicPr/>
                  </pic:nvPicPr>
                  <pic:blipFill>
                    <a:blip r:embed="rId58"/>
                    <a:stretch>
                      <a:fillRect/>
                    </a:stretch>
                  </pic:blipFill>
                  <pic:spPr>
                    <a:xfrm>
                      <a:off x="0" y="0"/>
                      <a:ext cx="2513509" cy="2457376"/>
                    </a:xfrm>
                    <a:prstGeom prst="rect">
                      <a:avLst/>
                    </a:prstGeom>
                  </pic:spPr>
                </pic:pic>
              </a:graphicData>
            </a:graphic>
          </wp:inline>
        </w:drawing>
      </w:r>
    </w:p>
    <w:p w14:paraId="7DFCBEDE" w14:textId="77777777" w:rsidR="00F0622B" w:rsidRPr="00155E7B" w:rsidRDefault="00F0622B" w:rsidP="00F0622B">
      <w:pPr>
        <w:spacing w:line="259" w:lineRule="auto"/>
        <w:rPr>
          <w:rFonts w:asciiTheme="minorHAnsi" w:hAnsiTheme="minorHAnsi" w:cstheme="minorBidi"/>
          <w:b/>
          <w:bCs/>
          <w:sz w:val="22"/>
          <w:szCs w:val="22"/>
          <w:u w:val="single"/>
        </w:rPr>
      </w:pPr>
      <w:r w:rsidRPr="00155E7B">
        <w:rPr>
          <w:rFonts w:asciiTheme="minorHAnsi" w:hAnsiTheme="minorHAnsi" w:cstheme="minorBidi"/>
          <w:b/>
          <w:bCs/>
          <w:sz w:val="22"/>
          <w:szCs w:val="22"/>
          <w:u w:val="single"/>
        </w:rPr>
        <w:t xml:space="preserve">7-Calculate the stress due to the combined in-plane and out of plane bending moments </w:t>
      </w:r>
    </w:p>
    <w:p w14:paraId="64334F58"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The biaxial </w:t>
      </w:r>
      <w:proofErr w:type="spellStart"/>
      <w:r w:rsidRPr="00155E7B">
        <w:rPr>
          <w:rFonts w:asciiTheme="minorHAnsi" w:hAnsiTheme="minorHAnsi" w:cstheme="minorBidi"/>
          <w:sz w:val="22"/>
          <w:szCs w:val="22"/>
        </w:rPr>
        <w:t>M</w:t>
      </w:r>
      <w:r w:rsidRPr="00155E7B">
        <w:rPr>
          <w:rFonts w:asciiTheme="minorHAnsi" w:hAnsiTheme="minorHAnsi" w:cstheme="minorBidi"/>
          <w:sz w:val="22"/>
          <w:szCs w:val="22"/>
          <w:vertAlign w:val="subscript"/>
        </w:rPr>
        <w:t>ox</w:t>
      </w:r>
      <w:proofErr w:type="spellEnd"/>
      <w:r w:rsidRPr="00155E7B">
        <w:rPr>
          <w:rFonts w:asciiTheme="minorHAnsi" w:hAnsiTheme="minorHAnsi" w:cstheme="minorBidi"/>
          <w:sz w:val="22"/>
          <w:szCs w:val="22"/>
        </w:rPr>
        <w:t>, M</w:t>
      </w:r>
      <w:r w:rsidRPr="00155E7B">
        <w:rPr>
          <w:rFonts w:asciiTheme="minorHAnsi" w:hAnsiTheme="minorHAnsi" w:cstheme="minorBidi"/>
          <w:sz w:val="22"/>
          <w:szCs w:val="22"/>
          <w:vertAlign w:val="subscript"/>
        </w:rPr>
        <w:t>oy</w:t>
      </w:r>
      <w:r w:rsidRPr="00155E7B">
        <w:rPr>
          <w:rFonts w:asciiTheme="minorHAnsi" w:hAnsiTheme="minorHAnsi" w:cstheme="minorBidi"/>
          <w:sz w:val="22"/>
          <w:szCs w:val="22"/>
        </w:rPr>
        <w:t xml:space="preserve"> will cause nonsymmetrical bending because the resultant moment plane of loads that does not coincide with the principal axis of the section. Using mechanics of materials, the inclined angle plane of loads </w:t>
      </w:r>
      <w:r w:rsidRPr="00155E7B">
        <w:rPr>
          <w:sz w:val="22"/>
          <w:szCs w:val="22"/>
        </w:rPr>
        <w:t>α</w:t>
      </w:r>
      <w:r w:rsidRPr="00155E7B">
        <w:rPr>
          <w:rFonts w:asciiTheme="minorHAnsi" w:hAnsiTheme="minorHAnsi" w:cstheme="minorBidi"/>
          <w:sz w:val="22"/>
          <w:szCs w:val="22"/>
        </w:rPr>
        <w:t xml:space="preserve"> measured from the X-axis counter- clockwise (</w:t>
      </w:r>
      <w:proofErr w:type="spellStart"/>
      <w:r w:rsidRPr="00155E7B">
        <w:rPr>
          <w:rFonts w:asciiTheme="minorHAnsi" w:hAnsiTheme="minorHAnsi" w:cstheme="minorBidi"/>
          <w:sz w:val="22"/>
          <w:szCs w:val="22"/>
        </w:rPr>
        <w:t>Borzi</w:t>
      </w:r>
      <w:proofErr w:type="spellEnd"/>
      <w:r w:rsidRPr="00155E7B">
        <w:rPr>
          <w:rFonts w:asciiTheme="minorHAnsi" w:hAnsiTheme="minorHAnsi" w:cstheme="minorBidi"/>
          <w:sz w:val="22"/>
          <w:szCs w:val="22"/>
        </w:rPr>
        <w:t>).</w:t>
      </w:r>
    </w:p>
    <w:p w14:paraId="1F77D72F" w14:textId="77777777" w:rsidR="00F0622B" w:rsidRPr="00155E7B" w:rsidRDefault="00F0622B" w:rsidP="00F0622B">
      <w:pPr>
        <w:spacing w:line="259" w:lineRule="auto"/>
        <w:jc w:val="center"/>
        <w:rPr>
          <w:rFonts w:asciiTheme="minorHAnsi" w:hAnsiTheme="minorHAnsi" w:cstheme="minorHAnsi"/>
          <w:sz w:val="22"/>
          <w:szCs w:val="22"/>
        </w:rPr>
      </w:pPr>
      <w:r w:rsidRPr="00155E7B">
        <w:rPr>
          <w:rFonts w:asciiTheme="minorHAnsi" w:hAnsiTheme="minorHAnsi" w:cstheme="minorBidi"/>
          <w:sz w:val="22"/>
          <w:szCs w:val="22"/>
        </w:rPr>
        <w:t>tan</w:t>
      </w:r>
      <w:r w:rsidRPr="00155E7B">
        <w:rPr>
          <w:sz w:val="22"/>
          <w:szCs w:val="22"/>
        </w:rPr>
        <w:t>ϴ</w:t>
      </w:r>
      <w:r w:rsidRPr="00155E7B">
        <w:rPr>
          <w:rFonts w:asciiTheme="minorHAnsi" w:hAnsiTheme="minorHAnsi" w:cstheme="minorHAnsi"/>
          <w:sz w:val="22"/>
          <w:szCs w:val="22"/>
        </w:rPr>
        <w:t xml:space="preserve"> = M</w:t>
      </w:r>
      <w:r w:rsidRPr="00155E7B">
        <w:rPr>
          <w:rFonts w:asciiTheme="minorHAnsi" w:hAnsiTheme="minorHAnsi" w:cstheme="minorHAnsi"/>
          <w:sz w:val="22"/>
          <w:szCs w:val="22"/>
          <w:vertAlign w:val="subscript"/>
        </w:rPr>
        <w:t>oy</w:t>
      </w:r>
      <w:r w:rsidRPr="00155E7B">
        <w:rPr>
          <w:rFonts w:asciiTheme="minorHAnsi" w:hAnsiTheme="minorHAnsi" w:cstheme="minorHAnsi"/>
          <w:sz w:val="22"/>
          <w:szCs w:val="22"/>
        </w:rPr>
        <w:t xml:space="preserve"> / </w:t>
      </w:r>
      <w:proofErr w:type="spellStart"/>
      <w:proofErr w:type="gramStart"/>
      <w:r w:rsidRPr="00155E7B">
        <w:rPr>
          <w:rFonts w:asciiTheme="minorHAnsi" w:hAnsiTheme="minorHAnsi" w:cstheme="minorHAnsi"/>
          <w:sz w:val="22"/>
          <w:szCs w:val="22"/>
        </w:rPr>
        <w:t>M</w:t>
      </w:r>
      <w:r w:rsidRPr="00155E7B">
        <w:rPr>
          <w:rFonts w:asciiTheme="minorHAnsi" w:hAnsiTheme="minorHAnsi" w:cstheme="minorHAnsi"/>
          <w:sz w:val="22"/>
          <w:szCs w:val="22"/>
          <w:vertAlign w:val="subscript"/>
        </w:rPr>
        <w:t>ox</w:t>
      </w:r>
      <w:proofErr w:type="spellEnd"/>
      <w:r w:rsidRPr="00155E7B">
        <w:rPr>
          <w:rFonts w:asciiTheme="minorHAnsi" w:hAnsiTheme="minorHAnsi" w:cstheme="minorHAnsi"/>
          <w:sz w:val="22"/>
          <w:szCs w:val="22"/>
          <w:vertAlign w:val="subscript"/>
        </w:rPr>
        <w:t xml:space="preserve"> </w:t>
      </w:r>
      <w:r w:rsidRPr="00155E7B">
        <w:rPr>
          <w:rFonts w:asciiTheme="minorHAnsi" w:hAnsiTheme="minorHAnsi" w:cstheme="minorHAnsi"/>
          <w:sz w:val="22"/>
          <w:szCs w:val="22"/>
        </w:rPr>
        <w:t xml:space="preserve"> =</w:t>
      </w:r>
      <w:proofErr w:type="gramEnd"/>
      <w:r w:rsidRPr="00155E7B">
        <w:rPr>
          <w:rFonts w:asciiTheme="minorHAnsi" w:hAnsiTheme="minorHAnsi" w:cstheme="minorHAnsi"/>
          <w:sz w:val="22"/>
          <w:szCs w:val="22"/>
        </w:rPr>
        <w:t xml:space="preserve"> 17.3 / 8.7  = 1.98                 </w:t>
      </w:r>
    </w:p>
    <w:p w14:paraId="5386F559" w14:textId="77777777" w:rsidR="00F0622B" w:rsidRPr="00155E7B" w:rsidRDefault="00F0622B" w:rsidP="00F0622B">
      <w:pPr>
        <w:spacing w:line="259" w:lineRule="auto"/>
        <w:jc w:val="center"/>
        <w:rPr>
          <w:rFonts w:asciiTheme="minorHAnsi" w:hAnsiTheme="minorHAnsi" w:cstheme="minorHAnsi"/>
          <w:sz w:val="22"/>
          <w:szCs w:val="22"/>
          <w:vertAlign w:val="superscript"/>
        </w:rPr>
      </w:pPr>
      <w:r w:rsidRPr="00155E7B">
        <w:rPr>
          <w:rFonts w:asciiTheme="minorHAnsi" w:hAnsiTheme="minorHAnsi" w:cstheme="minorHAnsi"/>
          <w:sz w:val="22"/>
          <w:szCs w:val="22"/>
        </w:rPr>
        <w:t xml:space="preserve">   </w:t>
      </w:r>
      <w:r w:rsidRPr="00155E7B">
        <w:rPr>
          <w:sz w:val="22"/>
          <w:szCs w:val="22"/>
        </w:rPr>
        <w:t>ϴ</w:t>
      </w:r>
      <w:r w:rsidRPr="00155E7B">
        <w:rPr>
          <w:rFonts w:asciiTheme="minorHAnsi" w:hAnsiTheme="minorHAnsi" w:cstheme="minorHAnsi"/>
          <w:sz w:val="22"/>
          <w:szCs w:val="22"/>
        </w:rPr>
        <w:t xml:space="preserve"> = 70.3</w:t>
      </w:r>
      <w:r w:rsidRPr="00155E7B">
        <w:rPr>
          <w:rFonts w:asciiTheme="minorHAnsi" w:hAnsiTheme="minorHAnsi" w:cstheme="minorHAnsi"/>
          <w:sz w:val="22"/>
          <w:szCs w:val="22"/>
          <w:vertAlign w:val="superscript"/>
        </w:rPr>
        <w:t>o</w:t>
      </w:r>
    </w:p>
    <w:p w14:paraId="7B7F37E9" w14:textId="77777777" w:rsidR="00F0622B" w:rsidRPr="00155E7B" w:rsidRDefault="00F0622B" w:rsidP="00F0622B">
      <w:pPr>
        <w:spacing w:line="259" w:lineRule="auto"/>
        <w:jc w:val="center"/>
        <w:rPr>
          <w:rFonts w:asciiTheme="minorHAnsi" w:hAnsiTheme="minorHAnsi" w:cstheme="minorHAnsi"/>
          <w:sz w:val="22"/>
          <w:szCs w:val="22"/>
          <w:vertAlign w:val="superscript"/>
        </w:rPr>
      </w:pPr>
      <w:r w:rsidRPr="00155E7B">
        <w:rPr>
          <w:rFonts w:asciiTheme="minorHAnsi" w:hAnsiTheme="minorHAnsi" w:cstheme="minorHAnsi"/>
          <w:sz w:val="22"/>
          <w:szCs w:val="22"/>
        </w:rPr>
        <w:t>Ф = 90 + (90-70.3</w:t>
      </w:r>
      <w:r w:rsidRPr="00155E7B">
        <w:rPr>
          <w:rFonts w:asciiTheme="minorHAnsi" w:hAnsiTheme="minorHAnsi" w:cstheme="minorHAnsi"/>
          <w:sz w:val="22"/>
          <w:szCs w:val="22"/>
          <w:vertAlign w:val="superscript"/>
        </w:rPr>
        <w:t>o</w:t>
      </w:r>
      <w:r w:rsidRPr="00155E7B">
        <w:rPr>
          <w:rFonts w:asciiTheme="minorHAnsi" w:hAnsiTheme="minorHAnsi" w:cstheme="minorHAnsi"/>
          <w:sz w:val="22"/>
          <w:szCs w:val="22"/>
        </w:rPr>
        <w:t>) = 109.7</w:t>
      </w:r>
      <w:r w:rsidRPr="00155E7B">
        <w:rPr>
          <w:rFonts w:asciiTheme="minorHAnsi" w:hAnsiTheme="minorHAnsi" w:cstheme="minorHAnsi"/>
          <w:sz w:val="22"/>
          <w:szCs w:val="22"/>
          <w:vertAlign w:val="superscript"/>
        </w:rPr>
        <w:t>o</w:t>
      </w:r>
    </w:p>
    <w:p w14:paraId="5A90EB04"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lastRenderedPageBreak/>
        <w:t xml:space="preserve">Assume </w:t>
      </w:r>
      <w:proofErr w:type="spellStart"/>
      <w:r w:rsidRPr="00155E7B">
        <w:rPr>
          <w:rFonts w:asciiTheme="minorHAnsi" w:hAnsiTheme="minorHAnsi" w:cstheme="minorBidi"/>
          <w:sz w:val="22"/>
          <w:szCs w:val="22"/>
        </w:rPr>
        <w:t>Ixy</w:t>
      </w:r>
      <w:proofErr w:type="spellEnd"/>
      <w:r w:rsidRPr="00155E7B">
        <w:rPr>
          <w:rFonts w:asciiTheme="minorHAnsi" w:hAnsiTheme="minorHAnsi" w:cstheme="minorBidi"/>
          <w:sz w:val="22"/>
          <w:szCs w:val="22"/>
        </w:rPr>
        <w:t xml:space="preserve"> = 0 due to very small differences in the centroid location</w:t>
      </w:r>
    </w:p>
    <w:p w14:paraId="0494DE96" w14:textId="77777777" w:rsidR="00F0622B" w:rsidRPr="00155E7B" w:rsidRDefault="00F0622B" w:rsidP="00F0622B">
      <w:pPr>
        <w:spacing w:line="259" w:lineRule="auto"/>
        <w:rPr>
          <w:rFonts w:asciiTheme="minorHAnsi" w:hAnsiTheme="minorHAnsi" w:cstheme="minorBidi"/>
          <w:sz w:val="22"/>
          <w:szCs w:val="22"/>
        </w:rPr>
      </w:pPr>
      <m:oMath>
        <m:r>
          <w:rPr>
            <w:rFonts w:ascii="Cambria Math" w:hAnsi="Cambria Math" w:cstheme="minorBidi"/>
            <w:sz w:val="22"/>
            <w:szCs w:val="22"/>
          </w:rPr>
          <m:t>tan</m:t>
        </m:r>
        <m:r>
          <w:rPr>
            <w:rFonts w:ascii="Cambria Math" w:hAnsi="Cambria Math"/>
            <w:sz w:val="22"/>
            <w:szCs w:val="22"/>
          </w:rPr>
          <m:t>α</m:t>
        </m:r>
        <m:r>
          <w:rPr>
            <w:rFonts w:ascii="Cambria Math" w:hAnsi="Cambria Math" w:cstheme="minorBidi"/>
            <w:sz w:val="22"/>
            <w:szCs w:val="22"/>
          </w:rPr>
          <m:t xml:space="preserve"> = </m:t>
        </m:r>
        <m:f>
          <m:fPr>
            <m:ctrlPr>
              <w:rPr>
                <w:rFonts w:ascii="Cambria Math" w:hAnsi="Cambria Math" w:cstheme="minorBidi"/>
                <w:i/>
                <w:sz w:val="22"/>
                <w:szCs w:val="22"/>
              </w:rPr>
            </m:ctrlPr>
          </m:fPr>
          <m:num>
            <m:sSub>
              <m:sSubPr>
                <m:ctrlPr>
                  <w:rPr>
                    <w:rFonts w:ascii="Cambria Math" w:hAnsi="Cambria Math" w:cstheme="minorBidi"/>
                    <w:i/>
                    <w:sz w:val="22"/>
                    <w:szCs w:val="22"/>
                  </w:rPr>
                </m:ctrlPr>
              </m:sSubPr>
              <m:e>
                <m:r>
                  <w:rPr>
                    <w:rFonts w:ascii="Cambria Math" w:hAnsi="Cambria Math" w:cstheme="minorBidi"/>
                    <w:sz w:val="22"/>
                    <w:szCs w:val="22"/>
                  </w:rPr>
                  <m:t>I</m:t>
                </m:r>
              </m:e>
              <m:sub>
                <m:r>
                  <w:rPr>
                    <w:rFonts w:ascii="Cambria Math" w:hAnsi="Cambria Math" w:cstheme="minorBidi"/>
                    <w:sz w:val="22"/>
                    <w:szCs w:val="22"/>
                  </w:rPr>
                  <m:t>xy</m:t>
                </m:r>
              </m:sub>
            </m:sSub>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I</m:t>
                </m:r>
              </m:e>
              <m:sub>
                <m:r>
                  <w:rPr>
                    <w:rFonts w:ascii="Cambria Math" w:hAnsi="Cambria Math" w:cstheme="minorBidi"/>
                    <w:sz w:val="22"/>
                    <w:szCs w:val="22"/>
                  </w:rPr>
                  <m:t>x</m:t>
                </m:r>
              </m:sub>
            </m:sSub>
            <m:r>
              <w:rPr>
                <w:rFonts w:ascii="Cambria Math" w:hAnsi="Cambria Math" w:cstheme="minorBidi"/>
                <w:sz w:val="22"/>
                <w:szCs w:val="22"/>
              </w:rPr>
              <m:t>cotф</m:t>
            </m:r>
          </m:num>
          <m:den>
            <m:sSub>
              <m:sSubPr>
                <m:ctrlPr>
                  <w:rPr>
                    <w:rFonts w:ascii="Cambria Math" w:hAnsi="Cambria Math" w:cstheme="minorBidi"/>
                    <w:i/>
                    <w:sz w:val="22"/>
                    <w:szCs w:val="22"/>
                  </w:rPr>
                </m:ctrlPr>
              </m:sSubPr>
              <m:e>
                <m:r>
                  <w:rPr>
                    <w:rFonts w:ascii="Cambria Math" w:hAnsi="Cambria Math" w:cstheme="minorBidi"/>
                    <w:sz w:val="22"/>
                    <w:szCs w:val="22"/>
                  </w:rPr>
                  <m:t>I</m:t>
                </m:r>
              </m:e>
              <m:sub>
                <m:r>
                  <w:rPr>
                    <w:rFonts w:ascii="Cambria Math" w:hAnsi="Cambria Math" w:cstheme="minorBidi"/>
                    <w:sz w:val="22"/>
                    <w:szCs w:val="22"/>
                  </w:rPr>
                  <m:t>y</m:t>
                </m:r>
              </m:sub>
            </m:sSub>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I</m:t>
                </m:r>
              </m:e>
              <m:sub>
                <m:r>
                  <w:rPr>
                    <w:rFonts w:ascii="Cambria Math" w:hAnsi="Cambria Math" w:cstheme="minorBidi"/>
                    <w:sz w:val="22"/>
                    <w:szCs w:val="22"/>
                  </w:rPr>
                  <m:t>xy</m:t>
                </m:r>
              </m:sub>
            </m:sSub>
            <m:r>
              <w:rPr>
                <w:rFonts w:ascii="Cambria Math" w:hAnsi="Cambria Math" w:cstheme="minorBidi"/>
                <w:sz w:val="22"/>
                <w:szCs w:val="22"/>
              </w:rPr>
              <m:t>cotф</m:t>
            </m:r>
          </m:den>
        </m:f>
      </m:oMath>
      <w:r w:rsidRPr="00155E7B">
        <w:rPr>
          <w:rFonts w:asciiTheme="minorHAnsi" w:eastAsiaTheme="minorEastAsia" w:hAnsiTheme="minorHAnsi" w:cstheme="minorBidi"/>
          <w:sz w:val="22"/>
          <w:szCs w:val="22"/>
        </w:rPr>
        <w:t xml:space="preserve"> =</w:t>
      </w:r>
      <m:oMath>
        <m:f>
          <m:fPr>
            <m:ctrlPr>
              <w:rPr>
                <w:rFonts w:ascii="Cambria Math" w:hAnsi="Cambria Math" w:cstheme="minorBidi"/>
                <w:i/>
                <w:sz w:val="22"/>
                <w:szCs w:val="22"/>
              </w:rPr>
            </m:ctrlPr>
          </m:fPr>
          <m:num>
            <m:r>
              <w:rPr>
                <w:rFonts w:ascii="Cambria Math" w:hAnsi="Cambria Math" w:cstheme="minorBidi"/>
                <w:sz w:val="22"/>
                <w:szCs w:val="22"/>
              </w:rPr>
              <m:t>0-13883*</m:t>
            </m:r>
            <m:func>
              <m:funcPr>
                <m:ctrlPr>
                  <w:rPr>
                    <w:rFonts w:ascii="Cambria Math" w:hAnsi="Cambria Math" w:cstheme="minorBidi"/>
                    <w:i/>
                    <w:sz w:val="22"/>
                    <w:szCs w:val="22"/>
                  </w:rPr>
                </m:ctrlPr>
              </m:funcPr>
              <m:fName>
                <m:r>
                  <m:rPr>
                    <m:sty m:val="p"/>
                  </m:rPr>
                  <w:rPr>
                    <w:rFonts w:ascii="Cambria Math" w:hAnsi="Cambria Math" w:cstheme="minorBidi"/>
                    <w:sz w:val="22"/>
                    <w:szCs w:val="22"/>
                  </w:rPr>
                  <m:t>cot</m:t>
                </m:r>
              </m:fName>
              <m:e>
                <m:r>
                  <w:rPr>
                    <w:rFonts w:ascii="Cambria Math" w:hAnsi="Cambria Math" w:cstheme="minorBidi"/>
                    <w:sz w:val="22"/>
                    <w:szCs w:val="22"/>
                  </w:rPr>
                  <m:t>109.7</m:t>
                </m:r>
              </m:e>
            </m:func>
          </m:num>
          <m:den>
            <m:r>
              <w:rPr>
                <w:rFonts w:ascii="Cambria Math" w:hAnsi="Cambria Math" w:cstheme="minorBidi"/>
                <w:sz w:val="22"/>
                <w:szCs w:val="22"/>
              </w:rPr>
              <m:t>3471-0</m:t>
            </m:r>
          </m:den>
        </m:f>
        <m:r>
          <w:rPr>
            <w:rFonts w:ascii="Cambria Math" w:hAnsi="Cambria Math" w:cstheme="minorBidi"/>
            <w:sz w:val="22"/>
            <w:szCs w:val="22"/>
          </w:rPr>
          <m:t>= -0.61</m:t>
        </m:r>
      </m:oMath>
      <w:r w:rsidRPr="00155E7B">
        <w:rPr>
          <w:rFonts w:asciiTheme="minorHAnsi" w:eastAsiaTheme="minorEastAsia" w:hAnsiTheme="minorHAnsi" w:cstheme="minorBidi"/>
          <w:sz w:val="22"/>
          <w:szCs w:val="22"/>
        </w:rPr>
        <w:t xml:space="preserve">  ,  </w:t>
      </w:r>
      <w:r w:rsidRPr="00155E7B">
        <w:rPr>
          <w:rFonts w:eastAsiaTheme="minorEastAsia"/>
          <w:sz w:val="22"/>
          <w:szCs w:val="22"/>
        </w:rPr>
        <w:t>α = -35.1</w:t>
      </w:r>
      <w:r w:rsidRPr="00155E7B">
        <w:rPr>
          <w:rFonts w:eastAsiaTheme="minorEastAsia"/>
          <w:sz w:val="22"/>
          <w:szCs w:val="22"/>
          <w:vertAlign w:val="superscript"/>
        </w:rPr>
        <w:t>o</w:t>
      </w:r>
      <w:r w:rsidRPr="00155E7B">
        <w:rPr>
          <w:rFonts w:eastAsiaTheme="minorEastAsia"/>
          <w:sz w:val="22"/>
          <w:szCs w:val="22"/>
        </w:rPr>
        <w:t xml:space="preserve"> </w:t>
      </w:r>
      <w:proofErr w:type="gramStart"/>
      <w:r w:rsidRPr="00155E7B">
        <w:rPr>
          <w:rFonts w:eastAsiaTheme="minorEastAsia"/>
          <w:sz w:val="22"/>
          <w:szCs w:val="22"/>
        </w:rPr>
        <w:t>( clockwise</w:t>
      </w:r>
      <w:proofErr w:type="gramEnd"/>
      <w:r w:rsidRPr="00155E7B">
        <w:rPr>
          <w:rFonts w:eastAsiaTheme="minorEastAsia"/>
          <w:sz w:val="22"/>
          <w:szCs w:val="22"/>
        </w:rPr>
        <w:t>)</w:t>
      </w:r>
    </w:p>
    <w:p w14:paraId="5E2BC3B5" w14:textId="77777777" w:rsidR="00F0622B" w:rsidRPr="00155E7B" w:rsidRDefault="00F0622B" w:rsidP="00F0622B">
      <w:pPr>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Assume </w:t>
      </w:r>
      <w:proofErr w:type="spellStart"/>
      <w:r w:rsidRPr="00155E7B">
        <w:rPr>
          <w:rFonts w:asciiTheme="minorHAnsi" w:hAnsiTheme="minorHAnsi" w:cstheme="minorBidi"/>
          <w:sz w:val="22"/>
          <w:szCs w:val="22"/>
        </w:rPr>
        <w:t>Ixy</w:t>
      </w:r>
      <w:proofErr w:type="spellEnd"/>
      <w:r w:rsidRPr="00155E7B">
        <w:rPr>
          <w:rFonts w:asciiTheme="minorHAnsi" w:hAnsiTheme="minorHAnsi" w:cstheme="minorBidi"/>
          <w:sz w:val="22"/>
          <w:szCs w:val="22"/>
        </w:rPr>
        <w:t xml:space="preserve"> = 0 due to very small differences in the centroid location</w:t>
      </w:r>
    </w:p>
    <w:p w14:paraId="4FFFDED4" w14:textId="77777777" w:rsidR="00F0622B" w:rsidRPr="00155E7B" w:rsidRDefault="00F0622B" w:rsidP="00F0622B">
      <w:pPr>
        <w:tabs>
          <w:tab w:val="left" w:pos="-360"/>
        </w:tabs>
        <w:spacing w:line="259" w:lineRule="auto"/>
        <w:rPr>
          <w:rFonts w:asciiTheme="minorHAnsi" w:hAnsiTheme="minorHAnsi" w:cstheme="minorBidi"/>
          <w:sz w:val="22"/>
          <w:szCs w:val="22"/>
        </w:rPr>
      </w:pPr>
      <w:r w:rsidRPr="00155E7B">
        <w:rPr>
          <w:rFonts w:asciiTheme="minorHAnsi" w:hAnsiTheme="minorHAnsi" w:cstheme="minorBidi"/>
          <w:sz w:val="22"/>
          <w:szCs w:val="22"/>
        </w:rPr>
        <w:t xml:space="preserve">The section neutral axis will rotate 35.1 degrees counterclockwise due to the resultant of the two bending moments. </w:t>
      </w:r>
    </w:p>
    <w:p w14:paraId="26145052" w14:textId="77777777" w:rsidR="00F0622B" w:rsidRPr="00155E7B" w:rsidRDefault="00F0622B" w:rsidP="00F0622B">
      <w:pPr>
        <w:tabs>
          <w:tab w:val="left" w:pos="-360"/>
        </w:tabs>
        <w:spacing w:line="259" w:lineRule="auto"/>
        <w:rPr>
          <w:rFonts w:asciiTheme="minorHAnsi" w:hAnsiTheme="minorHAnsi" w:cstheme="minorBidi"/>
          <w:sz w:val="22"/>
          <w:szCs w:val="22"/>
        </w:rPr>
      </w:pPr>
      <w:r w:rsidRPr="00155E7B">
        <w:rPr>
          <w:rFonts w:asciiTheme="minorHAnsi" w:hAnsiTheme="minorHAnsi" w:cstheme="minorBidi"/>
          <w:sz w:val="22"/>
          <w:szCs w:val="22"/>
        </w:rPr>
        <w:t>The z stresses on the cross-section due to the nonsymmetrical bending moments can be calculated using the following expression</w:t>
      </w:r>
    </w:p>
    <w:p w14:paraId="1B19CBD6" w14:textId="09047E0F" w:rsidR="00F0622B" w:rsidRPr="00F0622B" w:rsidRDefault="00F0622B" w:rsidP="00F0622B">
      <w:pPr>
        <w:tabs>
          <w:tab w:val="left" w:pos="-360"/>
        </w:tabs>
        <w:spacing w:line="259" w:lineRule="auto"/>
        <w:rPr>
          <w:rFonts w:asciiTheme="minorHAnsi" w:eastAsiaTheme="minorEastAsia" w:hAnsiTheme="minorHAnsi" w:cstheme="minorBidi"/>
          <w:sz w:val="22"/>
          <w:szCs w:val="22"/>
        </w:rPr>
      </w:pPr>
      <m:oMathPara>
        <m:oMath>
          <m:sSub>
            <m:sSubPr>
              <m:ctrlPr>
                <w:rPr>
                  <w:rFonts w:ascii="Cambria Math" w:hAnsi="Cambria Math" w:cstheme="minorBidi"/>
                  <w:i/>
                  <w:sz w:val="22"/>
                  <w:szCs w:val="22"/>
                </w:rPr>
              </m:ctrlPr>
            </m:sSubPr>
            <m:e>
              <m:r>
                <w:rPr>
                  <w:rFonts w:ascii="Cambria Math" w:hAnsi="Cambria Math" w:cstheme="minorBidi"/>
                  <w:sz w:val="22"/>
                  <w:szCs w:val="22"/>
                </w:rPr>
                <m:t>σ</m:t>
              </m:r>
            </m:e>
            <m:sub>
              <m:r>
                <w:rPr>
                  <w:rFonts w:ascii="Cambria Math" w:hAnsi="Cambria Math" w:cstheme="minorBidi"/>
                  <w:sz w:val="22"/>
                  <w:szCs w:val="22"/>
                </w:rPr>
                <m:t>z</m:t>
              </m:r>
            </m:sub>
          </m:sSub>
          <m:r>
            <w:rPr>
              <w:rFonts w:ascii="Cambria Math" w:hAnsi="Cambria Math" w:cstheme="minorBidi"/>
              <w:sz w:val="22"/>
              <w:szCs w:val="22"/>
            </w:rPr>
            <m:t xml:space="preserve">= </m:t>
          </m:r>
          <m:f>
            <m:fPr>
              <m:ctrlPr>
                <w:rPr>
                  <w:rFonts w:ascii="Cambria Math" w:hAnsi="Cambria Math" w:cstheme="minorBidi"/>
                  <w:i/>
                  <w:sz w:val="22"/>
                  <w:szCs w:val="22"/>
                </w:rPr>
              </m:ctrlPr>
            </m:fPr>
            <m:num>
              <m:sSub>
                <m:sSubPr>
                  <m:ctrlPr>
                    <w:rPr>
                      <w:rFonts w:ascii="Cambria Math" w:hAnsi="Cambria Math" w:cstheme="minorBidi"/>
                      <w:i/>
                      <w:sz w:val="22"/>
                      <w:szCs w:val="22"/>
                    </w:rPr>
                  </m:ctrlPr>
                </m:sSubPr>
                <m:e>
                  <m:r>
                    <w:rPr>
                      <w:rFonts w:ascii="Cambria Math" w:hAnsi="Cambria Math" w:cstheme="minorBidi"/>
                      <w:sz w:val="22"/>
                      <w:szCs w:val="22"/>
                    </w:rPr>
                    <m:t>M</m:t>
                  </m:r>
                </m:e>
                <m:sub>
                  <m:r>
                    <w:rPr>
                      <w:rFonts w:ascii="Cambria Math" w:hAnsi="Cambria Math" w:cstheme="minorBidi"/>
                      <w:sz w:val="22"/>
                      <w:szCs w:val="22"/>
                    </w:rPr>
                    <m:t>x</m:t>
                  </m:r>
                </m:sub>
              </m:sSub>
              <m:r>
                <w:rPr>
                  <w:rFonts w:ascii="Cambria Math" w:hAnsi="Cambria Math" w:cstheme="minorBidi"/>
                  <w:sz w:val="22"/>
                  <w:szCs w:val="22"/>
                </w:rPr>
                <m:t>(y-xtanα)</m:t>
              </m:r>
            </m:num>
            <m:den>
              <m:sSub>
                <m:sSubPr>
                  <m:ctrlPr>
                    <w:rPr>
                      <w:rFonts w:ascii="Cambria Math" w:hAnsi="Cambria Math" w:cstheme="minorBidi"/>
                      <w:i/>
                      <w:sz w:val="22"/>
                      <w:szCs w:val="22"/>
                    </w:rPr>
                  </m:ctrlPr>
                </m:sSubPr>
                <m:e>
                  <m:r>
                    <w:rPr>
                      <w:rFonts w:ascii="Cambria Math" w:hAnsi="Cambria Math" w:cstheme="minorBidi"/>
                      <w:sz w:val="22"/>
                      <w:szCs w:val="22"/>
                    </w:rPr>
                    <m:t>I</m:t>
                  </m:r>
                </m:e>
                <m:sub>
                  <m:r>
                    <w:rPr>
                      <w:rFonts w:ascii="Cambria Math" w:hAnsi="Cambria Math" w:cstheme="minorBidi"/>
                      <w:sz w:val="22"/>
                      <w:szCs w:val="22"/>
                    </w:rPr>
                    <m:t>x</m:t>
                  </m:r>
                </m:sub>
              </m:sSub>
              <m:r>
                <w:rPr>
                  <w:rFonts w:ascii="Cambria Math" w:hAnsi="Cambria Math" w:cstheme="minorBidi"/>
                  <w:sz w:val="22"/>
                  <w:szCs w:val="22"/>
                </w:rPr>
                <m:t>-</m:t>
              </m:r>
              <m:sSub>
                <m:sSubPr>
                  <m:ctrlPr>
                    <w:rPr>
                      <w:rFonts w:ascii="Cambria Math" w:hAnsi="Cambria Math" w:cstheme="minorBidi"/>
                      <w:i/>
                      <w:sz w:val="22"/>
                      <w:szCs w:val="22"/>
                    </w:rPr>
                  </m:ctrlPr>
                </m:sSubPr>
                <m:e>
                  <m:r>
                    <w:rPr>
                      <w:rFonts w:ascii="Cambria Math" w:hAnsi="Cambria Math" w:cstheme="minorBidi"/>
                      <w:sz w:val="22"/>
                      <w:szCs w:val="22"/>
                    </w:rPr>
                    <m:t>I</m:t>
                  </m:r>
                </m:e>
                <m:sub>
                  <m:r>
                    <w:rPr>
                      <w:rFonts w:ascii="Cambria Math" w:hAnsi="Cambria Math" w:cstheme="minorBidi"/>
                      <w:sz w:val="22"/>
                      <w:szCs w:val="22"/>
                    </w:rPr>
                    <m:t>xy</m:t>
                  </m:r>
                </m:sub>
              </m:sSub>
              <m:r>
                <w:rPr>
                  <w:rFonts w:ascii="Cambria Math" w:hAnsi="Cambria Math" w:cstheme="minorBidi"/>
                  <w:sz w:val="22"/>
                  <w:szCs w:val="22"/>
                </w:rPr>
                <m:t>tanα</m:t>
              </m:r>
            </m:den>
          </m:f>
          <m:r>
            <w:rPr>
              <w:rFonts w:ascii="Cambria Math" w:hAnsi="Cambria Math" w:cstheme="minorBidi"/>
              <w:sz w:val="22"/>
              <w:szCs w:val="22"/>
            </w:rPr>
            <m:t>=</m:t>
          </m:r>
          <m:f>
            <m:fPr>
              <m:ctrlPr>
                <w:rPr>
                  <w:rFonts w:ascii="Cambria Math" w:hAnsi="Cambria Math" w:cstheme="minorBidi"/>
                  <w:i/>
                  <w:sz w:val="22"/>
                  <w:szCs w:val="22"/>
                </w:rPr>
              </m:ctrlPr>
            </m:fPr>
            <m:num>
              <m:sSub>
                <m:sSubPr>
                  <m:ctrlPr>
                    <w:rPr>
                      <w:rFonts w:ascii="Cambria Math" w:hAnsi="Cambria Math" w:cstheme="minorBidi"/>
                      <w:i/>
                      <w:sz w:val="22"/>
                      <w:szCs w:val="22"/>
                    </w:rPr>
                  </m:ctrlPr>
                </m:sSubPr>
                <m:e>
                  <m:r>
                    <w:rPr>
                      <w:rFonts w:ascii="Cambria Math" w:hAnsi="Cambria Math" w:cstheme="minorBidi"/>
                      <w:sz w:val="22"/>
                      <w:szCs w:val="22"/>
                    </w:rPr>
                    <m:t>M</m:t>
                  </m:r>
                </m:e>
                <m:sub>
                  <m:r>
                    <w:rPr>
                      <w:rFonts w:ascii="Cambria Math" w:hAnsi="Cambria Math" w:cstheme="minorBidi"/>
                      <w:sz w:val="22"/>
                      <w:szCs w:val="22"/>
                    </w:rPr>
                    <m:t>x</m:t>
                  </m:r>
                </m:sub>
              </m:sSub>
              <m:r>
                <w:rPr>
                  <w:rFonts w:ascii="Cambria Math" w:hAnsi="Cambria Math" w:cstheme="minorBidi"/>
                  <w:sz w:val="22"/>
                  <w:szCs w:val="22"/>
                </w:rPr>
                <m:t>(y-xtanα)</m:t>
              </m:r>
            </m:num>
            <m:den>
              <m:sSub>
                <m:sSubPr>
                  <m:ctrlPr>
                    <w:rPr>
                      <w:rFonts w:ascii="Cambria Math" w:hAnsi="Cambria Math" w:cstheme="minorBidi"/>
                      <w:i/>
                      <w:sz w:val="22"/>
                      <w:szCs w:val="22"/>
                    </w:rPr>
                  </m:ctrlPr>
                </m:sSubPr>
                <m:e>
                  <m:r>
                    <w:rPr>
                      <w:rFonts w:ascii="Cambria Math" w:hAnsi="Cambria Math" w:cstheme="minorBidi"/>
                      <w:sz w:val="22"/>
                      <w:szCs w:val="22"/>
                    </w:rPr>
                    <m:t>I</m:t>
                  </m:r>
                </m:e>
                <m:sub>
                  <m:r>
                    <w:rPr>
                      <w:rFonts w:ascii="Cambria Math" w:hAnsi="Cambria Math" w:cstheme="minorBidi"/>
                      <w:sz w:val="22"/>
                      <w:szCs w:val="22"/>
                    </w:rPr>
                    <m:t>x</m:t>
                  </m:r>
                </m:sub>
              </m:sSub>
            </m:den>
          </m:f>
        </m:oMath>
      </m:oMathPara>
    </w:p>
    <w:p w14:paraId="47ADA0E1" w14:textId="77777777" w:rsidR="00F0622B" w:rsidRPr="00F0622B" w:rsidRDefault="00F0622B" w:rsidP="00F0622B">
      <w:pPr>
        <w:tabs>
          <w:tab w:val="left" w:pos="-360"/>
        </w:tabs>
        <w:spacing w:after="160" w:line="259" w:lineRule="auto"/>
        <w:jc w:val="both"/>
        <w:rPr>
          <w:rFonts w:ascii="Calibri" w:hAnsi="Calibri" w:cs="Arial"/>
          <w:sz w:val="22"/>
          <w:szCs w:val="22"/>
        </w:rPr>
      </w:pPr>
      <w:r w:rsidRPr="00F0622B">
        <w:rPr>
          <w:rFonts w:ascii="Calibri" w:eastAsia="Calibri" w:hAnsi="Calibri" w:cs="Arial"/>
          <w:noProof/>
          <w:sz w:val="22"/>
          <w:szCs w:val="22"/>
        </w:rPr>
        <w:drawing>
          <wp:anchor distT="0" distB="0" distL="114300" distR="114300" simplePos="0" relativeHeight="251727872" behindDoc="0" locked="0" layoutInCell="1" allowOverlap="1" wp14:anchorId="500C28A1" wp14:editId="7D7F76EF">
            <wp:simplePos x="0" y="0"/>
            <wp:positionH relativeFrom="column">
              <wp:posOffset>1581150</wp:posOffset>
            </wp:positionH>
            <wp:positionV relativeFrom="paragraph">
              <wp:posOffset>0</wp:posOffset>
            </wp:positionV>
            <wp:extent cx="3179445" cy="3171825"/>
            <wp:effectExtent l="0" t="0" r="1905" b="9525"/>
            <wp:wrapSquare wrapText="bothSides"/>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pic:cNvPicPr/>
                  </pic:nvPicPr>
                  <pic:blipFill>
                    <a:blip r:embed="rId59">
                      <a:extLst>
                        <a:ext uri="{28A0092B-C50C-407E-A947-70E740481C1C}">
                          <a14:useLocalDpi xmlns:a14="http://schemas.microsoft.com/office/drawing/2010/main" val="0"/>
                        </a:ext>
                      </a:extLst>
                    </a:blip>
                    <a:stretch>
                      <a:fillRect/>
                    </a:stretch>
                  </pic:blipFill>
                  <pic:spPr>
                    <a:xfrm>
                      <a:off x="0" y="0"/>
                      <a:ext cx="3179445" cy="3171825"/>
                    </a:xfrm>
                    <a:prstGeom prst="rect">
                      <a:avLst/>
                    </a:prstGeom>
                  </pic:spPr>
                </pic:pic>
              </a:graphicData>
            </a:graphic>
            <wp14:sizeRelH relativeFrom="page">
              <wp14:pctWidth>0</wp14:pctWidth>
            </wp14:sizeRelH>
            <wp14:sizeRelV relativeFrom="page">
              <wp14:pctHeight>0</wp14:pctHeight>
            </wp14:sizeRelV>
          </wp:anchor>
        </w:drawing>
      </w:r>
    </w:p>
    <w:p w14:paraId="6B01A88C"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39ABEC0F"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138BD631"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76A4C800"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2A999CAA"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621BF88D"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661B2E69"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3BD04F48"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417E4E87"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259774ED"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3E6D6072" w14:textId="77777777" w:rsidR="00F0622B" w:rsidRPr="00F0622B" w:rsidRDefault="00F0622B" w:rsidP="00F0622B">
      <w:pPr>
        <w:tabs>
          <w:tab w:val="left" w:pos="-360"/>
        </w:tabs>
        <w:spacing w:after="160" w:line="259" w:lineRule="auto"/>
        <w:jc w:val="both"/>
        <w:rPr>
          <w:rFonts w:ascii="Calibri" w:hAnsi="Calibri" w:cs="Arial"/>
          <w:sz w:val="22"/>
          <w:szCs w:val="22"/>
        </w:rPr>
      </w:pPr>
      <w:r w:rsidRPr="00F0622B">
        <w:rPr>
          <w:rFonts w:ascii="Calibri" w:eastAsia="Calibri" w:hAnsi="Calibri" w:cs="Arial"/>
          <w:noProof/>
          <w:sz w:val="22"/>
          <w:szCs w:val="22"/>
        </w:rPr>
        <w:drawing>
          <wp:anchor distT="0" distB="0" distL="114300" distR="114300" simplePos="0" relativeHeight="251728896" behindDoc="0" locked="0" layoutInCell="1" allowOverlap="1" wp14:anchorId="1E02B5D9" wp14:editId="69070598">
            <wp:simplePos x="0" y="0"/>
            <wp:positionH relativeFrom="page">
              <wp:posOffset>3162300</wp:posOffset>
            </wp:positionH>
            <wp:positionV relativeFrom="paragraph">
              <wp:posOffset>134620</wp:posOffset>
            </wp:positionV>
            <wp:extent cx="2139391" cy="2173242"/>
            <wp:effectExtent l="0" t="0" r="0" b="0"/>
            <wp:wrapSquare wrapText="bothSides"/>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pic:cNvPicPr/>
                  </pic:nvPicPr>
                  <pic:blipFill>
                    <a:blip r:embed="rId60">
                      <a:extLst>
                        <a:ext uri="{28A0092B-C50C-407E-A947-70E740481C1C}">
                          <a14:useLocalDpi xmlns:a14="http://schemas.microsoft.com/office/drawing/2010/main" val="0"/>
                        </a:ext>
                      </a:extLst>
                    </a:blip>
                    <a:stretch>
                      <a:fillRect/>
                    </a:stretch>
                  </pic:blipFill>
                  <pic:spPr>
                    <a:xfrm>
                      <a:off x="0" y="0"/>
                      <a:ext cx="2139391" cy="2173242"/>
                    </a:xfrm>
                    <a:prstGeom prst="rect">
                      <a:avLst/>
                    </a:prstGeom>
                  </pic:spPr>
                </pic:pic>
              </a:graphicData>
            </a:graphic>
            <wp14:sizeRelH relativeFrom="page">
              <wp14:pctWidth>0</wp14:pctWidth>
            </wp14:sizeRelH>
            <wp14:sizeRelV relativeFrom="page">
              <wp14:pctHeight>0</wp14:pctHeight>
            </wp14:sizeRelV>
          </wp:anchor>
        </w:drawing>
      </w:r>
    </w:p>
    <w:p w14:paraId="0519BFAC"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47DADD2F"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32643AA7"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4A2AE5B2"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6ABAAD03"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168C33A5"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1BA5F578" w14:textId="77777777" w:rsidR="00F0622B" w:rsidRPr="00F0622B" w:rsidRDefault="00F0622B" w:rsidP="00F0622B">
      <w:pPr>
        <w:tabs>
          <w:tab w:val="left" w:pos="-360"/>
        </w:tabs>
        <w:spacing w:after="160" w:line="259" w:lineRule="auto"/>
        <w:jc w:val="both"/>
        <w:rPr>
          <w:rFonts w:ascii="Calibri" w:hAnsi="Calibri" w:cs="Arial"/>
          <w:sz w:val="22"/>
          <w:szCs w:val="22"/>
        </w:rPr>
      </w:pPr>
    </w:p>
    <w:tbl>
      <w:tblPr>
        <w:tblStyle w:val="TableGrid1"/>
        <w:tblpPr w:leftFromText="180" w:rightFromText="180" w:vertAnchor="text" w:horzAnchor="margin" w:tblpY="259"/>
        <w:tblW w:w="0" w:type="auto"/>
        <w:tblLook w:val="04A0" w:firstRow="1" w:lastRow="0" w:firstColumn="1" w:lastColumn="0" w:noHBand="0" w:noVBand="1"/>
      </w:tblPr>
      <w:tblGrid>
        <w:gridCol w:w="2157"/>
        <w:gridCol w:w="2149"/>
        <w:gridCol w:w="2162"/>
        <w:gridCol w:w="2162"/>
      </w:tblGrid>
      <w:tr w:rsidR="00F0622B" w:rsidRPr="00F0622B" w14:paraId="16CF78C2" w14:textId="77777777" w:rsidTr="001937A1">
        <w:tc>
          <w:tcPr>
            <w:tcW w:w="2337" w:type="dxa"/>
            <w:vAlign w:val="center"/>
          </w:tcPr>
          <w:p w14:paraId="48C6BCBB" w14:textId="77777777" w:rsidR="00F0622B" w:rsidRPr="00F0622B" w:rsidRDefault="00F0622B" w:rsidP="00F0622B">
            <w:pPr>
              <w:tabs>
                <w:tab w:val="left" w:pos="-360"/>
              </w:tabs>
              <w:jc w:val="center"/>
              <w:rPr>
                <w:rFonts w:cs="Arial"/>
              </w:rPr>
            </w:pPr>
            <w:r w:rsidRPr="00F0622B">
              <w:rPr>
                <w:rFonts w:cs="Arial"/>
              </w:rPr>
              <w:t>Point</w:t>
            </w:r>
          </w:p>
        </w:tc>
        <w:tc>
          <w:tcPr>
            <w:tcW w:w="2337" w:type="dxa"/>
            <w:vAlign w:val="center"/>
          </w:tcPr>
          <w:p w14:paraId="0B433E5C" w14:textId="77777777" w:rsidR="00F0622B" w:rsidRPr="00F0622B" w:rsidRDefault="00F0622B" w:rsidP="00F0622B">
            <w:pPr>
              <w:tabs>
                <w:tab w:val="left" w:pos="-360"/>
              </w:tabs>
              <w:jc w:val="center"/>
              <w:rPr>
                <w:rFonts w:cs="Arial"/>
              </w:rPr>
            </w:pPr>
            <w:r w:rsidRPr="00F0622B">
              <w:rPr>
                <w:rFonts w:cs="Arial"/>
              </w:rPr>
              <w:t>Xi (in)</w:t>
            </w:r>
          </w:p>
        </w:tc>
        <w:tc>
          <w:tcPr>
            <w:tcW w:w="2338" w:type="dxa"/>
            <w:vAlign w:val="center"/>
          </w:tcPr>
          <w:p w14:paraId="2DBBFC88" w14:textId="77777777" w:rsidR="00F0622B" w:rsidRPr="00F0622B" w:rsidRDefault="00F0622B" w:rsidP="00F0622B">
            <w:pPr>
              <w:tabs>
                <w:tab w:val="left" w:pos="-360"/>
              </w:tabs>
              <w:jc w:val="center"/>
              <w:rPr>
                <w:rFonts w:cs="Arial"/>
              </w:rPr>
            </w:pPr>
            <w:r w:rsidRPr="00F0622B">
              <w:rPr>
                <w:rFonts w:cs="Arial"/>
              </w:rPr>
              <w:t>Yi(in)</w:t>
            </w:r>
          </w:p>
        </w:tc>
        <w:tc>
          <w:tcPr>
            <w:tcW w:w="2338" w:type="dxa"/>
            <w:vAlign w:val="center"/>
          </w:tcPr>
          <w:p w14:paraId="1FD3AE39" w14:textId="77777777" w:rsidR="00F0622B" w:rsidRPr="00F0622B" w:rsidRDefault="00F0622B" w:rsidP="00F0622B">
            <w:pPr>
              <w:tabs>
                <w:tab w:val="left" w:pos="-360"/>
              </w:tabs>
              <w:jc w:val="center"/>
              <w:rPr>
                <w:rFonts w:cs="Arial"/>
              </w:rPr>
            </w:pPr>
            <w:proofErr w:type="spellStart"/>
            <w:r w:rsidRPr="00F0622B">
              <w:rPr>
                <w:rFonts w:ascii="Times New Roman" w:hAnsi="Times New Roman" w:cs="Times New Roman"/>
              </w:rPr>
              <w:t>σ</w:t>
            </w:r>
            <w:r w:rsidRPr="00F0622B">
              <w:rPr>
                <w:rFonts w:cs="Arial"/>
                <w:vertAlign w:val="subscript"/>
              </w:rPr>
              <w:t>z</w:t>
            </w:r>
            <w:proofErr w:type="spellEnd"/>
            <w:r w:rsidRPr="00F0622B">
              <w:rPr>
                <w:rFonts w:cs="Arial"/>
                <w:vertAlign w:val="subscript"/>
              </w:rPr>
              <w:t xml:space="preserve"> </w:t>
            </w:r>
            <w:r w:rsidRPr="00F0622B">
              <w:rPr>
                <w:rFonts w:cs="Arial"/>
              </w:rPr>
              <w:t>(</w:t>
            </w:r>
            <w:proofErr w:type="spellStart"/>
            <w:r w:rsidRPr="00F0622B">
              <w:rPr>
                <w:rFonts w:cs="Arial"/>
              </w:rPr>
              <w:t>Ksi</w:t>
            </w:r>
            <w:proofErr w:type="spellEnd"/>
            <w:r w:rsidRPr="00F0622B">
              <w:rPr>
                <w:rFonts w:cs="Arial"/>
              </w:rPr>
              <w:t>)</w:t>
            </w:r>
          </w:p>
        </w:tc>
      </w:tr>
      <w:tr w:rsidR="00F0622B" w:rsidRPr="00F0622B" w14:paraId="7C0CF9CE" w14:textId="77777777" w:rsidTr="001937A1">
        <w:tc>
          <w:tcPr>
            <w:tcW w:w="2337" w:type="dxa"/>
            <w:vAlign w:val="center"/>
          </w:tcPr>
          <w:p w14:paraId="305858DC" w14:textId="77777777" w:rsidR="00F0622B" w:rsidRPr="00F0622B" w:rsidRDefault="00F0622B" w:rsidP="00F0622B">
            <w:pPr>
              <w:tabs>
                <w:tab w:val="left" w:pos="-360"/>
              </w:tabs>
              <w:jc w:val="center"/>
              <w:rPr>
                <w:rFonts w:cs="Arial"/>
              </w:rPr>
            </w:pPr>
            <w:r w:rsidRPr="00F0622B">
              <w:rPr>
                <w:rFonts w:cs="Arial"/>
              </w:rPr>
              <w:t>A</w:t>
            </w:r>
          </w:p>
        </w:tc>
        <w:tc>
          <w:tcPr>
            <w:tcW w:w="2337" w:type="dxa"/>
            <w:vAlign w:val="center"/>
          </w:tcPr>
          <w:p w14:paraId="4855B41B" w14:textId="77777777" w:rsidR="00F0622B" w:rsidRPr="00F0622B" w:rsidRDefault="00F0622B" w:rsidP="00F0622B">
            <w:pPr>
              <w:tabs>
                <w:tab w:val="left" w:pos="-360"/>
              </w:tabs>
              <w:jc w:val="center"/>
              <w:rPr>
                <w:rFonts w:cs="Arial"/>
              </w:rPr>
            </w:pPr>
            <w:r w:rsidRPr="00F0622B">
              <w:rPr>
                <w:rFonts w:cs="Arial"/>
              </w:rPr>
              <w:t>-6.01</w:t>
            </w:r>
          </w:p>
        </w:tc>
        <w:tc>
          <w:tcPr>
            <w:tcW w:w="2338" w:type="dxa"/>
            <w:vAlign w:val="center"/>
          </w:tcPr>
          <w:p w14:paraId="1AEB54E4" w14:textId="77777777" w:rsidR="00F0622B" w:rsidRPr="00F0622B" w:rsidRDefault="00F0622B" w:rsidP="00F0622B">
            <w:pPr>
              <w:tabs>
                <w:tab w:val="left" w:pos="-360"/>
              </w:tabs>
              <w:jc w:val="center"/>
              <w:rPr>
                <w:rFonts w:cs="Arial"/>
              </w:rPr>
            </w:pPr>
            <w:r w:rsidRPr="00F0622B">
              <w:rPr>
                <w:rFonts w:cs="Arial"/>
              </w:rPr>
              <w:t>12.02</w:t>
            </w:r>
          </w:p>
        </w:tc>
        <w:tc>
          <w:tcPr>
            <w:tcW w:w="2338" w:type="dxa"/>
            <w:vAlign w:val="center"/>
          </w:tcPr>
          <w:p w14:paraId="51246394" w14:textId="77777777" w:rsidR="00F0622B" w:rsidRPr="00F0622B" w:rsidRDefault="00F0622B" w:rsidP="00F0622B">
            <w:pPr>
              <w:tabs>
                <w:tab w:val="left" w:pos="-360"/>
              </w:tabs>
              <w:jc w:val="center"/>
              <w:rPr>
                <w:rFonts w:cs="Arial"/>
              </w:rPr>
            </w:pPr>
            <w:r w:rsidRPr="00F0622B">
              <w:rPr>
                <w:rFonts w:cs="Arial"/>
              </w:rPr>
              <w:t>0.125</w:t>
            </w:r>
          </w:p>
        </w:tc>
      </w:tr>
      <w:tr w:rsidR="00F0622B" w:rsidRPr="00F0622B" w14:paraId="15BF64E6" w14:textId="77777777" w:rsidTr="001937A1">
        <w:tc>
          <w:tcPr>
            <w:tcW w:w="2337" w:type="dxa"/>
            <w:vAlign w:val="center"/>
          </w:tcPr>
          <w:p w14:paraId="18D85A43" w14:textId="77777777" w:rsidR="00F0622B" w:rsidRPr="00F0622B" w:rsidRDefault="00F0622B" w:rsidP="00F0622B">
            <w:pPr>
              <w:tabs>
                <w:tab w:val="left" w:pos="-360"/>
              </w:tabs>
              <w:jc w:val="center"/>
              <w:rPr>
                <w:rFonts w:cs="Arial"/>
              </w:rPr>
            </w:pPr>
            <w:r w:rsidRPr="00F0622B">
              <w:rPr>
                <w:rFonts w:cs="Arial"/>
              </w:rPr>
              <w:t>B</w:t>
            </w:r>
          </w:p>
        </w:tc>
        <w:tc>
          <w:tcPr>
            <w:tcW w:w="2337" w:type="dxa"/>
            <w:vAlign w:val="center"/>
          </w:tcPr>
          <w:p w14:paraId="3F0B6AB9" w14:textId="77777777" w:rsidR="00F0622B" w:rsidRPr="00F0622B" w:rsidRDefault="00F0622B" w:rsidP="00F0622B">
            <w:pPr>
              <w:tabs>
                <w:tab w:val="left" w:pos="-360"/>
              </w:tabs>
              <w:jc w:val="center"/>
              <w:rPr>
                <w:rFonts w:cs="Arial"/>
              </w:rPr>
            </w:pPr>
            <w:r w:rsidRPr="00F0622B">
              <w:rPr>
                <w:rFonts w:cs="Arial"/>
              </w:rPr>
              <w:t>0</w:t>
            </w:r>
          </w:p>
        </w:tc>
        <w:tc>
          <w:tcPr>
            <w:tcW w:w="2338" w:type="dxa"/>
            <w:vAlign w:val="center"/>
          </w:tcPr>
          <w:p w14:paraId="3409FF65" w14:textId="77777777" w:rsidR="00F0622B" w:rsidRPr="00F0622B" w:rsidRDefault="00F0622B" w:rsidP="00F0622B">
            <w:pPr>
              <w:tabs>
                <w:tab w:val="left" w:pos="-360"/>
              </w:tabs>
              <w:jc w:val="center"/>
              <w:rPr>
                <w:rFonts w:cs="Arial"/>
              </w:rPr>
            </w:pPr>
            <w:r w:rsidRPr="00F0622B">
              <w:rPr>
                <w:rFonts w:cs="Arial"/>
              </w:rPr>
              <w:t>12.02</w:t>
            </w:r>
          </w:p>
        </w:tc>
        <w:tc>
          <w:tcPr>
            <w:tcW w:w="2338" w:type="dxa"/>
            <w:vAlign w:val="center"/>
          </w:tcPr>
          <w:p w14:paraId="7E978467" w14:textId="77777777" w:rsidR="00F0622B" w:rsidRPr="00F0622B" w:rsidRDefault="00F0622B" w:rsidP="00F0622B">
            <w:pPr>
              <w:tabs>
                <w:tab w:val="left" w:pos="-360"/>
              </w:tabs>
              <w:jc w:val="center"/>
              <w:rPr>
                <w:rFonts w:cs="Arial"/>
              </w:rPr>
            </w:pPr>
            <w:r w:rsidRPr="00F0622B">
              <w:rPr>
                <w:rFonts w:cs="Arial"/>
              </w:rPr>
              <w:t>0.18</w:t>
            </w:r>
          </w:p>
        </w:tc>
      </w:tr>
      <w:tr w:rsidR="00F0622B" w:rsidRPr="00F0622B" w14:paraId="7093447B" w14:textId="77777777" w:rsidTr="001937A1">
        <w:tc>
          <w:tcPr>
            <w:tcW w:w="2337" w:type="dxa"/>
            <w:vAlign w:val="center"/>
          </w:tcPr>
          <w:p w14:paraId="6A8E7A3C" w14:textId="77777777" w:rsidR="00F0622B" w:rsidRPr="00F0622B" w:rsidRDefault="00F0622B" w:rsidP="00F0622B">
            <w:pPr>
              <w:tabs>
                <w:tab w:val="left" w:pos="-360"/>
              </w:tabs>
              <w:jc w:val="center"/>
              <w:rPr>
                <w:rFonts w:cs="Arial"/>
              </w:rPr>
            </w:pPr>
            <w:r w:rsidRPr="00F0622B">
              <w:rPr>
                <w:rFonts w:cs="Arial"/>
              </w:rPr>
              <w:t>C</w:t>
            </w:r>
          </w:p>
        </w:tc>
        <w:tc>
          <w:tcPr>
            <w:tcW w:w="2337" w:type="dxa"/>
            <w:vAlign w:val="center"/>
          </w:tcPr>
          <w:p w14:paraId="76F42FDA" w14:textId="77777777" w:rsidR="00F0622B" w:rsidRPr="00F0622B" w:rsidRDefault="00F0622B" w:rsidP="00F0622B">
            <w:pPr>
              <w:tabs>
                <w:tab w:val="left" w:pos="-360"/>
              </w:tabs>
              <w:jc w:val="center"/>
              <w:rPr>
                <w:rFonts w:cs="Arial"/>
              </w:rPr>
            </w:pPr>
            <w:r w:rsidRPr="00F0622B">
              <w:rPr>
                <w:rFonts w:cs="Arial"/>
              </w:rPr>
              <w:t>5.99</w:t>
            </w:r>
          </w:p>
        </w:tc>
        <w:tc>
          <w:tcPr>
            <w:tcW w:w="2338" w:type="dxa"/>
            <w:vAlign w:val="center"/>
          </w:tcPr>
          <w:p w14:paraId="10DCB928" w14:textId="77777777" w:rsidR="00F0622B" w:rsidRPr="00F0622B" w:rsidRDefault="00F0622B" w:rsidP="00F0622B">
            <w:pPr>
              <w:tabs>
                <w:tab w:val="left" w:pos="-360"/>
              </w:tabs>
              <w:jc w:val="center"/>
              <w:rPr>
                <w:rFonts w:cs="Arial"/>
              </w:rPr>
            </w:pPr>
            <w:r w:rsidRPr="00F0622B">
              <w:rPr>
                <w:rFonts w:cs="Arial"/>
              </w:rPr>
              <w:t>12.02</w:t>
            </w:r>
          </w:p>
        </w:tc>
        <w:tc>
          <w:tcPr>
            <w:tcW w:w="2338" w:type="dxa"/>
            <w:vAlign w:val="center"/>
          </w:tcPr>
          <w:p w14:paraId="7EB7E9DA" w14:textId="77777777" w:rsidR="00F0622B" w:rsidRPr="00F0622B" w:rsidRDefault="00F0622B" w:rsidP="00F0622B">
            <w:pPr>
              <w:tabs>
                <w:tab w:val="left" w:pos="-360"/>
              </w:tabs>
              <w:jc w:val="center"/>
              <w:rPr>
                <w:rFonts w:cs="Arial"/>
              </w:rPr>
            </w:pPr>
            <w:r w:rsidRPr="00F0622B">
              <w:rPr>
                <w:rFonts w:cs="Arial"/>
              </w:rPr>
              <w:t>0.234</w:t>
            </w:r>
          </w:p>
        </w:tc>
      </w:tr>
      <w:tr w:rsidR="00F0622B" w:rsidRPr="00F0622B" w14:paraId="5BEACD41" w14:textId="77777777" w:rsidTr="001937A1">
        <w:tc>
          <w:tcPr>
            <w:tcW w:w="2337" w:type="dxa"/>
            <w:vAlign w:val="center"/>
          </w:tcPr>
          <w:p w14:paraId="5CB71F4A" w14:textId="77777777" w:rsidR="00F0622B" w:rsidRPr="00F0622B" w:rsidRDefault="00F0622B" w:rsidP="00F0622B">
            <w:pPr>
              <w:tabs>
                <w:tab w:val="left" w:pos="-360"/>
              </w:tabs>
              <w:jc w:val="center"/>
              <w:rPr>
                <w:rFonts w:cs="Arial"/>
              </w:rPr>
            </w:pPr>
            <w:r w:rsidRPr="00F0622B">
              <w:rPr>
                <w:rFonts w:cs="Arial"/>
              </w:rPr>
              <w:t>D</w:t>
            </w:r>
          </w:p>
        </w:tc>
        <w:tc>
          <w:tcPr>
            <w:tcW w:w="2337" w:type="dxa"/>
            <w:vAlign w:val="center"/>
          </w:tcPr>
          <w:p w14:paraId="7838366B" w14:textId="77777777" w:rsidR="00F0622B" w:rsidRPr="00F0622B" w:rsidRDefault="00F0622B" w:rsidP="00F0622B">
            <w:pPr>
              <w:tabs>
                <w:tab w:val="left" w:pos="-360"/>
              </w:tabs>
              <w:jc w:val="center"/>
              <w:rPr>
                <w:rFonts w:cs="Arial"/>
              </w:rPr>
            </w:pPr>
            <w:r w:rsidRPr="00F0622B">
              <w:rPr>
                <w:rFonts w:cs="Arial"/>
              </w:rPr>
              <w:t>-6.01</w:t>
            </w:r>
          </w:p>
        </w:tc>
        <w:tc>
          <w:tcPr>
            <w:tcW w:w="2338" w:type="dxa"/>
            <w:vAlign w:val="center"/>
          </w:tcPr>
          <w:p w14:paraId="1F8C8D3A" w14:textId="77777777" w:rsidR="00F0622B" w:rsidRPr="00F0622B" w:rsidRDefault="00F0622B" w:rsidP="00F0622B">
            <w:pPr>
              <w:tabs>
                <w:tab w:val="left" w:pos="-360"/>
              </w:tabs>
              <w:jc w:val="center"/>
              <w:rPr>
                <w:rFonts w:cs="Arial"/>
              </w:rPr>
            </w:pPr>
            <w:r w:rsidRPr="00F0622B">
              <w:rPr>
                <w:rFonts w:cs="Arial"/>
              </w:rPr>
              <w:t>0</w:t>
            </w:r>
          </w:p>
        </w:tc>
        <w:tc>
          <w:tcPr>
            <w:tcW w:w="2338" w:type="dxa"/>
            <w:vAlign w:val="center"/>
          </w:tcPr>
          <w:p w14:paraId="6E12A257" w14:textId="77777777" w:rsidR="00F0622B" w:rsidRPr="00F0622B" w:rsidRDefault="00F0622B" w:rsidP="00F0622B">
            <w:pPr>
              <w:tabs>
                <w:tab w:val="left" w:pos="-360"/>
              </w:tabs>
              <w:jc w:val="center"/>
              <w:rPr>
                <w:rFonts w:cs="Arial"/>
              </w:rPr>
            </w:pPr>
            <w:r w:rsidRPr="00F0622B">
              <w:rPr>
                <w:rFonts w:cs="Arial"/>
              </w:rPr>
              <w:t>-0.055</w:t>
            </w:r>
          </w:p>
        </w:tc>
      </w:tr>
      <w:tr w:rsidR="00F0622B" w:rsidRPr="00F0622B" w14:paraId="47D3E38A" w14:textId="77777777" w:rsidTr="001937A1">
        <w:tc>
          <w:tcPr>
            <w:tcW w:w="2337" w:type="dxa"/>
            <w:vAlign w:val="center"/>
          </w:tcPr>
          <w:p w14:paraId="59D114F2" w14:textId="77777777" w:rsidR="00F0622B" w:rsidRPr="00F0622B" w:rsidRDefault="00F0622B" w:rsidP="00F0622B">
            <w:pPr>
              <w:tabs>
                <w:tab w:val="left" w:pos="-360"/>
              </w:tabs>
              <w:jc w:val="center"/>
              <w:rPr>
                <w:rFonts w:cs="Arial"/>
              </w:rPr>
            </w:pPr>
            <w:r w:rsidRPr="00F0622B">
              <w:rPr>
                <w:rFonts w:cs="Arial"/>
              </w:rPr>
              <w:lastRenderedPageBreak/>
              <w:t>E</w:t>
            </w:r>
          </w:p>
        </w:tc>
        <w:tc>
          <w:tcPr>
            <w:tcW w:w="2337" w:type="dxa"/>
            <w:vAlign w:val="center"/>
          </w:tcPr>
          <w:p w14:paraId="451D7C0E" w14:textId="77777777" w:rsidR="00F0622B" w:rsidRPr="00F0622B" w:rsidRDefault="00F0622B" w:rsidP="00F0622B">
            <w:pPr>
              <w:tabs>
                <w:tab w:val="left" w:pos="-360"/>
              </w:tabs>
              <w:jc w:val="center"/>
              <w:rPr>
                <w:rFonts w:cs="Arial"/>
              </w:rPr>
            </w:pPr>
            <w:r w:rsidRPr="00F0622B">
              <w:rPr>
                <w:rFonts w:cs="Arial"/>
              </w:rPr>
              <w:t>0</w:t>
            </w:r>
          </w:p>
        </w:tc>
        <w:tc>
          <w:tcPr>
            <w:tcW w:w="2338" w:type="dxa"/>
            <w:vAlign w:val="center"/>
          </w:tcPr>
          <w:p w14:paraId="172CED65" w14:textId="77777777" w:rsidR="00F0622B" w:rsidRPr="00F0622B" w:rsidRDefault="00F0622B" w:rsidP="00F0622B">
            <w:pPr>
              <w:tabs>
                <w:tab w:val="left" w:pos="-360"/>
              </w:tabs>
              <w:jc w:val="center"/>
              <w:rPr>
                <w:rFonts w:cs="Arial"/>
              </w:rPr>
            </w:pPr>
            <w:r w:rsidRPr="00F0622B">
              <w:rPr>
                <w:rFonts w:cs="Arial"/>
              </w:rPr>
              <w:t>0</w:t>
            </w:r>
          </w:p>
        </w:tc>
        <w:tc>
          <w:tcPr>
            <w:tcW w:w="2338" w:type="dxa"/>
            <w:vAlign w:val="center"/>
          </w:tcPr>
          <w:p w14:paraId="319BFA08" w14:textId="77777777" w:rsidR="00F0622B" w:rsidRPr="00F0622B" w:rsidRDefault="00F0622B" w:rsidP="00F0622B">
            <w:pPr>
              <w:tabs>
                <w:tab w:val="left" w:pos="-360"/>
              </w:tabs>
              <w:jc w:val="center"/>
              <w:rPr>
                <w:rFonts w:cs="Arial"/>
              </w:rPr>
            </w:pPr>
            <w:r w:rsidRPr="00F0622B">
              <w:rPr>
                <w:rFonts w:cs="Arial"/>
              </w:rPr>
              <w:t>0</w:t>
            </w:r>
          </w:p>
        </w:tc>
      </w:tr>
      <w:tr w:rsidR="00F0622B" w:rsidRPr="00F0622B" w14:paraId="727829D7" w14:textId="77777777" w:rsidTr="001937A1">
        <w:tc>
          <w:tcPr>
            <w:tcW w:w="2337" w:type="dxa"/>
            <w:vAlign w:val="center"/>
          </w:tcPr>
          <w:p w14:paraId="26CD0EC9" w14:textId="77777777" w:rsidR="00F0622B" w:rsidRPr="00F0622B" w:rsidRDefault="00F0622B" w:rsidP="00F0622B">
            <w:pPr>
              <w:tabs>
                <w:tab w:val="left" w:pos="-360"/>
              </w:tabs>
              <w:jc w:val="center"/>
              <w:rPr>
                <w:rFonts w:cs="Arial"/>
              </w:rPr>
            </w:pPr>
            <w:r w:rsidRPr="00F0622B">
              <w:rPr>
                <w:rFonts w:cs="Arial"/>
              </w:rPr>
              <w:t>F</w:t>
            </w:r>
          </w:p>
        </w:tc>
        <w:tc>
          <w:tcPr>
            <w:tcW w:w="2337" w:type="dxa"/>
            <w:vAlign w:val="center"/>
          </w:tcPr>
          <w:p w14:paraId="23BCECD8" w14:textId="77777777" w:rsidR="00F0622B" w:rsidRPr="00F0622B" w:rsidRDefault="00F0622B" w:rsidP="00F0622B">
            <w:pPr>
              <w:tabs>
                <w:tab w:val="left" w:pos="-360"/>
              </w:tabs>
              <w:jc w:val="center"/>
              <w:rPr>
                <w:rFonts w:cs="Arial"/>
              </w:rPr>
            </w:pPr>
            <w:r w:rsidRPr="00F0622B">
              <w:rPr>
                <w:rFonts w:cs="Arial"/>
              </w:rPr>
              <w:t>5.99</w:t>
            </w:r>
          </w:p>
        </w:tc>
        <w:tc>
          <w:tcPr>
            <w:tcW w:w="2338" w:type="dxa"/>
            <w:vAlign w:val="center"/>
          </w:tcPr>
          <w:p w14:paraId="21D6DA4F" w14:textId="77777777" w:rsidR="00F0622B" w:rsidRPr="00F0622B" w:rsidRDefault="00F0622B" w:rsidP="00F0622B">
            <w:pPr>
              <w:tabs>
                <w:tab w:val="left" w:pos="-360"/>
              </w:tabs>
              <w:jc w:val="center"/>
              <w:rPr>
                <w:rFonts w:cs="Arial"/>
              </w:rPr>
            </w:pPr>
            <w:r w:rsidRPr="00F0622B">
              <w:rPr>
                <w:rFonts w:cs="Arial"/>
              </w:rPr>
              <w:t>0</w:t>
            </w:r>
          </w:p>
        </w:tc>
        <w:tc>
          <w:tcPr>
            <w:tcW w:w="2338" w:type="dxa"/>
            <w:vAlign w:val="center"/>
          </w:tcPr>
          <w:p w14:paraId="4A81D93F" w14:textId="77777777" w:rsidR="00F0622B" w:rsidRPr="00F0622B" w:rsidRDefault="00F0622B" w:rsidP="00F0622B">
            <w:pPr>
              <w:tabs>
                <w:tab w:val="left" w:pos="-360"/>
              </w:tabs>
              <w:jc w:val="center"/>
              <w:rPr>
                <w:rFonts w:cs="Arial"/>
              </w:rPr>
            </w:pPr>
            <w:r w:rsidRPr="00F0622B">
              <w:rPr>
                <w:rFonts w:cs="Arial"/>
              </w:rPr>
              <w:t>0.055</w:t>
            </w:r>
          </w:p>
        </w:tc>
      </w:tr>
      <w:tr w:rsidR="00F0622B" w:rsidRPr="00F0622B" w14:paraId="098384C7" w14:textId="77777777" w:rsidTr="001937A1">
        <w:tc>
          <w:tcPr>
            <w:tcW w:w="2337" w:type="dxa"/>
            <w:vAlign w:val="center"/>
          </w:tcPr>
          <w:p w14:paraId="06EA02C9" w14:textId="77777777" w:rsidR="00F0622B" w:rsidRPr="00F0622B" w:rsidRDefault="00F0622B" w:rsidP="00F0622B">
            <w:pPr>
              <w:tabs>
                <w:tab w:val="left" w:pos="-360"/>
              </w:tabs>
              <w:jc w:val="center"/>
              <w:rPr>
                <w:rFonts w:cs="Arial"/>
              </w:rPr>
            </w:pPr>
            <w:r w:rsidRPr="00F0622B">
              <w:rPr>
                <w:rFonts w:cs="Arial"/>
              </w:rPr>
              <w:t>J</w:t>
            </w:r>
          </w:p>
        </w:tc>
        <w:tc>
          <w:tcPr>
            <w:tcW w:w="2337" w:type="dxa"/>
            <w:vAlign w:val="center"/>
          </w:tcPr>
          <w:p w14:paraId="5A799F3A" w14:textId="77777777" w:rsidR="00F0622B" w:rsidRPr="00F0622B" w:rsidRDefault="00F0622B" w:rsidP="00F0622B">
            <w:pPr>
              <w:tabs>
                <w:tab w:val="left" w:pos="-360"/>
              </w:tabs>
              <w:jc w:val="center"/>
              <w:rPr>
                <w:rFonts w:cs="Arial"/>
              </w:rPr>
            </w:pPr>
            <w:r w:rsidRPr="00F0622B">
              <w:rPr>
                <w:rFonts w:cs="Arial"/>
              </w:rPr>
              <w:t>-6.01</w:t>
            </w:r>
          </w:p>
        </w:tc>
        <w:tc>
          <w:tcPr>
            <w:tcW w:w="2338" w:type="dxa"/>
            <w:vAlign w:val="center"/>
          </w:tcPr>
          <w:p w14:paraId="06DE557B" w14:textId="77777777" w:rsidR="00F0622B" w:rsidRPr="00F0622B" w:rsidRDefault="00F0622B" w:rsidP="00F0622B">
            <w:pPr>
              <w:tabs>
                <w:tab w:val="left" w:pos="-360"/>
              </w:tabs>
              <w:jc w:val="center"/>
              <w:rPr>
                <w:rFonts w:cs="Arial"/>
              </w:rPr>
            </w:pPr>
            <w:r w:rsidRPr="00F0622B">
              <w:rPr>
                <w:rFonts w:cs="Arial"/>
              </w:rPr>
              <w:t>-11.98</w:t>
            </w:r>
          </w:p>
        </w:tc>
        <w:tc>
          <w:tcPr>
            <w:tcW w:w="2338" w:type="dxa"/>
            <w:vAlign w:val="center"/>
          </w:tcPr>
          <w:p w14:paraId="1A820842" w14:textId="77777777" w:rsidR="00F0622B" w:rsidRPr="00F0622B" w:rsidRDefault="00F0622B" w:rsidP="00F0622B">
            <w:pPr>
              <w:tabs>
                <w:tab w:val="left" w:pos="-360"/>
              </w:tabs>
              <w:jc w:val="center"/>
              <w:rPr>
                <w:rFonts w:cs="Arial"/>
              </w:rPr>
            </w:pPr>
            <w:r w:rsidRPr="00F0622B">
              <w:rPr>
                <w:rFonts w:cs="Arial"/>
              </w:rPr>
              <w:t>-0.234</w:t>
            </w:r>
          </w:p>
        </w:tc>
      </w:tr>
      <w:tr w:rsidR="00F0622B" w:rsidRPr="00F0622B" w14:paraId="66E6B1C0" w14:textId="77777777" w:rsidTr="001937A1">
        <w:tc>
          <w:tcPr>
            <w:tcW w:w="2337" w:type="dxa"/>
            <w:vAlign w:val="center"/>
          </w:tcPr>
          <w:p w14:paraId="15896DA2" w14:textId="77777777" w:rsidR="00F0622B" w:rsidRPr="00F0622B" w:rsidRDefault="00F0622B" w:rsidP="00F0622B">
            <w:pPr>
              <w:tabs>
                <w:tab w:val="left" w:pos="-360"/>
              </w:tabs>
              <w:jc w:val="center"/>
              <w:rPr>
                <w:rFonts w:cs="Arial"/>
              </w:rPr>
            </w:pPr>
            <w:r w:rsidRPr="00F0622B">
              <w:rPr>
                <w:rFonts w:cs="Arial"/>
              </w:rPr>
              <w:t>H</w:t>
            </w:r>
          </w:p>
        </w:tc>
        <w:tc>
          <w:tcPr>
            <w:tcW w:w="2337" w:type="dxa"/>
            <w:vAlign w:val="center"/>
          </w:tcPr>
          <w:p w14:paraId="543FA130" w14:textId="77777777" w:rsidR="00F0622B" w:rsidRPr="00F0622B" w:rsidRDefault="00F0622B" w:rsidP="00F0622B">
            <w:pPr>
              <w:tabs>
                <w:tab w:val="left" w:pos="-360"/>
              </w:tabs>
              <w:jc w:val="center"/>
              <w:rPr>
                <w:rFonts w:cs="Arial"/>
              </w:rPr>
            </w:pPr>
            <w:r w:rsidRPr="00F0622B">
              <w:rPr>
                <w:rFonts w:cs="Arial"/>
              </w:rPr>
              <w:t>0</w:t>
            </w:r>
          </w:p>
        </w:tc>
        <w:tc>
          <w:tcPr>
            <w:tcW w:w="2338" w:type="dxa"/>
            <w:vAlign w:val="center"/>
          </w:tcPr>
          <w:p w14:paraId="28179744" w14:textId="77777777" w:rsidR="00F0622B" w:rsidRPr="00F0622B" w:rsidRDefault="00F0622B" w:rsidP="00F0622B">
            <w:pPr>
              <w:tabs>
                <w:tab w:val="left" w:pos="-360"/>
              </w:tabs>
              <w:jc w:val="center"/>
              <w:rPr>
                <w:rFonts w:cs="Arial"/>
              </w:rPr>
            </w:pPr>
            <w:r w:rsidRPr="00F0622B">
              <w:rPr>
                <w:rFonts w:cs="Arial"/>
              </w:rPr>
              <w:t>-11.98</w:t>
            </w:r>
          </w:p>
        </w:tc>
        <w:tc>
          <w:tcPr>
            <w:tcW w:w="2338" w:type="dxa"/>
            <w:vAlign w:val="center"/>
          </w:tcPr>
          <w:p w14:paraId="2C12C39A" w14:textId="77777777" w:rsidR="00F0622B" w:rsidRPr="00F0622B" w:rsidRDefault="00F0622B" w:rsidP="00F0622B">
            <w:pPr>
              <w:tabs>
                <w:tab w:val="left" w:pos="-360"/>
              </w:tabs>
              <w:jc w:val="center"/>
              <w:rPr>
                <w:rFonts w:cs="Arial"/>
              </w:rPr>
            </w:pPr>
            <w:r w:rsidRPr="00F0622B">
              <w:rPr>
                <w:rFonts w:cs="Arial"/>
              </w:rPr>
              <w:t>-0.179</w:t>
            </w:r>
          </w:p>
        </w:tc>
      </w:tr>
      <w:tr w:rsidR="00F0622B" w:rsidRPr="00F0622B" w14:paraId="0DAB5CEE" w14:textId="77777777" w:rsidTr="001937A1">
        <w:tc>
          <w:tcPr>
            <w:tcW w:w="2337" w:type="dxa"/>
            <w:vAlign w:val="center"/>
          </w:tcPr>
          <w:p w14:paraId="3B3E058A" w14:textId="77777777" w:rsidR="00F0622B" w:rsidRPr="00F0622B" w:rsidRDefault="00F0622B" w:rsidP="00F0622B">
            <w:pPr>
              <w:tabs>
                <w:tab w:val="left" w:pos="-360"/>
              </w:tabs>
              <w:jc w:val="center"/>
              <w:rPr>
                <w:rFonts w:cs="Arial"/>
              </w:rPr>
            </w:pPr>
            <w:r w:rsidRPr="00F0622B">
              <w:rPr>
                <w:rFonts w:cs="Arial"/>
              </w:rPr>
              <w:t>I</w:t>
            </w:r>
          </w:p>
        </w:tc>
        <w:tc>
          <w:tcPr>
            <w:tcW w:w="2337" w:type="dxa"/>
            <w:vAlign w:val="center"/>
          </w:tcPr>
          <w:p w14:paraId="55676376" w14:textId="77777777" w:rsidR="00F0622B" w:rsidRPr="00F0622B" w:rsidRDefault="00F0622B" w:rsidP="00F0622B">
            <w:pPr>
              <w:tabs>
                <w:tab w:val="left" w:pos="-360"/>
              </w:tabs>
              <w:jc w:val="center"/>
              <w:rPr>
                <w:rFonts w:cs="Arial"/>
              </w:rPr>
            </w:pPr>
            <w:r w:rsidRPr="00F0622B">
              <w:rPr>
                <w:rFonts w:cs="Arial"/>
              </w:rPr>
              <w:t>5.99</w:t>
            </w:r>
          </w:p>
        </w:tc>
        <w:tc>
          <w:tcPr>
            <w:tcW w:w="2338" w:type="dxa"/>
            <w:vAlign w:val="center"/>
          </w:tcPr>
          <w:p w14:paraId="7A5F8805" w14:textId="77777777" w:rsidR="00F0622B" w:rsidRPr="00F0622B" w:rsidRDefault="00F0622B" w:rsidP="00F0622B">
            <w:pPr>
              <w:tabs>
                <w:tab w:val="left" w:pos="-360"/>
              </w:tabs>
              <w:jc w:val="center"/>
              <w:rPr>
                <w:rFonts w:cs="Arial"/>
              </w:rPr>
            </w:pPr>
            <w:r w:rsidRPr="00F0622B">
              <w:rPr>
                <w:rFonts w:cs="Arial"/>
              </w:rPr>
              <w:t>-11.98</w:t>
            </w:r>
          </w:p>
        </w:tc>
        <w:tc>
          <w:tcPr>
            <w:tcW w:w="2338" w:type="dxa"/>
            <w:vAlign w:val="center"/>
          </w:tcPr>
          <w:p w14:paraId="3DF22612" w14:textId="77777777" w:rsidR="00F0622B" w:rsidRPr="00F0622B" w:rsidRDefault="00F0622B" w:rsidP="00F0622B">
            <w:pPr>
              <w:tabs>
                <w:tab w:val="left" w:pos="-360"/>
              </w:tabs>
              <w:jc w:val="center"/>
              <w:rPr>
                <w:rFonts w:cs="Arial"/>
              </w:rPr>
            </w:pPr>
            <w:r w:rsidRPr="00F0622B">
              <w:rPr>
                <w:rFonts w:cs="Arial"/>
              </w:rPr>
              <w:t>-0.125</w:t>
            </w:r>
          </w:p>
        </w:tc>
      </w:tr>
    </w:tbl>
    <w:p w14:paraId="0218C884"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0BD13052"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73376E63" w14:textId="77777777" w:rsidR="00F0622B" w:rsidRPr="00F0622B" w:rsidRDefault="00F0622B" w:rsidP="00F0622B">
      <w:pPr>
        <w:tabs>
          <w:tab w:val="left" w:pos="-360"/>
        </w:tabs>
        <w:spacing w:after="160" w:line="259" w:lineRule="auto"/>
        <w:jc w:val="center"/>
        <w:rPr>
          <w:rFonts w:ascii="Calibri" w:hAnsi="Calibri" w:cs="Arial"/>
          <w:sz w:val="22"/>
          <w:szCs w:val="22"/>
        </w:rPr>
      </w:pPr>
    </w:p>
    <w:p w14:paraId="3092D06E"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0B52DC10"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04D10BF6"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p>
    <w:p w14:paraId="62C48E0B"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p>
    <w:p w14:paraId="298A263F"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p>
    <w:p w14:paraId="33EA0818"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p>
    <w:p w14:paraId="344545F4"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p>
    <w:p w14:paraId="6099752F"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p>
    <w:p w14:paraId="7A317A37"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r w:rsidRPr="00F0622B">
        <w:rPr>
          <w:rFonts w:eastAsia="Calibri"/>
          <w:noProof/>
        </w:rPr>
        <w:lastRenderedPageBreak/>
        <w:drawing>
          <wp:anchor distT="0" distB="0" distL="114300" distR="114300" simplePos="0" relativeHeight="251726848" behindDoc="0" locked="0" layoutInCell="1" allowOverlap="1" wp14:anchorId="4D6E8829" wp14:editId="246A74F9">
            <wp:simplePos x="0" y="0"/>
            <wp:positionH relativeFrom="column">
              <wp:posOffset>972820</wp:posOffset>
            </wp:positionH>
            <wp:positionV relativeFrom="paragraph">
              <wp:posOffset>5715</wp:posOffset>
            </wp:positionV>
            <wp:extent cx="2352675" cy="4522470"/>
            <wp:effectExtent l="0" t="0" r="9525"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rotWithShape="1">
                    <a:blip r:embed="rId61">
                      <a:extLst>
                        <a:ext uri="{28A0092B-C50C-407E-A947-70E740481C1C}">
                          <a14:useLocalDpi xmlns:a14="http://schemas.microsoft.com/office/drawing/2010/main" val="0"/>
                        </a:ext>
                      </a:extLst>
                    </a:blip>
                    <a:srcRect b="35664"/>
                    <a:stretch/>
                  </pic:blipFill>
                  <pic:spPr bwMode="auto">
                    <a:xfrm>
                      <a:off x="0" y="0"/>
                      <a:ext cx="2352675" cy="4522470"/>
                    </a:xfrm>
                    <a:prstGeom prst="rect">
                      <a:avLst/>
                    </a:prstGeom>
                    <a:ln>
                      <a:noFill/>
                    </a:ln>
                    <a:extLst>
                      <a:ext uri="{53640926-AAD7-44D8-BBD7-CCE9431645EC}">
                        <a14:shadowObscured xmlns:a14="http://schemas.microsoft.com/office/drawing/2010/main"/>
                      </a:ext>
                    </a:extLst>
                  </pic:spPr>
                </pic:pic>
              </a:graphicData>
            </a:graphic>
          </wp:anchor>
        </w:drawing>
      </w:r>
      <w:r w:rsidRPr="00F0622B">
        <w:rPr>
          <w:rFonts w:ascii="Calibri" w:eastAsia="Calibri" w:hAnsi="Calibri" w:cs="Arial"/>
          <w:noProof/>
          <w:sz w:val="22"/>
          <w:szCs w:val="22"/>
        </w:rPr>
        <mc:AlternateContent>
          <mc:Choice Requires="wps">
            <w:drawing>
              <wp:anchor distT="0" distB="0" distL="114300" distR="114300" simplePos="0" relativeHeight="251762688" behindDoc="0" locked="0" layoutInCell="1" allowOverlap="1" wp14:anchorId="23163366" wp14:editId="25BE99B6">
                <wp:simplePos x="0" y="0"/>
                <wp:positionH relativeFrom="column">
                  <wp:posOffset>2125734</wp:posOffset>
                </wp:positionH>
                <wp:positionV relativeFrom="paragraph">
                  <wp:posOffset>4324949</wp:posOffset>
                </wp:positionV>
                <wp:extent cx="130531" cy="63427"/>
                <wp:effectExtent l="38100" t="38100" r="22225" b="32385"/>
                <wp:wrapNone/>
                <wp:docPr id="290" name="Straight Arrow Connector 290"/>
                <wp:cNvGraphicFramePr/>
                <a:graphic xmlns:a="http://schemas.openxmlformats.org/drawingml/2006/main">
                  <a:graphicData uri="http://schemas.microsoft.com/office/word/2010/wordprocessingShape">
                    <wps:wsp>
                      <wps:cNvCnPr/>
                      <wps:spPr>
                        <a:xfrm flipH="1" flipV="1">
                          <a:off x="0" y="0"/>
                          <a:ext cx="130531" cy="63427"/>
                        </a:xfrm>
                        <a:prstGeom prst="straightConnector1">
                          <a:avLst/>
                        </a:prstGeom>
                        <a:noFill/>
                        <a:ln w="6350" cap="flat" cmpd="sng" algn="ctr">
                          <a:solidFill>
                            <a:srgbClr val="FF0000"/>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15950A93" id="Straight Arrow Connector 290" o:spid="_x0000_s1026" type="#_x0000_t32" style="position:absolute;margin-left:167.4pt;margin-top:340.55pt;width:10.3pt;height:5pt;flip:x 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" strokecolor="red"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61664" behindDoc="0" locked="0" layoutInCell="1" allowOverlap="1" wp14:anchorId="1C1BA3CD" wp14:editId="6B67AA4A">
                <wp:simplePos x="0" y="0"/>
                <wp:positionH relativeFrom="column">
                  <wp:posOffset>2125734</wp:posOffset>
                </wp:positionH>
                <wp:positionV relativeFrom="paragraph">
                  <wp:posOffset>4139903</wp:posOffset>
                </wp:positionV>
                <wp:extent cx="130531" cy="63427"/>
                <wp:effectExtent l="38100" t="38100" r="22225" b="32385"/>
                <wp:wrapNone/>
                <wp:docPr id="289" name="Straight Arrow Connector 289"/>
                <wp:cNvGraphicFramePr/>
                <a:graphic xmlns:a="http://schemas.openxmlformats.org/drawingml/2006/main">
                  <a:graphicData uri="http://schemas.microsoft.com/office/word/2010/wordprocessingShape">
                    <wps:wsp>
                      <wps:cNvCnPr/>
                      <wps:spPr>
                        <a:xfrm flipH="1" flipV="1">
                          <a:off x="0" y="0"/>
                          <a:ext cx="130531" cy="63427"/>
                        </a:xfrm>
                        <a:prstGeom prst="straightConnector1">
                          <a:avLst/>
                        </a:prstGeom>
                        <a:noFill/>
                        <a:ln w="6350" cap="flat" cmpd="sng" algn="ctr">
                          <a:solidFill>
                            <a:srgbClr val="FF0000"/>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38B5DD7E" id="Straight Arrow Connector 289" o:spid="_x0000_s1026" type="#_x0000_t32" style="position:absolute;margin-left:167.4pt;margin-top:326pt;width:10.3pt;height:5pt;flip:x 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" strokecolor="red"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60640" behindDoc="0" locked="0" layoutInCell="1" allowOverlap="1" wp14:anchorId="02FCC948" wp14:editId="36C26DF4">
                <wp:simplePos x="0" y="0"/>
                <wp:positionH relativeFrom="column">
                  <wp:posOffset>2127026</wp:posOffset>
                </wp:positionH>
                <wp:positionV relativeFrom="paragraph">
                  <wp:posOffset>3912444</wp:posOffset>
                </wp:positionV>
                <wp:extent cx="130531" cy="63427"/>
                <wp:effectExtent l="38100" t="38100" r="22225" b="32385"/>
                <wp:wrapNone/>
                <wp:docPr id="288" name="Straight Arrow Connector 288"/>
                <wp:cNvGraphicFramePr/>
                <a:graphic xmlns:a="http://schemas.openxmlformats.org/drawingml/2006/main">
                  <a:graphicData uri="http://schemas.microsoft.com/office/word/2010/wordprocessingShape">
                    <wps:wsp>
                      <wps:cNvCnPr/>
                      <wps:spPr>
                        <a:xfrm flipH="1" flipV="1">
                          <a:off x="0" y="0"/>
                          <a:ext cx="130531" cy="63427"/>
                        </a:xfrm>
                        <a:prstGeom prst="straightConnector1">
                          <a:avLst/>
                        </a:prstGeom>
                        <a:noFill/>
                        <a:ln w="6350" cap="flat" cmpd="sng" algn="ctr">
                          <a:solidFill>
                            <a:srgbClr val="FF0000"/>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2856D894" id="Straight Arrow Connector 288" o:spid="_x0000_s1026" type="#_x0000_t32" style="position:absolute;margin-left:167.5pt;margin-top:308.05pt;width:10.3pt;height:5pt;flip:x 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" strokecolor="red"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59616" behindDoc="0" locked="0" layoutInCell="1" allowOverlap="1" wp14:anchorId="5C00F638" wp14:editId="2BF2A540">
                <wp:simplePos x="0" y="0"/>
                <wp:positionH relativeFrom="column">
                  <wp:posOffset>2132311</wp:posOffset>
                </wp:positionH>
                <wp:positionV relativeFrom="paragraph">
                  <wp:posOffset>3576397</wp:posOffset>
                </wp:positionV>
                <wp:extent cx="130531" cy="63427"/>
                <wp:effectExtent l="38100" t="38100" r="22225" b="32385"/>
                <wp:wrapNone/>
                <wp:docPr id="287" name="Straight Arrow Connector 287"/>
                <wp:cNvGraphicFramePr/>
                <a:graphic xmlns:a="http://schemas.openxmlformats.org/drawingml/2006/main">
                  <a:graphicData uri="http://schemas.microsoft.com/office/word/2010/wordprocessingShape">
                    <wps:wsp>
                      <wps:cNvCnPr/>
                      <wps:spPr>
                        <a:xfrm flipH="1" flipV="1">
                          <a:off x="0" y="0"/>
                          <a:ext cx="130531" cy="63427"/>
                        </a:xfrm>
                        <a:prstGeom prst="straightConnector1">
                          <a:avLst/>
                        </a:prstGeom>
                        <a:noFill/>
                        <a:ln w="6350" cap="flat" cmpd="sng" algn="ctr">
                          <a:solidFill>
                            <a:srgbClr val="FF0000"/>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6E5BE0C6" id="Straight Arrow Connector 287" o:spid="_x0000_s1026" type="#_x0000_t32" style="position:absolute;margin-left:167.9pt;margin-top:281.6pt;width:10.3pt;height:5pt;flip:x y;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" strokecolor="red"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55520" behindDoc="0" locked="0" layoutInCell="1" allowOverlap="1" wp14:anchorId="16BA591A" wp14:editId="05F8ED8D">
                <wp:simplePos x="0" y="0"/>
                <wp:positionH relativeFrom="column">
                  <wp:posOffset>2133174</wp:posOffset>
                </wp:positionH>
                <wp:positionV relativeFrom="paragraph">
                  <wp:posOffset>3325341</wp:posOffset>
                </wp:positionV>
                <wp:extent cx="130531" cy="63427"/>
                <wp:effectExtent l="38100" t="38100" r="22225" b="32385"/>
                <wp:wrapNone/>
                <wp:docPr id="283" name="Straight Arrow Connector 283"/>
                <wp:cNvGraphicFramePr/>
                <a:graphic xmlns:a="http://schemas.openxmlformats.org/drawingml/2006/main">
                  <a:graphicData uri="http://schemas.microsoft.com/office/word/2010/wordprocessingShape">
                    <wps:wsp>
                      <wps:cNvCnPr/>
                      <wps:spPr>
                        <a:xfrm flipH="1" flipV="1">
                          <a:off x="0" y="0"/>
                          <a:ext cx="130531" cy="63427"/>
                        </a:xfrm>
                        <a:prstGeom prst="straightConnector1">
                          <a:avLst/>
                        </a:prstGeom>
                        <a:noFill/>
                        <a:ln w="6350" cap="flat" cmpd="sng" algn="ctr">
                          <a:solidFill>
                            <a:srgbClr val="FF0000"/>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3ADEB2FE" id="Straight Arrow Connector 283" o:spid="_x0000_s1026" type="#_x0000_t32" style="position:absolute;margin-left:167.95pt;margin-top:261.85pt;width:10.3pt;height:5pt;flip:x y;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" strokecolor="red"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58592" behindDoc="0" locked="0" layoutInCell="1" allowOverlap="1" wp14:anchorId="39BDE90E" wp14:editId="45A285B8">
                <wp:simplePos x="0" y="0"/>
                <wp:positionH relativeFrom="column">
                  <wp:posOffset>2644214</wp:posOffset>
                </wp:positionH>
                <wp:positionV relativeFrom="paragraph">
                  <wp:posOffset>4075555</wp:posOffset>
                </wp:positionV>
                <wp:extent cx="132139" cy="71512"/>
                <wp:effectExtent l="0" t="0" r="58420" b="62230"/>
                <wp:wrapNone/>
                <wp:docPr id="286" name="Straight Arrow Connector 286"/>
                <wp:cNvGraphicFramePr/>
                <a:graphic xmlns:a="http://schemas.openxmlformats.org/drawingml/2006/main">
                  <a:graphicData uri="http://schemas.microsoft.com/office/word/2010/wordprocessingShape">
                    <wps:wsp>
                      <wps:cNvCnPr/>
                      <wps:spPr>
                        <a:xfrm>
                          <a:off x="0" y="0"/>
                          <a:ext cx="132139" cy="71512"/>
                        </a:xfrm>
                        <a:prstGeom prst="straightConnector1">
                          <a:avLst/>
                        </a:prstGeom>
                        <a:noFill/>
                        <a:ln w="6350" cap="flat" cmpd="sng" algn="ctr">
                          <a:solidFill>
                            <a:srgbClr val="4472C4"/>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2A5C32BD" id="Straight Arrow Connector 286" o:spid="_x0000_s1026" type="#_x0000_t32" style="position:absolute;margin-left:208.2pt;margin-top:320.9pt;width:10.4pt;height:5.6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" strokecolor="#4472c4"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57568" behindDoc="0" locked="0" layoutInCell="1" allowOverlap="1" wp14:anchorId="06F0B033" wp14:editId="5AA44B86">
                <wp:simplePos x="0" y="0"/>
                <wp:positionH relativeFrom="column">
                  <wp:posOffset>2626095</wp:posOffset>
                </wp:positionH>
                <wp:positionV relativeFrom="paragraph">
                  <wp:posOffset>3694845</wp:posOffset>
                </wp:positionV>
                <wp:extent cx="132139" cy="71512"/>
                <wp:effectExtent l="0" t="0" r="58420" b="62230"/>
                <wp:wrapNone/>
                <wp:docPr id="285" name="Straight Arrow Connector 285"/>
                <wp:cNvGraphicFramePr/>
                <a:graphic xmlns:a="http://schemas.openxmlformats.org/drawingml/2006/main">
                  <a:graphicData uri="http://schemas.microsoft.com/office/word/2010/wordprocessingShape">
                    <wps:wsp>
                      <wps:cNvCnPr/>
                      <wps:spPr>
                        <a:xfrm>
                          <a:off x="0" y="0"/>
                          <a:ext cx="132139" cy="71512"/>
                        </a:xfrm>
                        <a:prstGeom prst="straightConnector1">
                          <a:avLst/>
                        </a:prstGeom>
                        <a:noFill/>
                        <a:ln w="6350" cap="flat" cmpd="sng" algn="ctr">
                          <a:solidFill>
                            <a:srgbClr val="4472C4"/>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40175427" id="Straight Arrow Connector 285" o:spid="_x0000_s1026" type="#_x0000_t32" style="position:absolute;margin-left:206.8pt;margin-top:290.95pt;width:10.4pt;height:5.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" strokecolor="#4472c4"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56544" behindDoc="0" locked="0" layoutInCell="1" allowOverlap="1" wp14:anchorId="6BF239F4" wp14:editId="46A64385">
                <wp:simplePos x="0" y="0"/>
                <wp:positionH relativeFrom="column">
                  <wp:posOffset>2634747</wp:posOffset>
                </wp:positionH>
                <wp:positionV relativeFrom="paragraph">
                  <wp:posOffset>3354048</wp:posOffset>
                </wp:positionV>
                <wp:extent cx="132139" cy="71512"/>
                <wp:effectExtent l="0" t="0" r="58420" b="62230"/>
                <wp:wrapNone/>
                <wp:docPr id="284" name="Straight Arrow Connector 284"/>
                <wp:cNvGraphicFramePr/>
                <a:graphic xmlns:a="http://schemas.openxmlformats.org/drawingml/2006/main">
                  <a:graphicData uri="http://schemas.microsoft.com/office/word/2010/wordprocessingShape">
                    <wps:wsp>
                      <wps:cNvCnPr/>
                      <wps:spPr>
                        <a:xfrm>
                          <a:off x="0" y="0"/>
                          <a:ext cx="132139" cy="71512"/>
                        </a:xfrm>
                        <a:prstGeom prst="straightConnector1">
                          <a:avLst/>
                        </a:prstGeom>
                        <a:noFill/>
                        <a:ln w="6350" cap="flat" cmpd="sng" algn="ctr">
                          <a:solidFill>
                            <a:srgbClr val="4472C4"/>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15646611" id="Straight Arrow Connector 284" o:spid="_x0000_s1026" type="#_x0000_t32" style="position:absolute;margin-left:207.45pt;margin-top:264.1pt;width:10.4pt;height:5.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" strokecolor="#4472c4"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54496" behindDoc="0" locked="0" layoutInCell="1" allowOverlap="1" wp14:anchorId="73792526" wp14:editId="099308DC">
                <wp:simplePos x="0" y="0"/>
                <wp:positionH relativeFrom="column">
                  <wp:posOffset>2615902</wp:posOffset>
                </wp:positionH>
                <wp:positionV relativeFrom="paragraph">
                  <wp:posOffset>3071645</wp:posOffset>
                </wp:positionV>
                <wp:extent cx="132139" cy="71512"/>
                <wp:effectExtent l="0" t="0" r="58420" b="62230"/>
                <wp:wrapNone/>
                <wp:docPr id="282" name="Straight Arrow Connector 282"/>
                <wp:cNvGraphicFramePr/>
                <a:graphic xmlns:a="http://schemas.openxmlformats.org/drawingml/2006/main">
                  <a:graphicData uri="http://schemas.microsoft.com/office/word/2010/wordprocessingShape">
                    <wps:wsp>
                      <wps:cNvCnPr/>
                      <wps:spPr>
                        <a:xfrm>
                          <a:off x="0" y="0"/>
                          <a:ext cx="132139" cy="71512"/>
                        </a:xfrm>
                        <a:prstGeom prst="straightConnector1">
                          <a:avLst/>
                        </a:prstGeom>
                        <a:noFill/>
                        <a:ln w="6350" cap="flat" cmpd="sng" algn="ctr">
                          <a:solidFill>
                            <a:srgbClr val="4472C4"/>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22FE6BC1" id="Straight Arrow Connector 282" o:spid="_x0000_s1026" type="#_x0000_t32" style="position:absolute;margin-left:206pt;margin-top:241.85pt;width:10.4pt;height:5.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" strokecolor="#4472c4"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34016" behindDoc="0" locked="0" layoutInCell="1" allowOverlap="1" wp14:anchorId="68C7A2AE" wp14:editId="4DB8E758">
                <wp:simplePos x="0" y="0"/>
                <wp:positionH relativeFrom="margin">
                  <wp:posOffset>3128009</wp:posOffset>
                </wp:positionH>
                <wp:positionV relativeFrom="paragraph">
                  <wp:posOffset>359410</wp:posOffset>
                </wp:positionV>
                <wp:extent cx="45719" cy="1417320"/>
                <wp:effectExtent l="38100" t="0" r="278765" b="68580"/>
                <wp:wrapNone/>
                <wp:docPr id="251" name="Connector: Curved 251"/>
                <wp:cNvGraphicFramePr/>
                <a:graphic xmlns:a="http://schemas.openxmlformats.org/drawingml/2006/main">
                  <a:graphicData uri="http://schemas.microsoft.com/office/word/2010/wordprocessingShape">
                    <wps:wsp>
                      <wps:cNvCnPr/>
                      <wps:spPr>
                        <a:xfrm flipH="1">
                          <a:off x="0" y="0"/>
                          <a:ext cx="45719" cy="1417320"/>
                        </a:xfrm>
                        <a:prstGeom prst="curvedConnector3">
                          <a:avLst>
                            <a:gd name="adj1" fmla="val -550725"/>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664680A1"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251" o:spid="_x0000_s1026" type="#_x0000_t38" style="position:absolute;margin-left:246.3pt;margin-top:28.3pt;width:3.6pt;height:111.6pt;flip:x;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" adj="-118957" strokecolor="#4472c4" strokeweight=".5pt">
                <v:stroke endarrow="block" joinstyle="miter"/>
                <w10:wrap anchorx="margin"/>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44256" behindDoc="0" locked="0" layoutInCell="1" allowOverlap="1" wp14:anchorId="498FF7A8" wp14:editId="331CB5F5">
                <wp:simplePos x="0" y="0"/>
                <wp:positionH relativeFrom="column">
                  <wp:posOffset>2670810</wp:posOffset>
                </wp:positionH>
                <wp:positionV relativeFrom="paragraph">
                  <wp:posOffset>3072130</wp:posOffset>
                </wp:positionV>
                <wp:extent cx="3810" cy="1036320"/>
                <wp:effectExtent l="0" t="0" r="34290" b="30480"/>
                <wp:wrapNone/>
                <wp:docPr id="264" name="Straight Connector 264"/>
                <wp:cNvGraphicFramePr/>
                <a:graphic xmlns:a="http://schemas.openxmlformats.org/drawingml/2006/main">
                  <a:graphicData uri="http://schemas.microsoft.com/office/word/2010/wordprocessingShape">
                    <wps:wsp>
                      <wps:cNvCnPr/>
                      <wps:spPr>
                        <a:xfrm flipH="1">
                          <a:off x="0" y="0"/>
                          <a:ext cx="3810" cy="1036320"/>
                        </a:xfrm>
                        <a:prstGeom prst="line">
                          <a:avLst/>
                        </a:prstGeom>
                        <a:noFill/>
                        <a:ln w="19050" cap="flat" cmpd="sng" algn="ctr">
                          <a:solidFill>
                            <a:srgbClr val="00B0F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0DE6736" id="Straight Connector 264" o:spid="_x0000_s1026" style="position:absolute;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3pt,241.9pt" to="210.6pt,32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" strokecolor="#00b0f0" strokeweight="1.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45280" behindDoc="0" locked="0" layoutInCell="1" allowOverlap="1" wp14:anchorId="6F7D4E3E" wp14:editId="352FA359">
                <wp:simplePos x="0" y="0"/>
                <wp:positionH relativeFrom="column">
                  <wp:posOffset>2263140</wp:posOffset>
                </wp:positionH>
                <wp:positionV relativeFrom="paragraph">
                  <wp:posOffset>3075940</wp:posOffset>
                </wp:positionV>
                <wp:extent cx="407670" cy="312420"/>
                <wp:effectExtent l="0" t="0" r="30480" b="30480"/>
                <wp:wrapNone/>
                <wp:docPr id="42" name="Straight Connector 42"/>
                <wp:cNvGraphicFramePr/>
                <a:graphic xmlns:a="http://schemas.openxmlformats.org/drawingml/2006/main">
                  <a:graphicData uri="http://schemas.microsoft.com/office/word/2010/wordprocessingShape">
                    <wps:wsp>
                      <wps:cNvCnPr/>
                      <wps:spPr>
                        <a:xfrm flipV="1">
                          <a:off x="0" y="0"/>
                          <a:ext cx="407670" cy="312420"/>
                        </a:xfrm>
                        <a:prstGeom prst="line">
                          <a:avLst/>
                        </a:prstGeom>
                        <a:noFill/>
                        <a:ln w="19050" cap="flat" cmpd="sng" algn="ctr">
                          <a:solidFill>
                            <a:srgbClr val="00B0F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6FB1F92" id="Straight Connector 42" o:spid="_x0000_s1026" style="position:absolute;flip: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2pt,242.2pt" to="210.3pt,266.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" strokecolor="#00b0f0" strokeweight="1.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42208" behindDoc="0" locked="0" layoutInCell="1" allowOverlap="1" wp14:anchorId="7F9A6CDD" wp14:editId="624F4AD3">
                <wp:simplePos x="0" y="0"/>
                <wp:positionH relativeFrom="column">
                  <wp:posOffset>2259330</wp:posOffset>
                </wp:positionH>
                <wp:positionV relativeFrom="paragraph">
                  <wp:posOffset>3392170</wp:posOffset>
                </wp:positionV>
                <wp:extent cx="0" cy="1032510"/>
                <wp:effectExtent l="0" t="0" r="38100" b="34290"/>
                <wp:wrapNone/>
                <wp:docPr id="262" name="Straight Connector 262"/>
                <wp:cNvGraphicFramePr/>
                <a:graphic xmlns:a="http://schemas.openxmlformats.org/drawingml/2006/main">
                  <a:graphicData uri="http://schemas.microsoft.com/office/word/2010/wordprocessingShape">
                    <wps:wsp>
                      <wps:cNvCnPr/>
                      <wps:spPr>
                        <a:xfrm flipH="1">
                          <a:off x="0" y="0"/>
                          <a:ext cx="0" cy="1032510"/>
                        </a:xfrm>
                        <a:prstGeom prst="line">
                          <a:avLst/>
                        </a:prstGeom>
                        <a:noFill/>
                        <a:ln w="19050" cap="flat" cmpd="sng" algn="ctr">
                          <a:solidFill>
                            <a:srgbClr val="00B0F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1D4E91C" id="Straight Connector 262" o:spid="_x0000_s1026" style="position:absolute;flip:x;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9pt,267.1pt" to="177.9pt,348.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" strokecolor="#00b0f0" strokeweight="1.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46304" behindDoc="0" locked="0" layoutInCell="1" allowOverlap="1" wp14:anchorId="16F67A44" wp14:editId="08BD2E9D">
                <wp:simplePos x="0" y="0"/>
                <wp:positionH relativeFrom="column">
                  <wp:posOffset>2256155</wp:posOffset>
                </wp:positionH>
                <wp:positionV relativeFrom="paragraph">
                  <wp:posOffset>4108450</wp:posOffset>
                </wp:positionV>
                <wp:extent cx="410845" cy="321310"/>
                <wp:effectExtent l="0" t="0" r="27305" b="21590"/>
                <wp:wrapNone/>
                <wp:docPr id="266" name="Straight Connector 266"/>
                <wp:cNvGraphicFramePr/>
                <a:graphic xmlns:a="http://schemas.openxmlformats.org/drawingml/2006/main">
                  <a:graphicData uri="http://schemas.microsoft.com/office/word/2010/wordprocessingShape">
                    <wps:wsp>
                      <wps:cNvCnPr/>
                      <wps:spPr>
                        <a:xfrm flipV="1">
                          <a:off x="0" y="0"/>
                          <a:ext cx="410845" cy="321310"/>
                        </a:xfrm>
                        <a:prstGeom prst="line">
                          <a:avLst/>
                        </a:prstGeom>
                        <a:noFill/>
                        <a:ln w="19050" cap="flat" cmpd="sng" algn="ctr">
                          <a:solidFill>
                            <a:srgbClr val="00B0F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E813144" id="Straight Connector 266" o:spid="_x0000_s1026" style="position:absolute;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7.65pt,323.5pt" to="210pt,34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" strokecolor="#00b0f0" strokeweight="1.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53472" behindDoc="0" locked="0" layoutInCell="1" allowOverlap="1" wp14:anchorId="5CB20171" wp14:editId="33EE4609">
                <wp:simplePos x="0" y="0"/>
                <wp:positionH relativeFrom="column">
                  <wp:posOffset>1775460</wp:posOffset>
                </wp:positionH>
                <wp:positionV relativeFrom="paragraph">
                  <wp:posOffset>3576320</wp:posOffset>
                </wp:positionV>
                <wp:extent cx="822960" cy="499110"/>
                <wp:effectExtent l="19050" t="19050" r="53340" b="53340"/>
                <wp:wrapNone/>
                <wp:docPr id="275" name="Straight Connector 275"/>
                <wp:cNvGraphicFramePr/>
                <a:graphic xmlns:a="http://schemas.openxmlformats.org/drawingml/2006/main">
                  <a:graphicData uri="http://schemas.microsoft.com/office/word/2010/wordprocessingShape">
                    <wps:wsp>
                      <wps:cNvCnPr/>
                      <wps:spPr>
                        <a:xfrm>
                          <a:off x="0" y="0"/>
                          <a:ext cx="822960" cy="499110"/>
                        </a:xfrm>
                        <a:prstGeom prst="line">
                          <a:avLst/>
                        </a:prstGeom>
                        <a:noFill/>
                        <a:ln w="57150" cap="flat" cmpd="sng" algn="ctr">
                          <a:solidFill>
                            <a:sysClr val="windowText" lastClr="000000"/>
                          </a:solidFill>
                          <a:prstDash val="solid"/>
                          <a:miter lim="800000"/>
                        </a:ln>
                        <a:effectLst/>
                      </wps:spPr>
                      <wps:bodyPr/>
                    </wps:wsp>
                  </a:graphicData>
                </a:graphic>
              </wp:anchor>
            </w:drawing>
          </mc:Choice>
          <mc:Fallback>
            <w:pict>
              <v:line w14:anchorId="0C340FBC" id="Straight Connector 275" o:spid="_x0000_s1026" style="position:absolute;z-index:251753472;visibility:visible;mso-wrap-style:square;mso-wrap-distance-left:9pt;mso-wrap-distance-top:0;mso-wrap-distance-right:9pt;mso-wrap-distance-bottom:0;mso-position-horizontal:absolute;mso-position-horizontal-relative:text;mso-position-vertical:absolute;mso-position-vertical-relative:text" from="139.8pt,281.6pt" to="204.6pt,320.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" strokecolor="windowText" strokeweight="4.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52448" behindDoc="0" locked="0" layoutInCell="1" allowOverlap="1" wp14:anchorId="57019605" wp14:editId="72E513FB">
                <wp:simplePos x="0" y="0"/>
                <wp:positionH relativeFrom="column">
                  <wp:posOffset>1824990</wp:posOffset>
                </wp:positionH>
                <wp:positionV relativeFrom="paragraph">
                  <wp:posOffset>759460</wp:posOffset>
                </wp:positionV>
                <wp:extent cx="822960" cy="499110"/>
                <wp:effectExtent l="19050" t="19050" r="53340" b="53340"/>
                <wp:wrapNone/>
                <wp:docPr id="273" name="Straight Connector 273"/>
                <wp:cNvGraphicFramePr/>
                <a:graphic xmlns:a="http://schemas.openxmlformats.org/drawingml/2006/main">
                  <a:graphicData uri="http://schemas.microsoft.com/office/word/2010/wordprocessingShape">
                    <wps:wsp>
                      <wps:cNvCnPr/>
                      <wps:spPr>
                        <a:xfrm>
                          <a:off x="0" y="0"/>
                          <a:ext cx="822960" cy="499110"/>
                        </a:xfrm>
                        <a:prstGeom prst="line">
                          <a:avLst/>
                        </a:prstGeom>
                        <a:noFill/>
                        <a:ln w="57150" cap="flat" cmpd="sng" algn="ctr">
                          <a:solidFill>
                            <a:sysClr val="windowText" lastClr="000000"/>
                          </a:solidFill>
                          <a:prstDash val="solid"/>
                          <a:miter lim="800000"/>
                        </a:ln>
                        <a:effectLst/>
                      </wps:spPr>
                      <wps:bodyPr/>
                    </wps:wsp>
                  </a:graphicData>
                </a:graphic>
              </wp:anchor>
            </w:drawing>
          </mc:Choice>
          <mc:Fallback>
            <w:pict>
              <v:line w14:anchorId="67126544" id="Straight Connector 273" o:spid="_x0000_s1026" style="position:absolute;z-index:251752448;visibility:visible;mso-wrap-style:square;mso-wrap-distance-left:9pt;mso-wrap-distance-top:0;mso-wrap-distance-right:9pt;mso-wrap-distance-bottom:0;mso-position-horizontal:absolute;mso-position-horizontal-relative:text;mso-position-vertical:absolute;mso-position-vertical-relative:text" from="143.7pt,59.8pt" to="208.5pt,9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" strokecolor="windowText" strokeweight="4.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51424" behindDoc="0" locked="0" layoutInCell="1" allowOverlap="1" wp14:anchorId="593C800A" wp14:editId="0108E337">
                <wp:simplePos x="0" y="0"/>
                <wp:positionH relativeFrom="column">
                  <wp:posOffset>1562100</wp:posOffset>
                </wp:positionH>
                <wp:positionV relativeFrom="paragraph">
                  <wp:posOffset>930910</wp:posOffset>
                </wp:positionV>
                <wp:extent cx="822960" cy="499110"/>
                <wp:effectExtent l="19050" t="19050" r="53340" b="53340"/>
                <wp:wrapNone/>
                <wp:docPr id="272" name="Straight Connector 272"/>
                <wp:cNvGraphicFramePr/>
                <a:graphic xmlns:a="http://schemas.openxmlformats.org/drawingml/2006/main">
                  <a:graphicData uri="http://schemas.microsoft.com/office/word/2010/wordprocessingShape">
                    <wps:wsp>
                      <wps:cNvCnPr/>
                      <wps:spPr>
                        <a:xfrm>
                          <a:off x="0" y="0"/>
                          <a:ext cx="822960" cy="499110"/>
                        </a:xfrm>
                        <a:prstGeom prst="line">
                          <a:avLst/>
                        </a:prstGeom>
                        <a:noFill/>
                        <a:ln w="57150" cap="flat" cmpd="sng" algn="ctr">
                          <a:solidFill>
                            <a:sysClr val="windowText" lastClr="000000"/>
                          </a:solidFill>
                          <a:prstDash val="solid"/>
                          <a:miter lim="800000"/>
                        </a:ln>
                        <a:effectLst/>
                      </wps:spPr>
                      <wps:bodyPr/>
                    </wps:wsp>
                  </a:graphicData>
                </a:graphic>
              </wp:anchor>
            </w:drawing>
          </mc:Choice>
          <mc:Fallback>
            <w:pict>
              <v:line w14:anchorId="5B7F32B0" id="Straight Connector 272"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123pt,73.3pt" to="187.8pt,112.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" strokecolor="windowText" strokeweight="4.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50400" behindDoc="0" locked="0" layoutInCell="1" allowOverlap="1" wp14:anchorId="4D0177D1" wp14:editId="4C5E67AA">
                <wp:simplePos x="0" y="0"/>
                <wp:positionH relativeFrom="column">
                  <wp:posOffset>1710690</wp:posOffset>
                </wp:positionH>
                <wp:positionV relativeFrom="paragraph">
                  <wp:posOffset>839470</wp:posOffset>
                </wp:positionV>
                <wp:extent cx="822960" cy="499110"/>
                <wp:effectExtent l="19050" t="19050" r="53340" b="53340"/>
                <wp:wrapNone/>
                <wp:docPr id="271" name="Straight Connector 271"/>
                <wp:cNvGraphicFramePr/>
                <a:graphic xmlns:a="http://schemas.openxmlformats.org/drawingml/2006/main">
                  <a:graphicData uri="http://schemas.microsoft.com/office/word/2010/wordprocessingShape">
                    <wps:wsp>
                      <wps:cNvCnPr/>
                      <wps:spPr>
                        <a:xfrm>
                          <a:off x="0" y="0"/>
                          <a:ext cx="822960" cy="499110"/>
                        </a:xfrm>
                        <a:prstGeom prst="line">
                          <a:avLst/>
                        </a:prstGeom>
                        <a:noFill/>
                        <a:ln w="57150" cap="flat" cmpd="sng" algn="ctr">
                          <a:solidFill>
                            <a:sysClr val="windowText" lastClr="000000"/>
                          </a:solidFill>
                          <a:prstDash val="solid"/>
                          <a:miter lim="800000"/>
                        </a:ln>
                        <a:effectLst/>
                      </wps:spPr>
                      <wps:bodyPr/>
                    </wps:wsp>
                  </a:graphicData>
                </a:graphic>
              </wp:anchor>
            </w:drawing>
          </mc:Choice>
          <mc:Fallback>
            <w:pict>
              <v:line w14:anchorId="7FBFF96D" id="Straight Connector 271"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134.7pt,66.1pt" to="199.5pt,10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" strokecolor="windowText" strokeweight="4.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49376" behindDoc="0" locked="0" layoutInCell="1" allowOverlap="1" wp14:anchorId="5CBBC8C9" wp14:editId="2B12B3AB">
                <wp:simplePos x="0" y="0"/>
                <wp:positionH relativeFrom="column">
                  <wp:posOffset>2695575</wp:posOffset>
                </wp:positionH>
                <wp:positionV relativeFrom="paragraph">
                  <wp:posOffset>275590</wp:posOffset>
                </wp:positionV>
                <wp:extent cx="49530" cy="45719"/>
                <wp:effectExtent l="0" t="0" r="64770" b="50165"/>
                <wp:wrapNone/>
                <wp:docPr id="270" name="Straight Arrow Connector 270"/>
                <wp:cNvGraphicFramePr/>
                <a:graphic xmlns:a="http://schemas.openxmlformats.org/drawingml/2006/main">
                  <a:graphicData uri="http://schemas.microsoft.com/office/word/2010/wordprocessingShape">
                    <wps:wsp>
                      <wps:cNvCnPr/>
                      <wps:spPr>
                        <a:xfrm>
                          <a:off x="0" y="0"/>
                          <a:ext cx="49530" cy="45719"/>
                        </a:xfrm>
                        <a:prstGeom prst="straightConnector1">
                          <a:avLst/>
                        </a:prstGeom>
                        <a:noFill/>
                        <a:ln w="6350" cap="flat" cmpd="sng" algn="ctr">
                          <a:solidFill>
                            <a:srgbClr val="4472C4"/>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79E3C701" id="Straight Arrow Connector 270" o:spid="_x0000_s1026" type="#_x0000_t32" style="position:absolute;margin-left:212.25pt;margin-top:21.7pt;width:3.9pt;height:3.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" strokecolor="#4472c4"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48352" behindDoc="0" locked="0" layoutInCell="1" allowOverlap="1" wp14:anchorId="07836923" wp14:editId="5765182A">
                <wp:simplePos x="0" y="0"/>
                <wp:positionH relativeFrom="column">
                  <wp:posOffset>2575560</wp:posOffset>
                </wp:positionH>
                <wp:positionV relativeFrom="paragraph">
                  <wp:posOffset>382270</wp:posOffset>
                </wp:positionV>
                <wp:extent cx="49530" cy="45719"/>
                <wp:effectExtent l="0" t="0" r="64770" b="50165"/>
                <wp:wrapNone/>
                <wp:docPr id="269" name="Straight Arrow Connector 269"/>
                <wp:cNvGraphicFramePr/>
                <a:graphic xmlns:a="http://schemas.openxmlformats.org/drawingml/2006/main">
                  <a:graphicData uri="http://schemas.microsoft.com/office/word/2010/wordprocessingShape">
                    <wps:wsp>
                      <wps:cNvCnPr/>
                      <wps:spPr>
                        <a:xfrm>
                          <a:off x="0" y="0"/>
                          <a:ext cx="49530" cy="45719"/>
                        </a:xfrm>
                        <a:prstGeom prst="straightConnector1">
                          <a:avLst/>
                        </a:prstGeom>
                        <a:noFill/>
                        <a:ln w="6350" cap="flat" cmpd="sng" algn="ctr">
                          <a:solidFill>
                            <a:srgbClr val="4472C4"/>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520BB7D1" id="Straight Arrow Connector 269" o:spid="_x0000_s1026" type="#_x0000_t32" style="position:absolute;margin-left:202.8pt;margin-top:30.1pt;width:3.9pt;height:3.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" strokecolor="#4472c4"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47328" behindDoc="0" locked="0" layoutInCell="1" allowOverlap="1" wp14:anchorId="5C5CE2CA" wp14:editId="72754FEC">
                <wp:simplePos x="0" y="0"/>
                <wp:positionH relativeFrom="column">
                  <wp:posOffset>2434590</wp:posOffset>
                </wp:positionH>
                <wp:positionV relativeFrom="paragraph">
                  <wp:posOffset>481330</wp:posOffset>
                </wp:positionV>
                <wp:extent cx="49530" cy="45719"/>
                <wp:effectExtent l="0" t="0" r="64770" b="50165"/>
                <wp:wrapNone/>
                <wp:docPr id="268" name="Straight Arrow Connector 268"/>
                <wp:cNvGraphicFramePr/>
                <a:graphic xmlns:a="http://schemas.openxmlformats.org/drawingml/2006/main">
                  <a:graphicData uri="http://schemas.microsoft.com/office/word/2010/wordprocessingShape">
                    <wps:wsp>
                      <wps:cNvCnPr/>
                      <wps:spPr>
                        <a:xfrm>
                          <a:off x="0" y="0"/>
                          <a:ext cx="49530" cy="45719"/>
                        </a:xfrm>
                        <a:prstGeom prst="straightConnector1">
                          <a:avLst/>
                        </a:prstGeom>
                        <a:noFill/>
                        <a:ln w="6350" cap="flat" cmpd="sng" algn="ctr">
                          <a:solidFill>
                            <a:srgbClr val="4472C4"/>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3B50A562" id="Straight Arrow Connector 268" o:spid="_x0000_s1026" type="#_x0000_t32" style="position:absolute;margin-left:191.7pt;margin-top:37.9pt;width:3.9pt;height:3.6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" strokecolor="#4472c4"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35040" behindDoc="0" locked="0" layoutInCell="1" allowOverlap="1" wp14:anchorId="19880A32" wp14:editId="12FBE494">
                <wp:simplePos x="0" y="0"/>
                <wp:positionH relativeFrom="column">
                  <wp:posOffset>2308860</wp:posOffset>
                </wp:positionH>
                <wp:positionV relativeFrom="paragraph">
                  <wp:posOffset>599440</wp:posOffset>
                </wp:positionV>
                <wp:extent cx="49530" cy="45719"/>
                <wp:effectExtent l="0" t="0" r="64770" b="50165"/>
                <wp:wrapNone/>
                <wp:docPr id="253" name="Straight Arrow Connector 253"/>
                <wp:cNvGraphicFramePr/>
                <a:graphic xmlns:a="http://schemas.openxmlformats.org/drawingml/2006/main">
                  <a:graphicData uri="http://schemas.microsoft.com/office/word/2010/wordprocessingShape">
                    <wps:wsp>
                      <wps:cNvCnPr/>
                      <wps:spPr>
                        <a:xfrm>
                          <a:off x="0" y="0"/>
                          <a:ext cx="49530" cy="45719"/>
                        </a:xfrm>
                        <a:prstGeom prst="straightConnector1">
                          <a:avLst/>
                        </a:prstGeom>
                        <a:noFill/>
                        <a:ln w="6350" cap="flat" cmpd="sng" algn="ctr">
                          <a:solidFill>
                            <a:srgbClr val="4472C4"/>
                          </a:solidFill>
                          <a:prstDash val="solid"/>
                          <a:miter lim="800000"/>
                          <a:headEnd w="sm" len="sm"/>
                          <a:tailEnd type="triangle" w="sm" len="sm"/>
                        </a:ln>
                        <a:effectLst/>
                      </wps:spPr>
                      <wps:bodyPr/>
                    </wps:wsp>
                  </a:graphicData>
                </a:graphic>
                <wp14:sizeRelH relativeFrom="margin">
                  <wp14:pctWidth>0</wp14:pctWidth>
                </wp14:sizeRelH>
                <wp14:sizeRelV relativeFrom="margin">
                  <wp14:pctHeight>0</wp14:pctHeight>
                </wp14:sizeRelV>
              </wp:anchor>
            </w:drawing>
          </mc:Choice>
          <mc:Fallback>
            <w:pict>
              <v:shape w14:anchorId="66EC2152" id="Straight Arrow Connector 253" o:spid="_x0000_s1026" type="#_x0000_t32" style="position:absolute;margin-left:181.8pt;margin-top:47.2pt;width:3.9pt;height:3.6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" strokecolor="#4472c4" strokeweight=".5pt">
                <v:stroke startarrowwidth="narrow" startarrowlength="short" endarrow="block" endarrowwidth="narrow" endarrowlength="short"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36064" behindDoc="0" locked="0" layoutInCell="1" allowOverlap="1" wp14:anchorId="647CAF05" wp14:editId="1E5347EF">
                <wp:simplePos x="0" y="0"/>
                <wp:positionH relativeFrom="column">
                  <wp:posOffset>2552700</wp:posOffset>
                </wp:positionH>
                <wp:positionV relativeFrom="paragraph">
                  <wp:posOffset>1216660</wp:posOffset>
                </wp:positionV>
                <wp:extent cx="152400" cy="87630"/>
                <wp:effectExtent l="38100" t="38100" r="19050" b="26670"/>
                <wp:wrapNone/>
                <wp:docPr id="256" name="Straight Arrow Connector 256"/>
                <wp:cNvGraphicFramePr/>
                <a:graphic xmlns:a="http://schemas.openxmlformats.org/drawingml/2006/main">
                  <a:graphicData uri="http://schemas.microsoft.com/office/word/2010/wordprocessingShape">
                    <wps:wsp>
                      <wps:cNvCnPr/>
                      <wps:spPr>
                        <a:xfrm flipH="1" flipV="1">
                          <a:off x="0" y="0"/>
                          <a:ext cx="152400" cy="87630"/>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8B6DAC7" id="Straight Arrow Connector 256" o:spid="_x0000_s1026" type="#_x0000_t32" style="position:absolute;margin-left:201pt;margin-top:95.8pt;width:12pt;height:6.9pt;flip:x 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" strokecolor="red" strokeweight=".5pt">
                <v:stroke endarrow="block"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39136" behindDoc="0" locked="0" layoutInCell="1" allowOverlap="1" wp14:anchorId="7BFB4BA0" wp14:editId="729134FB">
                <wp:simplePos x="0" y="0"/>
                <wp:positionH relativeFrom="column">
                  <wp:posOffset>2442210</wp:posOffset>
                </wp:positionH>
                <wp:positionV relativeFrom="paragraph">
                  <wp:posOffset>1330960</wp:posOffset>
                </wp:positionV>
                <wp:extent cx="114300" cy="87630"/>
                <wp:effectExtent l="38100" t="38100" r="19050" b="26670"/>
                <wp:wrapNone/>
                <wp:docPr id="43" name="Straight Arrow Connector 43"/>
                <wp:cNvGraphicFramePr/>
                <a:graphic xmlns:a="http://schemas.openxmlformats.org/drawingml/2006/main">
                  <a:graphicData uri="http://schemas.microsoft.com/office/word/2010/wordprocessingShape">
                    <wps:wsp>
                      <wps:cNvCnPr/>
                      <wps:spPr>
                        <a:xfrm flipH="1" flipV="1">
                          <a:off x="0" y="0"/>
                          <a:ext cx="114300" cy="87630"/>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E185A02" id="Straight Arrow Connector 43" o:spid="_x0000_s1026" type="#_x0000_t32" style="position:absolute;margin-left:192.3pt;margin-top:104.8pt;width:9pt;height:6.9pt;flip:x 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" strokecolor="red" strokeweight=".5pt">
                <v:stroke endarrow="block"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38112" behindDoc="0" locked="0" layoutInCell="1" allowOverlap="1" wp14:anchorId="47AA64C3" wp14:editId="6EE8761D">
                <wp:simplePos x="0" y="0"/>
                <wp:positionH relativeFrom="column">
                  <wp:posOffset>2308860</wp:posOffset>
                </wp:positionH>
                <wp:positionV relativeFrom="paragraph">
                  <wp:posOffset>1441450</wp:posOffset>
                </wp:positionV>
                <wp:extent cx="121920" cy="80010"/>
                <wp:effectExtent l="38100" t="38100" r="30480" b="34290"/>
                <wp:wrapNone/>
                <wp:docPr id="258" name="Straight Arrow Connector 258"/>
                <wp:cNvGraphicFramePr/>
                <a:graphic xmlns:a="http://schemas.openxmlformats.org/drawingml/2006/main">
                  <a:graphicData uri="http://schemas.microsoft.com/office/word/2010/wordprocessingShape">
                    <wps:wsp>
                      <wps:cNvCnPr/>
                      <wps:spPr>
                        <a:xfrm flipH="1" flipV="1">
                          <a:off x="0" y="0"/>
                          <a:ext cx="121920" cy="80010"/>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5095207" id="Straight Arrow Connector 258" o:spid="_x0000_s1026" type="#_x0000_t32" style="position:absolute;margin-left:181.8pt;margin-top:113.5pt;width:9.6pt;height:6.3pt;flip:x 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" strokecolor="red" strokeweight=".5pt">
                <v:stroke endarrow="block"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37088" behindDoc="0" locked="0" layoutInCell="1" allowOverlap="1" wp14:anchorId="6708183D" wp14:editId="3C96D6F8">
                <wp:simplePos x="0" y="0"/>
                <wp:positionH relativeFrom="column">
                  <wp:posOffset>2167890</wp:posOffset>
                </wp:positionH>
                <wp:positionV relativeFrom="paragraph">
                  <wp:posOffset>1529080</wp:posOffset>
                </wp:positionV>
                <wp:extent cx="144780" cy="99060"/>
                <wp:effectExtent l="38100" t="38100" r="26670" b="34290"/>
                <wp:wrapNone/>
                <wp:docPr id="257" name="Straight Arrow Connector 257"/>
                <wp:cNvGraphicFramePr/>
                <a:graphic xmlns:a="http://schemas.openxmlformats.org/drawingml/2006/main">
                  <a:graphicData uri="http://schemas.microsoft.com/office/word/2010/wordprocessingShape">
                    <wps:wsp>
                      <wps:cNvCnPr/>
                      <wps:spPr>
                        <a:xfrm flipH="1" flipV="1">
                          <a:off x="0" y="0"/>
                          <a:ext cx="144780" cy="99060"/>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A09D3E7" id="Straight Arrow Connector 257" o:spid="_x0000_s1026" type="#_x0000_t32" style="position:absolute;margin-left:170.7pt;margin-top:120.4pt;width:11.4pt;height:7.8pt;flip:x 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" strokecolor="red" strokeweight=".5pt">
                <v:stroke endarrow="block"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43232" behindDoc="0" locked="0" layoutInCell="1" allowOverlap="1" wp14:anchorId="01C1B6C6" wp14:editId="7F8D72C3">
                <wp:simplePos x="0" y="0"/>
                <wp:positionH relativeFrom="margin">
                  <wp:posOffset>2022563</wp:posOffset>
                </wp:positionH>
                <wp:positionV relativeFrom="paragraph">
                  <wp:posOffset>3306713</wp:posOffset>
                </wp:positionV>
                <wp:extent cx="804918" cy="1070411"/>
                <wp:effectExtent l="38100" t="0" r="433705" b="92075"/>
                <wp:wrapNone/>
                <wp:docPr id="263" name="Connector: Curved 263"/>
                <wp:cNvGraphicFramePr/>
                <a:graphic xmlns:a="http://schemas.openxmlformats.org/drawingml/2006/main">
                  <a:graphicData uri="http://schemas.microsoft.com/office/word/2010/wordprocessingShape">
                    <wps:wsp>
                      <wps:cNvCnPr/>
                      <wps:spPr>
                        <a:xfrm flipH="1">
                          <a:off x="0" y="0"/>
                          <a:ext cx="804918" cy="1070411"/>
                        </a:xfrm>
                        <a:prstGeom prst="curvedConnector3">
                          <a:avLst>
                            <a:gd name="adj1" fmla="val -51427"/>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186EAEA" id="Connector: Curved 263" o:spid="_x0000_s1026" type="#_x0000_t38" style="position:absolute;margin-left:159.25pt;margin-top:260.35pt;width:63.4pt;height:84.3pt;flip:x;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" adj="-11108" strokecolor="#4472c4" strokeweight=".5pt">
                <v:stroke endarrow="block" joinstyle="miter"/>
                <w10:wrap anchorx="margin"/>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41184" behindDoc="0" locked="0" layoutInCell="1" allowOverlap="1" wp14:anchorId="7078A2D1" wp14:editId="5F0B2622">
                <wp:simplePos x="0" y="0"/>
                <wp:positionH relativeFrom="column">
                  <wp:posOffset>2308751</wp:posOffset>
                </wp:positionH>
                <wp:positionV relativeFrom="paragraph">
                  <wp:posOffset>1716456</wp:posOffset>
                </wp:positionV>
                <wp:extent cx="749721" cy="238350"/>
                <wp:effectExtent l="0" t="0" r="0" b="9525"/>
                <wp:wrapNone/>
                <wp:docPr id="261" name="Text Box 261"/>
                <wp:cNvGraphicFramePr/>
                <a:graphic xmlns:a="http://schemas.openxmlformats.org/drawingml/2006/main">
                  <a:graphicData uri="http://schemas.microsoft.com/office/word/2010/wordprocessingShape">
                    <wps:wsp>
                      <wps:cNvSpPr txBox="1"/>
                      <wps:spPr>
                        <a:xfrm>
                          <a:off x="0" y="0"/>
                          <a:ext cx="749721" cy="238350"/>
                        </a:xfrm>
                        <a:prstGeom prst="rect">
                          <a:avLst/>
                        </a:prstGeom>
                        <a:solidFill>
                          <a:sysClr val="window" lastClr="FFFFFF"/>
                        </a:solidFill>
                        <a:ln w="6350">
                          <a:noFill/>
                        </a:ln>
                      </wps:spPr>
                      <wps:txbx>
                        <w:txbxContent>
                          <w:p w14:paraId="10119561" w14:textId="77777777" w:rsidR="00F0622B" w:rsidRPr="00650857" w:rsidRDefault="00F0622B" w:rsidP="00F0622B">
                            <w:pPr>
                              <w:rPr>
                                <w:sz w:val="14"/>
                                <w:szCs w:val="14"/>
                              </w:rPr>
                            </w:pPr>
                            <w:r>
                              <w:rPr>
                                <w:sz w:val="14"/>
                                <w:szCs w:val="14"/>
                              </w:rPr>
                              <w:t>Compre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8A2D1" id="Text Box 261" o:spid="_x0000_s1030" type="#_x0000_t202" style="position:absolute;left:0;text-align:left;margin-left:181.8pt;margin-top:135.15pt;width:59.05pt;height:18.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" fillcolor="window" stroked="f" strokeweight=".5pt">
                <v:textbox>
                  <w:txbxContent>
                    <w:p w14:paraId="10119561" w14:textId="77777777" w:rsidR="00F0622B" w:rsidRPr="00650857" w:rsidRDefault="00F0622B" w:rsidP="00F0622B">
                      <w:pPr>
                        <w:rPr>
                          <w:sz w:val="14"/>
                          <w:szCs w:val="14"/>
                        </w:rPr>
                      </w:pPr>
                      <w:r>
                        <w:rPr>
                          <w:sz w:val="14"/>
                          <w:szCs w:val="14"/>
                        </w:rPr>
                        <w:t>Compression</w:t>
                      </w:r>
                    </w:p>
                  </w:txbxContent>
                </v:textbox>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40160" behindDoc="0" locked="0" layoutInCell="1" allowOverlap="1" wp14:anchorId="49C2CA15" wp14:editId="50CF5867">
                <wp:simplePos x="0" y="0"/>
                <wp:positionH relativeFrom="column">
                  <wp:posOffset>2841791</wp:posOffset>
                </wp:positionH>
                <wp:positionV relativeFrom="paragraph">
                  <wp:posOffset>117341</wp:posOffset>
                </wp:positionV>
                <wp:extent cx="580709" cy="238350"/>
                <wp:effectExtent l="0" t="0" r="0" b="9525"/>
                <wp:wrapNone/>
                <wp:docPr id="260" name="Text Box 260"/>
                <wp:cNvGraphicFramePr/>
                <a:graphic xmlns:a="http://schemas.openxmlformats.org/drawingml/2006/main">
                  <a:graphicData uri="http://schemas.microsoft.com/office/word/2010/wordprocessingShape">
                    <wps:wsp>
                      <wps:cNvSpPr txBox="1"/>
                      <wps:spPr>
                        <a:xfrm>
                          <a:off x="0" y="0"/>
                          <a:ext cx="580709" cy="238350"/>
                        </a:xfrm>
                        <a:prstGeom prst="rect">
                          <a:avLst/>
                        </a:prstGeom>
                        <a:solidFill>
                          <a:sysClr val="window" lastClr="FFFFFF"/>
                        </a:solidFill>
                        <a:ln w="6350">
                          <a:noFill/>
                        </a:ln>
                      </wps:spPr>
                      <wps:txbx>
                        <w:txbxContent>
                          <w:p w14:paraId="0D9C6429" w14:textId="77777777" w:rsidR="00F0622B" w:rsidRPr="00650857" w:rsidRDefault="00F0622B" w:rsidP="00F0622B">
                            <w:pPr>
                              <w:rPr>
                                <w:sz w:val="14"/>
                                <w:szCs w:val="14"/>
                              </w:rPr>
                            </w:pPr>
                            <w:r w:rsidRPr="00650857">
                              <w:rPr>
                                <w:sz w:val="14"/>
                                <w:szCs w:val="14"/>
                              </w:rPr>
                              <w:t>Ten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2CA15" id="Text Box 260" o:spid="_x0000_s1031" type="#_x0000_t202" style="position:absolute;left:0;text-align:left;margin-left:223.75pt;margin-top:9.25pt;width:45.75pt;height:18.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" fillcolor="window" stroked="f" strokeweight=".5pt">
                <v:textbox>
                  <w:txbxContent>
                    <w:p w14:paraId="0D9C6429" w14:textId="77777777" w:rsidR="00F0622B" w:rsidRPr="00650857" w:rsidRDefault="00F0622B" w:rsidP="00F0622B">
                      <w:pPr>
                        <w:rPr>
                          <w:sz w:val="14"/>
                          <w:szCs w:val="14"/>
                        </w:rPr>
                      </w:pPr>
                      <w:r w:rsidRPr="00650857">
                        <w:rPr>
                          <w:sz w:val="14"/>
                          <w:szCs w:val="14"/>
                        </w:rPr>
                        <w:t>Tension</w:t>
                      </w:r>
                    </w:p>
                  </w:txbxContent>
                </v:textbox>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32992" behindDoc="0" locked="0" layoutInCell="1" allowOverlap="1" wp14:anchorId="3D7F39EA" wp14:editId="54DD9F52">
                <wp:simplePos x="0" y="0"/>
                <wp:positionH relativeFrom="column">
                  <wp:posOffset>2165741</wp:posOffset>
                </wp:positionH>
                <wp:positionV relativeFrom="paragraph">
                  <wp:posOffset>1231087</wp:posOffset>
                </wp:positionV>
                <wp:extent cx="389668" cy="299022"/>
                <wp:effectExtent l="0" t="0" r="29845" b="25400"/>
                <wp:wrapNone/>
                <wp:docPr id="250" name="Straight Connector 250"/>
                <wp:cNvGraphicFramePr/>
                <a:graphic xmlns:a="http://schemas.openxmlformats.org/drawingml/2006/main">
                  <a:graphicData uri="http://schemas.microsoft.com/office/word/2010/wordprocessingShape">
                    <wps:wsp>
                      <wps:cNvCnPr/>
                      <wps:spPr>
                        <a:xfrm flipV="1">
                          <a:off x="0" y="0"/>
                          <a:ext cx="389668" cy="299022"/>
                        </a:xfrm>
                        <a:prstGeom prst="line">
                          <a:avLst/>
                        </a:prstGeom>
                        <a:noFill/>
                        <a:ln w="19050" cap="flat" cmpd="sng" algn="ctr">
                          <a:solidFill>
                            <a:srgbClr val="00B0F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D925D60" id="Straight Connector 250" o:spid="_x0000_s1026" style="position:absolute;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5pt,96.95pt" to="201.25pt,12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" strokecolor="#00b0f0" strokeweight="1.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31968" behindDoc="0" locked="0" layoutInCell="1" allowOverlap="1" wp14:anchorId="5535FA68" wp14:editId="12D45E05">
                <wp:simplePos x="0" y="0"/>
                <wp:positionH relativeFrom="column">
                  <wp:posOffset>2555646</wp:posOffset>
                </wp:positionH>
                <wp:positionV relativeFrom="paragraph">
                  <wp:posOffset>312354</wp:posOffset>
                </wp:positionV>
                <wp:extent cx="182137" cy="905359"/>
                <wp:effectExtent l="0" t="0" r="27940" b="28575"/>
                <wp:wrapNone/>
                <wp:docPr id="249" name="Straight Connector 249"/>
                <wp:cNvGraphicFramePr/>
                <a:graphic xmlns:a="http://schemas.openxmlformats.org/drawingml/2006/main">
                  <a:graphicData uri="http://schemas.microsoft.com/office/word/2010/wordprocessingShape">
                    <wps:wsp>
                      <wps:cNvCnPr/>
                      <wps:spPr>
                        <a:xfrm flipH="1">
                          <a:off x="0" y="0"/>
                          <a:ext cx="182137" cy="905359"/>
                        </a:xfrm>
                        <a:prstGeom prst="line">
                          <a:avLst/>
                        </a:prstGeom>
                        <a:noFill/>
                        <a:ln w="19050" cap="flat" cmpd="sng" algn="ctr">
                          <a:solidFill>
                            <a:srgbClr val="00B0F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D3CD57C" id="Straight Connector 249" o:spid="_x0000_s1026" style="position:absolute;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25pt,24.6pt" to="215.6pt,9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" strokecolor="#00b0f0" strokeweight="1.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30944" behindDoc="0" locked="0" layoutInCell="1" allowOverlap="1" wp14:anchorId="7827B16A" wp14:editId="25CE3A47">
                <wp:simplePos x="0" y="0"/>
                <wp:positionH relativeFrom="column">
                  <wp:posOffset>2165741</wp:posOffset>
                </wp:positionH>
                <wp:positionV relativeFrom="paragraph">
                  <wp:posOffset>610938</wp:posOffset>
                </wp:positionV>
                <wp:extent cx="169013" cy="936505"/>
                <wp:effectExtent l="0" t="0" r="21590" b="35560"/>
                <wp:wrapNone/>
                <wp:docPr id="248" name="Straight Connector 248"/>
                <wp:cNvGraphicFramePr/>
                <a:graphic xmlns:a="http://schemas.openxmlformats.org/drawingml/2006/main">
                  <a:graphicData uri="http://schemas.microsoft.com/office/word/2010/wordprocessingShape">
                    <wps:wsp>
                      <wps:cNvCnPr/>
                      <wps:spPr>
                        <a:xfrm flipH="1">
                          <a:off x="0" y="0"/>
                          <a:ext cx="169013" cy="936505"/>
                        </a:xfrm>
                        <a:prstGeom prst="line">
                          <a:avLst/>
                        </a:prstGeom>
                        <a:noFill/>
                        <a:ln w="19050" cap="flat" cmpd="sng" algn="ctr">
                          <a:solidFill>
                            <a:srgbClr val="00B0F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6B8357C" id="Straight Connector 248" o:spid="_x0000_s1026" style="position:absolute;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5pt,48.1pt" to="183.85pt,121.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" strokecolor="#00b0f0" strokeweight="1.5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29920" behindDoc="0" locked="0" layoutInCell="1" allowOverlap="1" wp14:anchorId="739E788D" wp14:editId="2183B35C">
                <wp:simplePos x="0" y="0"/>
                <wp:positionH relativeFrom="column">
                  <wp:posOffset>2347755</wp:posOffset>
                </wp:positionH>
                <wp:positionV relativeFrom="paragraph">
                  <wp:posOffset>303686</wp:posOffset>
                </wp:positionV>
                <wp:extent cx="403029" cy="316357"/>
                <wp:effectExtent l="0" t="0" r="35560" b="26670"/>
                <wp:wrapNone/>
                <wp:docPr id="247" name="Straight Connector 247"/>
                <wp:cNvGraphicFramePr/>
                <a:graphic xmlns:a="http://schemas.openxmlformats.org/drawingml/2006/main">
                  <a:graphicData uri="http://schemas.microsoft.com/office/word/2010/wordprocessingShape">
                    <wps:wsp>
                      <wps:cNvCnPr/>
                      <wps:spPr>
                        <a:xfrm flipV="1">
                          <a:off x="0" y="0"/>
                          <a:ext cx="403029" cy="316357"/>
                        </a:xfrm>
                        <a:prstGeom prst="line">
                          <a:avLst/>
                        </a:prstGeom>
                        <a:noFill/>
                        <a:ln w="19050" cap="flat" cmpd="sng" algn="ctr">
                          <a:solidFill>
                            <a:srgbClr val="00B0F0"/>
                          </a:solidFill>
                          <a:prstDash val="solid"/>
                          <a:miter lim="800000"/>
                        </a:ln>
                        <a:effectLst/>
                      </wps:spPr>
                      <wps:bodyPr/>
                    </wps:wsp>
                  </a:graphicData>
                </a:graphic>
              </wp:anchor>
            </w:drawing>
          </mc:Choice>
          <mc:Fallback>
            <w:pict>
              <v:line w14:anchorId="6E8AE37C" id="Straight Connector 247" o:spid="_x0000_s1026" style="position:absolute;flip:y;z-index:251729920;visibility:visible;mso-wrap-style:square;mso-wrap-distance-left:9pt;mso-wrap-distance-top:0;mso-wrap-distance-right:9pt;mso-wrap-distance-bottom:0;mso-position-horizontal:absolute;mso-position-horizontal-relative:text;mso-position-vertical:absolute;mso-position-vertical-relative:text" from="184.85pt,23.9pt" to="216.6pt,4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" strokecolor="#00b0f0" strokeweight="1.5pt">
                <v:stroke joinstyle="miter"/>
              </v:line>
            </w:pict>
          </mc:Fallback>
        </mc:AlternateContent>
      </w:r>
    </w:p>
    <w:p w14:paraId="572A90A2"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p>
    <w:p w14:paraId="16FB6C0C"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p>
    <w:p w14:paraId="466CCFFE"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p>
    <w:p w14:paraId="57740FA0" w14:textId="77777777" w:rsidR="00F0622B" w:rsidRPr="00F0622B" w:rsidRDefault="00F0622B" w:rsidP="00F0622B">
      <w:pPr>
        <w:tabs>
          <w:tab w:val="left" w:pos="-360"/>
        </w:tabs>
        <w:spacing w:after="160" w:line="259" w:lineRule="auto"/>
        <w:jc w:val="center"/>
        <w:rPr>
          <w:rFonts w:ascii="Calibri" w:eastAsia="Calibri" w:hAnsi="Calibri" w:cs="Arial"/>
          <w:noProof/>
          <w:sz w:val="22"/>
          <w:szCs w:val="22"/>
        </w:rPr>
      </w:pPr>
    </w:p>
    <w:p w14:paraId="1A884A7D" w14:textId="77777777" w:rsidR="00F0622B" w:rsidRPr="00F0622B" w:rsidRDefault="00F0622B" w:rsidP="00F0622B">
      <w:pPr>
        <w:tabs>
          <w:tab w:val="left" w:pos="-360"/>
        </w:tabs>
        <w:spacing w:after="160" w:line="259" w:lineRule="auto"/>
        <w:jc w:val="center"/>
        <w:rPr>
          <w:rFonts w:ascii="Calibri" w:hAnsi="Calibri" w:cs="Arial"/>
          <w:sz w:val="22"/>
          <w:szCs w:val="22"/>
        </w:rPr>
      </w:pPr>
    </w:p>
    <w:p w14:paraId="799E5D52" w14:textId="77777777" w:rsidR="00F0622B" w:rsidRPr="00F0622B" w:rsidRDefault="00F0622B" w:rsidP="00F0622B">
      <w:pPr>
        <w:tabs>
          <w:tab w:val="left" w:pos="-360"/>
        </w:tabs>
        <w:spacing w:after="160" w:line="259" w:lineRule="auto"/>
        <w:jc w:val="both"/>
        <w:rPr>
          <w:rFonts w:ascii="Calibri" w:hAnsi="Calibri" w:cs="Arial"/>
          <w:sz w:val="22"/>
          <w:szCs w:val="22"/>
        </w:rPr>
      </w:pPr>
    </w:p>
    <w:p w14:paraId="4B6F10AB"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7EDF4FF3"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580B29B1"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3F4B546D"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ascii="Calibri" w:eastAsia="Calibri" w:hAnsi="Calibri" w:cs="Arial"/>
          <w:noProof/>
          <w:sz w:val="22"/>
          <w:szCs w:val="22"/>
        </w:rPr>
        <mc:AlternateContent>
          <mc:Choice Requires="wps">
            <w:drawing>
              <wp:anchor distT="0" distB="0" distL="114300" distR="114300" simplePos="0" relativeHeight="251764736" behindDoc="0" locked="0" layoutInCell="1" allowOverlap="1" wp14:anchorId="548486E5" wp14:editId="7B37DB0D">
                <wp:simplePos x="0" y="0"/>
                <wp:positionH relativeFrom="margin">
                  <wp:align>center</wp:align>
                </wp:positionH>
                <wp:positionV relativeFrom="paragraph">
                  <wp:posOffset>104742</wp:posOffset>
                </wp:positionV>
                <wp:extent cx="580709" cy="238350"/>
                <wp:effectExtent l="0" t="0" r="0" b="9525"/>
                <wp:wrapNone/>
                <wp:docPr id="293" name="Text Box 293"/>
                <wp:cNvGraphicFramePr/>
                <a:graphic xmlns:a="http://schemas.openxmlformats.org/drawingml/2006/main">
                  <a:graphicData uri="http://schemas.microsoft.com/office/word/2010/wordprocessingShape">
                    <wps:wsp>
                      <wps:cNvSpPr txBox="1"/>
                      <wps:spPr>
                        <a:xfrm>
                          <a:off x="0" y="0"/>
                          <a:ext cx="580709" cy="238350"/>
                        </a:xfrm>
                        <a:prstGeom prst="rect">
                          <a:avLst/>
                        </a:prstGeom>
                        <a:solidFill>
                          <a:sysClr val="window" lastClr="FFFFFF"/>
                        </a:solidFill>
                        <a:ln w="6350">
                          <a:noFill/>
                        </a:ln>
                      </wps:spPr>
                      <wps:txbx>
                        <w:txbxContent>
                          <w:p w14:paraId="43BB3C08" w14:textId="77777777" w:rsidR="00F0622B" w:rsidRPr="00650857" w:rsidRDefault="00F0622B" w:rsidP="00F0622B">
                            <w:pPr>
                              <w:rPr>
                                <w:sz w:val="14"/>
                                <w:szCs w:val="14"/>
                              </w:rPr>
                            </w:pPr>
                            <w:r w:rsidRPr="00650857">
                              <w:rPr>
                                <w:sz w:val="14"/>
                                <w:szCs w:val="14"/>
                              </w:rPr>
                              <w:t>Ten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486E5" id="Text Box 293" o:spid="_x0000_s1032" type="#_x0000_t202" style="position:absolute;margin-left:0;margin-top:8.25pt;width:45.75pt;height:18.75pt;z-index:2517647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" fillcolor="window" stroked="f" strokeweight=".5pt">
                <v:textbox>
                  <w:txbxContent>
                    <w:p w14:paraId="43BB3C08" w14:textId="77777777" w:rsidR="00F0622B" w:rsidRPr="00650857" w:rsidRDefault="00F0622B" w:rsidP="00F0622B">
                      <w:pPr>
                        <w:rPr>
                          <w:sz w:val="14"/>
                          <w:szCs w:val="14"/>
                        </w:rPr>
                      </w:pPr>
                      <w:r w:rsidRPr="00650857">
                        <w:rPr>
                          <w:sz w:val="14"/>
                          <w:szCs w:val="14"/>
                        </w:rPr>
                        <w:t>Tension</w:t>
                      </w:r>
                    </w:p>
                  </w:txbxContent>
                </v:textbox>
                <w10:wrap anchorx="margin"/>
              </v:shape>
            </w:pict>
          </mc:Fallback>
        </mc:AlternateContent>
      </w:r>
    </w:p>
    <w:p w14:paraId="47F2AD5E"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43F1CBD6"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2E259EAB"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7444DC5C"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10C6B840"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ascii="Calibri" w:eastAsia="Calibri" w:hAnsi="Calibri" w:cs="Arial"/>
          <w:noProof/>
          <w:sz w:val="22"/>
          <w:szCs w:val="22"/>
        </w:rPr>
        <mc:AlternateContent>
          <mc:Choice Requires="wps">
            <w:drawing>
              <wp:anchor distT="0" distB="0" distL="114300" distR="114300" simplePos="0" relativeHeight="251763712" behindDoc="0" locked="0" layoutInCell="1" allowOverlap="1" wp14:anchorId="28DB7617" wp14:editId="064E0748">
                <wp:simplePos x="0" y="0"/>
                <wp:positionH relativeFrom="column">
                  <wp:posOffset>1305531</wp:posOffset>
                </wp:positionH>
                <wp:positionV relativeFrom="paragraph">
                  <wp:posOffset>131834</wp:posOffset>
                </wp:positionV>
                <wp:extent cx="749721" cy="238350"/>
                <wp:effectExtent l="0" t="0" r="0" b="9525"/>
                <wp:wrapNone/>
                <wp:docPr id="292" name="Text Box 292"/>
                <wp:cNvGraphicFramePr/>
                <a:graphic xmlns:a="http://schemas.openxmlformats.org/drawingml/2006/main">
                  <a:graphicData uri="http://schemas.microsoft.com/office/word/2010/wordprocessingShape">
                    <wps:wsp>
                      <wps:cNvSpPr txBox="1"/>
                      <wps:spPr>
                        <a:xfrm>
                          <a:off x="0" y="0"/>
                          <a:ext cx="749721" cy="238350"/>
                        </a:xfrm>
                        <a:prstGeom prst="rect">
                          <a:avLst/>
                        </a:prstGeom>
                        <a:solidFill>
                          <a:sysClr val="window" lastClr="FFFFFF"/>
                        </a:solidFill>
                        <a:ln w="6350">
                          <a:noFill/>
                        </a:ln>
                      </wps:spPr>
                      <wps:txbx>
                        <w:txbxContent>
                          <w:p w14:paraId="00FACF29" w14:textId="77777777" w:rsidR="00F0622B" w:rsidRPr="00650857" w:rsidRDefault="00F0622B" w:rsidP="00F0622B">
                            <w:pPr>
                              <w:rPr>
                                <w:sz w:val="14"/>
                                <w:szCs w:val="14"/>
                              </w:rPr>
                            </w:pPr>
                            <w:r>
                              <w:rPr>
                                <w:sz w:val="14"/>
                                <w:szCs w:val="14"/>
                              </w:rPr>
                              <w:t>Compre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B7617" id="Text Box 292" o:spid="_x0000_s1033" type="#_x0000_t202" style="position:absolute;margin-left:102.8pt;margin-top:10.4pt;width:59.05pt;height:18.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" fillcolor="window" stroked="f" strokeweight=".5pt">
                <v:textbox>
                  <w:txbxContent>
                    <w:p w14:paraId="00FACF29" w14:textId="77777777" w:rsidR="00F0622B" w:rsidRPr="00650857" w:rsidRDefault="00F0622B" w:rsidP="00F0622B">
                      <w:pPr>
                        <w:rPr>
                          <w:sz w:val="14"/>
                          <w:szCs w:val="14"/>
                        </w:rPr>
                      </w:pPr>
                      <w:r>
                        <w:rPr>
                          <w:sz w:val="14"/>
                          <w:szCs w:val="14"/>
                        </w:rPr>
                        <w:t>Compression</w:t>
                      </w:r>
                    </w:p>
                  </w:txbxContent>
                </v:textbox>
              </v:shape>
            </w:pict>
          </mc:Fallback>
        </mc:AlternateContent>
      </w:r>
    </w:p>
    <w:p w14:paraId="3297286C"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6BF68169"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6ACF929A"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383808B8"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58B34E8A"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71D8D9D9"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272A523E"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1DA1EA78"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67ACBE2E"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6908DA94"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13B640E0"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eastAsia="Calibri"/>
          <w:noProof/>
        </w:rPr>
        <w:lastRenderedPageBreak/>
        <w:drawing>
          <wp:anchor distT="0" distB="0" distL="114300" distR="114300" simplePos="0" relativeHeight="251767808" behindDoc="0" locked="0" layoutInCell="1" allowOverlap="1" wp14:anchorId="7A7A0E19" wp14:editId="377BD715">
            <wp:simplePos x="0" y="0"/>
            <wp:positionH relativeFrom="column">
              <wp:posOffset>2458441</wp:posOffset>
            </wp:positionH>
            <wp:positionV relativeFrom="paragraph">
              <wp:posOffset>159833</wp:posOffset>
            </wp:positionV>
            <wp:extent cx="1051560" cy="1272540"/>
            <wp:effectExtent l="0" t="0" r="0" b="3810"/>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Picture 296"/>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051560" cy="1272540"/>
                    </a:xfrm>
                    <a:prstGeom prst="rect">
                      <a:avLst/>
                    </a:prstGeom>
                  </pic:spPr>
                </pic:pic>
              </a:graphicData>
            </a:graphic>
            <wp14:sizeRelH relativeFrom="margin">
              <wp14:pctWidth>0</wp14:pctWidth>
            </wp14:sizeRelH>
            <wp14:sizeRelV relativeFrom="margin">
              <wp14:pctHeight>0</wp14:pctHeight>
            </wp14:sizeRelV>
          </wp:anchor>
        </w:drawing>
      </w:r>
      <w:r w:rsidRPr="00F0622B">
        <w:rPr>
          <w:rFonts w:eastAsia="Calibri"/>
          <w:noProof/>
        </w:rPr>
        <w:drawing>
          <wp:anchor distT="0" distB="0" distL="114300" distR="114300" simplePos="0" relativeHeight="251768832" behindDoc="0" locked="0" layoutInCell="1" allowOverlap="1" wp14:anchorId="24F7202A" wp14:editId="3799B570">
            <wp:simplePos x="0" y="0"/>
            <wp:positionH relativeFrom="column">
              <wp:posOffset>4610100</wp:posOffset>
            </wp:positionH>
            <wp:positionV relativeFrom="paragraph">
              <wp:posOffset>133985</wp:posOffset>
            </wp:positionV>
            <wp:extent cx="1550670" cy="1431290"/>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Picture 29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550670" cy="1431290"/>
                    </a:xfrm>
                    <a:prstGeom prst="rect">
                      <a:avLst/>
                    </a:prstGeom>
                  </pic:spPr>
                </pic:pic>
              </a:graphicData>
            </a:graphic>
            <wp14:sizeRelH relativeFrom="margin">
              <wp14:pctWidth>0</wp14:pctWidth>
            </wp14:sizeRelH>
            <wp14:sizeRelV relativeFrom="margin">
              <wp14:pctHeight>0</wp14:pctHeight>
            </wp14:sizeRelV>
          </wp:anchor>
        </w:drawing>
      </w:r>
      <w:r w:rsidRPr="00F0622B">
        <w:rPr>
          <w:rFonts w:eastAsia="Calibri"/>
          <w:noProof/>
        </w:rPr>
        <w:drawing>
          <wp:anchor distT="0" distB="0" distL="114300" distR="114300" simplePos="0" relativeHeight="251766784" behindDoc="0" locked="0" layoutInCell="1" allowOverlap="1" wp14:anchorId="1ED25CC9" wp14:editId="073E4F5C">
            <wp:simplePos x="0" y="0"/>
            <wp:positionH relativeFrom="margin">
              <wp:posOffset>-211422</wp:posOffset>
            </wp:positionH>
            <wp:positionV relativeFrom="paragraph">
              <wp:posOffset>224</wp:posOffset>
            </wp:positionV>
            <wp:extent cx="2034540" cy="1548130"/>
            <wp:effectExtent l="0" t="0" r="3810" b="0"/>
            <wp:wrapSquare wrapText="bothSides"/>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Picture 29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034540" cy="1548130"/>
                    </a:xfrm>
                    <a:prstGeom prst="rect">
                      <a:avLst/>
                    </a:prstGeom>
                  </pic:spPr>
                </pic:pic>
              </a:graphicData>
            </a:graphic>
            <wp14:sizeRelH relativeFrom="margin">
              <wp14:pctWidth>0</wp14:pctWidth>
            </wp14:sizeRelH>
            <wp14:sizeRelV relativeFrom="margin">
              <wp14:pctHeight>0</wp14:pctHeight>
            </wp14:sizeRelV>
          </wp:anchor>
        </w:drawing>
      </w:r>
    </w:p>
    <w:p w14:paraId="51E3946F"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22C255F8"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ascii="Calibri" w:eastAsia="Calibri" w:hAnsi="Calibri" w:cs="Arial"/>
          <w:noProof/>
          <w:sz w:val="22"/>
          <w:szCs w:val="22"/>
        </w:rPr>
        <mc:AlternateContent>
          <mc:Choice Requires="wps">
            <w:drawing>
              <wp:anchor distT="0" distB="0" distL="114300" distR="114300" simplePos="0" relativeHeight="251769856" behindDoc="0" locked="0" layoutInCell="1" allowOverlap="1" wp14:anchorId="7C7722B5" wp14:editId="017B72FE">
                <wp:simplePos x="0" y="0"/>
                <wp:positionH relativeFrom="column">
                  <wp:posOffset>1708553</wp:posOffset>
                </wp:positionH>
                <wp:positionV relativeFrom="paragraph">
                  <wp:posOffset>96498</wp:posOffset>
                </wp:positionV>
                <wp:extent cx="237849" cy="161683"/>
                <wp:effectExtent l="0" t="19050" r="29210" b="29210"/>
                <wp:wrapNone/>
                <wp:docPr id="298" name="Arrow: Right 298"/>
                <wp:cNvGraphicFramePr/>
                <a:graphic xmlns:a="http://schemas.openxmlformats.org/drawingml/2006/main">
                  <a:graphicData uri="http://schemas.microsoft.com/office/word/2010/wordprocessingShape">
                    <wps:wsp>
                      <wps:cNvSpPr/>
                      <wps:spPr>
                        <a:xfrm>
                          <a:off x="0" y="0"/>
                          <a:ext cx="237849" cy="161683"/>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71C84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98" o:spid="_x0000_s1026" type="#_x0000_t13" style="position:absolute;margin-left:134.55pt;margin-top:7.6pt;width:18.75pt;height:12.7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" adj="14258" fillcolor="#4472c4" strokecolor="#2f528f" strokeweight="1pt"/>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70880" behindDoc="0" locked="0" layoutInCell="1" allowOverlap="1" wp14:anchorId="77F729DA" wp14:editId="600D7725">
                <wp:simplePos x="0" y="0"/>
                <wp:positionH relativeFrom="column">
                  <wp:posOffset>3917913</wp:posOffset>
                </wp:positionH>
                <wp:positionV relativeFrom="paragraph">
                  <wp:posOffset>122926</wp:posOffset>
                </wp:positionV>
                <wp:extent cx="258992" cy="182825"/>
                <wp:effectExtent l="0" t="19050" r="46355" b="46355"/>
                <wp:wrapNone/>
                <wp:docPr id="299" name="Arrow: Right 299"/>
                <wp:cNvGraphicFramePr/>
                <a:graphic xmlns:a="http://schemas.openxmlformats.org/drawingml/2006/main">
                  <a:graphicData uri="http://schemas.microsoft.com/office/word/2010/wordprocessingShape">
                    <wps:wsp>
                      <wps:cNvSpPr/>
                      <wps:spPr>
                        <a:xfrm>
                          <a:off x="0" y="0"/>
                          <a:ext cx="258992" cy="182825"/>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03A8C" id="Arrow: Right 299" o:spid="_x0000_s1026" type="#_x0000_t13" style="position:absolute;margin-left:308.5pt;margin-top:9.7pt;width:20.4pt;height:14.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" adj="13976" fillcolor="#4472c4" strokecolor="#2f528f" strokeweight="1pt"/>
            </w:pict>
          </mc:Fallback>
        </mc:AlternateContent>
      </w:r>
    </w:p>
    <w:p w14:paraId="1468D74C"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15184E09"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6076776C"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3BD0675D" w14:textId="77777777" w:rsidR="00F0622B" w:rsidRPr="00F0622B" w:rsidRDefault="00F0622B" w:rsidP="00F0622B">
      <w:pPr>
        <w:tabs>
          <w:tab w:val="left" w:pos="-360"/>
        </w:tabs>
        <w:spacing w:after="160" w:line="259" w:lineRule="auto"/>
        <w:rPr>
          <w:rFonts w:ascii="Calibri" w:eastAsia="Calibri" w:hAnsi="Calibri" w:cs="Arial"/>
          <w:sz w:val="18"/>
          <w:szCs w:val="18"/>
        </w:rPr>
      </w:pPr>
      <w:r w:rsidRPr="00F0622B">
        <w:rPr>
          <w:rFonts w:ascii="Calibri" w:eastAsia="Calibri" w:hAnsi="Calibri" w:cs="Arial"/>
          <w:sz w:val="18"/>
          <w:szCs w:val="18"/>
        </w:rPr>
        <w:t xml:space="preserve">Symmetric prestressing force                           Pretensioned-beam + Dead loads                                PT beam + DL + </w:t>
      </w:r>
      <w:proofErr w:type="spellStart"/>
      <w:r w:rsidRPr="00F0622B">
        <w:rPr>
          <w:rFonts w:ascii="Calibri" w:eastAsia="Calibri" w:hAnsi="Calibri" w:cs="Arial"/>
          <w:sz w:val="18"/>
          <w:szCs w:val="18"/>
        </w:rPr>
        <w:t>Asymteric</w:t>
      </w:r>
      <w:proofErr w:type="spellEnd"/>
      <w:r w:rsidRPr="00F0622B">
        <w:rPr>
          <w:rFonts w:ascii="Calibri" w:eastAsia="Calibri" w:hAnsi="Calibri" w:cs="Arial"/>
          <w:sz w:val="18"/>
          <w:szCs w:val="18"/>
        </w:rPr>
        <w:t xml:space="preserve"> loss of tendons</w:t>
      </w:r>
    </w:p>
    <w:p w14:paraId="451A41A9"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1B55D94C"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ascii="Calibri" w:eastAsia="Calibri" w:hAnsi="Calibri" w:cs="Arial"/>
          <w:noProof/>
          <w:sz w:val="22"/>
          <w:szCs w:val="22"/>
        </w:rPr>
        <mc:AlternateContent>
          <mc:Choice Requires="wps">
            <w:drawing>
              <wp:anchor distT="0" distB="0" distL="114300" distR="114300" simplePos="0" relativeHeight="251771904" behindDoc="0" locked="0" layoutInCell="1" allowOverlap="1" wp14:anchorId="7FA0C1D8" wp14:editId="553981E4">
                <wp:simplePos x="0" y="0"/>
                <wp:positionH relativeFrom="column">
                  <wp:posOffset>5308956</wp:posOffset>
                </wp:positionH>
                <wp:positionV relativeFrom="paragraph">
                  <wp:posOffset>45224</wp:posOffset>
                </wp:positionV>
                <wp:extent cx="307150" cy="230831"/>
                <wp:effectExtent l="19050" t="0" r="36195" b="36195"/>
                <wp:wrapNone/>
                <wp:docPr id="300" name="Arrow: Right 300"/>
                <wp:cNvGraphicFramePr/>
                <a:graphic xmlns:a="http://schemas.openxmlformats.org/drawingml/2006/main">
                  <a:graphicData uri="http://schemas.microsoft.com/office/word/2010/wordprocessingShape">
                    <wps:wsp>
                      <wps:cNvSpPr/>
                      <wps:spPr>
                        <a:xfrm rot="16200000" flipH="1">
                          <a:off x="0" y="0"/>
                          <a:ext cx="307150" cy="230831"/>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15818" id="Arrow: Right 300" o:spid="_x0000_s1026" type="#_x0000_t13" style="position:absolute;margin-left:418.05pt;margin-top:3.55pt;width:24.2pt;height:18.2pt;rotation:90;flip:x;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" adj="13484" fillcolor="#4472c4" strokecolor="#2f528f" strokeweight="1pt"/>
            </w:pict>
          </mc:Fallback>
        </mc:AlternateContent>
      </w:r>
    </w:p>
    <w:p w14:paraId="477DF779"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eastAsia="Calibri"/>
          <w:noProof/>
        </w:rPr>
        <mc:AlternateContent>
          <mc:Choice Requires="wps">
            <w:drawing>
              <wp:anchor distT="0" distB="0" distL="114300" distR="114300" simplePos="0" relativeHeight="251772928" behindDoc="0" locked="0" layoutInCell="1" allowOverlap="1" wp14:anchorId="1A38DC93" wp14:editId="1272B797">
                <wp:simplePos x="0" y="0"/>
                <wp:positionH relativeFrom="margin">
                  <wp:posOffset>4874598</wp:posOffset>
                </wp:positionH>
                <wp:positionV relativeFrom="paragraph">
                  <wp:posOffset>49192</wp:posOffset>
                </wp:positionV>
                <wp:extent cx="1104679" cy="248421"/>
                <wp:effectExtent l="0" t="0" r="19685" b="18415"/>
                <wp:wrapNone/>
                <wp:docPr id="301" name="Text Box 301"/>
                <wp:cNvGraphicFramePr/>
                <a:graphic xmlns:a="http://schemas.openxmlformats.org/drawingml/2006/main">
                  <a:graphicData uri="http://schemas.microsoft.com/office/word/2010/wordprocessingShape">
                    <wps:wsp>
                      <wps:cNvSpPr txBox="1"/>
                      <wps:spPr>
                        <a:xfrm>
                          <a:off x="0" y="0"/>
                          <a:ext cx="1104679" cy="248421"/>
                        </a:xfrm>
                        <a:prstGeom prst="rect">
                          <a:avLst/>
                        </a:prstGeom>
                        <a:solidFill>
                          <a:sysClr val="window" lastClr="FFFFFF"/>
                        </a:solidFill>
                        <a:ln w="6350">
                          <a:solidFill>
                            <a:prstClr val="black"/>
                          </a:solidFill>
                        </a:ln>
                      </wps:spPr>
                      <wps:txbx>
                        <w:txbxContent>
                          <w:p w14:paraId="30E9F99D" w14:textId="77777777" w:rsidR="00F0622B" w:rsidRPr="00F10885" w:rsidRDefault="00F0622B" w:rsidP="00F0622B">
                            <w:pPr>
                              <w:rPr>
                                <w:sz w:val="18"/>
                                <w:szCs w:val="18"/>
                              </w:rPr>
                            </w:pPr>
                            <w:r w:rsidRPr="00F10885">
                              <w:rPr>
                                <w:sz w:val="18"/>
                                <w:szCs w:val="18"/>
                              </w:rPr>
                              <w:t>Applied Live loa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8DC93" id="Text Box 301" o:spid="_x0000_s1034" type="#_x0000_t202" style="position:absolute;margin-left:383.85pt;margin-top:3.85pt;width:87pt;height:19.55pt;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" fillcolor="window" strokeweight=".5pt">
                <v:textbox>
                  <w:txbxContent>
                    <w:p w14:paraId="30E9F99D" w14:textId="77777777" w:rsidR="00F0622B" w:rsidRPr="00F10885" w:rsidRDefault="00F0622B" w:rsidP="00F0622B">
                      <w:pPr>
                        <w:rPr>
                          <w:sz w:val="18"/>
                          <w:szCs w:val="18"/>
                        </w:rPr>
                      </w:pPr>
                      <w:r w:rsidRPr="00F10885">
                        <w:rPr>
                          <w:sz w:val="18"/>
                          <w:szCs w:val="18"/>
                        </w:rPr>
                        <w:t>Applied Live loads</w:t>
                      </w:r>
                    </w:p>
                  </w:txbxContent>
                </v:textbox>
                <w10:wrap anchorx="margin"/>
              </v:shape>
            </w:pict>
          </mc:Fallback>
        </mc:AlternateContent>
      </w:r>
    </w:p>
    <w:p w14:paraId="468BC602"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eastAsia="Calibri"/>
          <w:noProof/>
        </w:rPr>
        <w:drawing>
          <wp:anchor distT="0" distB="0" distL="114300" distR="114300" simplePos="0" relativeHeight="251765760" behindDoc="0" locked="0" layoutInCell="1" allowOverlap="1" wp14:anchorId="55F9DA92" wp14:editId="6D42EE26">
            <wp:simplePos x="0" y="0"/>
            <wp:positionH relativeFrom="margin">
              <wp:align>center</wp:align>
            </wp:positionH>
            <wp:positionV relativeFrom="paragraph">
              <wp:posOffset>211554</wp:posOffset>
            </wp:positionV>
            <wp:extent cx="2599693" cy="2907657"/>
            <wp:effectExtent l="0" t="0" r="0" b="7620"/>
            <wp:wrapSquare wrapText="bothSides"/>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 name="Picture 29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599693" cy="2907657"/>
                    </a:xfrm>
                    <a:prstGeom prst="rect">
                      <a:avLst/>
                    </a:prstGeom>
                  </pic:spPr>
                </pic:pic>
              </a:graphicData>
            </a:graphic>
          </wp:anchor>
        </w:drawing>
      </w:r>
    </w:p>
    <w:p w14:paraId="7B380786"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2F85A6DA"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ascii="Calibri" w:eastAsia="Calibri" w:hAnsi="Calibri" w:cs="Arial"/>
          <w:noProof/>
          <w:sz w:val="22"/>
          <w:szCs w:val="22"/>
        </w:rPr>
        <mc:AlternateContent>
          <mc:Choice Requires="wps">
            <w:drawing>
              <wp:anchor distT="0" distB="0" distL="114300" distR="114300" simplePos="0" relativeHeight="251785216" behindDoc="0" locked="0" layoutInCell="1" allowOverlap="1" wp14:anchorId="3BB72336" wp14:editId="7BCEAEBF">
                <wp:simplePos x="0" y="0"/>
                <wp:positionH relativeFrom="column">
                  <wp:posOffset>3683072</wp:posOffset>
                </wp:positionH>
                <wp:positionV relativeFrom="paragraph">
                  <wp:posOffset>281400</wp:posOffset>
                </wp:positionV>
                <wp:extent cx="507549" cy="1823702"/>
                <wp:effectExtent l="19050" t="19050" r="26035" b="5715"/>
                <wp:wrapNone/>
                <wp:docPr id="313" name="Straight Connector 313"/>
                <wp:cNvGraphicFramePr/>
                <a:graphic xmlns:a="http://schemas.openxmlformats.org/drawingml/2006/main">
                  <a:graphicData uri="http://schemas.microsoft.com/office/word/2010/wordprocessingShape">
                    <wps:wsp>
                      <wps:cNvCnPr/>
                      <wps:spPr>
                        <a:xfrm flipH="1" flipV="1">
                          <a:off x="0" y="0"/>
                          <a:ext cx="507549" cy="1823702"/>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2AE02CB" id="Straight Connector 313" o:spid="_x0000_s1026" style="position:absolute;flip:x y;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0pt,22.15pt" to="329.95pt,165.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" strokecolor="windowText" strokeweight="3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84192" behindDoc="0" locked="0" layoutInCell="1" allowOverlap="1" wp14:anchorId="4312D750" wp14:editId="44DAF0B4">
                <wp:simplePos x="0" y="0"/>
                <wp:positionH relativeFrom="column">
                  <wp:posOffset>2929516</wp:posOffset>
                </wp:positionH>
                <wp:positionV relativeFrom="paragraph">
                  <wp:posOffset>270829</wp:posOffset>
                </wp:positionV>
                <wp:extent cx="755833" cy="380560"/>
                <wp:effectExtent l="19050" t="19050" r="25400" b="19685"/>
                <wp:wrapNone/>
                <wp:docPr id="312" name="Straight Connector 312"/>
                <wp:cNvGraphicFramePr/>
                <a:graphic xmlns:a="http://schemas.openxmlformats.org/drawingml/2006/main">
                  <a:graphicData uri="http://schemas.microsoft.com/office/word/2010/wordprocessingShape">
                    <wps:wsp>
                      <wps:cNvCnPr/>
                      <wps:spPr>
                        <a:xfrm flipV="1">
                          <a:off x="0" y="0"/>
                          <a:ext cx="755833" cy="380560"/>
                        </a:xfrm>
                        <a:prstGeom prst="line">
                          <a:avLst/>
                        </a:prstGeom>
                        <a:noFill/>
                        <a:ln w="38100" cap="flat" cmpd="sng" algn="ctr">
                          <a:solidFill>
                            <a:sysClr val="windowText" lastClr="000000"/>
                          </a:solidFill>
                          <a:prstDash val="solid"/>
                          <a:miter lim="800000"/>
                        </a:ln>
                        <a:effectLst/>
                      </wps:spPr>
                      <wps:bodyPr/>
                    </wps:wsp>
                  </a:graphicData>
                </a:graphic>
              </wp:anchor>
            </w:drawing>
          </mc:Choice>
          <mc:Fallback>
            <w:pict>
              <v:line w14:anchorId="3F1D6DA2" id="Straight Connector 312" o:spid="_x0000_s1026" style="position:absolute;flip:y;z-index:251784192;visibility:visible;mso-wrap-style:square;mso-wrap-distance-left:9pt;mso-wrap-distance-top:0;mso-wrap-distance-right:9pt;mso-wrap-distance-bottom:0;mso-position-horizontal:absolute;mso-position-horizontal-relative:text;mso-position-vertical:absolute;mso-position-vertical-relative:text" from="230.65pt,21.35pt" to="290.15pt,51.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" strokecolor="windowText" strokeweight="3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73952" behindDoc="0" locked="0" layoutInCell="1" allowOverlap="1" wp14:anchorId="1E50FEA9" wp14:editId="244667FF">
                <wp:simplePos x="0" y="0"/>
                <wp:positionH relativeFrom="column">
                  <wp:posOffset>3658921</wp:posOffset>
                </wp:positionH>
                <wp:positionV relativeFrom="paragraph">
                  <wp:posOffset>260258</wp:posOffset>
                </wp:positionV>
                <wp:extent cx="163852" cy="95140"/>
                <wp:effectExtent l="38100" t="38100" r="26670" b="19685"/>
                <wp:wrapNone/>
                <wp:docPr id="302" name="Straight Arrow Connector 302"/>
                <wp:cNvGraphicFramePr/>
                <a:graphic xmlns:a="http://schemas.openxmlformats.org/drawingml/2006/main">
                  <a:graphicData uri="http://schemas.microsoft.com/office/word/2010/wordprocessingShape">
                    <wps:wsp>
                      <wps:cNvCnPr/>
                      <wps:spPr>
                        <a:xfrm flipH="1" flipV="1">
                          <a:off x="0" y="0"/>
                          <a:ext cx="163852" cy="95140"/>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BEC1DA7" id="Straight Arrow Connector 302" o:spid="_x0000_s1026" type="#_x0000_t32" style="position:absolute;margin-left:288.1pt;margin-top:20.5pt;width:12.9pt;height:7.5pt;flip:x 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" strokecolor="#4472c4" strokeweight=".5pt">
                <v:stroke endarrow="block" joinstyle="miter"/>
              </v:shape>
            </w:pict>
          </mc:Fallback>
        </mc:AlternateContent>
      </w:r>
    </w:p>
    <w:p w14:paraId="355EC6BF"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ascii="Calibri" w:eastAsia="Calibri" w:hAnsi="Calibri" w:cs="Arial"/>
          <w:noProof/>
          <w:sz w:val="22"/>
          <w:szCs w:val="22"/>
        </w:rPr>
        <mc:AlternateContent>
          <mc:Choice Requires="wps">
            <w:drawing>
              <wp:anchor distT="0" distB="0" distL="114300" distR="114300" simplePos="0" relativeHeight="251776000" behindDoc="0" locked="0" layoutInCell="1" allowOverlap="1" wp14:anchorId="3C1069DE" wp14:editId="5CBA4762">
                <wp:simplePos x="0" y="0"/>
                <wp:positionH relativeFrom="column">
                  <wp:posOffset>3115610</wp:posOffset>
                </wp:positionH>
                <wp:positionV relativeFrom="paragraph">
                  <wp:posOffset>282170</wp:posOffset>
                </wp:positionV>
                <wp:extent cx="231463" cy="146894"/>
                <wp:effectExtent l="38100" t="38100" r="16510" b="24765"/>
                <wp:wrapNone/>
                <wp:docPr id="304" name="Straight Arrow Connector 304"/>
                <wp:cNvGraphicFramePr/>
                <a:graphic xmlns:a="http://schemas.openxmlformats.org/drawingml/2006/main">
                  <a:graphicData uri="http://schemas.microsoft.com/office/word/2010/wordprocessingShape">
                    <wps:wsp>
                      <wps:cNvCnPr/>
                      <wps:spPr>
                        <a:xfrm flipH="1" flipV="1">
                          <a:off x="0" y="0"/>
                          <a:ext cx="231463" cy="146894"/>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7CE75DC" id="Straight Arrow Connector 304" o:spid="_x0000_s1026" type="#_x0000_t32" style="position:absolute;margin-left:245.3pt;margin-top:22.2pt;width:18.25pt;height:11.55pt;flip:x 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" strokecolor="#4472c4" strokeweight=".5pt">
                <v:stroke endarrow="block"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77024" behindDoc="0" locked="0" layoutInCell="1" allowOverlap="1" wp14:anchorId="71515D5B" wp14:editId="59775555">
                <wp:simplePos x="0" y="0"/>
                <wp:positionH relativeFrom="column">
                  <wp:posOffset>3469742</wp:posOffset>
                </wp:positionH>
                <wp:positionV relativeFrom="paragraph">
                  <wp:posOffset>97176</wp:posOffset>
                </wp:positionV>
                <wp:extent cx="162751" cy="105711"/>
                <wp:effectExtent l="38100" t="38100" r="27940" b="27940"/>
                <wp:wrapNone/>
                <wp:docPr id="305" name="Straight Arrow Connector 305"/>
                <wp:cNvGraphicFramePr/>
                <a:graphic xmlns:a="http://schemas.openxmlformats.org/drawingml/2006/main">
                  <a:graphicData uri="http://schemas.microsoft.com/office/word/2010/wordprocessingShape">
                    <wps:wsp>
                      <wps:cNvCnPr/>
                      <wps:spPr>
                        <a:xfrm flipH="1" flipV="1">
                          <a:off x="0" y="0"/>
                          <a:ext cx="162751" cy="105711"/>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661FC7C" id="Straight Arrow Connector 305" o:spid="_x0000_s1026" type="#_x0000_t32" style="position:absolute;margin-left:273.2pt;margin-top:7.65pt;width:12.8pt;height:8.3pt;flip:x 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" strokecolor="#4472c4" strokeweight=".5pt">
                <v:stroke endarrow="block"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78048" behindDoc="0" locked="0" layoutInCell="1" allowOverlap="1" wp14:anchorId="52117FA9" wp14:editId="045B51D0">
                <wp:simplePos x="0" y="0"/>
                <wp:positionH relativeFrom="column">
                  <wp:posOffset>3284748</wp:posOffset>
                </wp:positionH>
                <wp:positionV relativeFrom="paragraph">
                  <wp:posOffset>202887</wp:posOffset>
                </wp:positionV>
                <wp:extent cx="184994" cy="126853"/>
                <wp:effectExtent l="38100" t="38100" r="24765" b="26035"/>
                <wp:wrapNone/>
                <wp:docPr id="306" name="Straight Arrow Connector 306"/>
                <wp:cNvGraphicFramePr/>
                <a:graphic xmlns:a="http://schemas.openxmlformats.org/drawingml/2006/main">
                  <a:graphicData uri="http://schemas.microsoft.com/office/word/2010/wordprocessingShape">
                    <wps:wsp>
                      <wps:cNvCnPr/>
                      <wps:spPr>
                        <a:xfrm flipH="1" flipV="1">
                          <a:off x="0" y="0"/>
                          <a:ext cx="184994" cy="126853"/>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63C2B5B" id="Straight Arrow Connector 306" o:spid="_x0000_s1026" type="#_x0000_t32" style="position:absolute;margin-left:258.65pt;margin-top:16pt;width:14.55pt;height:10pt;flip:x y;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" strokecolor="#4472c4" strokeweight=".5pt">
                <v:stroke endarrow="block" joinstyle="miter"/>
              </v:shape>
            </w:pict>
          </mc:Fallback>
        </mc:AlternateContent>
      </w:r>
    </w:p>
    <w:p w14:paraId="0FFB6727"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ascii="Calibri" w:eastAsia="Calibri" w:hAnsi="Calibri" w:cs="Arial"/>
          <w:noProof/>
          <w:sz w:val="22"/>
          <w:szCs w:val="22"/>
        </w:rPr>
        <mc:AlternateContent>
          <mc:Choice Requires="wps">
            <w:drawing>
              <wp:anchor distT="0" distB="0" distL="114300" distR="114300" simplePos="0" relativeHeight="251787264" behindDoc="0" locked="0" layoutInCell="1" allowOverlap="1" wp14:anchorId="3E5E3CC1" wp14:editId="404D87B0">
                <wp:simplePos x="0" y="0"/>
                <wp:positionH relativeFrom="column">
                  <wp:posOffset>2943280</wp:posOffset>
                </wp:positionH>
                <wp:positionV relativeFrom="paragraph">
                  <wp:posOffset>93653</wp:posOffset>
                </wp:positionV>
                <wp:extent cx="526254" cy="1830893"/>
                <wp:effectExtent l="19050" t="19050" r="26670" b="36195"/>
                <wp:wrapNone/>
                <wp:docPr id="315" name="Straight Connector 315"/>
                <wp:cNvGraphicFramePr/>
                <a:graphic xmlns:a="http://schemas.openxmlformats.org/drawingml/2006/main">
                  <a:graphicData uri="http://schemas.microsoft.com/office/word/2010/wordprocessingShape">
                    <wps:wsp>
                      <wps:cNvCnPr/>
                      <wps:spPr>
                        <a:xfrm>
                          <a:off x="0" y="0"/>
                          <a:ext cx="526254" cy="1830893"/>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4653319" id="Straight Connector 315" o:spid="_x0000_s1026" style="position:absolute;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1.75pt,7.35pt" to="273.2pt,15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" strokecolor="windowText" strokeweight="3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74976" behindDoc="0" locked="0" layoutInCell="1" allowOverlap="1" wp14:anchorId="795B4107" wp14:editId="3CDA9E6E">
                <wp:simplePos x="0" y="0"/>
                <wp:positionH relativeFrom="column">
                  <wp:posOffset>2909474</wp:posOffset>
                </wp:positionH>
                <wp:positionV relativeFrom="paragraph">
                  <wp:posOffset>70418</wp:posOffset>
                </wp:positionV>
                <wp:extent cx="300175" cy="178607"/>
                <wp:effectExtent l="38100" t="38100" r="24130" b="31115"/>
                <wp:wrapNone/>
                <wp:docPr id="303" name="Straight Arrow Connector 303"/>
                <wp:cNvGraphicFramePr/>
                <a:graphic xmlns:a="http://schemas.openxmlformats.org/drawingml/2006/main">
                  <a:graphicData uri="http://schemas.microsoft.com/office/word/2010/wordprocessingShape">
                    <wps:wsp>
                      <wps:cNvCnPr/>
                      <wps:spPr>
                        <a:xfrm flipH="1" flipV="1">
                          <a:off x="0" y="0"/>
                          <a:ext cx="300175" cy="178607"/>
                        </a:xfrm>
                        <a:prstGeom prst="straightConnector1">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8F761F3" id="Straight Arrow Connector 303" o:spid="_x0000_s1026" type="#_x0000_t32" style="position:absolute;margin-left:229.1pt;margin-top:5.55pt;width:23.65pt;height:14.05pt;flip:x 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" strokecolor="#4472c4" strokeweight=".5pt">
                <v:stroke endarrow="block" joinstyle="miter"/>
              </v:shape>
            </w:pict>
          </mc:Fallback>
        </mc:AlternateContent>
      </w:r>
    </w:p>
    <w:p w14:paraId="3AB10DDF"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356E0186"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583D3F87"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40BB13AE"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ascii="Calibri" w:eastAsia="Calibri" w:hAnsi="Calibri" w:cs="Arial"/>
          <w:noProof/>
          <w:sz w:val="22"/>
          <w:szCs w:val="22"/>
        </w:rPr>
        <mc:AlternateContent>
          <mc:Choice Requires="wps">
            <w:drawing>
              <wp:anchor distT="0" distB="0" distL="114300" distR="114300" simplePos="0" relativeHeight="251779072" behindDoc="0" locked="0" layoutInCell="1" allowOverlap="1" wp14:anchorId="29FCC997" wp14:editId="61CE6159">
                <wp:simplePos x="0" y="0"/>
                <wp:positionH relativeFrom="column">
                  <wp:posOffset>3822772</wp:posOffset>
                </wp:positionH>
                <wp:positionV relativeFrom="paragraph">
                  <wp:posOffset>169057</wp:posOffset>
                </wp:positionV>
                <wp:extent cx="369989" cy="211422"/>
                <wp:effectExtent l="0" t="0" r="68580" b="55880"/>
                <wp:wrapNone/>
                <wp:docPr id="307" name="Straight Arrow Connector 307"/>
                <wp:cNvGraphicFramePr/>
                <a:graphic xmlns:a="http://schemas.openxmlformats.org/drawingml/2006/main">
                  <a:graphicData uri="http://schemas.microsoft.com/office/word/2010/wordprocessingShape">
                    <wps:wsp>
                      <wps:cNvCnPr/>
                      <wps:spPr>
                        <a:xfrm>
                          <a:off x="0" y="0"/>
                          <a:ext cx="369989" cy="211422"/>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2ACDB85" id="Straight Arrow Connector 307" o:spid="_x0000_s1026" type="#_x0000_t32" style="position:absolute;margin-left:301pt;margin-top:13.3pt;width:29.15pt;height:16.6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" strokecolor="red" strokeweight=".5pt">
                <v:stroke endarrow="block" joinstyle="miter"/>
              </v:shape>
            </w:pict>
          </mc:Fallback>
        </mc:AlternateContent>
      </w:r>
    </w:p>
    <w:p w14:paraId="63EEDACB"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ascii="Calibri" w:eastAsia="Calibri" w:hAnsi="Calibri" w:cs="Arial"/>
          <w:noProof/>
          <w:sz w:val="22"/>
          <w:szCs w:val="22"/>
        </w:rPr>
        <mc:AlternateContent>
          <mc:Choice Requires="wps">
            <w:drawing>
              <wp:anchor distT="0" distB="0" distL="114300" distR="114300" simplePos="0" relativeHeight="251786240" behindDoc="0" locked="0" layoutInCell="1" allowOverlap="1" wp14:anchorId="457975B6" wp14:editId="5FA5B3E9">
                <wp:simplePos x="0" y="0"/>
                <wp:positionH relativeFrom="column">
                  <wp:posOffset>3477121</wp:posOffset>
                </wp:positionH>
                <wp:positionV relativeFrom="paragraph">
                  <wp:posOffset>94127</wp:posOffset>
                </wp:positionV>
                <wp:extent cx="726212" cy="397517"/>
                <wp:effectExtent l="19050" t="19050" r="17145" b="21590"/>
                <wp:wrapNone/>
                <wp:docPr id="314" name="Straight Connector 314"/>
                <wp:cNvGraphicFramePr/>
                <a:graphic xmlns:a="http://schemas.openxmlformats.org/drawingml/2006/main">
                  <a:graphicData uri="http://schemas.microsoft.com/office/word/2010/wordprocessingShape">
                    <wps:wsp>
                      <wps:cNvCnPr/>
                      <wps:spPr>
                        <a:xfrm flipH="1">
                          <a:off x="0" y="0"/>
                          <a:ext cx="726212" cy="397517"/>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A9AF692" id="Straight Connector 314" o:spid="_x0000_s1026" style="position:absolute;flip:x;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3.8pt,7.4pt" to="331pt,38.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" strokecolor="windowText" strokeweight="3pt">
                <v:stroke joinstyle="miter"/>
              </v:lin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83168" behindDoc="0" locked="0" layoutInCell="1" allowOverlap="1" wp14:anchorId="72F3E7F4" wp14:editId="12167494">
                <wp:simplePos x="0" y="0"/>
                <wp:positionH relativeFrom="column">
                  <wp:posOffset>3685349</wp:posOffset>
                </wp:positionH>
                <wp:positionV relativeFrom="paragraph">
                  <wp:posOffset>4874</wp:posOffset>
                </wp:positionV>
                <wp:extent cx="306518" cy="189436"/>
                <wp:effectExtent l="0" t="0" r="74930" b="58420"/>
                <wp:wrapNone/>
                <wp:docPr id="311" name="Straight Arrow Connector 311"/>
                <wp:cNvGraphicFramePr/>
                <a:graphic xmlns:a="http://schemas.openxmlformats.org/drawingml/2006/main">
                  <a:graphicData uri="http://schemas.microsoft.com/office/word/2010/wordprocessingShape">
                    <wps:wsp>
                      <wps:cNvCnPr/>
                      <wps:spPr>
                        <a:xfrm>
                          <a:off x="0" y="0"/>
                          <a:ext cx="306518" cy="189436"/>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5E4F8D8" id="Straight Arrow Connector 311" o:spid="_x0000_s1026" type="#_x0000_t32" style="position:absolute;margin-left:290.2pt;margin-top:.4pt;width:24.15pt;height:14.9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" strokecolor="red" strokeweight=".5pt">
                <v:stroke endarrow="block"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82144" behindDoc="0" locked="0" layoutInCell="1" allowOverlap="1" wp14:anchorId="02830BD7" wp14:editId="7869E1D0">
                <wp:simplePos x="0" y="0"/>
                <wp:positionH relativeFrom="column">
                  <wp:posOffset>3527521</wp:posOffset>
                </wp:positionH>
                <wp:positionV relativeFrom="paragraph">
                  <wp:posOffset>110509</wp:posOffset>
                </wp:positionV>
                <wp:extent cx="295910" cy="194945"/>
                <wp:effectExtent l="0" t="0" r="66040" b="52705"/>
                <wp:wrapNone/>
                <wp:docPr id="310" name="Straight Arrow Connector 310"/>
                <wp:cNvGraphicFramePr/>
                <a:graphic xmlns:a="http://schemas.openxmlformats.org/drawingml/2006/main">
                  <a:graphicData uri="http://schemas.microsoft.com/office/word/2010/wordprocessingShape">
                    <wps:wsp>
                      <wps:cNvCnPr/>
                      <wps:spPr>
                        <a:xfrm>
                          <a:off x="0" y="0"/>
                          <a:ext cx="295910" cy="194945"/>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40C883A" id="Straight Arrow Connector 310" o:spid="_x0000_s1026" type="#_x0000_t32" style="position:absolute;margin-left:277.75pt;margin-top:8.7pt;width:23.3pt;height:15.3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" strokecolor="red" strokeweight=".5pt">
                <v:stroke endarrow="block" joinstyle="miter"/>
              </v:shape>
            </w:pict>
          </mc:Fallback>
        </mc:AlternateContent>
      </w:r>
      <w:r w:rsidRPr="00F0622B">
        <w:rPr>
          <w:rFonts w:ascii="Calibri" w:eastAsia="Calibri" w:hAnsi="Calibri" w:cs="Arial"/>
          <w:noProof/>
          <w:sz w:val="22"/>
          <w:szCs w:val="22"/>
        </w:rPr>
        <mc:AlternateContent>
          <mc:Choice Requires="wps">
            <w:drawing>
              <wp:anchor distT="0" distB="0" distL="114300" distR="114300" simplePos="0" relativeHeight="251781120" behindDoc="0" locked="0" layoutInCell="1" allowOverlap="1" wp14:anchorId="1108D6F0" wp14:editId="1B2A6EA9">
                <wp:simplePos x="0" y="0"/>
                <wp:positionH relativeFrom="column">
                  <wp:posOffset>3362931</wp:posOffset>
                </wp:positionH>
                <wp:positionV relativeFrom="paragraph">
                  <wp:posOffset>232153</wp:posOffset>
                </wp:positionV>
                <wp:extent cx="269372" cy="190280"/>
                <wp:effectExtent l="0" t="0" r="73660" b="57785"/>
                <wp:wrapNone/>
                <wp:docPr id="309" name="Straight Arrow Connector 309"/>
                <wp:cNvGraphicFramePr/>
                <a:graphic xmlns:a="http://schemas.openxmlformats.org/drawingml/2006/main">
                  <a:graphicData uri="http://schemas.microsoft.com/office/word/2010/wordprocessingShape">
                    <wps:wsp>
                      <wps:cNvCnPr/>
                      <wps:spPr>
                        <a:xfrm>
                          <a:off x="0" y="0"/>
                          <a:ext cx="269372" cy="190280"/>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4B402D0" id="Straight Arrow Connector 309" o:spid="_x0000_s1026" type="#_x0000_t32" style="position:absolute;margin-left:264.8pt;margin-top:18.3pt;width:21.2pt;height: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" strokecolor="red" strokeweight=".5pt">
                <v:stroke endarrow="block" joinstyle="miter"/>
              </v:shape>
            </w:pict>
          </mc:Fallback>
        </mc:AlternateContent>
      </w:r>
    </w:p>
    <w:p w14:paraId="5D4C7CC1" w14:textId="77777777" w:rsidR="00F0622B" w:rsidRPr="00F0622B" w:rsidRDefault="00F0622B" w:rsidP="00F0622B">
      <w:pPr>
        <w:tabs>
          <w:tab w:val="left" w:pos="-360"/>
        </w:tabs>
        <w:spacing w:after="160" w:line="259" w:lineRule="auto"/>
        <w:rPr>
          <w:rFonts w:ascii="Calibri" w:eastAsia="Calibri" w:hAnsi="Calibri" w:cs="Arial"/>
          <w:sz w:val="22"/>
          <w:szCs w:val="22"/>
        </w:rPr>
      </w:pPr>
      <w:r w:rsidRPr="00F0622B">
        <w:rPr>
          <w:rFonts w:ascii="Calibri" w:eastAsia="Calibri" w:hAnsi="Calibri" w:cs="Arial"/>
          <w:noProof/>
          <w:sz w:val="22"/>
          <w:szCs w:val="22"/>
        </w:rPr>
        <mc:AlternateContent>
          <mc:Choice Requires="wps">
            <w:drawing>
              <wp:anchor distT="0" distB="0" distL="114300" distR="114300" simplePos="0" relativeHeight="251780096" behindDoc="0" locked="0" layoutInCell="1" allowOverlap="1" wp14:anchorId="45E40915" wp14:editId="583D539A">
                <wp:simplePos x="0" y="0"/>
                <wp:positionH relativeFrom="column">
                  <wp:posOffset>3214935</wp:posOffset>
                </wp:positionH>
                <wp:positionV relativeFrom="paragraph">
                  <wp:posOffset>62685</wp:posOffset>
                </wp:positionV>
                <wp:extent cx="274849" cy="163852"/>
                <wp:effectExtent l="0" t="0" r="68580" b="64770"/>
                <wp:wrapNone/>
                <wp:docPr id="308" name="Straight Arrow Connector 308"/>
                <wp:cNvGraphicFramePr/>
                <a:graphic xmlns:a="http://schemas.openxmlformats.org/drawingml/2006/main">
                  <a:graphicData uri="http://schemas.microsoft.com/office/word/2010/wordprocessingShape">
                    <wps:wsp>
                      <wps:cNvCnPr/>
                      <wps:spPr>
                        <a:xfrm>
                          <a:off x="0" y="0"/>
                          <a:ext cx="274849" cy="163852"/>
                        </a:xfrm>
                        <a:prstGeom prst="straightConnector1">
                          <a:avLst/>
                        </a:prstGeom>
                        <a:noFill/>
                        <a:ln w="6350" cap="flat" cmpd="sng" algn="ctr">
                          <a:solidFill>
                            <a:srgbClr val="FF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C52F3BB" id="Straight Arrow Connector 308" o:spid="_x0000_s1026" type="#_x0000_t32" style="position:absolute;margin-left:253.15pt;margin-top:4.95pt;width:21.65pt;height:12.9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" strokecolor="red" strokeweight=".5pt">
                <v:stroke endarrow="block" joinstyle="miter"/>
              </v:shape>
            </w:pict>
          </mc:Fallback>
        </mc:AlternateContent>
      </w:r>
    </w:p>
    <w:p w14:paraId="5A5ADE3D" w14:textId="77777777" w:rsidR="00F0622B" w:rsidRPr="00F0622B" w:rsidRDefault="00F0622B" w:rsidP="00F0622B">
      <w:pPr>
        <w:tabs>
          <w:tab w:val="left" w:pos="-360"/>
        </w:tabs>
        <w:spacing w:after="160" w:line="259" w:lineRule="auto"/>
        <w:jc w:val="center"/>
        <w:rPr>
          <w:rFonts w:ascii="Calibri" w:eastAsia="Calibri" w:hAnsi="Calibri" w:cs="Arial"/>
          <w:sz w:val="22"/>
          <w:szCs w:val="22"/>
        </w:rPr>
      </w:pPr>
      <w:r w:rsidRPr="00F0622B">
        <w:rPr>
          <w:rFonts w:ascii="Calibri" w:eastAsia="Calibri" w:hAnsi="Calibri" w:cs="Arial"/>
          <w:sz w:val="22"/>
          <w:szCs w:val="22"/>
        </w:rPr>
        <w:t xml:space="preserve">PT beam + DL + LL + </w:t>
      </w:r>
      <w:proofErr w:type="spellStart"/>
      <w:r w:rsidRPr="00F0622B">
        <w:rPr>
          <w:rFonts w:ascii="Calibri" w:eastAsia="Calibri" w:hAnsi="Calibri" w:cs="Arial"/>
          <w:sz w:val="22"/>
          <w:szCs w:val="22"/>
        </w:rPr>
        <w:t>Asym</w:t>
      </w:r>
      <w:proofErr w:type="spellEnd"/>
      <w:r w:rsidRPr="00F0622B">
        <w:rPr>
          <w:rFonts w:ascii="Calibri" w:eastAsia="Calibri" w:hAnsi="Calibri" w:cs="Arial"/>
          <w:sz w:val="22"/>
          <w:szCs w:val="22"/>
        </w:rPr>
        <w:t>. loss of tendons</w:t>
      </w:r>
    </w:p>
    <w:p w14:paraId="6B0CBA1A"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624C5F85"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26F956B2"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467FBB49"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2D40CA72"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29A3329C" w14:textId="77777777" w:rsidR="00F0622B" w:rsidRPr="00F0622B" w:rsidRDefault="00F0622B" w:rsidP="00F0622B">
      <w:pPr>
        <w:tabs>
          <w:tab w:val="left" w:pos="-360"/>
        </w:tabs>
        <w:spacing w:after="160" w:line="259" w:lineRule="auto"/>
        <w:rPr>
          <w:rFonts w:ascii="Calibri" w:eastAsia="Calibri" w:hAnsi="Calibri" w:cs="Arial"/>
          <w:sz w:val="22"/>
          <w:szCs w:val="22"/>
        </w:rPr>
      </w:pPr>
    </w:p>
    <w:p w14:paraId="74D9512D" w14:textId="77777777" w:rsidR="00F0622B" w:rsidRPr="00F0622B" w:rsidRDefault="00F0622B" w:rsidP="00F0622B">
      <w:pPr>
        <w:tabs>
          <w:tab w:val="left" w:pos="-360"/>
        </w:tabs>
        <w:spacing w:after="160" w:line="259" w:lineRule="auto"/>
        <w:jc w:val="both"/>
        <w:rPr>
          <w:rFonts w:ascii="Calibri" w:eastAsia="Calibri" w:hAnsi="Calibri" w:cs="Arial"/>
          <w:sz w:val="22"/>
          <w:szCs w:val="22"/>
        </w:rPr>
      </w:pPr>
    </w:p>
    <w:p w14:paraId="7A1C3986" w14:textId="6A6D4A82" w:rsidR="00401AA5" w:rsidRDefault="00F0622B" w:rsidP="00F0622B">
      <w:pPr>
        <w:spacing w:before="120"/>
        <w:rPr>
          <w:noProof/>
        </w:rPr>
      </w:pPr>
      <w:r w:rsidRPr="00F0622B">
        <w:rPr>
          <w:noProof/>
        </w:rPr>
        <w:lastRenderedPageBreak/>
        <w:drawing>
          <wp:inline distT="0" distB="0" distL="0" distR="0" wp14:anchorId="7DD058A1" wp14:editId="161ED3AC">
            <wp:extent cx="5486400" cy="7315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86400" cy="7315200"/>
                    </a:xfrm>
                    <a:prstGeom prst="rect">
                      <a:avLst/>
                    </a:prstGeom>
                  </pic:spPr>
                </pic:pic>
              </a:graphicData>
            </a:graphic>
          </wp:inline>
        </w:drawing>
      </w:r>
    </w:p>
    <w:sectPr w:rsidR="00401AA5">
      <w:headerReference w:type="even" r:id="rId67"/>
      <w:headerReference w:type="default" r:id="rId68"/>
      <w:footerReference w:type="even" r:id="rId69"/>
      <w:footerReference w:type="default" r:id="rId70"/>
      <w:headerReference w:type="first" r:id="rId71"/>
      <w:footerReference w:type="first" r:id="rId72"/>
      <w:pgSz w:w="12240" w:h="15840"/>
      <w:pgMar w:top="1166" w:right="1800" w:bottom="1440" w:left="1800" w:header="432"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85578" w14:textId="77777777" w:rsidR="00934035" w:rsidRDefault="00934035">
      <w:r>
        <w:separator/>
      </w:r>
    </w:p>
  </w:endnote>
  <w:endnote w:type="continuationSeparator" w:id="0">
    <w:p w14:paraId="232A4561" w14:textId="77777777" w:rsidR="00934035" w:rsidRDefault="009340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IDFont+F1">
    <w:altName w:val="Cambria"/>
    <w:panose1 w:val="020B0604020202020204"/>
    <w:charset w:val="00"/>
    <w:family w:val="roman"/>
    <w:notTrueType/>
    <w:pitch w:val="default"/>
  </w:font>
  <w:font w:name="0Ω„Ñ˛">
    <w:altName w:val="Calibri"/>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35B44" w14:textId="77777777" w:rsidR="00E05F6F" w:rsidRDefault="00E05F6F">
    <w:pPr>
      <w:pBdr>
        <w:top w:val="nil"/>
        <w:left w:val="nil"/>
        <w:bottom w:val="nil"/>
        <w:right w:val="nil"/>
        <w:between w:val="nil"/>
      </w:pBdr>
      <w:tabs>
        <w:tab w:val="center" w:pos="4680"/>
        <w:tab w:val="right" w:pos="9360"/>
      </w:tabs>
      <w:rPr>
        <w:color w:val="000000"/>
      </w:rPr>
    </w:pPr>
  </w:p>
  <w:p w14:paraId="1BD0F009" w14:textId="77777777" w:rsidR="00E05F6F" w:rsidRDefault="00E05F6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12069" w14:textId="77777777" w:rsidR="00E05F6F" w:rsidRDefault="00000000">
    <w:pPr>
      <w:pBdr>
        <w:top w:val="nil"/>
        <w:left w:val="nil"/>
        <w:bottom w:val="nil"/>
        <w:right w:val="nil"/>
        <w:between w:val="nil"/>
      </w:pBdr>
      <w:tabs>
        <w:tab w:val="center" w:pos="4680"/>
        <w:tab w:val="right" w:pos="9360"/>
      </w:tabs>
      <w:jc w:val="center"/>
      <w:rPr>
        <w:rFonts w:ascii="Arial" w:eastAsia="Arial" w:hAnsi="Arial" w:cs="Arial"/>
        <w:color w:val="000000"/>
      </w:rPr>
    </w:pPr>
    <w:r>
      <w:rPr>
        <w:rFonts w:ascii="Arial" w:eastAsia="Arial" w:hAnsi="Arial" w:cs="Arial"/>
        <w:color w:val="000000"/>
        <w:sz w:val="20"/>
        <w:szCs w:val="20"/>
      </w:rPr>
      <w:t xml:space="preserve">Page </w:t>
    </w: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562E88">
      <w:rPr>
        <w:rFonts w:ascii="Arial" w:eastAsia="Arial" w:hAnsi="Arial" w:cs="Arial"/>
        <w:noProof/>
        <w:color w:val="000000"/>
        <w:sz w:val="20"/>
        <w:szCs w:val="20"/>
      </w:rPr>
      <w:t>1</w:t>
    </w:r>
    <w:r>
      <w:rPr>
        <w:rFonts w:ascii="Arial" w:eastAsia="Arial" w:hAnsi="Arial" w:cs="Arial"/>
        <w:color w:val="000000"/>
        <w:sz w:val="20"/>
        <w:szCs w:val="20"/>
      </w:rPr>
      <w:fldChar w:fldCharType="end"/>
    </w:r>
    <w:r>
      <w:rPr>
        <w:rFonts w:ascii="Arial" w:eastAsia="Arial" w:hAnsi="Arial" w:cs="Arial"/>
        <w:color w:val="000000"/>
        <w:sz w:val="20"/>
        <w:szCs w:val="20"/>
      </w:rPr>
      <w:t xml:space="preserve"> of </w:t>
    </w:r>
    <w:r>
      <w:rPr>
        <w:rFonts w:ascii="Arial" w:eastAsia="Arial" w:hAnsi="Arial" w:cs="Arial"/>
        <w:color w:val="000000"/>
        <w:sz w:val="20"/>
        <w:szCs w:val="20"/>
      </w:rPr>
      <w:fldChar w:fldCharType="begin"/>
    </w:r>
    <w:r>
      <w:rPr>
        <w:rFonts w:ascii="Arial" w:eastAsia="Arial" w:hAnsi="Arial" w:cs="Arial"/>
        <w:color w:val="000000"/>
        <w:sz w:val="20"/>
        <w:szCs w:val="20"/>
      </w:rPr>
      <w:instrText>NUMPAGES</w:instrText>
    </w:r>
    <w:r>
      <w:rPr>
        <w:rFonts w:ascii="Arial" w:eastAsia="Arial" w:hAnsi="Arial" w:cs="Arial"/>
        <w:color w:val="000000"/>
        <w:sz w:val="20"/>
        <w:szCs w:val="20"/>
      </w:rPr>
      <w:fldChar w:fldCharType="separate"/>
    </w:r>
    <w:r w:rsidR="00562E88">
      <w:rPr>
        <w:rFonts w:ascii="Arial" w:eastAsia="Arial" w:hAnsi="Arial" w:cs="Arial"/>
        <w:noProof/>
        <w:color w:val="000000"/>
        <w:sz w:val="20"/>
        <w:szCs w:val="20"/>
      </w:rPr>
      <w:t>2</w:t>
    </w:r>
    <w:r>
      <w:rPr>
        <w:rFonts w:ascii="Arial" w:eastAsia="Arial" w:hAnsi="Arial" w:cs="Arial"/>
        <w:color w:val="000000"/>
        <w:sz w:val="20"/>
        <w:szCs w:val="20"/>
      </w:rPr>
      <w:fldChar w:fldCharType="end"/>
    </w:r>
  </w:p>
  <w:p w14:paraId="2DB51B16" w14:textId="77777777" w:rsidR="00E05F6F" w:rsidRDefault="00E05F6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FBFF6" w14:textId="77777777" w:rsidR="00E05F6F" w:rsidRDefault="00E05F6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312DE2" w14:textId="77777777" w:rsidR="00934035" w:rsidRDefault="00934035">
      <w:r>
        <w:separator/>
      </w:r>
    </w:p>
  </w:footnote>
  <w:footnote w:type="continuationSeparator" w:id="0">
    <w:p w14:paraId="0A563AC7" w14:textId="77777777" w:rsidR="00934035" w:rsidRDefault="009340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7201E" w14:textId="77777777" w:rsidR="00E05F6F" w:rsidRDefault="00E05F6F">
    <w:pPr>
      <w:pBdr>
        <w:top w:val="nil"/>
        <w:left w:val="nil"/>
        <w:bottom w:val="nil"/>
        <w:right w:val="nil"/>
        <w:between w:val="nil"/>
      </w:pBdr>
      <w:tabs>
        <w:tab w:val="center" w:pos="4680"/>
        <w:tab w:val="right" w:pos="9360"/>
      </w:tabs>
      <w:rPr>
        <w:color w:val="000000"/>
      </w:rPr>
    </w:pPr>
  </w:p>
  <w:p w14:paraId="6F17F3DD" w14:textId="77777777" w:rsidR="00E05F6F" w:rsidRDefault="00E05F6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C7F74" w14:textId="77777777" w:rsidR="00E05F6F" w:rsidRDefault="00000000">
    <w:pPr>
      <w:pBdr>
        <w:top w:val="nil"/>
        <w:left w:val="nil"/>
        <w:bottom w:val="nil"/>
        <w:right w:val="nil"/>
        <w:between w:val="nil"/>
      </w:pBdr>
      <w:tabs>
        <w:tab w:val="center" w:pos="4680"/>
        <w:tab w:val="right" w:pos="9360"/>
      </w:tabs>
      <w:jc w:val="center"/>
      <w:rPr>
        <w:rFonts w:ascii="Arial" w:eastAsia="Arial" w:hAnsi="Arial" w:cs="Arial"/>
        <w:i/>
        <w:color w:val="000000"/>
        <w:sz w:val="20"/>
        <w:szCs w:val="20"/>
      </w:rPr>
    </w:pPr>
    <w:r>
      <w:rPr>
        <w:rFonts w:ascii="Arial" w:eastAsia="Arial" w:hAnsi="Arial" w:cs="Arial"/>
        <w:i/>
        <w:color w:val="000000"/>
        <w:sz w:val="20"/>
        <w:szCs w:val="20"/>
      </w:rPr>
      <w:t>MoDOT Construction &amp; Materials Division Quarterly Progress Report</w:t>
    </w:r>
  </w:p>
  <w:p w14:paraId="456241FB" w14:textId="77777777" w:rsidR="00E05F6F" w:rsidRDefault="00E05F6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C7CFD" w14:textId="77777777" w:rsidR="00E05F6F" w:rsidRDefault="00E05F6F">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42894"/>
    <w:multiLevelType w:val="hybridMultilevel"/>
    <w:tmpl w:val="BEE031B2"/>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466F45"/>
    <w:multiLevelType w:val="hybridMultilevel"/>
    <w:tmpl w:val="022E0810"/>
    <w:lvl w:ilvl="0" w:tplc="F3F81612">
      <w:start w:val="1"/>
      <w:numFmt w:val="decimal"/>
      <w:lvlText w:val="5.1.%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5121AF"/>
    <w:multiLevelType w:val="multilevel"/>
    <w:tmpl w:val="5BD45E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E611A97"/>
    <w:multiLevelType w:val="multilevel"/>
    <w:tmpl w:val="A81A5E5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Style2"/>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4" w15:restartNumberingAfterBreak="0">
    <w:nsid w:val="68F25FB0"/>
    <w:multiLevelType w:val="multilevel"/>
    <w:tmpl w:val="41D03AC8"/>
    <w:lvl w:ilvl="0">
      <w:start w:val="1"/>
      <w:numFmt w:val="bullet"/>
      <w:pStyle w:val="Style1"/>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7269879">
    <w:abstractNumId w:val="4"/>
  </w:num>
  <w:num w:numId="2" w16cid:durableId="1301037343">
    <w:abstractNumId w:val="3"/>
  </w:num>
  <w:num w:numId="3" w16cid:durableId="23200495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211292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37415371">
    <w:abstractNumId w:val="1"/>
  </w:num>
  <w:num w:numId="6" w16cid:durableId="1200699142">
    <w:abstractNumId w:val="0"/>
  </w:num>
  <w:num w:numId="7" w16cid:durableId="17162749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5F6F"/>
    <w:rsid w:val="001C6C6C"/>
    <w:rsid w:val="002847CF"/>
    <w:rsid w:val="003F07DB"/>
    <w:rsid w:val="00401AA5"/>
    <w:rsid w:val="00562E88"/>
    <w:rsid w:val="0086242F"/>
    <w:rsid w:val="008B782F"/>
    <w:rsid w:val="00934035"/>
    <w:rsid w:val="00C23790"/>
    <w:rsid w:val="00E05F6F"/>
    <w:rsid w:val="00F06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76B21"/>
  <w15:docId w15:val="{352E1AB8-9056-3445-91A6-A3E88DB80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4891"/>
    <w:pPr>
      <w:keepNext/>
      <w:keepLines/>
      <w:numPr>
        <w:numId w:val="2"/>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4891"/>
    <w:pPr>
      <w:keepNext/>
      <w:keepLines/>
      <w:numPr>
        <w:ilvl w:val="1"/>
        <w:numId w:val="2"/>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34891"/>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C34891"/>
    <w:pPr>
      <w:keepNext/>
      <w:keepLines/>
      <w:numPr>
        <w:ilvl w:val="3"/>
        <w:numId w:val="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C34891"/>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34891"/>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3489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3489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489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styleId="Hyperlink">
    <w:name w:val="Hyperlink"/>
    <w:basedOn w:val="DefaultParagraphFont"/>
    <w:semiHidden/>
    <w:rPr>
      <w:color w:val="0000FF"/>
      <w:u w:val="single"/>
    </w:rPr>
  </w:style>
  <w:style w:type="paragraph" w:styleId="BalloonText">
    <w:name w:val="Balloon Text"/>
    <w:basedOn w:val="Normal"/>
    <w:link w:val="BalloonTextChar"/>
    <w:uiPriority w:val="99"/>
    <w:semiHidden/>
    <w:unhideWhenUsed/>
    <w:rsid w:val="001C02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0239"/>
    <w:rPr>
      <w:rFonts w:ascii="Lucida Grande" w:hAnsi="Lucida Grande" w:cs="Lucida Grande"/>
      <w:sz w:val="18"/>
      <w:szCs w:val="18"/>
    </w:rPr>
  </w:style>
  <w:style w:type="paragraph" w:styleId="ListParagraph">
    <w:name w:val="List Paragraph"/>
    <w:basedOn w:val="Normal"/>
    <w:uiPriority w:val="34"/>
    <w:qFormat/>
    <w:rsid w:val="00BD1265"/>
    <w:pPr>
      <w:ind w:left="720"/>
      <w:contextualSpacing/>
    </w:pPr>
  </w:style>
  <w:style w:type="character" w:styleId="PlaceholderText">
    <w:name w:val="Placeholder Text"/>
    <w:basedOn w:val="DefaultParagraphFont"/>
    <w:uiPriority w:val="99"/>
    <w:semiHidden/>
    <w:rsid w:val="00B32B10"/>
    <w:rPr>
      <w:color w:val="808080"/>
    </w:rPr>
  </w:style>
  <w:style w:type="table" w:styleId="TableGrid">
    <w:name w:val="Table Grid"/>
    <w:basedOn w:val="TableNormal"/>
    <w:uiPriority w:val="39"/>
    <w:rsid w:val="00B32B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2DE3"/>
    <w:pPr>
      <w:tabs>
        <w:tab w:val="center" w:pos="4680"/>
        <w:tab w:val="right" w:pos="9360"/>
      </w:tabs>
    </w:pPr>
  </w:style>
  <w:style w:type="character" w:customStyle="1" w:styleId="HeaderChar">
    <w:name w:val="Header Char"/>
    <w:basedOn w:val="DefaultParagraphFont"/>
    <w:link w:val="Header"/>
    <w:uiPriority w:val="99"/>
    <w:rsid w:val="00A92DE3"/>
    <w:rPr>
      <w:sz w:val="24"/>
      <w:szCs w:val="24"/>
    </w:rPr>
  </w:style>
  <w:style w:type="paragraph" w:styleId="Footer">
    <w:name w:val="footer"/>
    <w:basedOn w:val="Normal"/>
    <w:link w:val="FooterChar"/>
    <w:uiPriority w:val="99"/>
    <w:unhideWhenUsed/>
    <w:rsid w:val="00A92DE3"/>
    <w:pPr>
      <w:tabs>
        <w:tab w:val="center" w:pos="4680"/>
        <w:tab w:val="right" w:pos="9360"/>
      </w:tabs>
    </w:pPr>
  </w:style>
  <w:style w:type="character" w:customStyle="1" w:styleId="FooterChar">
    <w:name w:val="Footer Char"/>
    <w:basedOn w:val="DefaultParagraphFont"/>
    <w:link w:val="Footer"/>
    <w:uiPriority w:val="99"/>
    <w:rsid w:val="00A92DE3"/>
    <w:rPr>
      <w:sz w:val="24"/>
      <w:szCs w:val="24"/>
    </w:rPr>
  </w:style>
  <w:style w:type="paragraph" w:customStyle="1" w:styleId="Default">
    <w:name w:val="Default"/>
    <w:rsid w:val="00B122C7"/>
    <w:pPr>
      <w:widowControl w:val="0"/>
      <w:autoSpaceDE w:val="0"/>
      <w:autoSpaceDN w:val="0"/>
      <w:adjustRightInd w:val="0"/>
    </w:pPr>
    <w:rPr>
      <w:rFonts w:ascii="Arial" w:hAnsi="Arial" w:cs="Arial"/>
      <w:color w:val="000000"/>
    </w:rPr>
  </w:style>
  <w:style w:type="character" w:styleId="FollowedHyperlink">
    <w:name w:val="FollowedHyperlink"/>
    <w:basedOn w:val="DefaultParagraphFont"/>
    <w:uiPriority w:val="99"/>
    <w:semiHidden/>
    <w:unhideWhenUsed/>
    <w:rsid w:val="00B122C7"/>
    <w:rPr>
      <w:color w:val="800080" w:themeColor="followedHyperlink"/>
      <w:u w:val="single"/>
    </w:rPr>
  </w:style>
  <w:style w:type="paragraph" w:customStyle="1" w:styleId="Style1">
    <w:name w:val="Style1"/>
    <w:basedOn w:val="ListParagraph"/>
    <w:link w:val="Style1Char"/>
    <w:qFormat/>
    <w:rsid w:val="00F14A95"/>
    <w:pPr>
      <w:numPr>
        <w:numId w:val="1"/>
      </w:numPr>
      <w:spacing w:line="480" w:lineRule="auto"/>
      <w:jc w:val="both"/>
    </w:pPr>
    <w:rPr>
      <w:rFonts w:asciiTheme="majorBidi" w:eastAsiaTheme="minorHAnsi" w:hAnsiTheme="majorBidi" w:cstheme="majorBidi"/>
      <w:b/>
      <w:bCs/>
    </w:rPr>
  </w:style>
  <w:style w:type="character" w:customStyle="1" w:styleId="Style1Char">
    <w:name w:val="Style1 Char"/>
    <w:basedOn w:val="DefaultParagraphFont"/>
    <w:link w:val="Style1"/>
    <w:rsid w:val="00F14A95"/>
    <w:rPr>
      <w:rFonts w:asciiTheme="majorBidi" w:eastAsiaTheme="minorHAnsi" w:hAnsiTheme="majorBidi" w:cstheme="majorBidi"/>
      <w:b/>
      <w:bCs/>
      <w:sz w:val="24"/>
      <w:szCs w:val="24"/>
    </w:rPr>
  </w:style>
  <w:style w:type="table" w:customStyle="1" w:styleId="TableGrid1">
    <w:name w:val="Table Grid1"/>
    <w:basedOn w:val="TableNormal"/>
    <w:next w:val="TableGrid"/>
    <w:uiPriority w:val="39"/>
    <w:rsid w:val="009C001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
    <w:name w:val="Style2"/>
    <w:basedOn w:val="Heading3"/>
    <w:link w:val="Style2Char"/>
    <w:qFormat/>
    <w:rsid w:val="00C34891"/>
    <w:pPr>
      <w:numPr>
        <w:ilvl w:val="2"/>
        <w:numId w:val="3"/>
      </w:numPr>
      <w:spacing w:line="480" w:lineRule="auto"/>
      <w:jc w:val="both"/>
    </w:pPr>
    <w:rPr>
      <w:rFonts w:asciiTheme="majorBidi" w:eastAsiaTheme="minorHAnsi" w:hAnsiTheme="majorBidi"/>
      <w:bCs/>
      <w:i/>
    </w:rPr>
  </w:style>
  <w:style w:type="paragraph" w:customStyle="1" w:styleId="Style3">
    <w:name w:val="Style3"/>
    <w:basedOn w:val="ListParagraph"/>
    <w:link w:val="Style3Char"/>
    <w:qFormat/>
    <w:rsid w:val="009C0014"/>
    <w:pPr>
      <w:tabs>
        <w:tab w:val="left" w:pos="709"/>
        <w:tab w:val="left" w:pos="993"/>
      </w:tabs>
      <w:spacing w:line="360" w:lineRule="auto"/>
      <w:ind w:left="0"/>
      <w:jc w:val="both"/>
      <w:outlineLvl w:val="2"/>
    </w:pPr>
    <w:rPr>
      <w:rFonts w:asciiTheme="majorBidi" w:eastAsiaTheme="minorHAnsi" w:hAnsiTheme="majorBidi" w:cstheme="majorBidi"/>
      <w:b/>
      <w:bCs/>
      <w:i/>
      <w:iCs/>
    </w:rPr>
  </w:style>
  <w:style w:type="character" w:customStyle="1" w:styleId="Style2Char">
    <w:name w:val="Style2 Char"/>
    <w:basedOn w:val="DefaultParagraphFont"/>
    <w:link w:val="Style2"/>
    <w:rsid w:val="00C34891"/>
    <w:rPr>
      <w:rFonts w:asciiTheme="majorBidi" w:eastAsiaTheme="minorHAnsi" w:hAnsiTheme="majorBidi" w:cstheme="majorBidi"/>
      <w:bCs/>
      <w:i/>
      <w:color w:val="243F60" w:themeColor="accent1" w:themeShade="7F"/>
      <w:sz w:val="24"/>
      <w:szCs w:val="24"/>
    </w:rPr>
  </w:style>
  <w:style w:type="character" w:customStyle="1" w:styleId="Style3Char">
    <w:name w:val="Style3 Char"/>
    <w:basedOn w:val="DefaultParagraphFont"/>
    <w:link w:val="Style3"/>
    <w:rsid w:val="009C0014"/>
    <w:rPr>
      <w:rFonts w:asciiTheme="majorBidi" w:eastAsiaTheme="minorHAnsi" w:hAnsiTheme="majorBidi" w:cstheme="majorBidi"/>
      <w:b/>
      <w:bCs/>
      <w:i/>
      <w:iCs/>
      <w:sz w:val="24"/>
      <w:szCs w:val="24"/>
    </w:rPr>
  </w:style>
  <w:style w:type="table" w:styleId="GridTable1Light">
    <w:name w:val="Grid Table 1 Light"/>
    <w:basedOn w:val="TableNormal"/>
    <w:uiPriority w:val="46"/>
    <w:rsid w:val="00691F8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semiHidden/>
    <w:rsid w:val="00C34891"/>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C3489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C34891"/>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rsid w:val="00C3489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C34891"/>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C34891"/>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C3489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C3489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4891"/>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7E4CD2"/>
    <w:rPr>
      <w:sz w:val="16"/>
      <w:szCs w:val="16"/>
    </w:rPr>
  </w:style>
  <w:style w:type="paragraph" w:styleId="CommentText">
    <w:name w:val="annotation text"/>
    <w:basedOn w:val="Normal"/>
    <w:link w:val="CommentTextChar"/>
    <w:uiPriority w:val="99"/>
    <w:unhideWhenUsed/>
    <w:rsid w:val="007E4CD2"/>
    <w:pPr>
      <w:spacing w:after="160"/>
      <w:ind w:left="90"/>
      <w:contextualSpacing/>
      <w:jc w:val="both"/>
    </w:pPr>
    <w:rPr>
      <w:rFonts w:eastAsiaTheme="minorHAnsi"/>
      <w:sz w:val="20"/>
      <w:szCs w:val="20"/>
    </w:rPr>
  </w:style>
  <w:style w:type="character" w:customStyle="1" w:styleId="CommentTextChar">
    <w:name w:val="Comment Text Char"/>
    <w:basedOn w:val="DefaultParagraphFont"/>
    <w:link w:val="CommentText"/>
    <w:uiPriority w:val="99"/>
    <w:rsid w:val="007E4CD2"/>
    <w:rPr>
      <w:rFonts w:eastAsiaTheme="minorHAnsi"/>
    </w:rPr>
  </w:style>
  <w:style w:type="character" w:customStyle="1" w:styleId="TitleChar">
    <w:name w:val="Title Char"/>
    <w:basedOn w:val="DefaultParagraphFont"/>
    <w:link w:val="Title"/>
    <w:uiPriority w:val="10"/>
    <w:rsid w:val="00F0622B"/>
    <w:rPr>
      <w:b/>
      <w:sz w:val="72"/>
      <w:szCs w:val="72"/>
    </w:rPr>
  </w:style>
  <w:style w:type="paragraph" w:styleId="Caption">
    <w:name w:val="caption"/>
    <w:basedOn w:val="Normal"/>
    <w:next w:val="Normal"/>
    <w:uiPriority w:val="35"/>
    <w:unhideWhenUsed/>
    <w:qFormat/>
    <w:rsid w:val="009A35AC"/>
    <w:pPr>
      <w:spacing w:after="200"/>
      <w:ind w:left="90"/>
      <w:contextualSpacing/>
      <w:jc w:val="both"/>
    </w:pPr>
    <w:rPr>
      <w:rFonts w:eastAsiaTheme="minorHAnsi"/>
      <w:i/>
      <w:iCs/>
      <w:color w:val="1F497D" w:themeColor="text2"/>
    </w:rPr>
  </w:style>
  <w:style w:type="table" w:styleId="TableGridLight">
    <w:name w:val="Grid Table Light"/>
    <w:basedOn w:val="TableNormal"/>
    <w:uiPriority w:val="40"/>
    <w:rsid w:val="009A35AC"/>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7816D0"/>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link w:val="NoSpacingChar"/>
    <w:uiPriority w:val="1"/>
    <w:qFormat/>
    <w:rsid w:val="007816D0"/>
    <w:pPr>
      <w:jc w:val="both"/>
    </w:pPr>
    <w:rPr>
      <w:rFonts w:ascii="Calibri" w:eastAsia="Calibri" w:hAnsi="Calibri" w:cs="Calibri"/>
      <w:sz w:val="22"/>
      <w:szCs w:val="22"/>
    </w:rPr>
  </w:style>
  <w:style w:type="paragraph" w:styleId="Subtitle">
    <w:name w:val="Subtitle"/>
    <w:basedOn w:val="Normal"/>
    <w:next w:val="Normal"/>
    <w:link w:val="SubtitleChar"/>
    <w:uiPriority w:val="11"/>
    <w:qFormat/>
    <w:pPr>
      <w:spacing w:after="160" w:line="360" w:lineRule="auto"/>
      <w:jc w:val="center"/>
    </w:pPr>
    <w:rPr>
      <w:b/>
      <w:sz w:val="32"/>
      <w:szCs w:val="32"/>
    </w:rPr>
  </w:style>
  <w:style w:type="character" w:customStyle="1" w:styleId="SubtitleChar">
    <w:name w:val="Subtitle Char"/>
    <w:basedOn w:val="DefaultParagraphFont"/>
    <w:link w:val="Subtitle"/>
    <w:uiPriority w:val="11"/>
    <w:rsid w:val="00F933E2"/>
    <w:rPr>
      <w:rFonts w:asciiTheme="majorBidi" w:eastAsiaTheme="minorEastAsia" w:hAnsiTheme="majorBidi" w:cstheme="majorBidi"/>
      <w:b/>
      <w:bCs/>
      <w:spacing w:val="15"/>
      <w:sz w:val="32"/>
      <w:szCs w:val="32"/>
    </w:rPr>
  </w:style>
  <w:style w:type="character" w:customStyle="1" w:styleId="fontstyle01">
    <w:name w:val="fontstyle01"/>
    <w:basedOn w:val="DefaultParagraphFont"/>
    <w:rsid w:val="003176F7"/>
    <w:rPr>
      <w:rFonts w:ascii="CIDFont+F1" w:hAnsi="CIDFont+F1" w:hint="default"/>
      <w:b w:val="0"/>
      <w:bCs w:val="0"/>
      <w:i w:val="0"/>
      <w:iCs w:val="0"/>
      <w:color w:val="000000"/>
      <w:sz w:val="24"/>
      <w:szCs w:val="24"/>
    </w:rPr>
  </w:style>
  <w:style w:type="character" w:customStyle="1" w:styleId="NoSpacingChar">
    <w:name w:val="No Spacing Char"/>
    <w:basedOn w:val="DefaultParagraphFont"/>
    <w:link w:val="NoSpacing"/>
    <w:uiPriority w:val="1"/>
    <w:rsid w:val="009310AC"/>
    <w:rPr>
      <w:rFonts w:ascii="Calibri" w:eastAsia="Calibri" w:hAnsi="Calibri" w:cs="Calibri"/>
      <w:sz w:val="22"/>
      <w:szCs w:val="22"/>
    </w:rPr>
  </w:style>
  <w:style w:type="table" w:customStyle="1" w:styleId="a">
    <w:basedOn w:val="TableNormal"/>
    <w:rPr>
      <w:rFonts w:ascii="Calibri" w:eastAsia="Calibri" w:hAnsi="Calibri" w:cs="Calibri"/>
      <w:sz w:val="22"/>
      <w:szCs w:val="22"/>
    </w:rPr>
    <w:tblPr>
      <w:tblStyleRowBandSize w:val="1"/>
      <w:tblStyleColBandSize w:val="1"/>
      <w:tblCellMar>
        <w:top w:w="115" w:type="dxa"/>
        <w:left w:w="115" w:type="dxa"/>
        <w:bottom w:w="115" w:type="dxa"/>
        <w:right w:w="115" w:type="dxa"/>
      </w:tblCellMar>
    </w:tblPr>
  </w:style>
  <w:style w:type="table" w:customStyle="1" w:styleId="a0">
    <w:basedOn w:val="TableNormal"/>
    <w:rPr>
      <w:rFonts w:ascii="Calibri" w:eastAsia="Calibri" w:hAnsi="Calibri" w:cs="Calibri"/>
      <w:sz w:val="22"/>
      <w:szCs w:val="22"/>
    </w:rPr>
    <w:tblPr>
      <w:tblStyleRowBandSize w:val="1"/>
      <w:tblStyleColBandSize w:val="1"/>
    </w:tblPr>
  </w:style>
  <w:style w:type="table" w:customStyle="1" w:styleId="a1">
    <w:basedOn w:val="TableNormal"/>
    <w:rPr>
      <w:rFonts w:ascii="Calibri" w:eastAsia="Calibri" w:hAnsi="Calibri" w:cs="Calibri"/>
      <w:sz w:val="22"/>
      <w:szCs w:val="22"/>
    </w:rPr>
    <w:tblPr>
      <w:tblStyleRowBandSize w:val="1"/>
      <w:tblStyleColBandSize w:val="1"/>
    </w:tblPr>
  </w:style>
  <w:style w:type="table" w:customStyle="1" w:styleId="a2">
    <w:basedOn w:val="TableNormal"/>
    <w:rPr>
      <w:rFonts w:ascii="Calibri" w:eastAsia="Calibri" w:hAnsi="Calibri" w:cs="Calibri"/>
      <w:sz w:val="22"/>
      <w:szCs w:val="22"/>
    </w:rPr>
    <w:tblPr>
      <w:tblStyleRowBandSize w:val="1"/>
      <w:tblStyleColBandSize w:val="1"/>
    </w:tblPr>
  </w:style>
  <w:style w:type="table" w:customStyle="1" w:styleId="a3">
    <w:basedOn w:val="TableNormal"/>
    <w:rPr>
      <w:rFonts w:ascii="Calibri" w:eastAsia="Calibri" w:hAnsi="Calibri" w:cs="Calibri"/>
      <w:sz w:val="22"/>
      <w:szCs w:val="22"/>
    </w:rPr>
    <w:tblPr>
      <w:tblStyleRowBandSize w:val="1"/>
      <w:tblStyleColBandSize w:val="1"/>
    </w:tblPr>
  </w:style>
  <w:style w:type="table" w:customStyle="1" w:styleId="a4">
    <w:basedOn w:val="TableNormal"/>
    <w:rPr>
      <w:rFonts w:ascii="Calibri" w:eastAsia="Calibri" w:hAnsi="Calibri" w:cs="Calibri"/>
      <w:sz w:val="22"/>
      <w:szCs w:val="22"/>
    </w:rPr>
    <w:tblPr>
      <w:tblStyleRowBandSize w:val="1"/>
      <w:tblStyleColBandSize w:val="1"/>
    </w:tblPr>
  </w:style>
  <w:style w:type="table" w:customStyle="1" w:styleId="a5">
    <w:basedOn w:val="TableNormal"/>
    <w:rPr>
      <w:rFonts w:ascii="Calibri" w:eastAsia="Calibri" w:hAnsi="Calibri" w:cs="Calibri"/>
      <w:sz w:val="22"/>
      <w:szCs w:val="22"/>
    </w:rPr>
    <w:tblPr>
      <w:tblStyleRowBandSize w:val="1"/>
      <w:tblStyleColBandSize w:val="1"/>
    </w:tblPr>
  </w:style>
  <w:style w:type="table" w:customStyle="1" w:styleId="a6">
    <w:basedOn w:val="TableNormal"/>
    <w:rPr>
      <w:rFonts w:ascii="Calibri" w:eastAsia="Calibri" w:hAnsi="Calibri" w:cs="Calibri"/>
      <w:sz w:val="22"/>
      <w:szCs w:val="22"/>
    </w:rPr>
    <w:tblPr>
      <w:tblStyleRowBandSize w:val="1"/>
      <w:tblStyleColBandSize w:val="1"/>
    </w:tblPr>
  </w:style>
  <w:style w:type="table" w:customStyle="1" w:styleId="a7">
    <w:basedOn w:val="TableNormal"/>
    <w:rPr>
      <w:rFonts w:ascii="Calibri" w:eastAsia="Calibri" w:hAnsi="Calibri" w:cs="Calibri"/>
      <w:sz w:val="22"/>
      <w:szCs w:val="22"/>
    </w:rPr>
    <w:tblPr>
      <w:tblStyleRowBandSize w:val="1"/>
      <w:tblStyleColBandSize w:val="1"/>
    </w:tblPr>
  </w:style>
  <w:style w:type="table" w:customStyle="1" w:styleId="a8">
    <w:basedOn w:val="TableNormal"/>
    <w:rPr>
      <w:rFonts w:ascii="Calibri" w:eastAsia="Calibri" w:hAnsi="Calibri" w:cs="Calibri"/>
      <w:sz w:val="22"/>
      <w:szCs w:val="22"/>
    </w:rPr>
    <w:tblPr>
      <w:tblStyleRowBandSize w:val="1"/>
      <w:tblStyleColBandSize w:val="1"/>
    </w:tblPr>
  </w:style>
  <w:style w:type="table" w:customStyle="1" w:styleId="a9">
    <w:basedOn w:val="TableNormal"/>
    <w:rPr>
      <w:rFonts w:ascii="Calibri" w:eastAsia="Calibri" w:hAnsi="Calibri" w:cs="Calibri"/>
      <w:sz w:val="22"/>
      <w:szCs w:val="22"/>
    </w:rPr>
    <w:tblPr>
      <w:tblStyleRowBandSize w:val="1"/>
      <w:tblStyleColBandSize w:val="1"/>
    </w:tblPr>
  </w:style>
  <w:style w:type="table" w:customStyle="1" w:styleId="aa">
    <w:basedOn w:val="TableNormal"/>
    <w:rPr>
      <w:rFonts w:ascii="Calibri" w:eastAsia="Calibri" w:hAnsi="Calibri" w:cs="Calibri"/>
      <w:sz w:val="22"/>
      <w:szCs w:val="22"/>
    </w:rPr>
    <w:tblPr>
      <w:tblStyleRowBandSize w:val="1"/>
      <w:tblStyleColBandSize w:val="1"/>
    </w:tblPr>
  </w:style>
  <w:style w:type="table" w:customStyle="1" w:styleId="ab">
    <w:basedOn w:val="TableNormal"/>
    <w:rPr>
      <w:rFonts w:ascii="Calibri" w:eastAsia="Calibri" w:hAnsi="Calibri" w:cs="Calibri"/>
      <w:sz w:val="22"/>
      <w:szCs w:val="22"/>
    </w:rPr>
    <w:tblPr>
      <w:tblStyleRowBandSize w:val="1"/>
      <w:tblStyleColBandSize w:val="1"/>
    </w:tblPr>
  </w:style>
  <w:style w:type="table" w:customStyle="1" w:styleId="ac">
    <w:basedOn w:val="TableNormal"/>
    <w:rPr>
      <w:rFonts w:ascii="Calibri" w:eastAsia="Calibri" w:hAnsi="Calibri" w:cs="Calibri"/>
      <w:sz w:val="22"/>
      <w:szCs w:val="22"/>
    </w:rPr>
    <w:tblPr>
      <w:tblStyleRowBandSize w:val="1"/>
      <w:tblStyleColBandSize w:val="1"/>
    </w:tblPr>
  </w:style>
  <w:style w:type="table" w:customStyle="1" w:styleId="ad">
    <w:basedOn w:val="TableNormal"/>
    <w:rPr>
      <w:rFonts w:ascii="Calibri" w:eastAsia="Calibri" w:hAnsi="Calibri" w:cs="Calibri"/>
      <w:sz w:val="22"/>
      <w:szCs w:val="22"/>
    </w:rPr>
    <w:tblPr>
      <w:tblStyleRowBandSize w:val="1"/>
      <w:tblStyleColBandSize w:val="1"/>
    </w:tblPr>
  </w:style>
  <w:style w:type="table" w:customStyle="1" w:styleId="ae">
    <w:basedOn w:val="TableNormal"/>
    <w:rPr>
      <w:rFonts w:ascii="Calibri" w:eastAsia="Calibri" w:hAnsi="Calibri" w:cs="Calibri"/>
      <w:sz w:val="22"/>
      <w:szCs w:val="22"/>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37.png"/><Relationship Id="rId63" Type="http://schemas.openxmlformats.org/officeDocument/2006/relationships/image" Target="media/image48.png"/><Relationship Id="rId68" Type="http://schemas.openxmlformats.org/officeDocument/2006/relationships/header" Target="header2.xml"/><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chart" Target="charts/chart3.xml"/><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emf"/><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chart" Target="charts/chart1.xml"/><Relationship Id="rId48" Type="http://schemas.openxmlformats.org/officeDocument/2006/relationships/chart" Target="charts/chart4.xml"/><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footer" Target="footer1.xml"/><Relationship Id="rId77" Type="http://schemas.openxmlformats.org/officeDocument/2006/relationships/customXml" Target="../customXml/item4.xml"/><Relationship Id="rId8" Type="http://schemas.openxmlformats.org/officeDocument/2006/relationships/image" Target="media/image1.png"/><Relationship Id="rId51" Type="http://schemas.openxmlformats.org/officeDocument/2006/relationships/chart" Target="charts/chart7.xml"/><Relationship Id="rId72"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6.png"/><Relationship Id="rId59" Type="http://schemas.openxmlformats.org/officeDocument/2006/relationships/image" Target="media/image44.png"/><Relationship Id="rId67"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footer" Target="footer2.xml"/><Relationship Id="rId75"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chart" Target="charts/chart5.xml"/><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chart" Target="charts/chart2.xml"/><Relationship Id="rId52" Type="http://schemas.openxmlformats.org/officeDocument/2006/relationships/chart" Target="charts/chart8.xml"/><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jpeg"/><Relationship Id="rId50" Type="http://schemas.openxmlformats.org/officeDocument/2006/relationships/chart" Target="charts/chart6.xml"/><Relationship Id="rId55" Type="http://schemas.openxmlformats.org/officeDocument/2006/relationships/image" Target="media/image40.png"/><Relationship Id="rId76" Type="http://schemas.openxmlformats.org/officeDocument/2006/relationships/customXml" Target="../customXml/item3.xml"/><Relationship Id="rId7" Type="http://schemas.openxmlformats.org/officeDocument/2006/relationships/endnotes" Target="endnotes.xml"/><Relationship Id="rId71" Type="http://schemas.openxmlformats.org/officeDocument/2006/relationships/header" Target="header3.xml"/><Relationship Id="rId2" Type="http://schemas.openxmlformats.org/officeDocument/2006/relationships/numbering" Target="numbering.xml"/><Relationship Id="rId2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Numerical%20modelling\Mitchigan\validation\Validation.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Numerical%20modelling\Mitchigan\validation\Validation.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haan57\Desktop\FEM\Minn_girder\validation\validatioon_minn.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1.xml"/><Relationship Id="rId4" Type="http://schemas.openxmlformats.org/officeDocument/2006/relationships/oleObject" Target="file:////minerfiles.mst.edu\dfs\users\haan57\1-Residual%20strength-Damage%20assessment%20and%20quantification%20of%20prestressed%20girder%20under%20vehicle%20impact%20loads\Updated\comparison.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2.xml"/><Relationship Id="rId4" Type="http://schemas.openxmlformats.org/officeDocument/2006/relationships/oleObject" Target="file:////minerfiles.mst.edu\dfs\users\haan57\1-Residual%20strength-Damage%20assessment%20and%20quantification%20of%20prestressed%20girder%20under%20vehicle%20impact%20loads\Updated\comparison.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minerfiles.mst.edu\dfs\users\haan57\1-Residual%20strength-Damage%20assessment%20and%20quantification%20of%20prestressed%20girder%20under%20vehicle%20impact%20loads\Updated\comparison.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C:\Users\haan57\Desktop\FEM\Residual_capacity\damaged_sym\y-stress_sym.csv"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3.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aan57\Desktop\FEM\Residual_capacity\damaged_sym\y-stress_sym.csv"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889269276123094"/>
          <c:y val="1.7762398109378991E-2"/>
          <c:w val="0.73717125938967776"/>
          <c:h val="0.80179591366498437"/>
        </c:manualLayout>
      </c:layout>
      <c:scatterChart>
        <c:scatterStyle val="smoothMarker"/>
        <c:varyColors val="0"/>
        <c:ser>
          <c:idx val="1"/>
          <c:order val="1"/>
          <c:tx>
            <c:v>G1T3-Exp</c:v>
          </c:tx>
          <c:spPr>
            <a:ln w="28575" cap="rnd">
              <a:solidFill>
                <a:schemeClr val="tx1"/>
              </a:solidFill>
              <a:round/>
            </a:ln>
            <a:effectLst/>
          </c:spPr>
          <c:marker>
            <c:symbol val="none"/>
          </c:marker>
          <c:xVal>
            <c:numRef>
              <c:f>'Girder1-Test2'!$C$3:$C$54</c:f>
              <c:numCache>
                <c:formatCode>General</c:formatCode>
                <c:ptCount val="52"/>
                <c:pt idx="0">
                  <c:v>5.4949176088467E-2</c:v>
                </c:pt>
                <c:pt idx="1">
                  <c:v>0.165581270972813</c:v>
                </c:pt>
                <c:pt idx="2">
                  <c:v>0.276213365857158</c:v>
                </c:pt>
                <c:pt idx="3">
                  <c:v>0.38668240680652399</c:v>
                </c:pt>
                <c:pt idx="4">
                  <c:v>0.55185604294188495</c:v>
                </c:pt>
                <c:pt idx="5">
                  <c:v>0.71719273301222497</c:v>
                </c:pt>
                <c:pt idx="6">
                  <c:v>0.88244789611507601</c:v>
                </c:pt>
                <c:pt idx="7">
                  <c:v>1.10216307350145</c:v>
                </c:pt>
                <c:pt idx="8">
                  <c:v>1.2672551826693199</c:v>
                </c:pt>
                <c:pt idx="9">
                  <c:v>1.43234729183719</c:v>
                </c:pt>
                <c:pt idx="10">
                  <c:v>1.54273480581906</c:v>
                </c:pt>
                <c:pt idx="11">
                  <c:v>1.7078269149869401</c:v>
                </c:pt>
                <c:pt idx="12">
                  <c:v>1.92794972721076</c:v>
                </c:pt>
                <c:pt idx="13">
                  <c:v>2.0931233633461201</c:v>
                </c:pt>
                <c:pt idx="14">
                  <c:v>2.3134092295049302</c:v>
                </c:pt>
                <c:pt idx="15">
                  <c:v>2.5334505147612698</c:v>
                </c:pt>
                <c:pt idx="16">
                  <c:v>2.64383802874314</c:v>
                </c:pt>
                <c:pt idx="17">
                  <c:v>2.8637162600644999</c:v>
                </c:pt>
                <c:pt idx="18">
                  <c:v>3.0287268422648799</c:v>
                </c:pt>
                <c:pt idx="19">
                  <c:v>3.2485235466187401</c:v>
                </c:pt>
                <c:pt idx="20">
                  <c:v>3.5777294413446001</c:v>
                </c:pt>
                <c:pt idx="21">
                  <c:v>3.6333308331729901</c:v>
                </c:pt>
                <c:pt idx="22">
                  <c:v>3.8530460105593698</c:v>
                </c:pt>
                <c:pt idx="23">
                  <c:v>4.0162629994749599</c:v>
                </c:pt>
                <c:pt idx="24">
                  <c:v>4.2906827720473304</c:v>
                </c:pt>
                <c:pt idx="25">
                  <c:v>4.5103979494337096</c:v>
                </c:pt>
                <c:pt idx="26">
                  <c:v>4.7301946537875699</c:v>
                </c:pt>
                <c:pt idx="27">
                  <c:v>5.0043698454574796</c:v>
                </c:pt>
                <c:pt idx="28">
                  <c:v>5.38803575446686</c:v>
                </c:pt>
                <c:pt idx="29">
                  <c:v>5.7718647174112201</c:v>
                </c:pt>
                <c:pt idx="30">
                  <c:v>6.2102352216065997</c:v>
                </c:pt>
                <c:pt idx="31">
                  <c:v>6.42946123718803</c:v>
                </c:pt>
                <c:pt idx="32">
                  <c:v>6.7032287940204798</c:v>
                </c:pt>
                <c:pt idx="33">
                  <c:v>6.9218841208294801</c:v>
                </c:pt>
                <c:pt idx="34">
                  <c:v>7.0866501221273897</c:v>
                </c:pt>
                <c:pt idx="35">
                  <c:v>7.4154483820157999</c:v>
                </c:pt>
                <c:pt idx="36">
                  <c:v>7.9083604274621901</c:v>
                </c:pt>
                <c:pt idx="37">
                  <c:v>8.2369141064481308</c:v>
                </c:pt>
                <c:pt idx="38">
                  <c:v>8.5652232045315895</c:v>
                </c:pt>
                <c:pt idx="39">
                  <c:v>9.0027784390520704</c:v>
                </c:pt>
                <c:pt idx="40">
                  <c:v>9.1677074942849597</c:v>
                </c:pt>
                <c:pt idx="41">
                  <c:v>9.5509657684568801</c:v>
                </c:pt>
                <c:pt idx="42">
                  <c:v>10.1531239503402</c:v>
                </c:pt>
                <c:pt idx="43">
                  <c:v>10.5911683466657</c:v>
                </c:pt>
                <c:pt idx="44">
                  <c:v>11.2480311237351</c:v>
                </c:pt>
                <c:pt idx="45">
                  <c:v>11.7954847104325</c:v>
                </c:pt>
                <c:pt idx="46">
                  <c:v>12.178661457636901</c:v>
                </c:pt>
                <c:pt idx="47">
                  <c:v>12.3975613653484</c:v>
                </c:pt>
                <c:pt idx="48">
                  <c:v>12.5620012587763</c:v>
                </c:pt>
                <c:pt idx="49">
                  <c:v>12.890473410794799</c:v>
                </c:pt>
                <c:pt idx="50">
                  <c:v>13.273650157999199</c:v>
                </c:pt>
                <c:pt idx="51">
                  <c:v>13.8755637589801</c:v>
                </c:pt>
              </c:numCache>
              <c:extLst xmlns:c15="http://schemas.microsoft.com/office/drawing/2012/chart"/>
            </c:numRef>
          </c:xVal>
          <c:yVal>
            <c:numRef>
              <c:f>'Girder1-Test2'!$D$3:$D$54</c:f>
              <c:numCache>
                <c:formatCode>General</c:formatCode>
                <c:ptCount val="52"/>
                <c:pt idx="0">
                  <c:v>8.9418777943369605</c:v>
                </c:pt>
                <c:pt idx="1">
                  <c:v>35.767511177347302</c:v>
                </c:pt>
                <c:pt idx="2">
                  <c:v>62.5931445603578</c:v>
                </c:pt>
                <c:pt idx="3">
                  <c:v>85.842026825633397</c:v>
                </c:pt>
                <c:pt idx="4">
                  <c:v>109.09090909090899</c:v>
                </c:pt>
                <c:pt idx="5">
                  <c:v>135.91654247391901</c:v>
                </c:pt>
                <c:pt idx="6">
                  <c:v>160.95380029806199</c:v>
                </c:pt>
                <c:pt idx="7">
                  <c:v>180.62593144560299</c:v>
                </c:pt>
                <c:pt idx="8">
                  <c:v>202.086438152011</c:v>
                </c:pt>
                <c:pt idx="9">
                  <c:v>223.54694485842001</c:v>
                </c:pt>
                <c:pt idx="10">
                  <c:v>245.00745156482799</c:v>
                </c:pt>
                <c:pt idx="11">
                  <c:v>266.467958271236</c:v>
                </c:pt>
                <c:pt idx="12">
                  <c:v>295.08196721311401</c:v>
                </c:pt>
                <c:pt idx="13">
                  <c:v>318.33084947839001</c:v>
                </c:pt>
                <c:pt idx="14">
                  <c:v>350.521609538002</c:v>
                </c:pt>
                <c:pt idx="15">
                  <c:v>377.34724292101299</c:v>
                </c:pt>
                <c:pt idx="16">
                  <c:v>398.807749627421</c:v>
                </c:pt>
                <c:pt idx="17">
                  <c:v>422.056631892697</c:v>
                </c:pt>
                <c:pt idx="18">
                  <c:v>441.72876304023799</c:v>
                </c:pt>
                <c:pt idx="19">
                  <c:v>463.189269746646</c:v>
                </c:pt>
                <c:pt idx="20">
                  <c:v>484.64977645305498</c:v>
                </c:pt>
                <c:pt idx="21">
                  <c:v>504.32190760059598</c:v>
                </c:pt>
                <c:pt idx="22">
                  <c:v>523.99403874813697</c:v>
                </c:pt>
                <c:pt idx="23">
                  <c:v>504.32190760059598</c:v>
                </c:pt>
                <c:pt idx="24">
                  <c:v>523.99403874813697</c:v>
                </c:pt>
                <c:pt idx="25">
                  <c:v>543.66616989567797</c:v>
                </c:pt>
                <c:pt idx="26">
                  <c:v>565.12667660208604</c:v>
                </c:pt>
                <c:pt idx="27">
                  <c:v>579.43368107302501</c:v>
                </c:pt>
                <c:pt idx="28">
                  <c:v>595.52906110283095</c:v>
                </c:pt>
                <c:pt idx="29">
                  <c:v>615.20119225037195</c:v>
                </c:pt>
                <c:pt idx="30">
                  <c:v>631.296572280178</c:v>
                </c:pt>
                <c:pt idx="31">
                  <c:v>640.23845007451496</c:v>
                </c:pt>
                <c:pt idx="32">
                  <c:v>645.60357675111698</c:v>
                </c:pt>
                <c:pt idx="33">
                  <c:v>642.02682563338305</c:v>
                </c:pt>
                <c:pt idx="34">
                  <c:v>656.33383010432101</c:v>
                </c:pt>
                <c:pt idx="35">
                  <c:v>668.85245901639303</c:v>
                </c:pt>
                <c:pt idx="36">
                  <c:v>681.37108792846402</c:v>
                </c:pt>
                <c:pt idx="37">
                  <c:v>688.52459016393402</c:v>
                </c:pt>
                <c:pt idx="38">
                  <c:v>690.31296572280098</c:v>
                </c:pt>
                <c:pt idx="39">
                  <c:v>688.52459016393402</c:v>
                </c:pt>
                <c:pt idx="40">
                  <c:v>706.40834575260806</c:v>
                </c:pt>
                <c:pt idx="41">
                  <c:v>713.56184798807703</c:v>
                </c:pt>
                <c:pt idx="42">
                  <c:v>722.50372578241399</c:v>
                </c:pt>
                <c:pt idx="43">
                  <c:v>731.44560357675095</c:v>
                </c:pt>
                <c:pt idx="44">
                  <c:v>740.38748137108701</c:v>
                </c:pt>
                <c:pt idx="45">
                  <c:v>749.32935916542397</c:v>
                </c:pt>
                <c:pt idx="46">
                  <c:v>754.69448584202598</c:v>
                </c:pt>
                <c:pt idx="47">
                  <c:v>756.48286140089397</c:v>
                </c:pt>
                <c:pt idx="48">
                  <c:v>763.63636363636294</c:v>
                </c:pt>
                <c:pt idx="49">
                  <c:v>769.00149031296496</c:v>
                </c:pt>
                <c:pt idx="50">
                  <c:v>774.36661698956698</c:v>
                </c:pt>
                <c:pt idx="51">
                  <c:v>777.94336810730204</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8497-DC4D-84C7-A45B244D2E4A}"/>
            </c:ext>
          </c:extLst>
        </c:ser>
        <c:ser>
          <c:idx val="7"/>
          <c:order val="7"/>
          <c:tx>
            <c:v>G1-T3-FE-CSCM</c:v>
          </c:tx>
          <c:spPr>
            <a:ln w="12700" cap="rnd">
              <a:solidFill>
                <a:srgbClr val="FF0000"/>
              </a:solidFill>
              <a:prstDash val="dash"/>
              <a:round/>
            </a:ln>
            <a:effectLst/>
          </c:spPr>
          <c:marker>
            <c:symbol val="none"/>
          </c:marker>
          <c:xVal>
            <c:numRef>
              <c:f>'Girder1-Test2'!$AC$23:$AC$343</c:f>
              <c:numCache>
                <c:formatCode>0.00E+00</c:formatCode>
                <c:ptCount val="321"/>
                <c:pt idx="0">
                  <c:v>0.19792526960000001</c:v>
                </c:pt>
                <c:pt idx="1">
                  <c:v>0.11754605174</c:v>
                </c:pt>
                <c:pt idx="2">
                  <c:v>1.8982095644E-2</c:v>
                </c:pt>
                <c:pt idx="3">
                  <c:v>-4.6435423194999999E-2</c:v>
                </c:pt>
                <c:pt idx="4">
                  <c:v>-3.2506614922999999E-2</c:v>
                </c:pt>
                <c:pt idx="5">
                  <c:v>6.1654545366999998E-2</c:v>
                </c:pt>
                <c:pt idx="6">
                  <c:v>0.16092702746000001</c:v>
                </c:pt>
                <c:pt idx="7">
                  <c:v>0.27609416842000001</c:v>
                </c:pt>
                <c:pt idx="8">
                  <c:v>0.38940510154000002</c:v>
                </c:pt>
                <c:pt idx="9">
                  <c:v>0.51766997575999996</c:v>
                </c:pt>
                <c:pt idx="10">
                  <c:v>0.65853488444999997</c:v>
                </c:pt>
                <c:pt idx="11">
                  <c:v>0.81215059756999997</c:v>
                </c:pt>
                <c:pt idx="12">
                  <c:v>0.96413242817</c:v>
                </c:pt>
                <c:pt idx="13">
                  <c:v>1.1174150705000001</c:v>
                </c:pt>
                <c:pt idx="14">
                  <c:v>1.2566449641999999</c:v>
                </c:pt>
                <c:pt idx="15">
                  <c:v>1.3620537519</c:v>
                </c:pt>
                <c:pt idx="16">
                  <c:v>1.4585531949999999</c:v>
                </c:pt>
                <c:pt idx="17">
                  <c:v>1.5543260574</c:v>
                </c:pt>
                <c:pt idx="18">
                  <c:v>1.6466709374999999</c:v>
                </c:pt>
                <c:pt idx="19">
                  <c:v>1.7436193228000001</c:v>
                </c:pt>
                <c:pt idx="20">
                  <c:v>1.8436362743000001</c:v>
                </c:pt>
                <c:pt idx="21">
                  <c:v>1.9477074146</c:v>
                </c:pt>
                <c:pt idx="22">
                  <c:v>2.0456013679999998</c:v>
                </c:pt>
                <c:pt idx="23">
                  <c:v>2.1403977870999999</c:v>
                </c:pt>
                <c:pt idx="24">
                  <c:v>2.2327060698999999</c:v>
                </c:pt>
                <c:pt idx="25">
                  <c:v>2.3334560394000001</c:v>
                </c:pt>
                <c:pt idx="26">
                  <c:v>2.4409239291999998</c:v>
                </c:pt>
                <c:pt idx="27">
                  <c:v>2.5532572269</c:v>
                </c:pt>
                <c:pt idx="28">
                  <c:v>2.6642746924999998</c:v>
                </c:pt>
                <c:pt idx="29">
                  <c:v>2.7786753177999999</c:v>
                </c:pt>
                <c:pt idx="30">
                  <c:v>2.8813831805999999</c:v>
                </c:pt>
                <c:pt idx="31">
                  <c:v>2.9291360378000002</c:v>
                </c:pt>
                <c:pt idx="32">
                  <c:v>2.9305419921999998</c:v>
                </c:pt>
                <c:pt idx="33">
                  <c:v>2.9014010428999999</c:v>
                </c:pt>
                <c:pt idx="34">
                  <c:v>2.8777956963000002</c:v>
                </c:pt>
                <c:pt idx="35">
                  <c:v>2.9098246097999998</c:v>
                </c:pt>
                <c:pt idx="36">
                  <c:v>2.9736750125999998</c:v>
                </c:pt>
                <c:pt idx="37">
                  <c:v>3.0535597801000001</c:v>
                </c:pt>
                <c:pt idx="38">
                  <c:v>3.1497197150999998</c:v>
                </c:pt>
                <c:pt idx="39">
                  <c:v>3.2621667384999999</c:v>
                </c:pt>
                <c:pt idx="40">
                  <c:v>3.3770515918999999</c:v>
                </c:pt>
                <c:pt idx="41">
                  <c:v>3.5063855648</c:v>
                </c:pt>
                <c:pt idx="42">
                  <c:v>3.6371450423999998</c:v>
                </c:pt>
                <c:pt idx="43">
                  <c:v>3.7686934471</c:v>
                </c:pt>
                <c:pt idx="44">
                  <c:v>3.8996496200999999</c:v>
                </c:pt>
                <c:pt idx="45">
                  <c:v>4.0137925148000004</c:v>
                </c:pt>
                <c:pt idx="46">
                  <c:v>4.1117577553000002</c:v>
                </c:pt>
                <c:pt idx="47">
                  <c:v>4.1871242523000003</c:v>
                </c:pt>
                <c:pt idx="48">
                  <c:v>4.2401094436999998</c:v>
                </c:pt>
                <c:pt idx="49">
                  <c:v>4.3058075904999997</c:v>
                </c:pt>
                <c:pt idx="50">
                  <c:v>4.4006657599999999</c:v>
                </c:pt>
                <c:pt idx="51">
                  <c:v>4.5152568817000001</c:v>
                </c:pt>
                <c:pt idx="52">
                  <c:v>4.6412296294999997</c:v>
                </c:pt>
                <c:pt idx="53">
                  <c:v>4.7661805153000003</c:v>
                </c:pt>
                <c:pt idx="54">
                  <c:v>4.8839168548999998</c:v>
                </c:pt>
                <c:pt idx="55">
                  <c:v>4.9963998795000002</c:v>
                </c:pt>
                <c:pt idx="56">
                  <c:v>5.1007676125000003</c:v>
                </c:pt>
                <c:pt idx="57">
                  <c:v>5.1972818375000003</c:v>
                </c:pt>
                <c:pt idx="58">
                  <c:v>5.2782630920000004</c:v>
                </c:pt>
                <c:pt idx="59">
                  <c:v>5.3468155861</c:v>
                </c:pt>
                <c:pt idx="60">
                  <c:v>5.4053506851000002</c:v>
                </c:pt>
                <c:pt idx="61">
                  <c:v>5.4576516150999996</c:v>
                </c:pt>
                <c:pt idx="62">
                  <c:v>5.5151157379000004</c:v>
                </c:pt>
                <c:pt idx="63">
                  <c:v>5.5819797515999996</c:v>
                </c:pt>
                <c:pt idx="64">
                  <c:v>5.6620001792999997</c:v>
                </c:pt>
                <c:pt idx="65">
                  <c:v>5.7542777060999999</c:v>
                </c:pt>
                <c:pt idx="66">
                  <c:v>5.8561625481000004</c:v>
                </c:pt>
                <c:pt idx="67">
                  <c:v>5.9627661705000001</c:v>
                </c:pt>
                <c:pt idx="68">
                  <c:v>6.0789914130999998</c:v>
                </c:pt>
                <c:pt idx="69">
                  <c:v>6.2059879303000001</c:v>
                </c:pt>
                <c:pt idx="70">
                  <c:v>6.3248987198000002</c:v>
                </c:pt>
                <c:pt idx="71">
                  <c:v>6.4302597046000001</c:v>
                </c:pt>
                <c:pt idx="72">
                  <c:v>6.5238246917999998</c:v>
                </c:pt>
                <c:pt idx="73">
                  <c:v>6.6161189078999998</c:v>
                </c:pt>
                <c:pt idx="74">
                  <c:v>6.6984496117000001</c:v>
                </c:pt>
                <c:pt idx="75">
                  <c:v>6.7757797241000004</c:v>
                </c:pt>
                <c:pt idx="76">
                  <c:v>6.8529376983999999</c:v>
                </c:pt>
                <c:pt idx="77">
                  <c:v>6.9396657943999998</c:v>
                </c:pt>
                <c:pt idx="78">
                  <c:v>7.0324687957999998</c:v>
                </c:pt>
                <c:pt idx="79">
                  <c:v>7.1314444542000004</c:v>
                </c:pt>
                <c:pt idx="80">
                  <c:v>7.2326941490000003</c:v>
                </c:pt>
                <c:pt idx="81">
                  <c:v>7.3314890862000004</c:v>
                </c:pt>
                <c:pt idx="82">
                  <c:v>7.4330921173000002</c:v>
                </c:pt>
                <c:pt idx="83">
                  <c:v>7.5341811180000002</c:v>
                </c:pt>
                <c:pt idx="84">
                  <c:v>7.6323776245000001</c:v>
                </c:pt>
                <c:pt idx="85">
                  <c:v>7.7202553748999998</c:v>
                </c:pt>
                <c:pt idx="86">
                  <c:v>7.7999835013999999</c:v>
                </c:pt>
                <c:pt idx="87">
                  <c:v>7.8629050254999999</c:v>
                </c:pt>
                <c:pt idx="88">
                  <c:v>7.9084191321999997</c:v>
                </c:pt>
                <c:pt idx="89">
                  <c:v>7.9535708426999996</c:v>
                </c:pt>
                <c:pt idx="90">
                  <c:v>8.0039939879999995</c:v>
                </c:pt>
                <c:pt idx="91">
                  <c:v>8.0743875503999991</c:v>
                </c:pt>
                <c:pt idx="92">
                  <c:v>8.1585950851</c:v>
                </c:pt>
                <c:pt idx="93">
                  <c:v>8.2574787139999994</c:v>
                </c:pt>
                <c:pt idx="94">
                  <c:v>8.3712987900000009</c:v>
                </c:pt>
                <c:pt idx="95">
                  <c:v>8.4978704453000002</c:v>
                </c:pt>
                <c:pt idx="96">
                  <c:v>8.6286907195999998</c:v>
                </c:pt>
                <c:pt idx="97">
                  <c:v>8.7604846954000006</c:v>
                </c:pt>
                <c:pt idx="98">
                  <c:v>8.8803663254000007</c:v>
                </c:pt>
                <c:pt idx="99">
                  <c:v>8.9861125945999998</c:v>
                </c:pt>
                <c:pt idx="100">
                  <c:v>9.0806941985999998</c:v>
                </c:pt>
                <c:pt idx="101">
                  <c:v>9.1700973511000008</c:v>
                </c:pt>
                <c:pt idx="102">
                  <c:v>9.2536411285</c:v>
                </c:pt>
                <c:pt idx="103">
                  <c:v>9.3415031433000006</c:v>
                </c:pt>
                <c:pt idx="104">
                  <c:v>9.4291448592999991</c:v>
                </c:pt>
                <c:pt idx="105">
                  <c:v>9.5184106827000008</c:v>
                </c:pt>
                <c:pt idx="106">
                  <c:v>9.6107587813999995</c:v>
                </c:pt>
                <c:pt idx="107">
                  <c:v>9.7032842636000005</c:v>
                </c:pt>
                <c:pt idx="108">
                  <c:v>9.7998914719000005</c:v>
                </c:pt>
                <c:pt idx="109">
                  <c:v>9.9054431914999999</c:v>
                </c:pt>
                <c:pt idx="110">
                  <c:v>10.017475127999999</c:v>
                </c:pt>
                <c:pt idx="111">
                  <c:v>10.127550125000001</c:v>
                </c:pt>
                <c:pt idx="112">
                  <c:v>10.231031418000001</c:v>
                </c:pt>
                <c:pt idx="113">
                  <c:v>10.3227911</c:v>
                </c:pt>
                <c:pt idx="114">
                  <c:v>10.409378051999999</c:v>
                </c:pt>
                <c:pt idx="115">
                  <c:v>10.485501289</c:v>
                </c:pt>
                <c:pt idx="116">
                  <c:v>10.55802536</c:v>
                </c:pt>
                <c:pt idx="117">
                  <c:v>10.629628180999999</c:v>
                </c:pt>
                <c:pt idx="118">
                  <c:v>10.707698821999999</c:v>
                </c:pt>
                <c:pt idx="119">
                  <c:v>10.788331032</c:v>
                </c:pt>
                <c:pt idx="120">
                  <c:v>10.873770714000001</c:v>
                </c:pt>
                <c:pt idx="121">
                  <c:v>10.965945244</c:v>
                </c:pt>
                <c:pt idx="122">
                  <c:v>11.061934471000001</c:v>
                </c:pt>
                <c:pt idx="123">
                  <c:v>11.159490585</c:v>
                </c:pt>
                <c:pt idx="124">
                  <c:v>11.258118629</c:v>
                </c:pt>
                <c:pt idx="125">
                  <c:v>11.357522963999999</c:v>
                </c:pt>
                <c:pt idx="126">
                  <c:v>11.463811873999999</c:v>
                </c:pt>
                <c:pt idx="127">
                  <c:v>11.570857048000001</c:v>
                </c:pt>
                <c:pt idx="128">
                  <c:v>11.668895721</c:v>
                </c:pt>
                <c:pt idx="129">
                  <c:v>11.757405281</c:v>
                </c:pt>
                <c:pt idx="130">
                  <c:v>11.840986252</c:v>
                </c:pt>
                <c:pt idx="131">
                  <c:v>11.928006172</c:v>
                </c:pt>
                <c:pt idx="132">
                  <c:v>12.014905929999999</c:v>
                </c:pt>
                <c:pt idx="133">
                  <c:v>12.105895042</c:v>
                </c:pt>
                <c:pt idx="134">
                  <c:v>12.195329665999999</c:v>
                </c:pt>
                <c:pt idx="135">
                  <c:v>12.287924767</c:v>
                </c:pt>
                <c:pt idx="136">
                  <c:v>12.384965897000001</c:v>
                </c:pt>
                <c:pt idx="137">
                  <c:v>12.48492527</c:v>
                </c:pt>
                <c:pt idx="138">
                  <c:v>12.585356711999999</c:v>
                </c:pt>
                <c:pt idx="139">
                  <c:v>12.68614769</c:v>
                </c:pt>
                <c:pt idx="140">
                  <c:v>12.784111022999999</c:v>
                </c:pt>
                <c:pt idx="141">
                  <c:v>12.879257202</c:v>
                </c:pt>
                <c:pt idx="142">
                  <c:v>12.973756789999999</c:v>
                </c:pt>
                <c:pt idx="143">
                  <c:v>13.070304870999999</c:v>
                </c:pt>
                <c:pt idx="144">
                  <c:v>13.168099402999999</c:v>
                </c:pt>
                <c:pt idx="145">
                  <c:v>13.269308089999999</c:v>
                </c:pt>
                <c:pt idx="146">
                  <c:v>13.375260353</c:v>
                </c:pt>
                <c:pt idx="147">
                  <c:v>13.480298996</c:v>
                </c:pt>
                <c:pt idx="148">
                  <c:v>13.596287727</c:v>
                </c:pt>
                <c:pt idx="149">
                  <c:v>13.706466675</c:v>
                </c:pt>
                <c:pt idx="150">
                  <c:v>13.808754921</c:v>
                </c:pt>
                <c:pt idx="151">
                  <c:v>13.917024612000001</c:v>
                </c:pt>
                <c:pt idx="152">
                  <c:v>14.023897171</c:v>
                </c:pt>
                <c:pt idx="153">
                  <c:v>14.120460509999999</c:v>
                </c:pt>
                <c:pt idx="154">
                  <c:v>14.220007896</c:v>
                </c:pt>
                <c:pt idx="155">
                  <c:v>14.321339607000001</c:v>
                </c:pt>
                <c:pt idx="156">
                  <c:v>14.424656868</c:v>
                </c:pt>
                <c:pt idx="157">
                  <c:v>14.528092384000001</c:v>
                </c:pt>
                <c:pt idx="158">
                  <c:v>14.637501716999999</c:v>
                </c:pt>
                <c:pt idx="159">
                  <c:v>14.758260727</c:v>
                </c:pt>
                <c:pt idx="160">
                  <c:v>14.865591049000001</c:v>
                </c:pt>
                <c:pt idx="161">
                  <c:v>14.981990814</c:v>
                </c:pt>
                <c:pt idx="162">
                  <c:v>15.100539207000001</c:v>
                </c:pt>
                <c:pt idx="163">
                  <c:v>15.232561111000001</c:v>
                </c:pt>
                <c:pt idx="164">
                  <c:v>15.372051238999999</c:v>
                </c:pt>
                <c:pt idx="165">
                  <c:v>15.509096145999999</c:v>
                </c:pt>
                <c:pt idx="166">
                  <c:v>15.659856796</c:v>
                </c:pt>
                <c:pt idx="167">
                  <c:v>15.799946784999999</c:v>
                </c:pt>
                <c:pt idx="168">
                  <c:v>15.925567627</c:v>
                </c:pt>
                <c:pt idx="169">
                  <c:v>16.016656875999999</c:v>
                </c:pt>
                <c:pt idx="170">
                  <c:v>16.115167618000001</c:v>
                </c:pt>
                <c:pt idx="171">
                  <c:v>16.213920593000001</c:v>
                </c:pt>
                <c:pt idx="172">
                  <c:v>16.317462921000001</c:v>
                </c:pt>
                <c:pt idx="173">
                  <c:v>16.416772842</c:v>
                </c:pt>
                <c:pt idx="174">
                  <c:v>16.509698868000001</c:v>
                </c:pt>
                <c:pt idx="175">
                  <c:v>16.604558945000001</c:v>
                </c:pt>
                <c:pt idx="176">
                  <c:v>16.695102691999999</c:v>
                </c:pt>
                <c:pt idx="177">
                  <c:v>16.791299819999999</c:v>
                </c:pt>
                <c:pt idx="178">
                  <c:v>16.889459609999999</c:v>
                </c:pt>
                <c:pt idx="179">
                  <c:v>16.990503311000001</c:v>
                </c:pt>
                <c:pt idx="180">
                  <c:v>17.086303710999999</c:v>
                </c:pt>
                <c:pt idx="181">
                  <c:v>17.186325072999999</c:v>
                </c:pt>
                <c:pt idx="182">
                  <c:v>17.297798156999999</c:v>
                </c:pt>
                <c:pt idx="183">
                  <c:v>17.399370192999999</c:v>
                </c:pt>
                <c:pt idx="184">
                  <c:v>17.504728317000001</c:v>
                </c:pt>
                <c:pt idx="185">
                  <c:v>17.615364074999999</c:v>
                </c:pt>
                <c:pt idx="186">
                  <c:v>17.717998505000001</c:v>
                </c:pt>
                <c:pt idx="187">
                  <c:v>17.821182251</c:v>
                </c:pt>
                <c:pt idx="188">
                  <c:v>17.939128876000002</c:v>
                </c:pt>
                <c:pt idx="189">
                  <c:v>18.05805397</c:v>
                </c:pt>
                <c:pt idx="190">
                  <c:v>18.182907104000002</c:v>
                </c:pt>
                <c:pt idx="191">
                  <c:v>18.304830550999998</c:v>
                </c:pt>
                <c:pt idx="192">
                  <c:v>18.423194885000001</c:v>
                </c:pt>
                <c:pt idx="193">
                  <c:v>18.542499542000002</c:v>
                </c:pt>
                <c:pt idx="194">
                  <c:v>18.658645629999999</c:v>
                </c:pt>
                <c:pt idx="195">
                  <c:v>18.766778945999999</c:v>
                </c:pt>
                <c:pt idx="196">
                  <c:v>18.877859116</c:v>
                </c:pt>
                <c:pt idx="197">
                  <c:v>19.003395081000001</c:v>
                </c:pt>
                <c:pt idx="198">
                  <c:v>19.133325577000001</c:v>
                </c:pt>
                <c:pt idx="199">
                  <c:v>19.256948471000001</c:v>
                </c:pt>
                <c:pt idx="200">
                  <c:v>19.385869979999999</c:v>
                </c:pt>
                <c:pt idx="201">
                  <c:v>19.507360458000001</c:v>
                </c:pt>
                <c:pt idx="202">
                  <c:v>19.621301651</c:v>
                </c:pt>
                <c:pt idx="203">
                  <c:v>19.741920471</c:v>
                </c:pt>
                <c:pt idx="204">
                  <c:v>19.861577988000001</c:v>
                </c:pt>
                <c:pt idx="205">
                  <c:v>19.975700377999999</c:v>
                </c:pt>
                <c:pt idx="206">
                  <c:v>20.094890593999999</c:v>
                </c:pt>
                <c:pt idx="207">
                  <c:v>20.213323592999998</c:v>
                </c:pt>
                <c:pt idx="208">
                  <c:v>20.326379776</c:v>
                </c:pt>
                <c:pt idx="209">
                  <c:v>20.438642502</c:v>
                </c:pt>
                <c:pt idx="210">
                  <c:v>20.558042526000001</c:v>
                </c:pt>
                <c:pt idx="211">
                  <c:v>20.682477950999999</c:v>
                </c:pt>
                <c:pt idx="212">
                  <c:v>20.804868698</c:v>
                </c:pt>
                <c:pt idx="213">
                  <c:v>20.929769516</c:v>
                </c:pt>
                <c:pt idx="214">
                  <c:v>21.043886185000002</c:v>
                </c:pt>
                <c:pt idx="215">
                  <c:v>21.166622161999999</c:v>
                </c:pt>
                <c:pt idx="216">
                  <c:v>21.284107208000002</c:v>
                </c:pt>
                <c:pt idx="217">
                  <c:v>21.389623642</c:v>
                </c:pt>
                <c:pt idx="218">
                  <c:v>21.497262955</c:v>
                </c:pt>
                <c:pt idx="219">
                  <c:v>21.602714539000001</c:v>
                </c:pt>
                <c:pt idx="220">
                  <c:v>21.709447861000001</c:v>
                </c:pt>
                <c:pt idx="221">
                  <c:v>21.809453963999999</c:v>
                </c:pt>
                <c:pt idx="222">
                  <c:v>21.912229537999998</c:v>
                </c:pt>
                <c:pt idx="223">
                  <c:v>22.002605438</c:v>
                </c:pt>
                <c:pt idx="224">
                  <c:v>22.098350525000001</c:v>
                </c:pt>
                <c:pt idx="225">
                  <c:v>22.201623916999999</c:v>
                </c:pt>
                <c:pt idx="226">
                  <c:v>22.312593459999999</c:v>
                </c:pt>
                <c:pt idx="227">
                  <c:v>22.428472519</c:v>
                </c:pt>
                <c:pt idx="228">
                  <c:v>22.547328949000001</c:v>
                </c:pt>
                <c:pt idx="229">
                  <c:v>22.665111541999998</c:v>
                </c:pt>
                <c:pt idx="230">
                  <c:v>22.784835815000001</c:v>
                </c:pt>
                <c:pt idx="231">
                  <c:v>22.896577834999999</c:v>
                </c:pt>
                <c:pt idx="232">
                  <c:v>23.004638671999999</c:v>
                </c:pt>
                <c:pt idx="233">
                  <c:v>23.10710907</c:v>
                </c:pt>
                <c:pt idx="234">
                  <c:v>23.195152282999999</c:v>
                </c:pt>
                <c:pt idx="235">
                  <c:v>23.270643234000001</c:v>
                </c:pt>
                <c:pt idx="236">
                  <c:v>23.354715346999999</c:v>
                </c:pt>
                <c:pt idx="237">
                  <c:v>23.441713332999999</c:v>
                </c:pt>
                <c:pt idx="238">
                  <c:v>23.532712935999999</c:v>
                </c:pt>
                <c:pt idx="239">
                  <c:v>23.638895035000001</c:v>
                </c:pt>
                <c:pt idx="240">
                  <c:v>23.747335434</c:v>
                </c:pt>
                <c:pt idx="241">
                  <c:v>23.868898391999998</c:v>
                </c:pt>
                <c:pt idx="242">
                  <c:v>23.990652084000001</c:v>
                </c:pt>
                <c:pt idx="243">
                  <c:v>24.116449356</c:v>
                </c:pt>
                <c:pt idx="244">
                  <c:v>24.240535735999998</c:v>
                </c:pt>
                <c:pt idx="245">
                  <c:v>24.355384827000002</c:v>
                </c:pt>
                <c:pt idx="246">
                  <c:v>24.477348328000001</c:v>
                </c:pt>
                <c:pt idx="247">
                  <c:v>24.594326019</c:v>
                </c:pt>
                <c:pt idx="248">
                  <c:v>24.700544356999998</c:v>
                </c:pt>
                <c:pt idx="249">
                  <c:v>24.804201125999999</c:v>
                </c:pt>
                <c:pt idx="250">
                  <c:v>24.911260604999999</c:v>
                </c:pt>
                <c:pt idx="251">
                  <c:v>25.006248474</c:v>
                </c:pt>
                <c:pt idx="252">
                  <c:v>25.104152678999998</c:v>
                </c:pt>
                <c:pt idx="253">
                  <c:v>25.208255768000001</c:v>
                </c:pt>
                <c:pt idx="254">
                  <c:v>25.317310333000002</c:v>
                </c:pt>
                <c:pt idx="255">
                  <c:v>25.437191009999999</c:v>
                </c:pt>
                <c:pt idx="256">
                  <c:v>25.559293747000002</c:v>
                </c:pt>
                <c:pt idx="257">
                  <c:v>25.686849594000002</c:v>
                </c:pt>
                <c:pt idx="258">
                  <c:v>25.811326981000001</c:v>
                </c:pt>
                <c:pt idx="259">
                  <c:v>25.93699646</c:v>
                </c:pt>
                <c:pt idx="260">
                  <c:v>26.053287506</c:v>
                </c:pt>
                <c:pt idx="261">
                  <c:v>26.165746688999999</c:v>
                </c:pt>
                <c:pt idx="262">
                  <c:v>26.266290665</c:v>
                </c:pt>
                <c:pt idx="263">
                  <c:v>26.374547958000001</c:v>
                </c:pt>
                <c:pt idx="264">
                  <c:v>26.485101700000001</c:v>
                </c:pt>
                <c:pt idx="265">
                  <c:v>26.589307784999999</c:v>
                </c:pt>
                <c:pt idx="266">
                  <c:v>26.691040039000001</c:v>
                </c:pt>
                <c:pt idx="267">
                  <c:v>26.798870087000001</c:v>
                </c:pt>
                <c:pt idx="268">
                  <c:v>26.910144806000002</c:v>
                </c:pt>
                <c:pt idx="269">
                  <c:v>27.021947861000001</c:v>
                </c:pt>
                <c:pt idx="270">
                  <c:v>27.132953644000001</c:v>
                </c:pt>
                <c:pt idx="271">
                  <c:v>27.243659973</c:v>
                </c:pt>
                <c:pt idx="272">
                  <c:v>27.352821349999999</c:v>
                </c:pt>
                <c:pt idx="273">
                  <c:v>27.455718994000001</c:v>
                </c:pt>
                <c:pt idx="274">
                  <c:v>27.555067061999999</c:v>
                </c:pt>
                <c:pt idx="275">
                  <c:v>27.653512955</c:v>
                </c:pt>
                <c:pt idx="276">
                  <c:v>27.743795394999999</c:v>
                </c:pt>
                <c:pt idx="277">
                  <c:v>27.83203125</c:v>
                </c:pt>
                <c:pt idx="278">
                  <c:v>27.918085097999999</c:v>
                </c:pt>
                <c:pt idx="279">
                  <c:v>28.000745772999998</c:v>
                </c:pt>
                <c:pt idx="280">
                  <c:v>28.092552184999999</c:v>
                </c:pt>
                <c:pt idx="281">
                  <c:v>28.184118270999999</c:v>
                </c:pt>
                <c:pt idx="282">
                  <c:v>28.284097672000001</c:v>
                </c:pt>
                <c:pt idx="283">
                  <c:v>28.386287689</c:v>
                </c:pt>
                <c:pt idx="284">
                  <c:v>28.491786956999999</c:v>
                </c:pt>
                <c:pt idx="285">
                  <c:v>28.597833633</c:v>
                </c:pt>
                <c:pt idx="286">
                  <c:v>28.703510284</c:v>
                </c:pt>
                <c:pt idx="287">
                  <c:v>28.80995369</c:v>
                </c:pt>
                <c:pt idx="288">
                  <c:v>28.908590317000002</c:v>
                </c:pt>
                <c:pt idx="289">
                  <c:v>29.009073257000001</c:v>
                </c:pt>
                <c:pt idx="290">
                  <c:v>29.102622986</c:v>
                </c:pt>
                <c:pt idx="291">
                  <c:v>29.196073532</c:v>
                </c:pt>
                <c:pt idx="292">
                  <c:v>29.287147522000001</c:v>
                </c:pt>
                <c:pt idx="293">
                  <c:v>29.377212524000001</c:v>
                </c:pt>
                <c:pt idx="294">
                  <c:v>29.465301514</c:v>
                </c:pt>
                <c:pt idx="295">
                  <c:v>29.560159682999998</c:v>
                </c:pt>
                <c:pt idx="296">
                  <c:v>29.663845062</c:v>
                </c:pt>
                <c:pt idx="297">
                  <c:v>29.780792236</c:v>
                </c:pt>
                <c:pt idx="298">
                  <c:v>29.896354675000001</c:v>
                </c:pt>
                <c:pt idx="299">
                  <c:v>30.005846024</c:v>
                </c:pt>
                <c:pt idx="300">
                  <c:v>30.118156432999999</c:v>
                </c:pt>
                <c:pt idx="301">
                  <c:v>30.226238251000002</c:v>
                </c:pt>
                <c:pt idx="302">
                  <c:v>30.323778151999999</c:v>
                </c:pt>
                <c:pt idx="303">
                  <c:v>30.422931671000001</c:v>
                </c:pt>
                <c:pt idx="304">
                  <c:v>30.520570755000001</c:v>
                </c:pt>
                <c:pt idx="305">
                  <c:v>30.609504699999999</c:v>
                </c:pt>
                <c:pt idx="306">
                  <c:v>30.701255797999998</c:v>
                </c:pt>
                <c:pt idx="307">
                  <c:v>30.802402495999999</c:v>
                </c:pt>
                <c:pt idx="308">
                  <c:v>30.908798218000001</c:v>
                </c:pt>
                <c:pt idx="309">
                  <c:v>31.026651382000001</c:v>
                </c:pt>
                <c:pt idx="310">
                  <c:v>31.131441116000001</c:v>
                </c:pt>
                <c:pt idx="311">
                  <c:v>31.243822097999999</c:v>
                </c:pt>
                <c:pt idx="312">
                  <c:v>31.358951568999998</c:v>
                </c:pt>
                <c:pt idx="313">
                  <c:v>31.480085373000001</c:v>
                </c:pt>
                <c:pt idx="314">
                  <c:v>31.597564696999999</c:v>
                </c:pt>
                <c:pt idx="315">
                  <c:v>31.707208633</c:v>
                </c:pt>
                <c:pt idx="316">
                  <c:v>31.821214676</c:v>
                </c:pt>
                <c:pt idx="317">
                  <c:v>31.929111481</c:v>
                </c:pt>
                <c:pt idx="318">
                  <c:v>32.029083252</c:v>
                </c:pt>
                <c:pt idx="319">
                  <c:v>32.122840881000002</c:v>
                </c:pt>
                <c:pt idx="320">
                  <c:v>32.207530974999997</c:v>
                </c:pt>
              </c:numCache>
            </c:numRef>
          </c:xVal>
          <c:yVal>
            <c:numRef>
              <c:f>'Girder1-Test2'!$AE$3:$AE$402</c:f>
              <c:numCache>
                <c:formatCode>0.00E+00</c:formatCode>
                <c:ptCount val="400"/>
                <c:pt idx="0">
                  <c:v>0</c:v>
                </c:pt>
                <c:pt idx="1">
                  <c:v>7.0264355469000002</c:v>
                </c:pt>
                <c:pt idx="2">
                  <c:v>14.659306640999999</c:v>
                </c:pt>
                <c:pt idx="3">
                  <c:v>22.786138672</c:v>
                </c:pt>
                <c:pt idx="4">
                  <c:v>30.231880859</c:v>
                </c:pt>
                <c:pt idx="5">
                  <c:v>37.049308594000003</c:v>
                </c:pt>
                <c:pt idx="6">
                  <c:v>46.405839843999999</c:v>
                </c:pt>
                <c:pt idx="7">
                  <c:v>58.438316405999998</c:v>
                </c:pt>
                <c:pt idx="8">
                  <c:v>71.676734374999995</c:v>
                </c:pt>
                <c:pt idx="9">
                  <c:v>84.721679688000009</c:v>
                </c:pt>
                <c:pt idx="10">
                  <c:v>96.513765625000005</c:v>
                </c:pt>
                <c:pt idx="11">
                  <c:v>108.81722655999999</c:v>
                </c:pt>
                <c:pt idx="12">
                  <c:v>118.88455469</c:v>
                </c:pt>
                <c:pt idx="13">
                  <c:v>126.59078905999999</c:v>
                </c:pt>
                <c:pt idx="14">
                  <c:v>134.92335938000002</c:v>
                </c:pt>
                <c:pt idx="15">
                  <c:v>145.30395311999999</c:v>
                </c:pt>
                <c:pt idx="16">
                  <c:v>157.62237500000001</c:v>
                </c:pt>
                <c:pt idx="17">
                  <c:v>169.70050000000001</c:v>
                </c:pt>
                <c:pt idx="18">
                  <c:v>181.5043125</c:v>
                </c:pt>
                <c:pt idx="19">
                  <c:v>191.54182811999999</c:v>
                </c:pt>
                <c:pt idx="20">
                  <c:v>200.67296875</c:v>
                </c:pt>
                <c:pt idx="21">
                  <c:v>209.31971874999999</c:v>
                </c:pt>
                <c:pt idx="22">
                  <c:v>218.74607811999999</c:v>
                </c:pt>
                <c:pt idx="23">
                  <c:v>229.04473438000002</c:v>
                </c:pt>
                <c:pt idx="24">
                  <c:v>240.45028124999999</c:v>
                </c:pt>
                <c:pt idx="25">
                  <c:v>247.80014061999998</c:v>
                </c:pt>
                <c:pt idx="26">
                  <c:v>253.33535938</c:v>
                </c:pt>
                <c:pt idx="27">
                  <c:v>258.79170311999997</c:v>
                </c:pt>
                <c:pt idx="28">
                  <c:v>264.21990625000001</c:v>
                </c:pt>
                <c:pt idx="29">
                  <c:v>268.30571874999998</c:v>
                </c:pt>
                <c:pt idx="30">
                  <c:v>272.71996875000002</c:v>
                </c:pt>
                <c:pt idx="31">
                  <c:v>277.69328124999998</c:v>
                </c:pt>
                <c:pt idx="32">
                  <c:v>284.56456250000002</c:v>
                </c:pt>
                <c:pt idx="33">
                  <c:v>291.93506250000002</c:v>
                </c:pt>
                <c:pt idx="34">
                  <c:v>297.74671875000001</c:v>
                </c:pt>
                <c:pt idx="35">
                  <c:v>304.50615625</c:v>
                </c:pt>
                <c:pt idx="36">
                  <c:v>310.82112499999999</c:v>
                </c:pt>
                <c:pt idx="37">
                  <c:v>317.01434375000002</c:v>
                </c:pt>
                <c:pt idx="38">
                  <c:v>323.87621875000002</c:v>
                </c:pt>
                <c:pt idx="39">
                  <c:v>331.15662500000002</c:v>
                </c:pt>
                <c:pt idx="40">
                  <c:v>340.36371874999998</c:v>
                </c:pt>
                <c:pt idx="41">
                  <c:v>349.34321875000001</c:v>
                </c:pt>
                <c:pt idx="42">
                  <c:v>354.65234375</c:v>
                </c:pt>
                <c:pt idx="43">
                  <c:v>359.51359374999998</c:v>
                </c:pt>
                <c:pt idx="44">
                  <c:v>365.45909375000002</c:v>
                </c:pt>
                <c:pt idx="45">
                  <c:v>374.21940625000002</c:v>
                </c:pt>
                <c:pt idx="46">
                  <c:v>383.3613125</c:v>
                </c:pt>
                <c:pt idx="47">
                  <c:v>392.68799999999999</c:v>
                </c:pt>
                <c:pt idx="48">
                  <c:v>402.67124999999999</c:v>
                </c:pt>
                <c:pt idx="49">
                  <c:v>412.58575000000002</c:v>
                </c:pt>
                <c:pt idx="50">
                  <c:v>422.43909374999998</c:v>
                </c:pt>
                <c:pt idx="51">
                  <c:v>432.31700000000001</c:v>
                </c:pt>
                <c:pt idx="52">
                  <c:v>441.28603125000001</c:v>
                </c:pt>
                <c:pt idx="53">
                  <c:v>449.06843750000002</c:v>
                </c:pt>
                <c:pt idx="54">
                  <c:v>455.84756249999998</c:v>
                </c:pt>
                <c:pt idx="55">
                  <c:v>462.1875</c:v>
                </c:pt>
                <c:pt idx="56">
                  <c:v>467.99824999999998</c:v>
                </c:pt>
                <c:pt idx="57">
                  <c:v>474.32831249999998</c:v>
                </c:pt>
                <c:pt idx="58">
                  <c:v>483.03856250000001</c:v>
                </c:pt>
                <c:pt idx="59">
                  <c:v>491.93950000000001</c:v>
                </c:pt>
                <c:pt idx="60">
                  <c:v>499.24340625000002</c:v>
                </c:pt>
                <c:pt idx="61">
                  <c:v>502.55956250000003</c:v>
                </c:pt>
                <c:pt idx="62">
                  <c:v>505.75603124999998</c:v>
                </c:pt>
                <c:pt idx="63">
                  <c:v>511.38049999999998</c:v>
                </c:pt>
                <c:pt idx="64">
                  <c:v>517.61081249999995</c:v>
                </c:pt>
                <c:pt idx="65">
                  <c:v>524.25959375000002</c:v>
                </c:pt>
                <c:pt idx="66">
                  <c:v>529.96524999999997</c:v>
                </c:pt>
                <c:pt idx="67">
                  <c:v>534.68212500000004</c:v>
                </c:pt>
                <c:pt idx="68">
                  <c:v>539.36262499999998</c:v>
                </c:pt>
                <c:pt idx="69">
                  <c:v>542.67981250000003</c:v>
                </c:pt>
                <c:pt idx="70">
                  <c:v>547.05018749999999</c:v>
                </c:pt>
                <c:pt idx="71">
                  <c:v>553.40025000000003</c:v>
                </c:pt>
                <c:pt idx="72">
                  <c:v>560.31662500000004</c:v>
                </c:pt>
                <c:pt idx="73">
                  <c:v>567.36981249999997</c:v>
                </c:pt>
                <c:pt idx="74">
                  <c:v>573.66618749999998</c:v>
                </c:pt>
                <c:pt idx="75">
                  <c:v>580.00212499999998</c:v>
                </c:pt>
                <c:pt idx="76">
                  <c:v>587.42399999999998</c:v>
                </c:pt>
                <c:pt idx="77">
                  <c:v>594.16381249999995</c:v>
                </c:pt>
                <c:pt idx="78">
                  <c:v>598.08825000000002</c:v>
                </c:pt>
                <c:pt idx="79">
                  <c:v>603.33062500000005</c:v>
                </c:pt>
                <c:pt idx="80">
                  <c:v>608.6903125</c:v>
                </c:pt>
                <c:pt idx="81">
                  <c:v>614.82331250000004</c:v>
                </c:pt>
                <c:pt idx="82">
                  <c:v>621.02724999999998</c:v>
                </c:pt>
                <c:pt idx="83">
                  <c:v>627.03387499999997</c:v>
                </c:pt>
                <c:pt idx="84">
                  <c:v>631.99756249999996</c:v>
                </c:pt>
                <c:pt idx="85">
                  <c:v>636.10693749999996</c:v>
                </c:pt>
                <c:pt idx="86">
                  <c:v>639.22368749999998</c:v>
                </c:pt>
                <c:pt idx="87">
                  <c:v>643.62774999999999</c:v>
                </c:pt>
                <c:pt idx="88">
                  <c:v>649.2645</c:v>
                </c:pt>
                <c:pt idx="89">
                  <c:v>654.33068749999995</c:v>
                </c:pt>
                <c:pt idx="90">
                  <c:v>656.42156250000005</c:v>
                </c:pt>
                <c:pt idx="91">
                  <c:v>656.97368749999998</c:v>
                </c:pt>
                <c:pt idx="92">
                  <c:v>657.11093749999998</c:v>
                </c:pt>
                <c:pt idx="93">
                  <c:v>655.375</c:v>
                </c:pt>
                <c:pt idx="94">
                  <c:v>652.55668749999995</c:v>
                </c:pt>
                <c:pt idx="95">
                  <c:v>651.10462500000006</c:v>
                </c:pt>
                <c:pt idx="96">
                  <c:v>652.14456250000001</c:v>
                </c:pt>
                <c:pt idx="97">
                  <c:v>654.78037500000005</c:v>
                </c:pt>
                <c:pt idx="98">
                  <c:v>657.83787500000005</c:v>
                </c:pt>
                <c:pt idx="99">
                  <c:v>660.70600000000002</c:v>
                </c:pt>
                <c:pt idx="100">
                  <c:v>663.73006250000003</c:v>
                </c:pt>
                <c:pt idx="101">
                  <c:v>666.97137499999997</c:v>
                </c:pt>
                <c:pt idx="102">
                  <c:v>671.24306249999995</c:v>
                </c:pt>
                <c:pt idx="103">
                  <c:v>675.28818750000005</c:v>
                </c:pt>
                <c:pt idx="104">
                  <c:v>679.03337499999998</c:v>
                </c:pt>
                <c:pt idx="105">
                  <c:v>683.08406249999996</c:v>
                </c:pt>
                <c:pt idx="106">
                  <c:v>687.77356250000003</c:v>
                </c:pt>
                <c:pt idx="107">
                  <c:v>691.11874999999998</c:v>
                </c:pt>
                <c:pt idx="108">
                  <c:v>694.03549999999996</c:v>
                </c:pt>
                <c:pt idx="109">
                  <c:v>697.15150000000006</c:v>
                </c:pt>
                <c:pt idx="110">
                  <c:v>699.61424999999997</c:v>
                </c:pt>
                <c:pt idx="111">
                  <c:v>701.75493749999998</c:v>
                </c:pt>
                <c:pt idx="112">
                  <c:v>702.94718750000004</c:v>
                </c:pt>
                <c:pt idx="113">
                  <c:v>704.71668750000003</c:v>
                </c:pt>
                <c:pt idx="114">
                  <c:v>705.66362500000002</c:v>
                </c:pt>
                <c:pt idx="115">
                  <c:v>705.39862500000004</c:v>
                </c:pt>
                <c:pt idx="116">
                  <c:v>704.32493750000003</c:v>
                </c:pt>
                <c:pt idx="117">
                  <c:v>702.41075000000001</c:v>
                </c:pt>
                <c:pt idx="118">
                  <c:v>699.3253125</c:v>
                </c:pt>
                <c:pt idx="119">
                  <c:v>695.19818750000002</c:v>
                </c:pt>
                <c:pt idx="120">
                  <c:v>691.47056250000003</c:v>
                </c:pt>
                <c:pt idx="121">
                  <c:v>688.13499999999999</c:v>
                </c:pt>
                <c:pt idx="122">
                  <c:v>684.99199999999996</c:v>
                </c:pt>
                <c:pt idx="123">
                  <c:v>681.72262499999999</c:v>
                </c:pt>
                <c:pt idx="124">
                  <c:v>677.72987499999999</c:v>
                </c:pt>
                <c:pt idx="125">
                  <c:v>674.31074999999998</c:v>
                </c:pt>
                <c:pt idx="126">
                  <c:v>672.99099999999999</c:v>
                </c:pt>
                <c:pt idx="127">
                  <c:v>673.17668749999996</c:v>
                </c:pt>
                <c:pt idx="128">
                  <c:v>674.53724999999997</c:v>
                </c:pt>
                <c:pt idx="129">
                  <c:v>675.75268749999998</c:v>
                </c:pt>
                <c:pt idx="130">
                  <c:v>677.18543750000003</c:v>
                </c:pt>
                <c:pt idx="131">
                  <c:v>678.07737499999996</c:v>
                </c:pt>
                <c:pt idx="132">
                  <c:v>678.67662499999994</c:v>
                </c:pt>
                <c:pt idx="133">
                  <c:v>679.06781249999995</c:v>
                </c:pt>
                <c:pt idx="134">
                  <c:v>679.81206250000002</c:v>
                </c:pt>
                <c:pt idx="135">
                  <c:v>680.50993749999998</c:v>
                </c:pt>
                <c:pt idx="136">
                  <c:v>680.50868749999995</c:v>
                </c:pt>
                <c:pt idx="137">
                  <c:v>680.93418750000001</c:v>
                </c:pt>
                <c:pt idx="138">
                  <c:v>681.83624999999995</c:v>
                </c:pt>
                <c:pt idx="139">
                  <c:v>683.39224999999999</c:v>
                </c:pt>
                <c:pt idx="140">
                  <c:v>685.825875</c:v>
                </c:pt>
                <c:pt idx="141">
                  <c:v>688.827</c:v>
                </c:pt>
                <c:pt idx="142">
                  <c:v>692.22343750000005</c:v>
                </c:pt>
                <c:pt idx="143">
                  <c:v>695.30318750000004</c:v>
                </c:pt>
                <c:pt idx="144">
                  <c:v>697.52025000000003</c:v>
                </c:pt>
                <c:pt idx="145">
                  <c:v>698.46006250000005</c:v>
                </c:pt>
                <c:pt idx="146">
                  <c:v>698.1903125</c:v>
                </c:pt>
                <c:pt idx="147">
                  <c:v>697.44856249999998</c:v>
                </c:pt>
                <c:pt idx="148">
                  <c:v>695.93362500000001</c:v>
                </c:pt>
                <c:pt idx="149">
                  <c:v>693.77268749999996</c:v>
                </c:pt>
                <c:pt idx="150">
                  <c:v>691.62468750000005</c:v>
                </c:pt>
                <c:pt idx="151">
                  <c:v>689.50218749999999</c:v>
                </c:pt>
                <c:pt idx="152">
                  <c:v>687.32331250000004</c:v>
                </c:pt>
                <c:pt idx="153">
                  <c:v>686.01868750000006</c:v>
                </c:pt>
                <c:pt idx="154">
                  <c:v>685.90099999999995</c:v>
                </c:pt>
                <c:pt idx="155">
                  <c:v>686.71462499999996</c:v>
                </c:pt>
                <c:pt idx="156">
                  <c:v>687.92737499999998</c:v>
                </c:pt>
                <c:pt idx="157">
                  <c:v>688.93118749999996</c:v>
                </c:pt>
                <c:pt idx="158">
                  <c:v>689.18431250000003</c:v>
                </c:pt>
                <c:pt idx="159">
                  <c:v>688.60956250000004</c:v>
                </c:pt>
                <c:pt idx="160">
                  <c:v>687.70425</c:v>
                </c:pt>
                <c:pt idx="161">
                  <c:v>687.31537500000002</c:v>
                </c:pt>
                <c:pt idx="162">
                  <c:v>687.16587500000003</c:v>
                </c:pt>
                <c:pt idx="163">
                  <c:v>687.22262499999999</c:v>
                </c:pt>
                <c:pt idx="164">
                  <c:v>686.93187499999999</c:v>
                </c:pt>
                <c:pt idx="165">
                  <c:v>686.803</c:v>
                </c:pt>
                <c:pt idx="166">
                  <c:v>687.27106249999997</c:v>
                </c:pt>
                <c:pt idx="167">
                  <c:v>688.90781249999998</c:v>
                </c:pt>
                <c:pt idx="168">
                  <c:v>691.43662500000005</c:v>
                </c:pt>
                <c:pt idx="169">
                  <c:v>694.25774999999999</c:v>
                </c:pt>
                <c:pt idx="170">
                  <c:v>696.59974999999997</c:v>
                </c:pt>
                <c:pt idx="171">
                  <c:v>698.39499999999998</c:v>
                </c:pt>
                <c:pt idx="172">
                  <c:v>699.52987499999995</c:v>
                </c:pt>
                <c:pt idx="173">
                  <c:v>700.04049999999995</c:v>
                </c:pt>
                <c:pt idx="174">
                  <c:v>700.02099999999996</c:v>
                </c:pt>
                <c:pt idx="175">
                  <c:v>699.60143749999997</c:v>
                </c:pt>
                <c:pt idx="176">
                  <c:v>699.10543749999999</c:v>
                </c:pt>
                <c:pt idx="177">
                  <c:v>698.60118750000004</c:v>
                </c:pt>
                <c:pt idx="178">
                  <c:v>698.47175000000004</c:v>
                </c:pt>
                <c:pt idx="179">
                  <c:v>699.23649999999998</c:v>
                </c:pt>
                <c:pt idx="180">
                  <c:v>700.54362500000002</c:v>
                </c:pt>
                <c:pt idx="181">
                  <c:v>702.09193749999997</c:v>
                </c:pt>
                <c:pt idx="182">
                  <c:v>703.73218750000001</c:v>
                </c:pt>
                <c:pt idx="183">
                  <c:v>705.26575000000003</c:v>
                </c:pt>
                <c:pt idx="184">
                  <c:v>706.63324999999998</c:v>
                </c:pt>
                <c:pt idx="185">
                  <c:v>708.00381249999998</c:v>
                </c:pt>
                <c:pt idx="186">
                  <c:v>709.36793750000004</c:v>
                </c:pt>
                <c:pt idx="187">
                  <c:v>710.62837500000001</c:v>
                </c:pt>
                <c:pt idx="188">
                  <c:v>711.69631249999998</c:v>
                </c:pt>
                <c:pt idx="189">
                  <c:v>712.67581250000001</c:v>
                </c:pt>
                <c:pt idx="190">
                  <c:v>713.62837500000001</c:v>
                </c:pt>
                <c:pt idx="191">
                  <c:v>714.54231249999998</c:v>
                </c:pt>
                <c:pt idx="192">
                  <c:v>715.63975000000005</c:v>
                </c:pt>
                <c:pt idx="193">
                  <c:v>716.91700000000003</c:v>
                </c:pt>
                <c:pt idx="194">
                  <c:v>718.45768750000002</c:v>
                </c:pt>
                <c:pt idx="195">
                  <c:v>720.23581249999995</c:v>
                </c:pt>
                <c:pt idx="196">
                  <c:v>721.90075000000002</c:v>
                </c:pt>
                <c:pt idx="197">
                  <c:v>723.19475</c:v>
                </c:pt>
                <c:pt idx="198">
                  <c:v>724.1568125</c:v>
                </c:pt>
                <c:pt idx="199">
                  <c:v>724.95462499999996</c:v>
                </c:pt>
                <c:pt idx="200">
                  <c:v>725.60299999999995</c:v>
                </c:pt>
                <c:pt idx="201">
                  <c:v>726.11300000000006</c:v>
                </c:pt>
                <c:pt idx="202">
                  <c:v>726.56262500000003</c:v>
                </c:pt>
                <c:pt idx="203">
                  <c:v>727.00374999999997</c:v>
                </c:pt>
                <c:pt idx="204">
                  <c:v>727.43206250000003</c:v>
                </c:pt>
                <c:pt idx="205">
                  <c:v>728.04674999999997</c:v>
                </c:pt>
                <c:pt idx="206">
                  <c:v>728.99818749999997</c:v>
                </c:pt>
                <c:pt idx="207">
                  <c:v>730.3766875</c:v>
                </c:pt>
                <c:pt idx="208">
                  <c:v>732.04156250000005</c:v>
                </c:pt>
                <c:pt idx="209">
                  <c:v>733.77962500000001</c:v>
                </c:pt>
                <c:pt idx="210">
                  <c:v>735.36531249999996</c:v>
                </c:pt>
                <c:pt idx="211">
                  <c:v>736.81993750000004</c:v>
                </c:pt>
                <c:pt idx="212">
                  <c:v>738.15256250000004</c:v>
                </c:pt>
                <c:pt idx="213">
                  <c:v>739.60256249999998</c:v>
                </c:pt>
                <c:pt idx="214">
                  <c:v>741.14156249999996</c:v>
                </c:pt>
                <c:pt idx="215">
                  <c:v>742.53368750000004</c:v>
                </c:pt>
                <c:pt idx="216">
                  <c:v>743.65781249999998</c:v>
                </c:pt>
                <c:pt idx="217">
                  <c:v>744.57787499999995</c:v>
                </c:pt>
                <c:pt idx="218">
                  <c:v>745.42331249999995</c:v>
                </c:pt>
                <c:pt idx="219">
                  <c:v>746.47137499999997</c:v>
                </c:pt>
                <c:pt idx="220">
                  <c:v>747.80537500000003</c:v>
                </c:pt>
                <c:pt idx="221">
                  <c:v>749.29443749999996</c:v>
                </c:pt>
                <c:pt idx="222">
                  <c:v>750.73649999999998</c:v>
                </c:pt>
                <c:pt idx="223">
                  <c:v>752.12006250000002</c:v>
                </c:pt>
                <c:pt idx="224">
                  <c:v>753.43843749999996</c:v>
                </c:pt>
                <c:pt idx="225">
                  <c:v>754.7315625</c:v>
                </c:pt>
                <c:pt idx="226">
                  <c:v>755.88943749999999</c:v>
                </c:pt>
                <c:pt idx="227">
                  <c:v>756.91899999999998</c:v>
                </c:pt>
                <c:pt idx="228">
                  <c:v>757.87699999999995</c:v>
                </c:pt>
                <c:pt idx="229">
                  <c:v>758.84293749999995</c:v>
                </c:pt>
                <c:pt idx="230">
                  <c:v>760.11468749999995</c:v>
                </c:pt>
                <c:pt idx="231">
                  <c:v>761.61518750000005</c:v>
                </c:pt>
                <c:pt idx="232">
                  <c:v>763.21799999999996</c:v>
                </c:pt>
                <c:pt idx="233">
                  <c:v>764.7566875</c:v>
                </c:pt>
                <c:pt idx="234">
                  <c:v>766.22868749999998</c:v>
                </c:pt>
                <c:pt idx="235">
                  <c:v>767.69243749999998</c:v>
                </c:pt>
                <c:pt idx="236">
                  <c:v>769.10350000000005</c:v>
                </c:pt>
                <c:pt idx="237">
                  <c:v>770.52187500000002</c:v>
                </c:pt>
                <c:pt idx="238">
                  <c:v>771.73831250000001</c:v>
                </c:pt>
                <c:pt idx="239">
                  <c:v>772.55487500000004</c:v>
                </c:pt>
                <c:pt idx="240">
                  <c:v>772.83056250000004</c:v>
                </c:pt>
                <c:pt idx="241">
                  <c:v>772.47387500000002</c:v>
                </c:pt>
                <c:pt idx="242">
                  <c:v>771.55106249999994</c:v>
                </c:pt>
                <c:pt idx="243">
                  <c:v>770.32856249999998</c:v>
                </c:pt>
                <c:pt idx="244">
                  <c:v>769.12031249999995</c:v>
                </c:pt>
                <c:pt idx="245">
                  <c:v>767.90862500000003</c:v>
                </c:pt>
                <c:pt idx="246">
                  <c:v>766.73950000000002</c:v>
                </c:pt>
                <c:pt idx="247">
                  <c:v>765.63625000000002</c:v>
                </c:pt>
                <c:pt idx="248">
                  <c:v>764.49062500000002</c:v>
                </c:pt>
                <c:pt idx="249">
                  <c:v>763.22518749999995</c:v>
                </c:pt>
                <c:pt idx="250">
                  <c:v>761.88593749999995</c:v>
                </c:pt>
                <c:pt idx="251">
                  <c:v>760.45187499999997</c:v>
                </c:pt>
                <c:pt idx="252">
                  <c:v>758.90256250000004</c:v>
                </c:pt>
                <c:pt idx="253">
                  <c:v>757.26418750000005</c:v>
                </c:pt>
                <c:pt idx="254">
                  <c:v>755.59368749999999</c:v>
                </c:pt>
                <c:pt idx="255">
                  <c:v>753.92443749999995</c:v>
                </c:pt>
                <c:pt idx="256">
                  <c:v>752.39193750000004</c:v>
                </c:pt>
                <c:pt idx="257">
                  <c:v>751.07474999999999</c:v>
                </c:pt>
                <c:pt idx="258">
                  <c:v>750.00406250000003</c:v>
                </c:pt>
                <c:pt idx="259">
                  <c:v>749.27625</c:v>
                </c:pt>
                <c:pt idx="260">
                  <c:v>748.94500000000005</c:v>
                </c:pt>
                <c:pt idx="261">
                  <c:v>748.83193749999998</c:v>
                </c:pt>
                <c:pt idx="262">
                  <c:v>748.68056249999995</c:v>
                </c:pt>
                <c:pt idx="263">
                  <c:v>748.39918750000004</c:v>
                </c:pt>
                <c:pt idx="264">
                  <c:v>748.00062500000001</c:v>
                </c:pt>
                <c:pt idx="265">
                  <c:v>747.50287500000002</c:v>
                </c:pt>
                <c:pt idx="266">
                  <c:v>746.92975000000001</c:v>
                </c:pt>
                <c:pt idx="267">
                  <c:v>746.13668749999999</c:v>
                </c:pt>
                <c:pt idx="268">
                  <c:v>745.05781249999995</c:v>
                </c:pt>
                <c:pt idx="269">
                  <c:v>743.77800000000002</c:v>
                </c:pt>
                <c:pt idx="270">
                  <c:v>742.41481250000004</c:v>
                </c:pt>
                <c:pt idx="271">
                  <c:v>741.09687499999995</c:v>
                </c:pt>
                <c:pt idx="272">
                  <c:v>739.92949999999996</c:v>
                </c:pt>
                <c:pt idx="273">
                  <c:v>738.92681249999998</c:v>
                </c:pt>
                <c:pt idx="274">
                  <c:v>738.0223125</c:v>
                </c:pt>
                <c:pt idx="275">
                  <c:v>737.1395</c:v>
                </c:pt>
                <c:pt idx="276">
                  <c:v>736.31756250000001</c:v>
                </c:pt>
                <c:pt idx="277">
                  <c:v>735.58843750000005</c:v>
                </c:pt>
                <c:pt idx="278">
                  <c:v>734.90374999999995</c:v>
                </c:pt>
                <c:pt idx="279">
                  <c:v>734.23524999999995</c:v>
                </c:pt>
                <c:pt idx="280">
                  <c:v>733.54643750000002</c:v>
                </c:pt>
                <c:pt idx="281">
                  <c:v>732.82606250000003</c:v>
                </c:pt>
                <c:pt idx="282">
                  <c:v>732.24437499999999</c:v>
                </c:pt>
                <c:pt idx="283">
                  <c:v>731.84806249999997</c:v>
                </c:pt>
                <c:pt idx="284">
                  <c:v>731.49400000000003</c:v>
                </c:pt>
                <c:pt idx="285">
                  <c:v>731.27356250000003</c:v>
                </c:pt>
                <c:pt idx="286">
                  <c:v>731.18612499999995</c:v>
                </c:pt>
                <c:pt idx="287">
                  <c:v>731.19381250000004</c:v>
                </c:pt>
                <c:pt idx="288">
                  <c:v>731.24262499999998</c:v>
                </c:pt>
                <c:pt idx="289">
                  <c:v>731.33656250000001</c:v>
                </c:pt>
                <c:pt idx="290">
                  <c:v>731.40887499999997</c:v>
                </c:pt>
                <c:pt idx="291">
                  <c:v>731.28537500000004</c:v>
                </c:pt>
                <c:pt idx="292">
                  <c:v>730.79593750000004</c:v>
                </c:pt>
                <c:pt idx="293">
                  <c:v>729.95881250000002</c:v>
                </c:pt>
                <c:pt idx="294">
                  <c:v>728.91643750000003</c:v>
                </c:pt>
                <c:pt idx="295">
                  <c:v>727.73262499999998</c:v>
                </c:pt>
                <c:pt idx="296">
                  <c:v>726.42525000000001</c:v>
                </c:pt>
                <c:pt idx="297">
                  <c:v>725.04731249999998</c:v>
                </c:pt>
                <c:pt idx="298">
                  <c:v>723.7254375</c:v>
                </c:pt>
                <c:pt idx="299">
                  <c:v>722.49562500000002</c:v>
                </c:pt>
                <c:pt idx="300">
                  <c:v>721.34462499999995</c:v>
                </c:pt>
                <c:pt idx="301">
                  <c:v>720.33106250000003</c:v>
                </c:pt>
                <c:pt idx="302">
                  <c:v>719.46568749999994</c:v>
                </c:pt>
                <c:pt idx="303">
                  <c:v>718.74075000000005</c:v>
                </c:pt>
                <c:pt idx="304">
                  <c:v>718.05068749999998</c:v>
                </c:pt>
                <c:pt idx="305">
                  <c:v>717.29637500000001</c:v>
                </c:pt>
                <c:pt idx="306">
                  <c:v>716.32381250000003</c:v>
                </c:pt>
                <c:pt idx="307">
                  <c:v>715.30849999999998</c:v>
                </c:pt>
                <c:pt idx="308">
                  <c:v>714.32156250000003</c:v>
                </c:pt>
                <c:pt idx="309">
                  <c:v>713.37818749999997</c:v>
                </c:pt>
                <c:pt idx="310">
                  <c:v>712.51487499999996</c:v>
                </c:pt>
                <c:pt idx="311">
                  <c:v>711.87368749999996</c:v>
                </c:pt>
                <c:pt idx="312">
                  <c:v>711.53162499999996</c:v>
                </c:pt>
                <c:pt idx="313">
                  <c:v>711.43624999999997</c:v>
                </c:pt>
                <c:pt idx="314">
                  <c:v>711.56681249999997</c:v>
                </c:pt>
                <c:pt idx="315">
                  <c:v>711.87525000000005</c:v>
                </c:pt>
                <c:pt idx="316">
                  <c:v>712.37512500000003</c:v>
                </c:pt>
                <c:pt idx="317">
                  <c:v>712.97799999999995</c:v>
                </c:pt>
                <c:pt idx="318">
                  <c:v>713.56837499999995</c:v>
                </c:pt>
                <c:pt idx="319">
                  <c:v>714.04837499999996</c:v>
                </c:pt>
                <c:pt idx="320">
                  <c:v>714.43931250000003</c:v>
                </c:pt>
                <c:pt idx="321">
                  <c:v>714.74581250000006</c:v>
                </c:pt>
                <c:pt idx="322">
                  <c:v>715.00718749999999</c:v>
                </c:pt>
                <c:pt idx="323">
                  <c:v>715.29931250000004</c:v>
                </c:pt>
                <c:pt idx="324">
                  <c:v>715.78818750000005</c:v>
                </c:pt>
                <c:pt idx="325">
                  <c:v>716.56187499999999</c:v>
                </c:pt>
                <c:pt idx="326">
                  <c:v>717.57518749999997</c:v>
                </c:pt>
                <c:pt idx="327">
                  <c:v>718.81637499999999</c:v>
                </c:pt>
                <c:pt idx="328">
                  <c:v>720.17899999999997</c:v>
                </c:pt>
                <c:pt idx="329">
                  <c:v>721.67918750000001</c:v>
                </c:pt>
                <c:pt idx="330">
                  <c:v>723.27181250000001</c:v>
                </c:pt>
                <c:pt idx="331">
                  <c:v>724.85506250000003</c:v>
                </c:pt>
                <c:pt idx="332">
                  <c:v>726.35456250000004</c:v>
                </c:pt>
                <c:pt idx="333">
                  <c:v>727.74862499999995</c:v>
                </c:pt>
                <c:pt idx="334">
                  <c:v>729.07381250000003</c:v>
                </c:pt>
                <c:pt idx="335">
                  <c:v>730.33474999999999</c:v>
                </c:pt>
                <c:pt idx="336">
                  <c:v>731.4971875</c:v>
                </c:pt>
                <c:pt idx="337">
                  <c:v>732.5920625</c:v>
                </c:pt>
                <c:pt idx="338">
                  <c:v>733.68025</c:v>
                </c:pt>
                <c:pt idx="339">
                  <c:v>734.80856249999999</c:v>
                </c:pt>
                <c:pt idx="340">
                  <c:v>736.06131249999999</c:v>
                </c:pt>
                <c:pt idx="341">
                  <c:v>737.42693750000001</c:v>
                </c:pt>
                <c:pt idx="342">
                  <c:v>738.86762499999998</c:v>
                </c:pt>
                <c:pt idx="343">
                  <c:v>740.37924999999996</c:v>
                </c:pt>
                <c:pt idx="344">
                  <c:v>741.87768749999998</c:v>
                </c:pt>
                <c:pt idx="345">
                  <c:v>743.26862500000004</c:v>
                </c:pt>
                <c:pt idx="346">
                  <c:v>744.53268749999995</c:v>
                </c:pt>
                <c:pt idx="347">
                  <c:v>745.70106250000003</c:v>
                </c:pt>
                <c:pt idx="348">
                  <c:v>746.79650000000004</c:v>
                </c:pt>
                <c:pt idx="349">
                  <c:v>747.78043749999995</c:v>
                </c:pt>
                <c:pt idx="350">
                  <c:v>749.74337500000001</c:v>
                </c:pt>
                <c:pt idx="351">
                  <c:v>752.25287500000002</c:v>
                </c:pt>
                <c:pt idx="352">
                  <c:v>755.25156249999998</c:v>
                </c:pt>
                <c:pt idx="353">
                  <c:v>758.25531249999995</c:v>
                </c:pt>
                <c:pt idx="354">
                  <c:v>760.69925000000001</c:v>
                </c:pt>
                <c:pt idx="355">
                  <c:v>762.15731249999999</c:v>
                </c:pt>
                <c:pt idx="356">
                  <c:v>762.74400000000003</c:v>
                </c:pt>
                <c:pt idx="357">
                  <c:v>762.76093749999995</c:v>
                </c:pt>
                <c:pt idx="358">
                  <c:v>762.91306250000002</c:v>
                </c:pt>
                <c:pt idx="359">
                  <c:v>763.77493749999996</c:v>
                </c:pt>
                <c:pt idx="360">
                  <c:v>765.33856249999997</c:v>
                </c:pt>
                <c:pt idx="361">
                  <c:v>767.36412499999994</c:v>
                </c:pt>
                <c:pt idx="362">
                  <c:v>769.75181250000003</c:v>
                </c:pt>
                <c:pt idx="363">
                  <c:v>772.76756250000005</c:v>
                </c:pt>
                <c:pt idx="364">
                  <c:v>776.12774999999999</c:v>
                </c:pt>
                <c:pt idx="365">
                  <c:v>779.62249999999995</c:v>
                </c:pt>
                <c:pt idx="366">
                  <c:v>783.05899999999997</c:v>
                </c:pt>
                <c:pt idx="367">
                  <c:v>786.15668749999998</c:v>
                </c:pt>
                <c:pt idx="368">
                  <c:v>788.47387500000002</c:v>
                </c:pt>
                <c:pt idx="369">
                  <c:v>789.60981249999998</c:v>
                </c:pt>
                <c:pt idx="370">
                  <c:v>790.01137500000004</c:v>
                </c:pt>
                <c:pt idx="371">
                  <c:v>790.40700000000004</c:v>
                </c:pt>
                <c:pt idx="372">
                  <c:v>791.77093749999995</c:v>
                </c:pt>
                <c:pt idx="373">
                  <c:v>794.26412500000004</c:v>
                </c:pt>
                <c:pt idx="374">
                  <c:v>798.04737499999999</c:v>
                </c:pt>
                <c:pt idx="375">
                  <c:v>802.59625000000005</c:v>
                </c:pt>
                <c:pt idx="376">
                  <c:v>807.31043750000003</c:v>
                </c:pt>
                <c:pt idx="377">
                  <c:v>811.73424999999997</c:v>
                </c:pt>
                <c:pt idx="378">
                  <c:v>815.811375</c:v>
                </c:pt>
                <c:pt idx="379">
                  <c:v>819.12974999999994</c:v>
                </c:pt>
                <c:pt idx="380">
                  <c:v>821.57462499999997</c:v>
                </c:pt>
                <c:pt idx="381">
                  <c:v>822.79381249999994</c:v>
                </c:pt>
                <c:pt idx="382">
                  <c:v>822.13287500000001</c:v>
                </c:pt>
                <c:pt idx="383">
                  <c:v>819.25699999999995</c:v>
                </c:pt>
                <c:pt idx="384">
                  <c:v>815.20937500000002</c:v>
                </c:pt>
                <c:pt idx="385">
                  <c:v>811.73243749999995</c:v>
                </c:pt>
                <c:pt idx="386">
                  <c:v>809.55443749999995</c:v>
                </c:pt>
                <c:pt idx="387">
                  <c:v>809.05799999999999</c:v>
                </c:pt>
                <c:pt idx="388">
                  <c:v>809.77218749999997</c:v>
                </c:pt>
                <c:pt idx="389">
                  <c:v>811.05237499999998</c:v>
                </c:pt>
                <c:pt idx="390">
                  <c:v>811.59737500000006</c:v>
                </c:pt>
                <c:pt idx="391">
                  <c:v>811.06943750000005</c:v>
                </c:pt>
                <c:pt idx="392">
                  <c:v>809.31268750000004</c:v>
                </c:pt>
                <c:pt idx="393">
                  <c:v>805.90156249999995</c:v>
                </c:pt>
                <c:pt idx="394">
                  <c:v>801.08181249999996</c:v>
                </c:pt>
                <c:pt idx="395">
                  <c:v>794.81775000000005</c:v>
                </c:pt>
                <c:pt idx="396">
                  <c:v>787.55143750000002</c:v>
                </c:pt>
                <c:pt idx="397">
                  <c:v>777.36800000000005</c:v>
                </c:pt>
                <c:pt idx="398">
                  <c:v>764.97668750000003</c:v>
                </c:pt>
                <c:pt idx="399">
                  <c:v>754.82</c:v>
                </c:pt>
              </c:numCache>
            </c:numRef>
          </c:yVal>
          <c:smooth val="1"/>
          <c:extLst>
            <c:ext xmlns:c16="http://schemas.microsoft.com/office/drawing/2014/chart" uri="{C3380CC4-5D6E-409C-BE32-E72D297353CC}">
              <c16:uniqueId val="{00000001-8497-DC4D-84C7-A45B244D2E4A}"/>
            </c:ext>
          </c:extLst>
        </c:ser>
        <c:ser>
          <c:idx val="8"/>
          <c:order val="8"/>
          <c:tx>
            <c:v>KCC</c:v>
          </c:tx>
          <c:spPr>
            <a:ln w="19050" cap="rnd">
              <a:solidFill>
                <a:schemeClr val="tx1"/>
              </a:solidFill>
              <a:prstDash val="dash"/>
              <a:round/>
            </a:ln>
            <a:effectLst/>
          </c:spPr>
          <c:marker>
            <c:symbol val="none"/>
          </c:marker>
          <c:xVal>
            <c:numRef>
              <c:f>'Girder1-Test2'!$BP$3:$BP$129</c:f>
              <c:numCache>
                <c:formatCode>0.00E+00</c:formatCode>
                <c:ptCount val="127"/>
                <c:pt idx="0">
                  <c:v>0</c:v>
                </c:pt>
                <c:pt idx="1">
                  <c:v>-3.0689148844000002E-5</c:v>
                </c:pt>
                <c:pt idx="2">
                  <c:v>-1.4238522271999999E-4</c:v>
                </c:pt>
                <c:pt idx="3">
                  <c:v>-2.9590932536000003E-4</c:v>
                </c:pt>
                <c:pt idx="4">
                  <c:v>-5.9989257716E-4</c:v>
                </c:pt>
                <c:pt idx="5">
                  <c:v>-8.9218956417999996E-4</c:v>
                </c:pt>
                <c:pt idx="6">
                  <c:v>-9.1950554633999997E-4</c:v>
                </c:pt>
                <c:pt idx="7">
                  <c:v>-7.1904330980000005E-4</c:v>
                </c:pt>
                <c:pt idx="8">
                  <c:v>-3.4478132146999998E-4</c:v>
                </c:pt>
                <c:pt idx="9">
                  <c:v>5.5529405363000002E-3</c:v>
                </c:pt>
                <c:pt idx="10">
                  <c:v>2.3947982118000002E-2</c:v>
                </c:pt>
                <c:pt idx="11">
                  <c:v>5.5935334413999997E-2</c:v>
                </c:pt>
                <c:pt idx="12">
                  <c:v>8.1375360489000001E-2</c:v>
                </c:pt>
                <c:pt idx="13">
                  <c:v>8.2422308624000004E-2</c:v>
                </c:pt>
                <c:pt idx="14">
                  <c:v>8.7391622365000005E-2</c:v>
                </c:pt>
                <c:pt idx="15">
                  <c:v>0.10868007690000001</c:v>
                </c:pt>
                <c:pt idx="16">
                  <c:v>0.13038125634</c:v>
                </c:pt>
                <c:pt idx="17">
                  <c:v>0.16433557868000001</c:v>
                </c:pt>
                <c:pt idx="18">
                  <c:v>0.16069892049000001</c:v>
                </c:pt>
                <c:pt idx="19">
                  <c:v>0.13805414735999999</c:v>
                </c:pt>
                <c:pt idx="20">
                  <c:v>7.9708933829999995E-2</c:v>
                </c:pt>
                <c:pt idx="21">
                  <c:v>5.5570760741999996E-3</c:v>
                </c:pt>
                <c:pt idx="22">
                  <c:v>-4.0215674787999998E-2</c:v>
                </c:pt>
                <c:pt idx="23">
                  <c:v>-1.4209627173999999E-2</c:v>
                </c:pt>
                <c:pt idx="24">
                  <c:v>8.4485545753999997E-2</c:v>
                </c:pt>
                <c:pt idx="25">
                  <c:v>0.20360250770999999</c:v>
                </c:pt>
                <c:pt idx="26">
                  <c:v>0.32904377579999999</c:v>
                </c:pt>
                <c:pt idx="27">
                  <c:v>0.44930902122999999</c:v>
                </c:pt>
                <c:pt idx="28">
                  <c:v>0.56643497943999999</c:v>
                </c:pt>
                <c:pt idx="29">
                  <c:v>0.70333170890999996</c:v>
                </c:pt>
                <c:pt idx="30">
                  <c:v>0.85771858692000003</c:v>
                </c:pt>
                <c:pt idx="31">
                  <c:v>1.0061192512999999</c:v>
                </c:pt>
                <c:pt idx="32">
                  <c:v>1.1593239307000001</c:v>
                </c:pt>
                <c:pt idx="33">
                  <c:v>1.2928469181</c:v>
                </c:pt>
                <c:pt idx="34">
                  <c:v>1.3881385326</c:v>
                </c:pt>
                <c:pt idx="35">
                  <c:v>1.4724421501</c:v>
                </c:pt>
                <c:pt idx="36">
                  <c:v>1.5504091978000001</c:v>
                </c:pt>
                <c:pt idx="37">
                  <c:v>1.6303029060000001</c:v>
                </c:pt>
                <c:pt idx="38">
                  <c:v>1.7100332975000001</c:v>
                </c:pt>
                <c:pt idx="39">
                  <c:v>1.8086898327000001</c:v>
                </c:pt>
                <c:pt idx="40">
                  <c:v>1.8994772434</c:v>
                </c:pt>
                <c:pt idx="41">
                  <c:v>2.0119228363000001</c:v>
                </c:pt>
                <c:pt idx="42">
                  <c:v>2.1158909798000001</c:v>
                </c:pt>
                <c:pt idx="43">
                  <c:v>2.2305192947000001</c:v>
                </c:pt>
                <c:pt idx="44">
                  <c:v>2.3757607937</c:v>
                </c:pt>
                <c:pt idx="45">
                  <c:v>2.5124661921999998</c:v>
                </c:pt>
                <c:pt idx="46">
                  <c:v>2.6230974197000001</c:v>
                </c:pt>
                <c:pt idx="47">
                  <c:v>2.7285158634000002</c:v>
                </c:pt>
                <c:pt idx="48">
                  <c:v>2.8057942389999999</c:v>
                </c:pt>
                <c:pt idx="49">
                  <c:v>2.8724293708999999</c:v>
                </c:pt>
                <c:pt idx="50">
                  <c:v>2.9192116261000001</c:v>
                </c:pt>
                <c:pt idx="51">
                  <c:v>2.9432172775000001</c:v>
                </c:pt>
                <c:pt idx="52">
                  <c:v>2.9728937149000001</c:v>
                </c:pt>
                <c:pt idx="53">
                  <c:v>3.0139558315000001</c:v>
                </c:pt>
                <c:pt idx="54">
                  <c:v>3.0868470668999999</c:v>
                </c:pt>
                <c:pt idx="55">
                  <c:v>3.1892302036000002</c:v>
                </c:pt>
                <c:pt idx="56">
                  <c:v>3.2901771068999999</c:v>
                </c:pt>
                <c:pt idx="57">
                  <c:v>3.3930215835999999</c:v>
                </c:pt>
                <c:pt idx="58">
                  <c:v>3.5189318656999999</c:v>
                </c:pt>
                <c:pt idx="59">
                  <c:v>3.6491024493999999</c:v>
                </c:pt>
                <c:pt idx="60">
                  <c:v>3.7738060950999999</c:v>
                </c:pt>
                <c:pt idx="61">
                  <c:v>3.8820610046000001</c:v>
                </c:pt>
                <c:pt idx="62">
                  <c:v>3.9808046818</c:v>
                </c:pt>
                <c:pt idx="63">
                  <c:v>4.0703873634000001</c:v>
                </c:pt>
                <c:pt idx="64">
                  <c:v>4.1479678154000004</c:v>
                </c:pt>
                <c:pt idx="65">
                  <c:v>4.2154407501</c:v>
                </c:pt>
                <c:pt idx="66">
                  <c:v>4.2946829796000001</c:v>
                </c:pt>
                <c:pt idx="67">
                  <c:v>4.3776845931999997</c:v>
                </c:pt>
                <c:pt idx="68">
                  <c:v>4.4706687926999997</c:v>
                </c:pt>
                <c:pt idx="69">
                  <c:v>4.5874543189999999</c:v>
                </c:pt>
                <c:pt idx="70">
                  <c:v>4.7090678214999997</c:v>
                </c:pt>
                <c:pt idx="71">
                  <c:v>4.8241682053000003</c:v>
                </c:pt>
                <c:pt idx="72">
                  <c:v>4.9391999244999996</c:v>
                </c:pt>
                <c:pt idx="73">
                  <c:v>5.0575675964000002</c:v>
                </c:pt>
                <c:pt idx="74">
                  <c:v>5.1794061660999997</c:v>
                </c:pt>
                <c:pt idx="75">
                  <c:v>5.2919497489999996</c:v>
                </c:pt>
                <c:pt idx="76">
                  <c:v>5.3846879005000003</c:v>
                </c:pt>
                <c:pt idx="77">
                  <c:v>5.4626846313000001</c:v>
                </c:pt>
                <c:pt idx="78">
                  <c:v>5.5254216194000003</c:v>
                </c:pt>
                <c:pt idx="79">
                  <c:v>5.5899538994000002</c:v>
                </c:pt>
                <c:pt idx="80">
                  <c:v>5.6739096642</c:v>
                </c:pt>
                <c:pt idx="81">
                  <c:v>5.7582755088999997</c:v>
                </c:pt>
                <c:pt idx="82">
                  <c:v>5.8346786498999998</c:v>
                </c:pt>
                <c:pt idx="83">
                  <c:v>5.9165225029000004</c:v>
                </c:pt>
                <c:pt idx="84">
                  <c:v>6.0099625586999998</c:v>
                </c:pt>
                <c:pt idx="85">
                  <c:v>6.1016530991</c:v>
                </c:pt>
                <c:pt idx="86">
                  <c:v>6.1953020095999998</c:v>
                </c:pt>
                <c:pt idx="87">
                  <c:v>6.2956809998000001</c:v>
                </c:pt>
                <c:pt idx="88">
                  <c:v>6.3939790725999996</c:v>
                </c:pt>
                <c:pt idx="89">
                  <c:v>6.4876999854999999</c:v>
                </c:pt>
                <c:pt idx="90">
                  <c:v>6.5750193595999997</c:v>
                </c:pt>
                <c:pt idx="91">
                  <c:v>6.6565375327999998</c:v>
                </c:pt>
                <c:pt idx="92">
                  <c:v>6.7469191550999996</c:v>
                </c:pt>
                <c:pt idx="93">
                  <c:v>6.8393244742999997</c:v>
                </c:pt>
                <c:pt idx="94">
                  <c:v>6.9289293288999998</c:v>
                </c:pt>
                <c:pt idx="95">
                  <c:v>7.0232925415</c:v>
                </c:pt>
                <c:pt idx="96">
                  <c:v>7.117497921</c:v>
                </c:pt>
                <c:pt idx="97">
                  <c:v>7.2162141799999997</c:v>
                </c:pt>
                <c:pt idx="98">
                  <c:v>7.3137593268999996</c:v>
                </c:pt>
                <c:pt idx="99">
                  <c:v>7.4135794639999997</c:v>
                </c:pt>
                <c:pt idx="100">
                  <c:v>7.5224976540000004</c:v>
                </c:pt>
                <c:pt idx="101">
                  <c:v>7.6357054709999996</c:v>
                </c:pt>
                <c:pt idx="102">
                  <c:v>7.7436008452999996</c:v>
                </c:pt>
                <c:pt idx="103">
                  <c:v>7.8431959151999999</c:v>
                </c:pt>
                <c:pt idx="104">
                  <c:v>7.9371662140000003</c:v>
                </c:pt>
                <c:pt idx="105">
                  <c:v>8.0277957915999991</c:v>
                </c:pt>
                <c:pt idx="106">
                  <c:v>8.1132793427000003</c:v>
                </c:pt>
                <c:pt idx="107">
                  <c:v>8.1987123488999991</c:v>
                </c:pt>
                <c:pt idx="108">
                  <c:v>8.2822217940999998</c:v>
                </c:pt>
                <c:pt idx="109">
                  <c:v>8.3668708801000005</c:v>
                </c:pt>
                <c:pt idx="110">
                  <c:v>8.4553251266</c:v>
                </c:pt>
                <c:pt idx="111">
                  <c:v>8.5522270203000001</c:v>
                </c:pt>
                <c:pt idx="112">
                  <c:v>8.6572628021</c:v>
                </c:pt>
                <c:pt idx="113">
                  <c:v>8.7665119171000008</c:v>
                </c:pt>
                <c:pt idx="114">
                  <c:v>8.8771982193000003</c:v>
                </c:pt>
                <c:pt idx="115">
                  <c:v>8.9894905089999995</c:v>
                </c:pt>
                <c:pt idx="116">
                  <c:v>9.1042995453</c:v>
                </c:pt>
                <c:pt idx="117">
                  <c:v>9.2233753204000006</c:v>
                </c:pt>
                <c:pt idx="118">
                  <c:v>9.3428058624000005</c:v>
                </c:pt>
                <c:pt idx="119">
                  <c:v>9.4559574127000001</c:v>
                </c:pt>
                <c:pt idx="120">
                  <c:v>9.5572977066</c:v>
                </c:pt>
                <c:pt idx="121">
                  <c:v>9.6516227721999996</c:v>
                </c:pt>
                <c:pt idx="122">
                  <c:v>9.7454814910999996</c:v>
                </c:pt>
                <c:pt idx="123">
                  <c:v>9.8354244231999992</c:v>
                </c:pt>
                <c:pt idx="124">
                  <c:v>9.9237756728999997</c:v>
                </c:pt>
                <c:pt idx="125">
                  <c:v>10.011201859</c:v>
                </c:pt>
                <c:pt idx="126">
                  <c:v>10.101341248000001</c:v>
                </c:pt>
              </c:numCache>
            </c:numRef>
          </c:xVal>
          <c:yVal>
            <c:numRef>
              <c:f>'Girder1-Test2'!$BS$5:$BS$288</c:f>
              <c:numCache>
                <c:formatCode>0.00E+00</c:formatCode>
                <c:ptCount val="284"/>
                <c:pt idx="0">
                  <c:v>5.4221802950000001E-4</c:v>
                </c:pt>
                <c:pt idx="1">
                  <c:v>8.0820585938000011</c:v>
                </c:pt>
                <c:pt idx="2">
                  <c:v>6.8004331054999998</c:v>
                </c:pt>
                <c:pt idx="3">
                  <c:v>5.5639907227000007</c:v>
                </c:pt>
                <c:pt idx="4">
                  <c:v>4.7079921875000004</c:v>
                </c:pt>
                <c:pt idx="5">
                  <c:v>4.0802600097999999</c:v>
                </c:pt>
                <c:pt idx="6">
                  <c:v>3.6002292480000002</c:v>
                </c:pt>
                <c:pt idx="7">
                  <c:v>3.2212578125000002</c:v>
                </c:pt>
                <c:pt idx="8">
                  <c:v>2.9144714355000003</c:v>
                </c:pt>
                <c:pt idx="9">
                  <c:v>2.9144714355000003</c:v>
                </c:pt>
                <c:pt idx="10">
                  <c:v>2.9143422852</c:v>
                </c:pt>
                <c:pt idx="11">
                  <c:v>2.9143422852</c:v>
                </c:pt>
                <c:pt idx="12">
                  <c:v>2.9143422852</c:v>
                </c:pt>
                <c:pt idx="13">
                  <c:v>2.9143422852</c:v>
                </c:pt>
                <c:pt idx="14">
                  <c:v>1.1052708740000001</c:v>
                </c:pt>
                <c:pt idx="15">
                  <c:v>0.22045191955999999</c:v>
                </c:pt>
                <c:pt idx="16">
                  <c:v>0</c:v>
                </c:pt>
                <c:pt idx="17">
                  <c:v>0</c:v>
                </c:pt>
                <c:pt idx="18">
                  <c:v>0</c:v>
                </c:pt>
                <c:pt idx="19">
                  <c:v>0</c:v>
                </c:pt>
                <c:pt idx="20">
                  <c:v>0</c:v>
                </c:pt>
                <c:pt idx="21">
                  <c:v>0</c:v>
                </c:pt>
                <c:pt idx="22">
                  <c:v>0</c:v>
                </c:pt>
                <c:pt idx="23">
                  <c:v>0</c:v>
                </c:pt>
                <c:pt idx="24">
                  <c:v>2.2628857421999999</c:v>
                </c:pt>
                <c:pt idx="25">
                  <c:v>39.545031250000001</c:v>
                </c:pt>
                <c:pt idx="26">
                  <c:v>82.848695313000007</c:v>
                </c:pt>
                <c:pt idx="27">
                  <c:v>121.81188281</c:v>
                </c:pt>
                <c:pt idx="28">
                  <c:v>175.67521875</c:v>
                </c:pt>
                <c:pt idx="29">
                  <c:v>233.88759375000001</c:v>
                </c:pt>
                <c:pt idx="30">
                  <c:v>283.93996874999999</c:v>
                </c:pt>
                <c:pt idx="31">
                  <c:v>322.64615624999999</c:v>
                </c:pt>
                <c:pt idx="32">
                  <c:v>364.0440625</c:v>
                </c:pt>
                <c:pt idx="33">
                  <c:v>397.70724999999999</c:v>
                </c:pt>
                <c:pt idx="34">
                  <c:v>415.74390625000001</c:v>
                </c:pt>
                <c:pt idx="35">
                  <c:v>436.28118749999999</c:v>
                </c:pt>
                <c:pt idx="36">
                  <c:v>460.12374999999997</c:v>
                </c:pt>
                <c:pt idx="37">
                  <c:v>476.99228125000002</c:v>
                </c:pt>
                <c:pt idx="38">
                  <c:v>494.385625</c:v>
                </c:pt>
                <c:pt idx="39">
                  <c:v>518.77262499999995</c:v>
                </c:pt>
                <c:pt idx="40">
                  <c:v>547.94281249999995</c:v>
                </c:pt>
                <c:pt idx="41">
                  <c:v>577.92150000000004</c:v>
                </c:pt>
                <c:pt idx="42">
                  <c:v>601.77850000000001</c:v>
                </c:pt>
                <c:pt idx="43">
                  <c:v>624.90387499999997</c:v>
                </c:pt>
                <c:pt idx="44">
                  <c:v>648.15687500000001</c:v>
                </c:pt>
                <c:pt idx="45">
                  <c:v>660.08631249999996</c:v>
                </c:pt>
                <c:pt idx="46">
                  <c:v>634.17718749999995</c:v>
                </c:pt>
                <c:pt idx="47">
                  <c:v>606.251125</c:v>
                </c:pt>
                <c:pt idx="48">
                  <c:v>581.36974999999995</c:v>
                </c:pt>
                <c:pt idx="49">
                  <c:v>542.33431250000001</c:v>
                </c:pt>
                <c:pt idx="50">
                  <c:v>508.31</c:v>
                </c:pt>
                <c:pt idx="51">
                  <c:v>495.28553125000002</c:v>
                </c:pt>
                <c:pt idx="52">
                  <c:v>499.92665625000001</c:v>
                </c:pt>
                <c:pt idx="53">
                  <c:v>507.38971874999999</c:v>
                </c:pt>
                <c:pt idx="54">
                  <c:v>531.85031249999997</c:v>
                </c:pt>
                <c:pt idx="55">
                  <c:v>570.08556250000004</c:v>
                </c:pt>
                <c:pt idx="56">
                  <c:v>599.251125</c:v>
                </c:pt>
                <c:pt idx="57">
                  <c:v>623.71331250000003</c:v>
                </c:pt>
                <c:pt idx="58">
                  <c:v>653.77868750000005</c:v>
                </c:pt>
                <c:pt idx="59">
                  <c:v>678.29993750000006</c:v>
                </c:pt>
                <c:pt idx="60">
                  <c:v>696.08974999999998</c:v>
                </c:pt>
                <c:pt idx="61">
                  <c:v>707.46349999999995</c:v>
                </c:pt>
                <c:pt idx="62">
                  <c:v>714.26043749999997</c:v>
                </c:pt>
                <c:pt idx="63">
                  <c:v>723.46249999999998</c:v>
                </c:pt>
                <c:pt idx="64">
                  <c:v>726.31237499999997</c:v>
                </c:pt>
                <c:pt idx="65">
                  <c:v>725.71668750000003</c:v>
                </c:pt>
                <c:pt idx="66">
                  <c:v>732.83637499999998</c:v>
                </c:pt>
                <c:pt idx="67">
                  <c:v>739.01037499999995</c:v>
                </c:pt>
                <c:pt idx="68">
                  <c:v>739.44056250000006</c:v>
                </c:pt>
                <c:pt idx="69">
                  <c:v>743.67224999999996</c:v>
                </c:pt>
                <c:pt idx="70">
                  <c:v>746.21031249999999</c:v>
                </c:pt>
                <c:pt idx="71">
                  <c:v>733.03881249999995</c:v>
                </c:pt>
                <c:pt idx="72">
                  <c:v>708.16137500000002</c:v>
                </c:pt>
                <c:pt idx="73">
                  <c:v>679.31762500000002</c:v>
                </c:pt>
                <c:pt idx="74">
                  <c:v>642.56012499999997</c:v>
                </c:pt>
                <c:pt idx="75">
                  <c:v>596.36431249999998</c:v>
                </c:pt>
                <c:pt idx="76">
                  <c:v>555.54212500000006</c:v>
                </c:pt>
                <c:pt idx="77">
                  <c:v>523.41484375000005</c:v>
                </c:pt>
                <c:pt idx="78">
                  <c:v>493.13581249999999</c:v>
                </c:pt>
                <c:pt idx="79">
                  <c:v>465.05015624999999</c:v>
                </c:pt>
                <c:pt idx="80">
                  <c:v>443.77434375000001</c:v>
                </c:pt>
                <c:pt idx="81">
                  <c:v>425.33800000000002</c:v>
                </c:pt>
                <c:pt idx="82">
                  <c:v>410.55700000000002</c:v>
                </c:pt>
                <c:pt idx="83">
                  <c:v>402.67706249999998</c:v>
                </c:pt>
                <c:pt idx="84">
                  <c:v>405.18037500000003</c:v>
                </c:pt>
                <c:pt idx="85">
                  <c:v>421.80365625000002</c:v>
                </c:pt>
                <c:pt idx="86">
                  <c:v>446.17700000000002</c:v>
                </c:pt>
                <c:pt idx="87">
                  <c:v>475.4969375</c:v>
                </c:pt>
                <c:pt idx="88">
                  <c:v>512.13134375000004</c:v>
                </c:pt>
                <c:pt idx="89">
                  <c:v>553.79593750000004</c:v>
                </c:pt>
                <c:pt idx="90">
                  <c:v>592.31768750000003</c:v>
                </c:pt>
                <c:pt idx="91">
                  <c:v>629.37843750000002</c:v>
                </c:pt>
                <c:pt idx="92">
                  <c:v>669.35131249999995</c:v>
                </c:pt>
                <c:pt idx="93">
                  <c:v>701.92256250000003</c:v>
                </c:pt>
                <c:pt idx="94">
                  <c:v>726.46193749999998</c:v>
                </c:pt>
                <c:pt idx="95">
                  <c:v>748.32668750000005</c:v>
                </c:pt>
                <c:pt idx="96">
                  <c:v>764.26549999999997</c:v>
                </c:pt>
                <c:pt idx="97">
                  <c:v>774.16756250000003</c:v>
                </c:pt>
                <c:pt idx="98">
                  <c:v>781.7745625</c:v>
                </c:pt>
                <c:pt idx="99">
                  <c:v>786.62887499999999</c:v>
                </c:pt>
                <c:pt idx="100">
                  <c:v>787.39750000000004</c:v>
                </c:pt>
                <c:pt idx="101">
                  <c:v>784.26706249999995</c:v>
                </c:pt>
                <c:pt idx="102">
                  <c:v>775.58731250000005</c:v>
                </c:pt>
                <c:pt idx="103">
                  <c:v>759.97131249999995</c:v>
                </c:pt>
                <c:pt idx="104">
                  <c:v>736.66868750000003</c:v>
                </c:pt>
                <c:pt idx="105">
                  <c:v>703.42650000000003</c:v>
                </c:pt>
                <c:pt idx="106">
                  <c:v>661.08699999999999</c:v>
                </c:pt>
                <c:pt idx="107">
                  <c:v>614.056375</c:v>
                </c:pt>
                <c:pt idx="108">
                  <c:v>563.42449999999997</c:v>
                </c:pt>
                <c:pt idx="109">
                  <c:v>509.24306250000001</c:v>
                </c:pt>
                <c:pt idx="110">
                  <c:v>451.77065625</c:v>
                </c:pt>
                <c:pt idx="111">
                  <c:v>394.93543749999998</c:v>
                </c:pt>
                <c:pt idx="112">
                  <c:v>340.50875000000002</c:v>
                </c:pt>
                <c:pt idx="113">
                  <c:v>289.52778124999998</c:v>
                </c:pt>
                <c:pt idx="114">
                  <c:v>245.67642188000002</c:v>
                </c:pt>
                <c:pt idx="115">
                  <c:v>215.98862500000001</c:v>
                </c:pt>
                <c:pt idx="116">
                  <c:v>198.28609374999999</c:v>
                </c:pt>
                <c:pt idx="117">
                  <c:v>190.238</c:v>
                </c:pt>
                <c:pt idx="118">
                  <c:v>187.34442188</c:v>
                </c:pt>
                <c:pt idx="119">
                  <c:v>184.96937500000001</c:v>
                </c:pt>
                <c:pt idx="120">
                  <c:v>182.55937499999999</c:v>
                </c:pt>
                <c:pt idx="121">
                  <c:v>179.71698438000001</c:v>
                </c:pt>
                <c:pt idx="122">
                  <c:v>175.19093749999999</c:v>
                </c:pt>
                <c:pt idx="123">
                  <c:v>171.46232813</c:v>
                </c:pt>
                <c:pt idx="124">
                  <c:v>171.92603124999999</c:v>
                </c:pt>
                <c:pt idx="125">
                  <c:v>175.86828125</c:v>
                </c:pt>
                <c:pt idx="126">
                  <c:v>182.55185938</c:v>
                </c:pt>
                <c:pt idx="127">
                  <c:v>193.32599999999999</c:v>
                </c:pt>
                <c:pt idx="128">
                  <c:v>207.03342188000002</c:v>
                </c:pt>
                <c:pt idx="129">
                  <c:v>221.30204688000001</c:v>
                </c:pt>
                <c:pt idx="130">
                  <c:v>236.26223438</c:v>
                </c:pt>
                <c:pt idx="131">
                  <c:v>252.17367188</c:v>
                </c:pt>
                <c:pt idx="132">
                  <c:v>266.42609375000001</c:v>
                </c:pt>
                <c:pt idx="133">
                  <c:v>277.79674999999997</c:v>
                </c:pt>
                <c:pt idx="134">
                  <c:v>286.80975000000001</c:v>
                </c:pt>
                <c:pt idx="135">
                  <c:v>291.34525000000002</c:v>
                </c:pt>
                <c:pt idx="136">
                  <c:v>284.26353125000003</c:v>
                </c:pt>
                <c:pt idx="137">
                  <c:v>269.09300000000002</c:v>
                </c:pt>
                <c:pt idx="138">
                  <c:v>250.09337500000001</c:v>
                </c:pt>
                <c:pt idx="139">
                  <c:v>229.18118749999999</c:v>
                </c:pt>
                <c:pt idx="140">
                  <c:v>208.80542188000001</c:v>
                </c:pt>
                <c:pt idx="141">
                  <c:v>190.73175000000001</c:v>
                </c:pt>
                <c:pt idx="142">
                  <c:v>175.79517188</c:v>
                </c:pt>
                <c:pt idx="143">
                  <c:v>163.92604688</c:v>
                </c:pt>
                <c:pt idx="144">
                  <c:v>152.81667188</c:v>
                </c:pt>
                <c:pt idx="145">
                  <c:v>142.20601563</c:v>
                </c:pt>
                <c:pt idx="146">
                  <c:v>132.67071874999999</c:v>
                </c:pt>
                <c:pt idx="147">
                  <c:v>123.66696094000001</c:v>
                </c:pt>
                <c:pt idx="148">
                  <c:v>112.63377344</c:v>
                </c:pt>
                <c:pt idx="149">
                  <c:v>98.926335938000008</c:v>
                </c:pt>
                <c:pt idx="150">
                  <c:v>84.657710938000008</c:v>
                </c:pt>
                <c:pt idx="151">
                  <c:v>69.697523438000005</c:v>
                </c:pt>
                <c:pt idx="152">
                  <c:v>53.786101562999995</c:v>
                </c:pt>
                <c:pt idx="153">
                  <c:v>39.533667969</c:v>
                </c:pt>
                <c:pt idx="154">
                  <c:v>28.163005859000002</c:v>
                </c:pt>
                <c:pt idx="155">
                  <c:v>19.141482421999999</c:v>
                </c:pt>
                <c:pt idx="156">
                  <c:v>13.735623046999999</c:v>
                </c:pt>
                <c:pt idx="157">
                  <c:v>11.462195313</c:v>
                </c:pt>
                <c:pt idx="158">
                  <c:v>10.367057617</c:v>
                </c:pt>
                <c:pt idx="159">
                  <c:v>9.5683574219</c:v>
                </c:pt>
                <c:pt idx="160">
                  <c:v>8.0273149414000002</c:v>
                </c:pt>
                <c:pt idx="161">
                  <c:v>5.5955478516000001</c:v>
                </c:pt>
                <c:pt idx="162">
                  <c:v>3.2191313476999999</c:v>
                </c:pt>
                <c:pt idx="163">
                  <c:v>1.4846925048999999</c:v>
                </c:pt>
                <c:pt idx="164">
                  <c:v>2.6688210449000001</c:v>
                </c:pt>
                <c:pt idx="165">
                  <c:v>8.9045263672000008</c:v>
                </c:pt>
                <c:pt idx="166">
                  <c:v>17.858050781000003</c:v>
                </c:pt>
                <c:pt idx="167">
                  <c:v>30.621859375</c:v>
                </c:pt>
                <c:pt idx="168">
                  <c:v>46.539859374999999</c:v>
                </c:pt>
                <c:pt idx="169">
                  <c:v>62.972617187999994</c:v>
                </c:pt>
                <c:pt idx="170">
                  <c:v>78.956093749999994</c:v>
                </c:pt>
                <c:pt idx="171">
                  <c:v>93.898765624999996</c:v>
                </c:pt>
                <c:pt idx="172">
                  <c:v>107.30376563</c:v>
                </c:pt>
                <c:pt idx="173">
                  <c:v>118.68109375</c:v>
                </c:pt>
                <c:pt idx="174">
                  <c:v>128.25161718999999</c:v>
                </c:pt>
                <c:pt idx="175">
                  <c:v>135.64846875000001</c:v>
                </c:pt>
                <c:pt idx="176">
                  <c:v>140.708</c:v>
                </c:pt>
                <c:pt idx="177">
                  <c:v>143.749875</c:v>
                </c:pt>
                <c:pt idx="178">
                  <c:v>144.99732813</c:v>
                </c:pt>
                <c:pt idx="179">
                  <c:v>145.22204688000002</c:v>
                </c:pt>
                <c:pt idx="180">
                  <c:v>145.20162500000001</c:v>
                </c:pt>
                <c:pt idx="181">
                  <c:v>145.19667188</c:v>
                </c:pt>
                <c:pt idx="182">
                  <c:v>145.19667188</c:v>
                </c:pt>
                <c:pt idx="183">
                  <c:v>145.17670313000002</c:v>
                </c:pt>
                <c:pt idx="184">
                  <c:v>145.07332813000002</c:v>
                </c:pt>
                <c:pt idx="185">
                  <c:v>142.77600000000001</c:v>
                </c:pt>
                <c:pt idx="186">
                  <c:v>136.31753125</c:v>
                </c:pt>
                <c:pt idx="187">
                  <c:v>127.364</c:v>
                </c:pt>
                <c:pt idx="188">
                  <c:v>114.6001875</c:v>
                </c:pt>
                <c:pt idx="189">
                  <c:v>98.682195313000008</c:v>
                </c:pt>
                <c:pt idx="190">
                  <c:v>82.249437499999999</c:v>
                </c:pt>
                <c:pt idx="191">
                  <c:v>66.265976563000009</c:v>
                </c:pt>
                <c:pt idx="192">
                  <c:v>51.725855469000003</c:v>
                </c:pt>
                <c:pt idx="193">
                  <c:v>42.137890624999997</c:v>
                </c:pt>
                <c:pt idx="194">
                  <c:v>41.909746093999999</c:v>
                </c:pt>
                <c:pt idx="195">
                  <c:v>46.236363280999996</c:v>
                </c:pt>
                <c:pt idx="196">
                  <c:v>57.072648437999995</c:v>
                </c:pt>
                <c:pt idx="197">
                  <c:v>73.835890625000005</c:v>
                </c:pt>
                <c:pt idx="198">
                  <c:v>92.421906250000006</c:v>
                </c:pt>
                <c:pt idx="199">
                  <c:v>111.86626563</c:v>
                </c:pt>
                <c:pt idx="200">
                  <c:v>131.54345313000002</c:v>
                </c:pt>
                <c:pt idx="201">
                  <c:v>150.88907813</c:v>
                </c:pt>
                <c:pt idx="202">
                  <c:v>169.07540624999999</c:v>
                </c:pt>
                <c:pt idx="203">
                  <c:v>186.066125</c:v>
                </c:pt>
                <c:pt idx="204">
                  <c:v>202.49303125</c:v>
                </c:pt>
                <c:pt idx="205">
                  <c:v>218.30164063000001</c:v>
                </c:pt>
                <c:pt idx="206">
                  <c:v>233.7036875</c:v>
                </c:pt>
                <c:pt idx="207">
                  <c:v>248.31878125</c:v>
                </c:pt>
                <c:pt idx="208">
                  <c:v>262.57487500000002</c:v>
                </c:pt>
                <c:pt idx="209">
                  <c:v>275.29825</c:v>
                </c:pt>
                <c:pt idx="210">
                  <c:v>286.00603124999998</c:v>
                </c:pt>
                <c:pt idx="211">
                  <c:v>293.409875</c:v>
                </c:pt>
                <c:pt idx="212">
                  <c:v>300.01962500000002</c:v>
                </c:pt>
                <c:pt idx="213">
                  <c:v>305.72340624999998</c:v>
                </c:pt>
                <c:pt idx="214">
                  <c:v>306.03137500000003</c:v>
                </c:pt>
                <c:pt idx="215">
                  <c:v>300.12515624999997</c:v>
                </c:pt>
                <c:pt idx="216">
                  <c:v>294.38906250000002</c:v>
                </c:pt>
                <c:pt idx="217">
                  <c:v>286.1378125</c:v>
                </c:pt>
                <c:pt idx="218">
                  <c:v>277.28346875</c:v>
                </c:pt>
                <c:pt idx="219">
                  <c:v>272.18171875000002</c:v>
                </c:pt>
                <c:pt idx="220">
                  <c:v>270.42874999999998</c:v>
                </c:pt>
                <c:pt idx="221">
                  <c:v>270.53443750000002</c:v>
                </c:pt>
                <c:pt idx="222">
                  <c:v>271.96300000000002</c:v>
                </c:pt>
                <c:pt idx="223">
                  <c:v>273.93934374999998</c:v>
                </c:pt>
                <c:pt idx="224">
                  <c:v>276.43265624999998</c:v>
                </c:pt>
                <c:pt idx="225">
                  <c:v>280.31743749999998</c:v>
                </c:pt>
                <c:pt idx="226">
                  <c:v>285.86637500000001</c:v>
                </c:pt>
                <c:pt idx="227">
                  <c:v>293.18843750000002</c:v>
                </c:pt>
                <c:pt idx="228">
                  <c:v>303.613</c:v>
                </c:pt>
                <c:pt idx="229">
                  <c:v>315.84618749999998</c:v>
                </c:pt>
                <c:pt idx="230">
                  <c:v>330.21134375000003</c:v>
                </c:pt>
                <c:pt idx="231">
                  <c:v>346.568375</c:v>
                </c:pt>
                <c:pt idx="232">
                  <c:v>364.51546875000003</c:v>
                </c:pt>
                <c:pt idx="233">
                  <c:v>380.36653124999998</c:v>
                </c:pt>
                <c:pt idx="234">
                  <c:v>394.05315624999997</c:v>
                </c:pt>
                <c:pt idx="235">
                  <c:v>406.36275000000001</c:v>
                </c:pt>
                <c:pt idx="236">
                  <c:v>413.63653125000002</c:v>
                </c:pt>
                <c:pt idx="237">
                  <c:v>415.67228125000003</c:v>
                </c:pt>
                <c:pt idx="238">
                  <c:v>414.76643749999999</c:v>
                </c:pt>
                <c:pt idx="239">
                  <c:v>410.21071875000001</c:v>
                </c:pt>
                <c:pt idx="240">
                  <c:v>402.37034375000002</c:v>
                </c:pt>
                <c:pt idx="241">
                  <c:v>393.70137499999998</c:v>
                </c:pt>
                <c:pt idx="242">
                  <c:v>385.39443749999998</c:v>
                </c:pt>
                <c:pt idx="243">
                  <c:v>376.88115625</c:v>
                </c:pt>
                <c:pt idx="244">
                  <c:v>369.66006249999998</c:v>
                </c:pt>
                <c:pt idx="245">
                  <c:v>363.48853124999999</c:v>
                </c:pt>
                <c:pt idx="246">
                  <c:v>356.09646874999999</c:v>
                </c:pt>
                <c:pt idx="247">
                  <c:v>347.837625</c:v>
                </c:pt>
                <c:pt idx="248">
                  <c:v>339.23137500000001</c:v>
                </c:pt>
                <c:pt idx="249">
                  <c:v>330.28781249999997</c:v>
                </c:pt>
                <c:pt idx="250">
                  <c:v>322.21156250000001</c:v>
                </c:pt>
                <c:pt idx="251">
                  <c:v>316.00006250000001</c:v>
                </c:pt>
                <c:pt idx="252">
                  <c:v>312.31237499999997</c:v>
                </c:pt>
                <c:pt idx="253">
                  <c:v>312.70971874999998</c:v>
                </c:pt>
                <c:pt idx="254">
                  <c:v>316.34706249999999</c:v>
                </c:pt>
                <c:pt idx="255">
                  <c:v>321.681375</c:v>
                </c:pt>
                <c:pt idx="256">
                  <c:v>328.07346875000002</c:v>
                </c:pt>
                <c:pt idx="257">
                  <c:v>335.13428125000002</c:v>
                </c:pt>
                <c:pt idx="258">
                  <c:v>340.36434374999999</c:v>
                </c:pt>
                <c:pt idx="259">
                  <c:v>343.84537499999999</c:v>
                </c:pt>
                <c:pt idx="260">
                  <c:v>347.99425000000002</c:v>
                </c:pt>
                <c:pt idx="261">
                  <c:v>351.95937500000002</c:v>
                </c:pt>
                <c:pt idx="262">
                  <c:v>353.97206249999999</c:v>
                </c:pt>
                <c:pt idx="263">
                  <c:v>354.76771874999997</c:v>
                </c:pt>
                <c:pt idx="264">
                  <c:v>354.55043749999999</c:v>
                </c:pt>
                <c:pt idx="265">
                  <c:v>351.94528124999999</c:v>
                </c:pt>
                <c:pt idx="266">
                  <c:v>346.58290625000001</c:v>
                </c:pt>
                <c:pt idx="267">
                  <c:v>339.38462500000003</c:v>
                </c:pt>
                <c:pt idx="268">
                  <c:v>330.3574375</c:v>
                </c:pt>
                <c:pt idx="269">
                  <c:v>318.59031249999998</c:v>
                </c:pt>
                <c:pt idx="270">
                  <c:v>303.27318750000001</c:v>
                </c:pt>
                <c:pt idx="271">
                  <c:v>284.89096875000001</c:v>
                </c:pt>
                <c:pt idx="272">
                  <c:v>264.01396875</c:v>
                </c:pt>
                <c:pt idx="273">
                  <c:v>240.63682813</c:v>
                </c:pt>
                <c:pt idx="274">
                  <c:v>215.03537499999999</c:v>
                </c:pt>
                <c:pt idx="275">
                  <c:v>190.19234374999999</c:v>
                </c:pt>
                <c:pt idx="276">
                  <c:v>171.12334375</c:v>
                </c:pt>
                <c:pt idx="277">
                  <c:v>157.29082813000002</c:v>
                </c:pt>
                <c:pt idx="278">
                  <c:v>148.99506249999999</c:v>
                </c:pt>
                <c:pt idx="279">
                  <c:v>147.49853125000001</c:v>
                </c:pt>
                <c:pt idx="280">
                  <c:v>149.327</c:v>
                </c:pt>
                <c:pt idx="281">
                  <c:v>149.2481875</c:v>
                </c:pt>
                <c:pt idx="282">
                  <c:v>147.22123438</c:v>
                </c:pt>
                <c:pt idx="283">
                  <c:v>144.48295313</c:v>
                </c:pt>
              </c:numCache>
            </c:numRef>
          </c:yVal>
          <c:smooth val="1"/>
          <c:extLst>
            <c:ext xmlns:c16="http://schemas.microsoft.com/office/drawing/2014/chart" uri="{C3380CC4-5D6E-409C-BE32-E72D297353CC}">
              <c16:uniqueId val="{00000002-8497-DC4D-84C7-A45B244D2E4A}"/>
            </c:ext>
          </c:extLst>
        </c:ser>
        <c:dLbls>
          <c:showLegendKey val="0"/>
          <c:showVal val="0"/>
          <c:showCatName val="0"/>
          <c:showSerName val="0"/>
          <c:showPercent val="0"/>
          <c:showBubbleSize val="0"/>
        </c:dLbls>
        <c:axId val="1685076688"/>
        <c:axId val="1685077104"/>
        <c:extLst>
          <c:ext xmlns:c15="http://schemas.microsoft.com/office/drawing/2012/chart" uri="{02D57815-91ED-43cb-92C2-25804820EDAC}">
            <c15:filteredScatterSeries>
              <c15:ser>
                <c:idx val="0"/>
                <c:order val="0"/>
                <c:tx>
                  <c:v>G1T2-Exp</c:v>
                </c:tx>
                <c:spPr>
                  <a:ln w="38100" cap="rnd">
                    <a:solidFill>
                      <a:schemeClr val="tx1"/>
                    </a:solidFill>
                    <a:round/>
                  </a:ln>
                  <a:effectLst/>
                </c:spPr>
                <c:marker>
                  <c:symbol val="none"/>
                </c:marker>
                <c:xVal>
                  <c:numRef>
                    <c:extLst>
                      <c:ext uri="{02D57815-91ED-43cb-92C2-25804820EDAC}">
                        <c15:formulaRef>
                          <c15:sqref>'Girder1-Test2'!$A$3:$A$87</c15:sqref>
                        </c15:formulaRef>
                      </c:ext>
                    </c:extLst>
                    <c:numCache>
                      <c:formatCode>General</c:formatCode>
                      <c:ptCount val="85"/>
                      <c:pt idx="0">
                        <c:v>0.109856956404824</c:v>
                      </c:pt>
                      <c:pt idx="1">
                        <c:v>0.32998078323091001</c:v>
                      </c:pt>
                      <c:pt idx="2">
                        <c:v>0.659715618051958</c:v>
                      </c:pt>
                      <c:pt idx="3">
                        <c:v>1.0443789310754099</c:v>
                      </c:pt>
                      <c:pt idx="4">
                        <c:v>1.48380675669471</c:v>
                      </c:pt>
                      <c:pt idx="5">
                        <c:v>1.8681421385050201</c:v>
                      </c:pt>
                      <c:pt idx="6">
                        <c:v>2.1977130077195</c:v>
                      </c:pt>
                      <c:pt idx="7">
                        <c:v>2.4724373815348399</c:v>
                      </c:pt>
                      <c:pt idx="8">
                        <c:v>2.8020082507493198</c:v>
                      </c:pt>
                      <c:pt idx="9">
                        <c:v>3.1314971371604998</c:v>
                      </c:pt>
                      <c:pt idx="10">
                        <c:v>3.5161604501839601</c:v>
                      </c:pt>
                      <c:pt idx="11">
                        <c:v>3.9005778147975598</c:v>
                      </c:pt>
                      <c:pt idx="12">
                        <c:v>4.3947701530126997</c:v>
                      </c:pt>
                      <c:pt idx="13">
                        <c:v>4.7245049878337504</c:v>
                      </c:pt>
                      <c:pt idx="14">
                        <c:v>4.9990653960425204</c:v>
                      </c:pt>
                      <c:pt idx="15">
                        <c:v>5.2738717526611598</c:v>
                      </c:pt>
                      <c:pt idx="16">
                        <c:v>5.6036065874822096</c:v>
                      </c:pt>
                      <c:pt idx="17">
                        <c:v>5.8783309612975501</c:v>
                      </c:pt>
                      <c:pt idx="18">
                        <c:v>6.37235933390612</c:v>
                      </c:pt>
                      <c:pt idx="19">
                        <c:v>6.8116231939188303</c:v>
                      </c:pt>
                      <c:pt idx="20">
                        <c:v>7.1957946101225803</c:v>
                      </c:pt>
                      <c:pt idx="21">
                        <c:v>7.6348125217254399</c:v>
                      </c:pt>
                      <c:pt idx="22">
                        <c:v>8.2381239711158099</c:v>
                      </c:pt>
                      <c:pt idx="23">
                        <c:v>8.7318244125112301</c:v>
                      </c:pt>
                      <c:pt idx="24">
                        <c:v>9.2798794524860408</c:v>
                      </c:pt>
                      <c:pt idx="25">
                        <c:v>9.8280164752641408</c:v>
                      </c:pt>
                      <c:pt idx="26">
                        <c:v>10.485764506037199</c:v>
                      </c:pt>
                      <c:pt idx="27">
                        <c:v>10.869526008224501</c:v>
                      </c:pt>
                      <c:pt idx="28">
                        <c:v>11.3079700402043</c:v>
                      </c:pt>
                      <c:pt idx="29">
                        <c:v>11.691321628375199</c:v>
                      </c:pt>
                      <c:pt idx="30">
                        <c:v>11.965472122567499</c:v>
                      </c:pt>
                      <c:pt idx="31">
                        <c:v>12.349069659148199</c:v>
                      </c:pt>
                      <c:pt idx="32">
                        <c:v>12.6778207003298</c:v>
                      </c:pt>
                      <c:pt idx="33">
                        <c:v>12.896796767909899</c:v>
                      </c:pt>
                      <c:pt idx="34">
                        <c:v>13.225957723107999</c:v>
                      </c:pt>
                      <c:pt idx="35">
                        <c:v>13.719248250486901</c:v>
                      </c:pt>
                      <c:pt idx="36">
                        <c:v>14.1030917354775</c:v>
                      </c:pt>
                      <c:pt idx="37">
                        <c:v>14.8149484164201</c:v>
                      </c:pt>
                      <c:pt idx="38">
                        <c:v>15.1440273888149</c:v>
                      </c:pt>
                      <c:pt idx="39">
                        <c:v>15.5823074551882</c:v>
                      </c:pt>
                      <c:pt idx="40">
                        <c:v>16.020669504364701</c:v>
                      </c:pt>
                      <c:pt idx="41">
                        <c:v>16.513714083333799</c:v>
                      </c:pt>
                      <c:pt idx="42">
                        <c:v>16.842219176105601</c:v>
                      </c:pt>
                      <c:pt idx="43">
                        <c:v>17.006348748286499</c:v>
                      </c:pt>
                      <c:pt idx="44">
                        <c:v>17.116533635904499</c:v>
                      </c:pt>
                      <c:pt idx="45">
                        <c:v>17.554813702277801</c:v>
                      </c:pt>
                      <c:pt idx="46">
                        <c:v>18.047940264050201</c:v>
                      </c:pt>
                      <c:pt idx="47">
                        <c:v>18.650431885407698</c:v>
                      </c:pt>
                      <c:pt idx="48">
                        <c:v>19.143722412786602</c:v>
                      </c:pt>
                      <c:pt idx="49">
                        <c:v>19.636848974559001</c:v>
                      </c:pt>
                      <c:pt idx="50">
                        <c:v>20.020446511139799</c:v>
                      </c:pt>
                      <c:pt idx="51">
                        <c:v>20.294351056922199</c:v>
                      </c:pt>
                      <c:pt idx="52">
                        <c:v>20.677538679486499</c:v>
                      </c:pt>
                      <c:pt idx="53">
                        <c:v>20.842160148487199</c:v>
                      </c:pt>
                      <c:pt idx="54">
                        <c:v>21.225921650674501</c:v>
                      </c:pt>
                      <c:pt idx="55">
                        <c:v>21.5545907090528</c:v>
                      </c:pt>
                      <c:pt idx="56">
                        <c:v>22.1023998006178</c:v>
                      </c:pt>
                      <c:pt idx="57">
                        <c:v>22.540679866991098</c:v>
                      </c:pt>
                      <c:pt idx="58">
                        <c:v>22.9242774035718</c:v>
                      </c:pt>
                      <c:pt idx="59">
                        <c:v>23.3077929573492</c:v>
                      </c:pt>
                      <c:pt idx="60">
                        <c:v>23.6909805799135</c:v>
                      </c:pt>
                      <c:pt idx="61">
                        <c:v>24.129424611893398</c:v>
                      </c:pt>
                      <c:pt idx="62">
                        <c:v>24.732162181660701</c:v>
                      </c:pt>
                      <c:pt idx="63">
                        <c:v>25.3348997514281</c:v>
                      </c:pt>
                      <c:pt idx="64">
                        <c:v>25.827944330397202</c:v>
                      </c:pt>
                      <c:pt idx="65">
                        <c:v>26.430517934558001</c:v>
                      </c:pt>
                      <c:pt idx="66">
                        <c:v>26.813869522728901</c:v>
                      </c:pt>
                      <c:pt idx="67">
                        <c:v>27.361842579900401</c:v>
                      </c:pt>
                      <c:pt idx="68">
                        <c:v>27.909651671465301</c:v>
                      </c:pt>
                      <c:pt idx="69">
                        <c:v>28.293167225242801</c:v>
                      </c:pt>
                      <c:pt idx="70">
                        <c:v>28.840976316807701</c:v>
                      </c:pt>
                      <c:pt idx="71">
                        <c:v>29.443549920968501</c:v>
                      </c:pt>
                      <c:pt idx="72">
                        <c:v>30.0461235251293</c:v>
                      </c:pt>
                      <c:pt idx="73">
                        <c:v>30.484403591502598</c:v>
                      </c:pt>
                      <c:pt idx="74">
                        <c:v>30.922601675072599</c:v>
                      </c:pt>
                      <c:pt idx="75">
                        <c:v>31.360799758642599</c:v>
                      </c:pt>
                      <c:pt idx="76">
                        <c:v>31.6342124076053</c:v>
                      </c:pt>
                      <c:pt idx="77">
                        <c:v>31.963127414393501</c:v>
                      </c:pt>
                      <c:pt idx="78">
                        <c:v>32.4014074807668</c:v>
                      </c:pt>
                      <c:pt idx="79">
                        <c:v>32.894452059735897</c:v>
                      </c:pt>
                      <c:pt idx="80">
                        <c:v>33.442179168497603</c:v>
                      </c:pt>
                      <c:pt idx="81">
                        <c:v>33.935141764663399</c:v>
                      </c:pt>
                      <c:pt idx="82">
                        <c:v>34.482786890621803</c:v>
                      </c:pt>
                      <c:pt idx="83">
                        <c:v>34.8661384787926</c:v>
                      </c:pt>
                      <c:pt idx="84">
                        <c:v>35.304172596756104</c:v>
                      </c:pt>
                    </c:numCache>
                  </c:numRef>
                </c:xVal>
                <c:yVal>
                  <c:numRef>
                    <c:extLst>
                      <c:ext uri="{02D57815-91ED-43cb-92C2-25804820EDAC}">
                        <c15:formulaRef>
                          <c15:sqref>'Girder1-Test2'!$B$3:$B$87</c15:sqref>
                        </c15:formulaRef>
                      </c:ext>
                    </c:extLst>
                    <c:numCache>
                      <c:formatCode>General</c:formatCode>
                      <c:ptCount val="85"/>
                      <c:pt idx="0">
                        <c:v>8.9820359281436595</c:v>
                      </c:pt>
                      <c:pt idx="1">
                        <c:v>32.335329341317397</c:v>
                      </c:pt>
                      <c:pt idx="2">
                        <c:v>57.485029940119801</c:v>
                      </c:pt>
                      <c:pt idx="3">
                        <c:v>86.227544910179802</c:v>
                      </c:pt>
                      <c:pt idx="4">
                        <c:v>114.97005988023901</c:v>
                      </c:pt>
                      <c:pt idx="5">
                        <c:v>136.526946107784</c:v>
                      </c:pt>
                      <c:pt idx="6">
                        <c:v>158.08383233532899</c:v>
                      </c:pt>
                      <c:pt idx="7">
                        <c:v>177.84431137724499</c:v>
                      </c:pt>
                      <c:pt idx="8">
                        <c:v>199.40119760479001</c:v>
                      </c:pt>
                      <c:pt idx="9">
                        <c:v>219.16167664670601</c:v>
                      </c:pt>
                      <c:pt idx="10">
                        <c:v>247.90419161676601</c:v>
                      </c:pt>
                      <c:pt idx="11">
                        <c:v>271.25748502994003</c:v>
                      </c:pt>
                      <c:pt idx="12">
                        <c:v>300</c:v>
                      </c:pt>
                      <c:pt idx="13">
                        <c:v>325.14970059880199</c:v>
                      </c:pt>
                      <c:pt idx="14">
                        <c:v>341.31736526946099</c:v>
                      </c:pt>
                      <c:pt idx="15">
                        <c:v>362.87425149700499</c:v>
                      </c:pt>
                      <c:pt idx="16">
                        <c:v>388.023952095808</c:v>
                      </c:pt>
                      <c:pt idx="17">
                        <c:v>407.78443113772403</c:v>
                      </c:pt>
                      <c:pt idx="18">
                        <c:v>432.93413173652698</c:v>
                      </c:pt>
                      <c:pt idx="19">
                        <c:v>458.08383233532902</c:v>
                      </c:pt>
                      <c:pt idx="20">
                        <c:v>476.047904191616</c:v>
                      </c:pt>
                      <c:pt idx="21">
                        <c:v>495.80838323353203</c:v>
                      </c:pt>
                      <c:pt idx="22">
                        <c:v>515.56886227544896</c:v>
                      </c:pt>
                      <c:pt idx="23">
                        <c:v>533.53293413173606</c:v>
                      </c:pt>
                      <c:pt idx="24">
                        <c:v>542.51497005988006</c:v>
                      </c:pt>
                      <c:pt idx="25">
                        <c:v>553.29341317365197</c:v>
                      </c:pt>
                      <c:pt idx="26">
                        <c:v>565.86826347305396</c:v>
                      </c:pt>
                      <c:pt idx="27">
                        <c:v>574.85029940119705</c:v>
                      </c:pt>
                      <c:pt idx="28">
                        <c:v>582.035928143712</c:v>
                      </c:pt>
                      <c:pt idx="29">
                        <c:v>582.035928143712</c:v>
                      </c:pt>
                      <c:pt idx="30">
                        <c:v>589.22155688622695</c:v>
                      </c:pt>
                      <c:pt idx="31">
                        <c:v>594.61077844311296</c:v>
                      </c:pt>
                      <c:pt idx="32">
                        <c:v>598.20359281437095</c:v>
                      </c:pt>
                      <c:pt idx="33">
                        <c:v>596.40718562874201</c:v>
                      </c:pt>
                      <c:pt idx="34">
                        <c:v>608.98203592814298</c:v>
                      </c:pt>
                      <c:pt idx="35">
                        <c:v>617.96407185628698</c:v>
                      </c:pt>
                      <c:pt idx="36">
                        <c:v>628.74251497005901</c:v>
                      </c:pt>
                      <c:pt idx="37">
                        <c:v>626.94610778443098</c:v>
                      </c:pt>
                      <c:pt idx="38">
                        <c:v>637.72455089820301</c:v>
                      </c:pt>
                      <c:pt idx="39">
                        <c:v>641.31736526946099</c:v>
                      </c:pt>
                      <c:pt idx="40">
                        <c:v>646.70658682634701</c:v>
                      </c:pt>
                      <c:pt idx="41">
                        <c:v>650.29940119760397</c:v>
                      </c:pt>
                      <c:pt idx="42">
                        <c:v>648.50299401197606</c:v>
                      </c:pt>
                      <c:pt idx="43">
                        <c:v>644.91017964071796</c:v>
                      </c:pt>
                      <c:pt idx="44">
                        <c:v>659.28143712574797</c:v>
                      </c:pt>
                      <c:pt idx="45">
                        <c:v>662.87425149700596</c:v>
                      </c:pt>
                      <c:pt idx="46">
                        <c:v>668.26347305389197</c:v>
                      </c:pt>
                      <c:pt idx="47">
                        <c:v>670.05988023952102</c:v>
                      </c:pt>
                      <c:pt idx="48">
                        <c:v>679.041916167664</c:v>
                      </c:pt>
                      <c:pt idx="49">
                        <c:v>684.43113772455001</c:v>
                      </c:pt>
                      <c:pt idx="50">
                        <c:v>689.82035928143705</c:v>
                      </c:pt>
                      <c:pt idx="51">
                        <c:v>691.61676646706496</c:v>
                      </c:pt>
                      <c:pt idx="52">
                        <c:v>688.023952095808</c:v>
                      </c:pt>
                      <c:pt idx="53">
                        <c:v>695.20958083832295</c:v>
                      </c:pt>
                      <c:pt idx="54">
                        <c:v>704.19161676646695</c:v>
                      </c:pt>
                      <c:pt idx="55">
                        <c:v>705.98802395209498</c:v>
                      </c:pt>
                      <c:pt idx="56">
                        <c:v>709.58083832335296</c:v>
                      </c:pt>
                      <c:pt idx="57">
                        <c:v>713.17365269461004</c:v>
                      </c:pt>
                      <c:pt idx="58">
                        <c:v>718.56287425149696</c:v>
                      </c:pt>
                      <c:pt idx="59">
                        <c:v>722.15568862275404</c:v>
                      </c:pt>
                      <c:pt idx="60">
                        <c:v>718.56287425149696</c:v>
                      </c:pt>
                      <c:pt idx="61">
                        <c:v>725.74850299401203</c:v>
                      </c:pt>
                      <c:pt idx="62">
                        <c:v>732.93413173652698</c:v>
                      </c:pt>
                      <c:pt idx="63">
                        <c:v>740.11976047904102</c:v>
                      </c:pt>
                      <c:pt idx="64">
                        <c:v>743.71257485029901</c:v>
                      </c:pt>
                      <c:pt idx="65">
                        <c:v>747.30538922155699</c:v>
                      </c:pt>
                      <c:pt idx="66">
                        <c:v>747.30538922155699</c:v>
                      </c:pt>
                      <c:pt idx="67">
                        <c:v>754.49101796407103</c:v>
                      </c:pt>
                      <c:pt idx="68">
                        <c:v>758.08383233532902</c:v>
                      </c:pt>
                      <c:pt idx="69">
                        <c:v>761.67664670658598</c:v>
                      </c:pt>
                      <c:pt idx="70">
                        <c:v>765.26946107784397</c:v>
                      </c:pt>
                      <c:pt idx="71">
                        <c:v>768.86227544910105</c:v>
                      </c:pt>
                      <c:pt idx="72">
                        <c:v>772.45508982035904</c:v>
                      </c:pt>
                      <c:pt idx="73">
                        <c:v>776.047904191616</c:v>
                      </c:pt>
                      <c:pt idx="74">
                        <c:v>777.84431137724505</c:v>
                      </c:pt>
                      <c:pt idx="75">
                        <c:v>779.64071856287399</c:v>
                      </c:pt>
                      <c:pt idx="76">
                        <c:v>770.65868263472998</c:v>
                      </c:pt>
                      <c:pt idx="77">
                        <c:v>777.84431137724505</c:v>
                      </c:pt>
                      <c:pt idx="78">
                        <c:v>781.43712574850304</c:v>
                      </c:pt>
                      <c:pt idx="79">
                        <c:v>785.02994011976</c:v>
                      </c:pt>
                      <c:pt idx="80">
                        <c:v>786.82634730538905</c:v>
                      </c:pt>
                      <c:pt idx="81">
                        <c:v>788.62275449101799</c:v>
                      </c:pt>
                      <c:pt idx="82">
                        <c:v>788.62275449101799</c:v>
                      </c:pt>
                      <c:pt idx="83">
                        <c:v>788.62275449101799</c:v>
                      </c:pt>
                      <c:pt idx="84">
                        <c:v>786.82634730538905</c:v>
                      </c:pt>
                    </c:numCache>
                  </c:numRef>
                </c:yVal>
                <c:smooth val="1"/>
                <c:extLst>
                  <c:ext xmlns:c16="http://schemas.microsoft.com/office/drawing/2014/chart" uri="{C3380CC4-5D6E-409C-BE32-E72D297353CC}">
                    <c16:uniqueId val="{00000003-8497-DC4D-84C7-A45B244D2E4A}"/>
                  </c:ext>
                </c:extLst>
              </c15:ser>
            </c15:filteredScatterSeries>
            <c15:filteredScatterSeries>
              <c15:ser>
                <c:idx val="2"/>
                <c:order val="2"/>
                <c:spPr>
                  <a:ln w="19050" cap="rnd">
                    <a:solidFill>
                      <a:schemeClr val="accent3"/>
                    </a:solidFill>
                    <a:round/>
                  </a:ln>
                  <a:effectLst/>
                </c:spPr>
                <c:marker>
                  <c:symbol val="none"/>
                </c:marker>
                <c:xVal>
                  <c:numRef>
                    <c:extLst xmlns:c15="http://schemas.microsoft.com/office/drawing/2012/chart">
                      <c:ext xmlns:c15="http://schemas.microsoft.com/office/drawing/2012/chart" uri="{02D57815-91ED-43cb-92C2-25804820EDAC}">
                        <c15:formulaRef>
                          <c15:sqref>'Girder1-Test2'!$K$24:$K$404</c15:sqref>
                        </c15:formulaRef>
                      </c:ext>
                    </c:extLst>
                    <c:numCache>
                      <c:formatCode>General</c:formatCode>
                      <c:ptCount val="381"/>
                      <c:pt idx="0">
                        <c:v>4.3601798824999998E-3</c:v>
                      </c:pt>
                      <c:pt idx="1">
                        <c:v>5.2806854248000003E-2</c:v>
                      </c:pt>
                      <c:pt idx="2">
                        <c:v>0.17684078216999999</c:v>
                      </c:pt>
                      <c:pt idx="3">
                        <c:v>0.34563925862</c:v>
                      </c:pt>
                      <c:pt idx="4">
                        <c:v>0.50900256633999996</c:v>
                      </c:pt>
                      <c:pt idx="5">
                        <c:v>0.66517728567000001</c:v>
                      </c:pt>
                      <c:pt idx="6">
                        <c:v>0.85489946604</c:v>
                      </c:pt>
                      <c:pt idx="7">
                        <c:v>1.0672779082999999</c:v>
                      </c:pt>
                      <c:pt idx="8">
                        <c:v>1.243062377</c:v>
                      </c:pt>
                      <c:pt idx="9">
                        <c:v>1.3702908754000001</c:v>
                      </c:pt>
                      <c:pt idx="10">
                        <c:v>1.4666613340000001</c:v>
                      </c:pt>
                      <c:pt idx="11">
                        <c:v>1.5496174096999999</c:v>
                      </c:pt>
                      <c:pt idx="12">
                        <c:v>1.6347236633</c:v>
                      </c:pt>
                      <c:pt idx="13">
                        <c:v>1.7316833734999999</c:v>
                      </c:pt>
                      <c:pt idx="14">
                        <c:v>1.8500250577999999</c:v>
                      </c:pt>
                      <c:pt idx="15">
                        <c:v>1.9912993908000001</c:v>
                      </c:pt>
                      <c:pt idx="16">
                        <c:v>2.1506297588000001</c:v>
                      </c:pt>
                      <c:pt idx="17">
                        <c:v>2.3180391787999999</c:v>
                      </c:pt>
                      <c:pt idx="18">
                        <c:v>2.4730930328</c:v>
                      </c:pt>
                      <c:pt idx="19">
                        <c:v>2.6038794518000001</c:v>
                      </c:pt>
                      <c:pt idx="20">
                        <c:v>2.7257430553000002</c:v>
                      </c:pt>
                      <c:pt idx="21">
                        <c:v>2.8526816367999999</c:v>
                      </c:pt>
                      <c:pt idx="22">
                        <c:v>2.9837996960000002</c:v>
                      </c:pt>
                      <c:pt idx="23">
                        <c:v>3.1081123352</c:v>
                      </c:pt>
                      <c:pt idx="24">
                        <c:v>3.2095525265</c:v>
                      </c:pt>
                      <c:pt idx="25">
                        <c:v>3.3119268417000001</c:v>
                      </c:pt>
                      <c:pt idx="26">
                        <c:v>3.4074282646</c:v>
                      </c:pt>
                      <c:pt idx="27">
                        <c:v>3.5195348263000001</c:v>
                      </c:pt>
                      <c:pt idx="28">
                        <c:v>3.6525788307</c:v>
                      </c:pt>
                      <c:pt idx="29">
                        <c:v>3.8030788898000001</c:v>
                      </c:pt>
                      <c:pt idx="30">
                        <c:v>3.9608535766999999</c:v>
                      </c:pt>
                      <c:pt idx="31">
                        <c:v>4.1128606795999998</c:v>
                      </c:pt>
                      <c:pt idx="32">
                        <c:v>4.2592263222</c:v>
                      </c:pt>
                      <c:pt idx="33">
                        <c:v>4.3936314582999998</c:v>
                      </c:pt>
                      <c:pt idx="34">
                        <c:v>4.5106539726000001</c:v>
                      </c:pt>
                      <c:pt idx="35">
                        <c:v>4.6231360434999997</c:v>
                      </c:pt>
                      <c:pt idx="36">
                        <c:v>4.7582993506999998</c:v>
                      </c:pt>
                      <c:pt idx="37">
                        <c:v>4.9122514725000004</c:v>
                      </c:pt>
                      <c:pt idx="38">
                        <c:v>5.0873141289000001</c:v>
                      </c:pt>
                      <c:pt idx="39">
                        <c:v>5.2474274635000002</c:v>
                      </c:pt>
                      <c:pt idx="40">
                        <c:v>5.3924951552999998</c:v>
                      </c:pt>
                      <c:pt idx="41">
                        <c:v>5.5299763679999998</c:v>
                      </c:pt>
                      <c:pt idx="42">
                        <c:v>5.6554160117999999</c:v>
                      </c:pt>
                      <c:pt idx="43">
                        <c:v>5.7858514785999997</c:v>
                      </c:pt>
                      <c:pt idx="44">
                        <c:v>5.9181575774999997</c:v>
                      </c:pt>
                      <c:pt idx="45">
                        <c:v>6.0387234687999998</c:v>
                      </c:pt>
                      <c:pt idx="46">
                        <c:v>6.1580309868000001</c:v>
                      </c:pt>
                      <c:pt idx="47">
                        <c:v>6.2742733954999999</c:v>
                      </c:pt>
                      <c:pt idx="48">
                        <c:v>6.380343914</c:v>
                      </c:pt>
                      <c:pt idx="49">
                        <c:v>6.4994573593</c:v>
                      </c:pt>
                      <c:pt idx="50">
                        <c:v>6.6165027617999996</c:v>
                      </c:pt>
                      <c:pt idx="51">
                        <c:v>6.7476787567000001</c:v>
                      </c:pt>
                      <c:pt idx="52">
                        <c:v>6.8912544249999996</c:v>
                      </c:pt>
                      <c:pt idx="53">
                        <c:v>7.0365905762000001</c:v>
                      </c:pt>
                      <c:pt idx="54">
                        <c:v>7.1907525063</c:v>
                      </c:pt>
                      <c:pt idx="55">
                        <c:v>7.3480358124</c:v>
                      </c:pt>
                      <c:pt idx="56">
                        <c:v>7.5014781951999998</c:v>
                      </c:pt>
                      <c:pt idx="57">
                        <c:v>7.6414718627999996</c:v>
                      </c:pt>
                      <c:pt idx="58">
                        <c:v>7.7556877136000004</c:v>
                      </c:pt>
                      <c:pt idx="59">
                        <c:v>7.8678550720000002</c:v>
                      </c:pt>
                      <c:pt idx="60">
                        <c:v>7.9947328567999998</c:v>
                      </c:pt>
                      <c:pt idx="61">
                        <c:v>8.1268320083999992</c:v>
                      </c:pt>
                      <c:pt idx="62">
                        <c:v>8.2618131637999994</c:v>
                      </c:pt>
                      <c:pt idx="63">
                        <c:v>8.4001941681000005</c:v>
                      </c:pt>
                      <c:pt idx="64">
                        <c:v>8.5308942795</c:v>
                      </c:pt>
                      <c:pt idx="65">
                        <c:v>8.6644229889000002</c:v>
                      </c:pt>
                      <c:pt idx="66">
                        <c:v>8.8197422028000005</c:v>
                      </c:pt>
                      <c:pt idx="67">
                        <c:v>8.9789295196999994</c:v>
                      </c:pt>
                      <c:pt idx="68">
                        <c:v>9.1556787490999998</c:v>
                      </c:pt>
                      <c:pt idx="69">
                        <c:v>9.3446092606000004</c:v>
                      </c:pt>
                      <c:pt idx="70">
                        <c:v>9.5427417754999997</c:v>
                      </c:pt>
                      <c:pt idx="71">
                        <c:v>9.7455377578999993</c:v>
                      </c:pt>
                      <c:pt idx="72">
                        <c:v>9.9276075363</c:v>
                      </c:pt>
                      <c:pt idx="73">
                        <c:v>10.074991226</c:v>
                      </c:pt>
                      <c:pt idx="74">
                        <c:v>10.190703392</c:v>
                      </c:pt>
                      <c:pt idx="75">
                        <c:v>10.282109261</c:v>
                      </c:pt>
                      <c:pt idx="76">
                        <c:v>10.363609314</c:v>
                      </c:pt>
                      <c:pt idx="77">
                        <c:v>10.443703651</c:v>
                      </c:pt>
                      <c:pt idx="78">
                        <c:v>10.524763107</c:v>
                      </c:pt>
                      <c:pt idx="79">
                        <c:v>10.625162124999999</c:v>
                      </c:pt>
                      <c:pt idx="80">
                        <c:v>10.74698925</c:v>
                      </c:pt>
                      <c:pt idx="81">
                        <c:v>10.884308815000001</c:v>
                      </c:pt>
                      <c:pt idx="82">
                        <c:v>11.025838852</c:v>
                      </c:pt>
                      <c:pt idx="83">
                        <c:v>11.166182517999999</c:v>
                      </c:pt>
                      <c:pt idx="84">
                        <c:v>11.307836533</c:v>
                      </c:pt>
                      <c:pt idx="85">
                        <c:v>11.458622932000001</c:v>
                      </c:pt>
                      <c:pt idx="86">
                        <c:v>11.618810654000001</c:v>
                      </c:pt>
                      <c:pt idx="87">
                        <c:v>11.764295578</c:v>
                      </c:pt>
                      <c:pt idx="88">
                        <c:v>11.888883591000001</c:v>
                      </c:pt>
                      <c:pt idx="89">
                        <c:v>12.002999306</c:v>
                      </c:pt>
                      <c:pt idx="90">
                        <c:v>12.125955582</c:v>
                      </c:pt>
                      <c:pt idx="91">
                        <c:v>12.258718491</c:v>
                      </c:pt>
                      <c:pt idx="92">
                        <c:v>12.395271300999999</c:v>
                      </c:pt>
                      <c:pt idx="93">
                        <c:v>12.526372909999999</c:v>
                      </c:pt>
                      <c:pt idx="94">
                        <c:v>12.657981873000001</c:v>
                      </c:pt>
                      <c:pt idx="95">
                        <c:v>12.792467116999999</c:v>
                      </c:pt>
                      <c:pt idx="96">
                        <c:v>12.927667617999999</c:v>
                      </c:pt>
                      <c:pt idx="97">
                        <c:v>13.057229996</c:v>
                      </c:pt>
                      <c:pt idx="98">
                        <c:v>13.184092522</c:v>
                      </c:pt>
                      <c:pt idx="99">
                        <c:v>13.304098129</c:v>
                      </c:pt>
                      <c:pt idx="100">
                        <c:v>13.413550377</c:v>
                      </c:pt>
                      <c:pt idx="101">
                        <c:v>13.518152237000001</c:v>
                      </c:pt>
                      <c:pt idx="102">
                        <c:v>13.626977921</c:v>
                      </c:pt>
                      <c:pt idx="103">
                        <c:v>13.741611481</c:v>
                      </c:pt>
                      <c:pt idx="104">
                        <c:v>13.867826462</c:v>
                      </c:pt>
                      <c:pt idx="105">
                        <c:v>14.003667831</c:v>
                      </c:pt>
                      <c:pt idx="106">
                        <c:v>14.141532897999999</c:v>
                      </c:pt>
                      <c:pt idx="107">
                        <c:v>14.285240173</c:v>
                      </c:pt>
                      <c:pt idx="108">
                        <c:v>14.425495148</c:v>
                      </c:pt>
                      <c:pt idx="109">
                        <c:v>14.566311836000001</c:v>
                      </c:pt>
                      <c:pt idx="110">
                        <c:v>14.708827972</c:v>
                      </c:pt>
                      <c:pt idx="111">
                        <c:v>14.842137337</c:v>
                      </c:pt>
                      <c:pt idx="112">
                        <c:v>14.974215508</c:v>
                      </c:pt>
                      <c:pt idx="113">
                        <c:v>15.100902557</c:v>
                      </c:pt>
                      <c:pt idx="114">
                        <c:v>15.228243828</c:v>
                      </c:pt>
                      <c:pt idx="115">
                        <c:v>15.354423522999999</c:v>
                      </c:pt>
                      <c:pt idx="116">
                        <c:v>15.485983849</c:v>
                      </c:pt>
                      <c:pt idx="117">
                        <c:v>15.613180161000001</c:v>
                      </c:pt>
                      <c:pt idx="118">
                        <c:v>15.735300064</c:v>
                      </c:pt>
                      <c:pt idx="119">
                        <c:v>15.854871749999999</c:v>
                      </c:pt>
                      <c:pt idx="120">
                        <c:v>15.979880333000001</c:v>
                      </c:pt>
                      <c:pt idx="121">
                        <c:v>16.107875824000001</c:v>
                      </c:pt>
                      <c:pt idx="122">
                        <c:v>16.241598129</c:v>
                      </c:pt>
                      <c:pt idx="123">
                        <c:v>16.38038826</c:v>
                      </c:pt>
                      <c:pt idx="124">
                        <c:v>16.526351929</c:v>
                      </c:pt>
                      <c:pt idx="125">
                        <c:v>16.676622390999999</c:v>
                      </c:pt>
                      <c:pt idx="126">
                        <c:v>16.827919005999998</c:v>
                      </c:pt>
                      <c:pt idx="127">
                        <c:v>16.973419189000001</c:v>
                      </c:pt>
                      <c:pt idx="128">
                        <c:v>17.113977431999999</c:v>
                      </c:pt>
                      <c:pt idx="129">
                        <c:v>17.246881484999999</c:v>
                      </c:pt>
                      <c:pt idx="130">
                        <c:v>17.370538711999998</c:v>
                      </c:pt>
                      <c:pt idx="131">
                        <c:v>17.490665436</c:v>
                      </c:pt>
                      <c:pt idx="132">
                        <c:v>17.613754272000001</c:v>
                      </c:pt>
                      <c:pt idx="133">
                        <c:v>17.747863769999999</c:v>
                      </c:pt>
                      <c:pt idx="134">
                        <c:v>17.884485245</c:v>
                      </c:pt>
                      <c:pt idx="135">
                        <c:v>18.021081924000001</c:v>
                      </c:pt>
                      <c:pt idx="136">
                        <c:v>18.158809661999999</c:v>
                      </c:pt>
                      <c:pt idx="137">
                        <c:v>18.292402267</c:v>
                      </c:pt>
                      <c:pt idx="138">
                        <c:v>18.426536559999999</c:v>
                      </c:pt>
                      <c:pt idx="139">
                        <c:v>18.555950164999999</c:v>
                      </c:pt>
                      <c:pt idx="140">
                        <c:v>18.686077118</c:v>
                      </c:pt>
                      <c:pt idx="141">
                        <c:v>18.82327652</c:v>
                      </c:pt>
                      <c:pt idx="142">
                        <c:v>18.969877242999999</c:v>
                      </c:pt>
                      <c:pt idx="143">
                        <c:v>19.123058318999998</c:v>
                      </c:pt>
                      <c:pt idx="144">
                        <c:v>19.274791717999999</c:v>
                      </c:pt>
                      <c:pt idx="145">
                        <c:v>19.422224045</c:v>
                      </c:pt>
                      <c:pt idx="146">
                        <c:v>19.564462662</c:v>
                      </c:pt>
                      <c:pt idx="147">
                        <c:v>19.699625014999999</c:v>
                      </c:pt>
                      <c:pt idx="148">
                        <c:v>19.830278397000001</c:v>
                      </c:pt>
                      <c:pt idx="149">
                        <c:v>19.958244323999999</c:v>
                      </c:pt>
                      <c:pt idx="150">
                        <c:v>20.078010558999999</c:v>
                      </c:pt>
                      <c:pt idx="151">
                        <c:v>20.194593430000001</c:v>
                      </c:pt>
                      <c:pt idx="152">
                        <c:v>20.307498932000001</c:v>
                      </c:pt>
                      <c:pt idx="153">
                        <c:v>20.430768966999999</c:v>
                      </c:pt>
                      <c:pt idx="154">
                        <c:v>20.576478957999999</c:v>
                      </c:pt>
                      <c:pt idx="155">
                        <c:v>20.726814269999998</c:v>
                      </c:pt>
                      <c:pt idx="156">
                        <c:v>20.877531051999998</c:v>
                      </c:pt>
                      <c:pt idx="157">
                        <c:v>21.023710251000001</c:v>
                      </c:pt>
                      <c:pt idx="158">
                        <c:v>21.166275024000001</c:v>
                      </c:pt>
                      <c:pt idx="159">
                        <c:v>21.298360825</c:v>
                      </c:pt>
                      <c:pt idx="160">
                        <c:v>21.427026748999999</c:v>
                      </c:pt>
                      <c:pt idx="161">
                        <c:v>21.554206848</c:v>
                      </c:pt>
                      <c:pt idx="162">
                        <c:v>21.682470322</c:v>
                      </c:pt>
                      <c:pt idx="163">
                        <c:v>21.812459946000001</c:v>
                      </c:pt>
                      <c:pt idx="164">
                        <c:v>21.941549300999998</c:v>
                      </c:pt>
                      <c:pt idx="165">
                        <c:v>22.074085235999998</c:v>
                      </c:pt>
                      <c:pt idx="166">
                        <c:v>22.202274323000001</c:v>
                      </c:pt>
                      <c:pt idx="167">
                        <c:v>22.333845139000001</c:v>
                      </c:pt>
                      <c:pt idx="168">
                        <c:v>22.466274260999999</c:v>
                      </c:pt>
                      <c:pt idx="169">
                        <c:v>22.602018355999999</c:v>
                      </c:pt>
                      <c:pt idx="170">
                        <c:v>22.737157822</c:v>
                      </c:pt>
                      <c:pt idx="171">
                        <c:v>22.877355575999999</c:v>
                      </c:pt>
                      <c:pt idx="172">
                        <c:v>23.015964508</c:v>
                      </c:pt>
                      <c:pt idx="173">
                        <c:v>23.153079987000002</c:v>
                      </c:pt>
                      <c:pt idx="174">
                        <c:v>23.285686493</c:v>
                      </c:pt>
                      <c:pt idx="175">
                        <c:v>23.417831420999999</c:v>
                      </c:pt>
                      <c:pt idx="176">
                        <c:v>23.547096251999999</c:v>
                      </c:pt>
                      <c:pt idx="177">
                        <c:v>23.676586150999999</c:v>
                      </c:pt>
                      <c:pt idx="178">
                        <c:v>23.803777695000001</c:v>
                      </c:pt>
                      <c:pt idx="179">
                        <c:v>23.929775238000001</c:v>
                      </c:pt>
                      <c:pt idx="180">
                        <c:v>24.057569504</c:v>
                      </c:pt>
                      <c:pt idx="181">
                        <c:v>24.186502457</c:v>
                      </c:pt>
                      <c:pt idx="182">
                        <c:v>24.318134308000001</c:v>
                      </c:pt>
                      <c:pt idx="183">
                        <c:v>24.448360442999999</c:v>
                      </c:pt>
                      <c:pt idx="184">
                        <c:v>24.574436188</c:v>
                      </c:pt>
                      <c:pt idx="185">
                        <c:v>24.698087692000001</c:v>
                      </c:pt>
                      <c:pt idx="186">
                        <c:v>24.823141098000001</c:v>
                      </c:pt>
                      <c:pt idx="187">
                        <c:v>24.945129394999999</c:v>
                      </c:pt>
                      <c:pt idx="188">
                        <c:v>25.065458297999999</c:v>
                      </c:pt>
                      <c:pt idx="189">
                        <c:v>25.186147689999999</c:v>
                      </c:pt>
                      <c:pt idx="190">
                        <c:v>25.304006576999999</c:v>
                      </c:pt>
                      <c:pt idx="191">
                        <c:v>25.423593521000001</c:v>
                      </c:pt>
                      <c:pt idx="192">
                        <c:v>25.54300499</c:v>
                      </c:pt>
                      <c:pt idx="193">
                        <c:v>25.664461136</c:v>
                      </c:pt>
                      <c:pt idx="194">
                        <c:v>25.788293839000001</c:v>
                      </c:pt>
                      <c:pt idx="195">
                        <c:v>25.920249939000001</c:v>
                      </c:pt>
                      <c:pt idx="196">
                        <c:v>26.055295944000001</c:v>
                      </c:pt>
                      <c:pt idx="197">
                        <c:v>26.188829422000001</c:v>
                      </c:pt>
                      <c:pt idx="198">
                        <c:v>26.320577621000002</c:v>
                      </c:pt>
                      <c:pt idx="199">
                        <c:v>26.450916289999999</c:v>
                      </c:pt>
                      <c:pt idx="200">
                        <c:v>26.577859878999998</c:v>
                      </c:pt>
                      <c:pt idx="201">
                        <c:v>26.708744049</c:v>
                      </c:pt>
                      <c:pt idx="202">
                        <c:v>26.842962265000001</c:v>
                      </c:pt>
                      <c:pt idx="203">
                        <c:v>26.976726532000001</c:v>
                      </c:pt>
                      <c:pt idx="204">
                        <c:v>27.107959746999999</c:v>
                      </c:pt>
                      <c:pt idx="205">
                        <c:v>27.239656448000002</c:v>
                      </c:pt>
                      <c:pt idx="206">
                        <c:v>27.365020752</c:v>
                      </c:pt>
                      <c:pt idx="207">
                        <c:v>27.487306595</c:v>
                      </c:pt>
                      <c:pt idx="208">
                        <c:v>27.612337111999999</c:v>
                      </c:pt>
                      <c:pt idx="209">
                        <c:v>27.740749358999999</c:v>
                      </c:pt>
                      <c:pt idx="210">
                        <c:v>27.873416900999999</c:v>
                      </c:pt>
                      <c:pt idx="211">
                        <c:v>28.007692337000002</c:v>
                      </c:pt>
                      <c:pt idx="212">
                        <c:v>28.139955521000001</c:v>
                      </c:pt>
                      <c:pt idx="213">
                        <c:v>28.272756576999999</c:v>
                      </c:pt>
                      <c:pt idx="214">
                        <c:v>28.401550293</c:v>
                      </c:pt>
                      <c:pt idx="215">
                        <c:v>28.532686234</c:v>
                      </c:pt>
                      <c:pt idx="216">
                        <c:v>28.661247252999999</c:v>
                      </c:pt>
                      <c:pt idx="217">
                        <c:v>28.791864395000001</c:v>
                      </c:pt>
                      <c:pt idx="218">
                        <c:v>28.922723770000001</c:v>
                      </c:pt>
                      <c:pt idx="219">
                        <c:v>29.052774428999999</c:v>
                      </c:pt>
                      <c:pt idx="220">
                        <c:v>29.184289931999999</c:v>
                      </c:pt>
                      <c:pt idx="221">
                        <c:v>29.313085556000001</c:v>
                      </c:pt>
                      <c:pt idx="222">
                        <c:v>29.440881729000001</c:v>
                      </c:pt>
                      <c:pt idx="223">
                        <c:v>29.572269439999999</c:v>
                      </c:pt>
                      <c:pt idx="224">
                        <c:v>29.707447051999999</c:v>
                      </c:pt>
                      <c:pt idx="225">
                        <c:v>29.840164184999999</c:v>
                      </c:pt>
                      <c:pt idx="226">
                        <c:v>29.975929260000001</c:v>
                      </c:pt>
                      <c:pt idx="227">
                        <c:v>30.106761932000001</c:v>
                      </c:pt>
                      <c:pt idx="228">
                        <c:v>30.237926482999999</c:v>
                      </c:pt>
                      <c:pt idx="229">
                        <c:v>30.364444732999999</c:v>
                      </c:pt>
                      <c:pt idx="230">
                        <c:v>30.490219115999999</c:v>
                      </c:pt>
                      <c:pt idx="231">
                        <c:v>30.617145537999999</c:v>
                      </c:pt>
                      <c:pt idx="232">
                        <c:v>30.746879578000001</c:v>
                      </c:pt>
                      <c:pt idx="233">
                        <c:v>30.880300521999999</c:v>
                      </c:pt>
                      <c:pt idx="234">
                        <c:v>31.015945434999999</c:v>
                      </c:pt>
                      <c:pt idx="235">
                        <c:v>31.156572342</c:v>
                      </c:pt>
                      <c:pt idx="236">
                        <c:v>31.298000336000001</c:v>
                      </c:pt>
                      <c:pt idx="237">
                        <c:v>31.438051223999999</c:v>
                      </c:pt>
                      <c:pt idx="238">
                        <c:v>31.577619553000002</c:v>
                      </c:pt>
                      <c:pt idx="239">
                        <c:v>31.714887618999999</c:v>
                      </c:pt>
                      <c:pt idx="240">
                        <c:v>31.852705002</c:v>
                      </c:pt>
                      <c:pt idx="241">
                        <c:v>31.990560532</c:v>
                      </c:pt>
                      <c:pt idx="242">
                        <c:v>32.121444701999998</c:v>
                      </c:pt>
                      <c:pt idx="243">
                        <c:v>32.252933501999998</c:v>
                      </c:pt>
                      <c:pt idx="244">
                        <c:v>32.381614685000002</c:v>
                      </c:pt>
                      <c:pt idx="245">
                        <c:v>32.512073516999997</c:v>
                      </c:pt>
                      <c:pt idx="246">
                        <c:v>32.647140503000003</c:v>
                      </c:pt>
                      <c:pt idx="247">
                        <c:v>32.783138274999999</c:v>
                      </c:pt>
                      <c:pt idx="248">
                        <c:v>32.918746947999999</c:v>
                      </c:pt>
                      <c:pt idx="249">
                        <c:v>33.054588318</c:v>
                      </c:pt>
                      <c:pt idx="250">
                        <c:v>33.192657470999997</c:v>
                      </c:pt>
                      <c:pt idx="251">
                        <c:v>33.329696654999999</c:v>
                      </c:pt>
                      <c:pt idx="252">
                        <c:v>33.468208312999998</c:v>
                      </c:pt>
                      <c:pt idx="253">
                        <c:v>33.601791382000002</c:v>
                      </c:pt>
                      <c:pt idx="254">
                        <c:v>33.733417510999999</c:v>
                      </c:pt>
                      <c:pt idx="255">
                        <c:v>33.863792418999999</c:v>
                      </c:pt>
                      <c:pt idx="256">
                        <c:v>33.995021819999998</c:v>
                      </c:pt>
                      <c:pt idx="257">
                        <c:v>34.127510071000003</c:v>
                      </c:pt>
                      <c:pt idx="258">
                        <c:v>34.261486052999999</c:v>
                      </c:pt>
                      <c:pt idx="259">
                        <c:v>34.396224975999999</c:v>
                      </c:pt>
                      <c:pt idx="260">
                        <c:v>34.531848906999997</c:v>
                      </c:pt>
                      <c:pt idx="261">
                        <c:v>34.668853759999998</c:v>
                      </c:pt>
                      <c:pt idx="262">
                        <c:v>34.803565978999998</c:v>
                      </c:pt>
                      <c:pt idx="263">
                        <c:v>34.939868926999999</c:v>
                      </c:pt>
                      <c:pt idx="264">
                        <c:v>35.075149535999998</c:v>
                      </c:pt>
                      <c:pt idx="265">
                        <c:v>35.210369110000002</c:v>
                      </c:pt>
                      <c:pt idx="266">
                        <c:v>35.343570708999998</c:v>
                      </c:pt>
                      <c:pt idx="267">
                        <c:v>35.477760314999998</c:v>
                      </c:pt>
                      <c:pt idx="268">
                        <c:v>35.610061645999998</c:v>
                      </c:pt>
                      <c:pt idx="269">
                        <c:v>35.744632721000002</c:v>
                      </c:pt>
                      <c:pt idx="270">
                        <c:v>35.882572174000003</c:v>
                      </c:pt>
                      <c:pt idx="271">
                        <c:v>36.024353026999997</c:v>
                      </c:pt>
                      <c:pt idx="272">
                        <c:v>36.166313170999999</c:v>
                      </c:pt>
                      <c:pt idx="273">
                        <c:v>36.311641692999999</c:v>
                      </c:pt>
                      <c:pt idx="274">
                        <c:v>36.457744597999998</c:v>
                      </c:pt>
                      <c:pt idx="275">
                        <c:v>36.598838806000003</c:v>
                      </c:pt>
                      <c:pt idx="276">
                        <c:v>36.743789673000002</c:v>
                      </c:pt>
                      <c:pt idx="277">
                        <c:v>36.895824431999998</c:v>
                      </c:pt>
                      <c:pt idx="278">
                        <c:v>37.064903258999998</c:v>
                      </c:pt>
                      <c:pt idx="279">
                        <c:v>37.226097107000001</c:v>
                      </c:pt>
                      <c:pt idx="280">
                        <c:v>37.366512299</c:v>
                      </c:pt>
                      <c:pt idx="281">
                        <c:v>37.496700287000003</c:v>
                      </c:pt>
                      <c:pt idx="282">
                        <c:v>37.632568358999997</c:v>
                      </c:pt>
                      <c:pt idx="283">
                        <c:v>37.763664245999998</c:v>
                      </c:pt>
                      <c:pt idx="284">
                        <c:v>37.897605896000002</c:v>
                      </c:pt>
                      <c:pt idx="285">
                        <c:v>38.027530669999997</c:v>
                      </c:pt>
                      <c:pt idx="286">
                        <c:v>38.155979156000001</c:v>
                      </c:pt>
                      <c:pt idx="287">
                        <c:v>38.287288666000002</c:v>
                      </c:pt>
                      <c:pt idx="288">
                        <c:v>38.422107697000001</c:v>
                      </c:pt>
                      <c:pt idx="289">
                        <c:v>38.556682586999997</c:v>
                      </c:pt>
                      <c:pt idx="290">
                        <c:v>38.691314697000003</c:v>
                      </c:pt>
                      <c:pt idx="291">
                        <c:v>38.82648468</c:v>
                      </c:pt>
                      <c:pt idx="292">
                        <c:v>38.962890625</c:v>
                      </c:pt>
                      <c:pt idx="293">
                        <c:v>39.094345093000001</c:v>
                      </c:pt>
                      <c:pt idx="294">
                        <c:v>39.228130341000004</c:v>
                      </c:pt>
                      <c:pt idx="295">
                        <c:v>39.357376099</c:v>
                      </c:pt>
                      <c:pt idx="296">
                        <c:v>39.487728119000003</c:v>
                      </c:pt>
                      <c:pt idx="297">
                        <c:v>39.625473022000001</c:v>
                      </c:pt>
                      <c:pt idx="298">
                        <c:v>39.767700195000003</c:v>
                      </c:pt>
                      <c:pt idx="299">
                        <c:v>39.937385558999999</c:v>
                      </c:pt>
                      <c:pt idx="300">
                        <c:v>40.134037018000001</c:v>
                      </c:pt>
                      <c:pt idx="301">
                        <c:v>40.295310974000003</c:v>
                      </c:pt>
                      <c:pt idx="302">
                        <c:v>40.457828522</c:v>
                      </c:pt>
                      <c:pt idx="303">
                        <c:v>40.630725861000002</c:v>
                      </c:pt>
                      <c:pt idx="304">
                        <c:v>40.803249358999999</c:v>
                      </c:pt>
                      <c:pt idx="305">
                        <c:v>40.982391356999997</c:v>
                      </c:pt>
                      <c:pt idx="306">
                        <c:v>41.148025513</c:v>
                      </c:pt>
                      <c:pt idx="307">
                        <c:v>41.294883728000002</c:v>
                      </c:pt>
                      <c:pt idx="308">
                        <c:v>41.435054778999998</c:v>
                      </c:pt>
                      <c:pt idx="309">
                        <c:v>41.576389313</c:v>
                      </c:pt>
                      <c:pt idx="310">
                        <c:v>41.7174263</c:v>
                      </c:pt>
                      <c:pt idx="311">
                        <c:v>41.857345580999997</c:v>
                      </c:pt>
                      <c:pt idx="312">
                        <c:v>41.999721526999998</c:v>
                      </c:pt>
                      <c:pt idx="313">
                        <c:v>42.141410827999998</c:v>
                      </c:pt>
                      <c:pt idx="314">
                        <c:v>42.284648894999997</c:v>
                      </c:pt>
                      <c:pt idx="315">
                        <c:v>42.430068970000001</c:v>
                      </c:pt>
                      <c:pt idx="316">
                        <c:v>42.569297790999997</c:v>
                      </c:pt>
                      <c:pt idx="317">
                        <c:v>42.708793640000003</c:v>
                      </c:pt>
                      <c:pt idx="318">
                        <c:v>42.842029572000001</c:v>
                      </c:pt>
                      <c:pt idx="319">
                        <c:v>42.978733063</c:v>
                      </c:pt>
                      <c:pt idx="320">
                        <c:v>43.112308501999998</c:v>
                      </c:pt>
                      <c:pt idx="321">
                        <c:v>43.244029998999999</c:v>
                      </c:pt>
                      <c:pt idx="322">
                        <c:v>43.378704071000001</c:v>
                      </c:pt>
                      <c:pt idx="323">
                        <c:v>43.511726379000002</c:v>
                      </c:pt>
                      <c:pt idx="324">
                        <c:v>43.643608092999997</c:v>
                      </c:pt>
                      <c:pt idx="325">
                        <c:v>43.775157927999999</c:v>
                      </c:pt>
                      <c:pt idx="326">
                        <c:v>43.911197661999999</c:v>
                      </c:pt>
                      <c:pt idx="327">
                        <c:v>44.049156189000001</c:v>
                      </c:pt>
                      <c:pt idx="328">
                        <c:v>44.184295654000003</c:v>
                      </c:pt>
                      <c:pt idx="329">
                        <c:v>44.324337006</c:v>
                      </c:pt>
                      <c:pt idx="330">
                        <c:v>44.463874816999997</c:v>
                      </c:pt>
                      <c:pt idx="331">
                        <c:v>44.605072020999998</c:v>
                      </c:pt>
                      <c:pt idx="332">
                        <c:v>44.75296402</c:v>
                      </c:pt>
                      <c:pt idx="333">
                        <c:v>44.895469665999997</c:v>
                      </c:pt>
                      <c:pt idx="334">
                        <c:v>45.034652710000003</c:v>
                      </c:pt>
                      <c:pt idx="335">
                        <c:v>45.173446654999999</c:v>
                      </c:pt>
                      <c:pt idx="336">
                        <c:v>45.311492919999999</c:v>
                      </c:pt>
                      <c:pt idx="337">
                        <c:v>45.444969176999997</c:v>
                      </c:pt>
                      <c:pt idx="338">
                        <c:v>45.576629638999997</c:v>
                      </c:pt>
                      <c:pt idx="339">
                        <c:v>45.705448150999999</c:v>
                      </c:pt>
                      <c:pt idx="340">
                        <c:v>45.836212158000002</c:v>
                      </c:pt>
                      <c:pt idx="341">
                        <c:v>45.965545654000003</c:v>
                      </c:pt>
                      <c:pt idx="342">
                        <c:v>46.095207213999998</c:v>
                      </c:pt>
                      <c:pt idx="343">
                        <c:v>46.226238250999998</c:v>
                      </c:pt>
                      <c:pt idx="344">
                        <c:v>46.358295441000003</c:v>
                      </c:pt>
                      <c:pt idx="345">
                        <c:v>46.490936279000003</c:v>
                      </c:pt>
                      <c:pt idx="346">
                        <c:v>46.623649596999996</c:v>
                      </c:pt>
                      <c:pt idx="347">
                        <c:v>46.757755279999998</c:v>
                      </c:pt>
                      <c:pt idx="348">
                        <c:v>46.892108917000002</c:v>
                      </c:pt>
                      <c:pt idx="349">
                        <c:v>47.029022216999998</c:v>
                      </c:pt>
                      <c:pt idx="350">
                        <c:v>47.162998199</c:v>
                      </c:pt>
                      <c:pt idx="351">
                        <c:v>47.296527863000001</c:v>
                      </c:pt>
                      <c:pt idx="352">
                        <c:v>47.427616119</c:v>
                      </c:pt>
                      <c:pt idx="353">
                        <c:v>47.558917999000002</c:v>
                      </c:pt>
                      <c:pt idx="354">
                        <c:v>47.691936493</c:v>
                      </c:pt>
                      <c:pt idx="355">
                        <c:v>47.824489593999999</c:v>
                      </c:pt>
                      <c:pt idx="356">
                        <c:v>47.955734253000003</c:v>
                      </c:pt>
                      <c:pt idx="357">
                        <c:v>48.090225220000001</c:v>
                      </c:pt>
                      <c:pt idx="358">
                        <c:v>48.223476410000004</c:v>
                      </c:pt>
                      <c:pt idx="359">
                        <c:v>48.356185912999997</c:v>
                      </c:pt>
                      <c:pt idx="360">
                        <c:v>48.486671448000003</c:v>
                      </c:pt>
                      <c:pt idx="361">
                        <c:v>48.621143341</c:v>
                      </c:pt>
                      <c:pt idx="362">
                        <c:v>48.754810333000002</c:v>
                      </c:pt>
                      <c:pt idx="363">
                        <c:v>48.892665862999998</c:v>
                      </c:pt>
                      <c:pt idx="364">
                        <c:v>49.030353546000001</c:v>
                      </c:pt>
                      <c:pt idx="365">
                        <c:v>49.164962768999999</c:v>
                      </c:pt>
                      <c:pt idx="366">
                        <c:v>49.297790526999997</c:v>
                      </c:pt>
                      <c:pt idx="367">
                        <c:v>49.429862976000003</c:v>
                      </c:pt>
                      <c:pt idx="368">
                        <c:v>49.562843323000003</c:v>
                      </c:pt>
                      <c:pt idx="369">
                        <c:v>49.692562103</c:v>
                      </c:pt>
                      <c:pt idx="370">
                        <c:v>49.815673828000001</c:v>
                      </c:pt>
                      <c:pt idx="371">
                        <c:v>49.950584411999998</c:v>
                      </c:pt>
                      <c:pt idx="372">
                        <c:v>50.081851958999998</c:v>
                      </c:pt>
                      <c:pt idx="373">
                        <c:v>50.211116791000002</c:v>
                      </c:pt>
                      <c:pt idx="374">
                        <c:v>50.340961456000002</c:v>
                      </c:pt>
                      <c:pt idx="375">
                        <c:v>50.474613189999999</c:v>
                      </c:pt>
                      <c:pt idx="376">
                        <c:v>50.605308532999999</c:v>
                      </c:pt>
                      <c:pt idx="377">
                        <c:v>50.736377716</c:v>
                      </c:pt>
                      <c:pt idx="378">
                        <c:v>50.868415833</c:v>
                      </c:pt>
                      <c:pt idx="379">
                        <c:v>51.001232147000003</c:v>
                      </c:pt>
                      <c:pt idx="380">
                        <c:v>51.002532959</c:v>
                      </c:pt>
                    </c:numCache>
                  </c:numRef>
                </c:xVal>
                <c:yVal>
                  <c:numRef>
                    <c:extLst xmlns:c15="http://schemas.microsoft.com/office/drawing/2012/chart">
                      <c:ext xmlns:c15="http://schemas.microsoft.com/office/drawing/2012/chart" uri="{02D57815-91ED-43cb-92C2-25804820EDAC}">
                        <c15:formulaRef>
                          <c15:sqref>'Girder1-Test2'!$I$3:$I$402</c15:sqref>
                        </c15:formulaRef>
                      </c:ext>
                    </c:extLst>
                    <c:numCache>
                      <c:formatCode>0.00E+00</c:formatCode>
                      <c:ptCount val="400"/>
                      <c:pt idx="0">
                        <c:v>9.9009899423000003E-6</c:v>
                      </c:pt>
                      <c:pt idx="1">
                        <c:v>15.34565332</c:v>
                      </c:pt>
                      <c:pt idx="2">
                        <c:v>32.698326172000002</c:v>
                      </c:pt>
                      <c:pt idx="3">
                        <c:v>51.168910155999995</c:v>
                      </c:pt>
                      <c:pt idx="4">
                        <c:v>68.668218749999994</c:v>
                      </c:pt>
                      <c:pt idx="5">
                        <c:v>84.430398437999997</c:v>
                      </c:pt>
                      <c:pt idx="6">
                        <c:v>97.697625000000002</c:v>
                      </c:pt>
                      <c:pt idx="7">
                        <c:v>107.64574219000001</c:v>
                      </c:pt>
                      <c:pt idx="8">
                        <c:v>114.61267187999999</c:v>
                      </c:pt>
                      <c:pt idx="9">
                        <c:v>119.29830469000001</c:v>
                      </c:pt>
                      <c:pt idx="10">
                        <c:v>123.34266405999999</c:v>
                      </c:pt>
                      <c:pt idx="11">
                        <c:v>127.87127344000001</c:v>
                      </c:pt>
                      <c:pt idx="12">
                        <c:v>132.9683125</c:v>
                      </c:pt>
                      <c:pt idx="13">
                        <c:v>138.50464062</c:v>
                      </c:pt>
                      <c:pt idx="14">
                        <c:v>145.25771875000001</c:v>
                      </c:pt>
                      <c:pt idx="15">
                        <c:v>154.07801562</c:v>
                      </c:pt>
                      <c:pt idx="16">
                        <c:v>162.64425</c:v>
                      </c:pt>
                      <c:pt idx="17">
                        <c:v>171.09909375000001</c:v>
                      </c:pt>
                      <c:pt idx="18">
                        <c:v>180.47998438000002</c:v>
                      </c:pt>
                      <c:pt idx="19">
                        <c:v>190.84939061999998</c:v>
                      </c:pt>
                      <c:pt idx="20">
                        <c:v>202.66524999999999</c:v>
                      </c:pt>
                      <c:pt idx="21">
                        <c:v>217.70295311999999</c:v>
                      </c:pt>
                      <c:pt idx="22">
                        <c:v>234.78109375</c:v>
                      </c:pt>
                      <c:pt idx="23">
                        <c:v>252.40950000000001</c:v>
                      </c:pt>
                      <c:pt idx="24">
                        <c:v>268.47862500000002</c:v>
                      </c:pt>
                      <c:pt idx="25">
                        <c:v>284.0426875</c:v>
                      </c:pt>
                      <c:pt idx="26">
                        <c:v>300.98306250000002</c:v>
                      </c:pt>
                      <c:pt idx="27">
                        <c:v>319.83543750000001</c:v>
                      </c:pt>
                      <c:pt idx="28">
                        <c:v>338.28753124999997</c:v>
                      </c:pt>
                      <c:pt idx="29">
                        <c:v>353.44368750000001</c:v>
                      </c:pt>
                      <c:pt idx="30">
                        <c:v>367.29868750000003</c:v>
                      </c:pt>
                      <c:pt idx="31">
                        <c:v>380.15121875</c:v>
                      </c:pt>
                      <c:pt idx="32">
                        <c:v>395.10621874999998</c:v>
                      </c:pt>
                      <c:pt idx="33">
                        <c:v>409.52578125000002</c:v>
                      </c:pt>
                      <c:pt idx="34">
                        <c:v>423.119125</c:v>
                      </c:pt>
                      <c:pt idx="35">
                        <c:v>434.87209374999998</c:v>
                      </c:pt>
                      <c:pt idx="36">
                        <c:v>444.07096875000002</c:v>
                      </c:pt>
                      <c:pt idx="37">
                        <c:v>452.20212500000002</c:v>
                      </c:pt>
                      <c:pt idx="38">
                        <c:v>460.186125</c:v>
                      </c:pt>
                      <c:pt idx="39">
                        <c:v>467.69884374999998</c:v>
                      </c:pt>
                      <c:pt idx="40">
                        <c:v>476.87096874999997</c:v>
                      </c:pt>
                      <c:pt idx="41">
                        <c:v>486.78187500000001</c:v>
                      </c:pt>
                      <c:pt idx="42">
                        <c:v>497.38915624999998</c:v>
                      </c:pt>
                      <c:pt idx="43">
                        <c:v>502.97496875000002</c:v>
                      </c:pt>
                      <c:pt idx="44">
                        <c:v>509.56993749999998</c:v>
                      </c:pt>
                      <c:pt idx="45">
                        <c:v>518.21421874999999</c:v>
                      </c:pt>
                      <c:pt idx="46">
                        <c:v>526.38075000000003</c:v>
                      </c:pt>
                      <c:pt idx="47">
                        <c:v>534.60887500000001</c:v>
                      </c:pt>
                      <c:pt idx="48">
                        <c:v>544.79724999999996</c:v>
                      </c:pt>
                      <c:pt idx="49">
                        <c:v>556.5625</c:v>
                      </c:pt>
                      <c:pt idx="50">
                        <c:v>569.13043749999997</c:v>
                      </c:pt>
                      <c:pt idx="51">
                        <c:v>581.62943749999999</c:v>
                      </c:pt>
                      <c:pt idx="52">
                        <c:v>593.64662499999997</c:v>
                      </c:pt>
                      <c:pt idx="53">
                        <c:v>605.05768750000004</c:v>
                      </c:pt>
                      <c:pt idx="54">
                        <c:v>615.37025000000006</c:v>
                      </c:pt>
                      <c:pt idx="55">
                        <c:v>624.68887500000005</c:v>
                      </c:pt>
                      <c:pt idx="56">
                        <c:v>632.63493749999998</c:v>
                      </c:pt>
                      <c:pt idx="57">
                        <c:v>640.74850000000004</c:v>
                      </c:pt>
                      <c:pt idx="58">
                        <c:v>651.23293750000005</c:v>
                      </c:pt>
                      <c:pt idx="59">
                        <c:v>662.70093750000001</c:v>
                      </c:pt>
                      <c:pt idx="60">
                        <c:v>668.74706249999997</c:v>
                      </c:pt>
                      <c:pt idx="61">
                        <c:v>674.35118750000004</c:v>
                      </c:pt>
                      <c:pt idx="62">
                        <c:v>680.68762500000003</c:v>
                      </c:pt>
                      <c:pt idx="63">
                        <c:v>688.22193749999997</c:v>
                      </c:pt>
                      <c:pt idx="64">
                        <c:v>695.70074999999997</c:v>
                      </c:pt>
                      <c:pt idx="65">
                        <c:v>703.76987499999996</c:v>
                      </c:pt>
                      <c:pt idx="66">
                        <c:v>710.89549999999997</c:v>
                      </c:pt>
                      <c:pt idx="67">
                        <c:v>716.0379375</c:v>
                      </c:pt>
                      <c:pt idx="68">
                        <c:v>720.43312500000002</c:v>
                      </c:pt>
                      <c:pt idx="69">
                        <c:v>724.2684375</c:v>
                      </c:pt>
                      <c:pt idx="70">
                        <c:v>728.82481250000001</c:v>
                      </c:pt>
                      <c:pt idx="71">
                        <c:v>735.48181250000005</c:v>
                      </c:pt>
                      <c:pt idx="72">
                        <c:v>740.41600000000005</c:v>
                      </c:pt>
                      <c:pt idx="73">
                        <c:v>744.80981250000002</c:v>
                      </c:pt>
                      <c:pt idx="74">
                        <c:v>747.72512500000005</c:v>
                      </c:pt>
                      <c:pt idx="75">
                        <c:v>751.00231250000002</c:v>
                      </c:pt>
                      <c:pt idx="76">
                        <c:v>756.06493750000004</c:v>
                      </c:pt>
                      <c:pt idx="77">
                        <c:v>762.679125</c:v>
                      </c:pt>
                      <c:pt idx="78">
                        <c:v>768.70512499999995</c:v>
                      </c:pt>
                      <c:pt idx="79">
                        <c:v>772.43312500000002</c:v>
                      </c:pt>
                      <c:pt idx="80">
                        <c:v>776.34393750000004</c:v>
                      </c:pt>
                      <c:pt idx="81">
                        <c:v>782.39824999999996</c:v>
                      </c:pt>
                      <c:pt idx="82">
                        <c:v>790.55756250000002</c:v>
                      </c:pt>
                      <c:pt idx="83">
                        <c:v>799.493875</c:v>
                      </c:pt>
                      <c:pt idx="84">
                        <c:v>808.15549999999996</c:v>
                      </c:pt>
                      <c:pt idx="85">
                        <c:v>816.40331249999997</c:v>
                      </c:pt>
                      <c:pt idx="86">
                        <c:v>824.39206249999995</c:v>
                      </c:pt>
                      <c:pt idx="87">
                        <c:v>831.98225000000002</c:v>
                      </c:pt>
                      <c:pt idx="88">
                        <c:v>840.81937500000004</c:v>
                      </c:pt>
                      <c:pt idx="89">
                        <c:v>850.20056250000005</c:v>
                      </c:pt>
                      <c:pt idx="90">
                        <c:v>858.76918750000004</c:v>
                      </c:pt>
                      <c:pt idx="91">
                        <c:v>867.31368750000001</c:v>
                      </c:pt>
                      <c:pt idx="92">
                        <c:v>876.94556250000005</c:v>
                      </c:pt>
                      <c:pt idx="93">
                        <c:v>887.06781249999995</c:v>
                      </c:pt>
                      <c:pt idx="94">
                        <c:v>895.59299999999996</c:v>
                      </c:pt>
                      <c:pt idx="95">
                        <c:v>902.54481250000003</c:v>
                      </c:pt>
                      <c:pt idx="96">
                        <c:v>907.88243750000004</c:v>
                      </c:pt>
                      <c:pt idx="97">
                        <c:v>911.51137500000004</c:v>
                      </c:pt>
                      <c:pt idx="98">
                        <c:v>913.70937500000002</c:v>
                      </c:pt>
                      <c:pt idx="99">
                        <c:v>914.20737499999996</c:v>
                      </c:pt>
                      <c:pt idx="100">
                        <c:v>915.43131249999999</c:v>
                      </c:pt>
                      <c:pt idx="101">
                        <c:v>918.04212500000006</c:v>
                      </c:pt>
                      <c:pt idx="102">
                        <c:v>921.58462499999996</c:v>
                      </c:pt>
                      <c:pt idx="103">
                        <c:v>924.67250000000001</c:v>
                      </c:pt>
                      <c:pt idx="104">
                        <c:v>927.42068749999999</c:v>
                      </c:pt>
                      <c:pt idx="105">
                        <c:v>929.42543750000004</c:v>
                      </c:pt>
                      <c:pt idx="106">
                        <c:v>931.73331250000001</c:v>
                      </c:pt>
                      <c:pt idx="107">
                        <c:v>934.88568750000002</c:v>
                      </c:pt>
                      <c:pt idx="108">
                        <c:v>939.92949999999996</c:v>
                      </c:pt>
                      <c:pt idx="109">
                        <c:v>946.63131250000004</c:v>
                      </c:pt>
                      <c:pt idx="110">
                        <c:v>954.31056249999995</c:v>
                      </c:pt>
                      <c:pt idx="111">
                        <c:v>963.25900000000001</c:v>
                      </c:pt>
                      <c:pt idx="112">
                        <c:v>972.58987500000001</c:v>
                      </c:pt>
                      <c:pt idx="113">
                        <c:v>981.22231250000004</c:v>
                      </c:pt>
                      <c:pt idx="114">
                        <c:v>988.64049999999997</c:v>
                      </c:pt>
                      <c:pt idx="115">
                        <c:v>995.37599999999998</c:v>
                      </c:pt>
                      <c:pt idx="116">
                        <c:v>1001.084375</c:v>
                      </c:pt>
                      <c:pt idx="117">
                        <c:v>1006.3274375</c:v>
                      </c:pt>
                      <c:pt idx="118">
                        <c:v>1011.2198125</c:v>
                      </c:pt>
                      <c:pt idx="119">
                        <c:v>1015.0287499999999</c:v>
                      </c:pt>
                      <c:pt idx="120">
                        <c:v>1017.8509375</c:v>
                      </c:pt>
                      <c:pt idx="121">
                        <c:v>1020.257875</c:v>
                      </c:pt>
                      <c:pt idx="122">
                        <c:v>1021.3639375</c:v>
                      </c:pt>
                      <c:pt idx="123">
                        <c:v>1022.4074375</c:v>
                      </c:pt>
                      <c:pt idx="124">
                        <c:v>1022.955</c:v>
                      </c:pt>
                      <c:pt idx="125">
                        <c:v>1023.0045</c:v>
                      </c:pt>
                      <c:pt idx="126">
                        <c:v>1023.3816875</c:v>
                      </c:pt>
                      <c:pt idx="127">
                        <c:v>1023.9084375</c:v>
                      </c:pt>
                      <c:pt idx="128">
                        <c:v>1024.1271875</c:v>
                      </c:pt>
                      <c:pt idx="129">
                        <c:v>1024.7905625000001</c:v>
                      </c:pt>
                      <c:pt idx="130">
                        <c:v>1026.9454375</c:v>
                      </c:pt>
                      <c:pt idx="131">
                        <c:v>1029.5997500000001</c:v>
                      </c:pt>
                      <c:pt idx="132">
                        <c:v>1031.3574375000001</c:v>
                      </c:pt>
                      <c:pt idx="133">
                        <c:v>1032.9059999999999</c:v>
                      </c:pt>
                      <c:pt idx="134">
                        <c:v>1035.532375</c:v>
                      </c:pt>
                      <c:pt idx="135">
                        <c:v>1038.4036249999999</c:v>
                      </c:pt>
                      <c:pt idx="136">
                        <c:v>1042.226375</c:v>
                      </c:pt>
                      <c:pt idx="137">
                        <c:v>1046.8811874999999</c:v>
                      </c:pt>
                      <c:pt idx="138">
                        <c:v>1051.94175</c:v>
                      </c:pt>
                      <c:pt idx="139">
                        <c:v>1057.9411250000001</c:v>
                      </c:pt>
                      <c:pt idx="140">
                        <c:v>1064.78125</c:v>
                      </c:pt>
                      <c:pt idx="141">
                        <c:v>1071.4965</c:v>
                      </c:pt>
                      <c:pt idx="142">
                        <c:v>1078.2113750000001</c:v>
                      </c:pt>
                      <c:pt idx="143">
                        <c:v>1083.6657499999999</c:v>
                      </c:pt>
                      <c:pt idx="144">
                        <c:v>1088.7515000000001</c:v>
                      </c:pt>
                      <c:pt idx="145">
                        <c:v>1093.479</c:v>
                      </c:pt>
                      <c:pt idx="146">
                        <c:v>1098.1547499999999</c:v>
                      </c:pt>
                      <c:pt idx="147">
                        <c:v>1102.8266249999999</c:v>
                      </c:pt>
                      <c:pt idx="148">
                        <c:v>1106.2484999999999</c:v>
                      </c:pt>
                      <c:pt idx="149">
                        <c:v>1107.7307499999999</c:v>
                      </c:pt>
                      <c:pt idx="150">
                        <c:v>1107.6347499999999</c:v>
                      </c:pt>
                      <c:pt idx="151">
                        <c:v>1106.7217499999999</c:v>
                      </c:pt>
                      <c:pt idx="152">
                        <c:v>1105.86725</c:v>
                      </c:pt>
                      <c:pt idx="153">
                        <c:v>1105.4702500000001</c:v>
                      </c:pt>
                      <c:pt idx="154">
                        <c:v>1105.65625</c:v>
                      </c:pt>
                      <c:pt idx="155">
                        <c:v>1106.9166250000001</c:v>
                      </c:pt>
                      <c:pt idx="156">
                        <c:v>1109.1648749999999</c:v>
                      </c:pt>
                      <c:pt idx="157">
                        <c:v>1111.539</c:v>
                      </c:pt>
                      <c:pt idx="158">
                        <c:v>1113.2291250000001</c:v>
                      </c:pt>
                      <c:pt idx="159">
                        <c:v>1114.6587500000001</c:v>
                      </c:pt>
                      <c:pt idx="160">
                        <c:v>1115.9438749999999</c:v>
                      </c:pt>
                      <c:pt idx="161">
                        <c:v>1117.53</c:v>
                      </c:pt>
                      <c:pt idx="162">
                        <c:v>1119.1557499999999</c:v>
                      </c:pt>
                      <c:pt idx="163">
                        <c:v>1120.826</c:v>
                      </c:pt>
                      <c:pt idx="164">
                        <c:v>1122.7853749999999</c:v>
                      </c:pt>
                      <c:pt idx="165">
                        <c:v>1125.126</c:v>
                      </c:pt>
                      <c:pt idx="166">
                        <c:v>1127.716625</c:v>
                      </c:pt>
                      <c:pt idx="167">
                        <c:v>1130.575</c:v>
                      </c:pt>
                      <c:pt idx="168">
                        <c:v>1133.56575</c:v>
                      </c:pt>
                      <c:pt idx="169">
                        <c:v>1136.4545000000001</c:v>
                      </c:pt>
                      <c:pt idx="170">
                        <c:v>1139.21875</c:v>
                      </c:pt>
                      <c:pt idx="171">
                        <c:v>1141.6647499999999</c:v>
                      </c:pt>
                      <c:pt idx="172">
                        <c:v>1143.7372499999999</c:v>
                      </c:pt>
                      <c:pt idx="173">
                        <c:v>1145.5451250000001</c:v>
                      </c:pt>
                      <c:pt idx="174">
                        <c:v>1147.0519999999999</c:v>
                      </c:pt>
                      <c:pt idx="175">
                        <c:v>1148.23325</c:v>
                      </c:pt>
                      <c:pt idx="176">
                        <c:v>1149.1085</c:v>
                      </c:pt>
                      <c:pt idx="177">
                        <c:v>1149.9601250000001</c:v>
                      </c:pt>
                      <c:pt idx="178">
                        <c:v>1150.9501250000001</c:v>
                      </c:pt>
                      <c:pt idx="179">
                        <c:v>1151.8887500000001</c:v>
                      </c:pt>
                      <c:pt idx="180">
                        <c:v>1152.856</c:v>
                      </c:pt>
                      <c:pt idx="181">
                        <c:v>1153.749125</c:v>
                      </c:pt>
                      <c:pt idx="182">
                        <c:v>1154.4907499999999</c:v>
                      </c:pt>
                      <c:pt idx="183">
                        <c:v>1155.110375</c:v>
                      </c:pt>
                      <c:pt idx="184">
                        <c:v>1155.78675</c:v>
                      </c:pt>
                      <c:pt idx="185">
                        <c:v>1156.5619999999999</c:v>
                      </c:pt>
                      <c:pt idx="186">
                        <c:v>1157.4233750000001</c:v>
                      </c:pt>
                      <c:pt idx="187">
                        <c:v>1158.110625</c:v>
                      </c:pt>
                      <c:pt idx="188">
                        <c:v>1158.5897500000001</c:v>
                      </c:pt>
                      <c:pt idx="189">
                        <c:v>1159.12725</c:v>
                      </c:pt>
                      <c:pt idx="190">
                        <c:v>1159.8967500000001</c:v>
                      </c:pt>
                      <c:pt idx="191">
                        <c:v>1160.7897499999999</c:v>
                      </c:pt>
                      <c:pt idx="192">
                        <c:v>1161.716375</c:v>
                      </c:pt>
                      <c:pt idx="193">
                        <c:v>1162.5551250000001</c:v>
                      </c:pt>
                      <c:pt idx="194">
                        <c:v>1163.4668750000001</c:v>
                      </c:pt>
                      <c:pt idx="195">
                        <c:v>1164.5787499999999</c:v>
                      </c:pt>
                      <c:pt idx="196">
                        <c:v>1165.873</c:v>
                      </c:pt>
                      <c:pt idx="197">
                        <c:v>1167.31925</c:v>
                      </c:pt>
                      <c:pt idx="198">
                        <c:v>1168.863875</c:v>
                      </c:pt>
                      <c:pt idx="199">
                        <c:v>1170.32725</c:v>
                      </c:pt>
                      <c:pt idx="200">
                        <c:v>1171.8016250000001</c:v>
                      </c:pt>
                      <c:pt idx="201">
                        <c:v>1173.0956249999999</c:v>
                      </c:pt>
                      <c:pt idx="202">
                        <c:v>1174.295625</c:v>
                      </c:pt>
                      <c:pt idx="203">
                        <c:v>1175.2708749999999</c:v>
                      </c:pt>
                      <c:pt idx="204">
                        <c:v>1176.117375</c:v>
                      </c:pt>
                      <c:pt idx="205">
                        <c:v>1176.8006250000001</c:v>
                      </c:pt>
                      <c:pt idx="206">
                        <c:v>1177.4659999999999</c:v>
                      </c:pt>
                      <c:pt idx="207">
                        <c:v>1178.0561250000001</c:v>
                      </c:pt>
                      <c:pt idx="208">
                        <c:v>1178.6105</c:v>
                      </c:pt>
                      <c:pt idx="209">
                        <c:v>1179.0174999999999</c:v>
                      </c:pt>
                      <c:pt idx="210">
                        <c:v>1179.3166249999999</c:v>
                      </c:pt>
                      <c:pt idx="211">
                        <c:v>1179.4671249999999</c:v>
                      </c:pt>
                      <c:pt idx="212">
                        <c:v>1179.513625</c:v>
                      </c:pt>
                      <c:pt idx="213">
                        <c:v>1179.6967500000001</c:v>
                      </c:pt>
                      <c:pt idx="214">
                        <c:v>1179.9996249999999</c:v>
                      </c:pt>
                      <c:pt idx="215">
                        <c:v>1180.4303749999999</c:v>
                      </c:pt>
                      <c:pt idx="216">
                        <c:v>1181.0652500000001</c:v>
                      </c:pt>
                      <c:pt idx="217">
                        <c:v>1181.94625</c:v>
                      </c:pt>
                      <c:pt idx="218">
                        <c:v>1182.935375</c:v>
                      </c:pt>
                      <c:pt idx="219">
                        <c:v>1184.0106249999999</c:v>
                      </c:pt>
                      <c:pt idx="220">
                        <c:v>1185.033375</c:v>
                      </c:pt>
                      <c:pt idx="221">
                        <c:v>1185.9077500000001</c:v>
                      </c:pt>
                      <c:pt idx="222">
                        <c:v>1186.585</c:v>
                      </c:pt>
                      <c:pt idx="223">
                        <c:v>1187.3552500000001</c:v>
                      </c:pt>
                      <c:pt idx="224">
                        <c:v>1188.094875</c:v>
                      </c:pt>
                      <c:pt idx="225">
                        <c:v>1188.8296250000001</c:v>
                      </c:pt>
                      <c:pt idx="226">
                        <c:v>1189.289</c:v>
                      </c:pt>
                      <c:pt idx="227">
                        <c:v>1189.3542500000001</c:v>
                      </c:pt>
                      <c:pt idx="228">
                        <c:v>1189.6266250000001</c:v>
                      </c:pt>
                      <c:pt idx="229">
                        <c:v>1190.1405</c:v>
                      </c:pt>
                      <c:pt idx="230">
                        <c:v>1190.7515000000001</c:v>
                      </c:pt>
                      <c:pt idx="231">
                        <c:v>1191.3643750000001</c:v>
                      </c:pt>
                      <c:pt idx="232">
                        <c:v>1191.9326249999999</c:v>
                      </c:pt>
                      <c:pt idx="233">
                        <c:v>1192.3921250000001</c:v>
                      </c:pt>
                      <c:pt idx="234">
                        <c:v>1192.607</c:v>
                      </c:pt>
                      <c:pt idx="235">
                        <c:v>1192.6813749999999</c:v>
                      </c:pt>
                      <c:pt idx="236">
                        <c:v>1192.77325</c:v>
                      </c:pt>
                      <c:pt idx="237">
                        <c:v>1192.92975</c:v>
                      </c:pt>
                      <c:pt idx="238">
                        <c:v>1192.964375</c:v>
                      </c:pt>
                      <c:pt idx="239">
                        <c:v>1192.9793749999999</c:v>
                      </c:pt>
                      <c:pt idx="240">
                        <c:v>1193.036625</c:v>
                      </c:pt>
                      <c:pt idx="241">
                        <c:v>1193.132625</c:v>
                      </c:pt>
                      <c:pt idx="242">
                        <c:v>1193.1732500000001</c:v>
                      </c:pt>
                      <c:pt idx="243">
                        <c:v>1193.1476250000001</c:v>
                      </c:pt>
                      <c:pt idx="244">
                        <c:v>1193.21775</c:v>
                      </c:pt>
                      <c:pt idx="245">
                        <c:v>1193.46325</c:v>
                      </c:pt>
                      <c:pt idx="246">
                        <c:v>1193.8217500000001</c:v>
                      </c:pt>
                      <c:pt idx="247">
                        <c:v>1194.217875</c:v>
                      </c:pt>
                      <c:pt idx="248">
                        <c:v>1194.553375</c:v>
                      </c:pt>
                      <c:pt idx="249">
                        <c:v>1194.8425</c:v>
                      </c:pt>
                      <c:pt idx="250">
                        <c:v>1195.1503749999999</c:v>
                      </c:pt>
                      <c:pt idx="251">
                        <c:v>1195.4585</c:v>
                      </c:pt>
                      <c:pt idx="252">
                        <c:v>1195.7752499999999</c:v>
                      </c:pt>
                      <c:pt idx="253">
                        <c:v>1196.13375</c:v>
                      </c:pt>
                      <c:pt idx="254">
                        <c:v>1196.5218749999999</c:v>
                      </c:pt>
                      <c:pt idx="255">
                        <c:v>1196.913875</c:v>
                      </c:pt>
                      <c:pt idx="256">
                        <c:v>1197.2961250000001</c:v>
                      </c:pt>
                      <c:pt idx="257">
                        <c:v>1197.6872499999999</c:v>
                      </c:pt>
                      <c:pt idx="258">
                        <c:v>1198.0535</c:v>
                      </c:pt>
                      <c:pt idx="259">
                        <c:v>1198.4090000000001</c:v>
                      </c:pt>
                      <c:pt idx="260">
                        <c:v>1198.7170000000001</c:v>
                      </c:pt>
                      <c:pt idx="261">
                        <c:v>1198.9961249999999</c:v>
                      </c:pt>
                      <c:pt idx="262">
                        <c:v>1199.228875</c:v>
                      </c:pt>
                      <c:pt idx="263">
                        <c:v>1199.3921250000001</c:v>
                      </c:pt>
                      <c:pt idx="264">
                        <c:v>1199.449625</c:v>
                      </c:pt>
                      <c:pt idx="265">
                        <c:v>1199.4703750000001</c:v>
                      </c:pt>
                      <c:pt idx="266">
                        <c:v>1199.5002500000001</c:v>
                      </c:pt>
                      <c:pt idx="267">
                        <c:v>1199.48225</c:v>
                      </c:pt>
                      <c:pt idx="268">
                        <c:v>1199.4504999999999</c:v>
                      </c:pt>
                      <c:pt idx="269">
                        <c:v>1199.43075</c:v>
                      </c:pt>
                      <c:pt idx="270">
                        <c:v>1199.425</c:v>
                      </c:pt>
                      <c:pt idx="271">
                        <c:v>1199.4982500000001</c:v>
                      </c:pt>
                      <c:pt idx="272">
                        <c:v>1199.58125</c:v>
                      </c:pt>
                      <c:pt idx="273">
                        <c:v>1199.5773750000001</c:v>
                      </c:pt>
                      <c:pt idx="274">
                        <c:v>1199.5545</c:v>
                      </c:pt>
                      <c:pt idx="275">
                        <c:v>1199.5051249999999</c:v>
                      </c:pt>
                      <c:pt idx="276">
                        <c:v>1199.4277500000001</c:v>
                      </c:pt>
                      <c:pt idx="277">
                        <c:v>1199.343625</c:v>
                      </c:pt>
                      <c:pt idx="278">
                        <c:v>1199.3267499999999</c:v>
                      </c:pt>
                      <c:pt idx="279">
                        <c:v>1199.3655000000001</c:v>
                      </c:pt>
                      <c:pt idx="280">
                        <c:v>1199.4673749999999</c:v>
                      </c:pt>
                      <c:pt idx="281">
                        <c:v>1199.5228750000001</c:v>
                      </c:pt>
                      <c:pt idx="282">
                        <c:v>1199.545625</c:v>
                      </c:pt>
                      <c:pt idx="283">
                        <c:v>1199.6001249999999</c:v>
                      </c:pt>
                      <c:pt idx="284">
                        <c:v>1199.7080000000001</c:v>
                      </c:pt>
                      <c:pt idx="285">
                        <c:v>1199.853625</c:v>
                      </c:pt>
                      <c:pt idx="286">
                        <c:v>1200.0635</c:v>
                      </c:pt>
                      <c:pt idx="287">
                        <c:v>1200.3497500000001</c:v>
                      </c:pt>
                      <c:pt idx="288">
                        <c:v>1200.6457499999999</c:v>
                      </c:pt>
                      <c:pt idx="289">
                        <c:v>1200.92</c:v>
                      </c:pt>
                      <c:pt idx="290">
                        <c:v>1201.1476250000001</c:v>
                      </c:pt>
                      <c:pt idx="291">
                        <c:v>1201.3278749999999</c:v>
                      </c:pt>
                      <c:pt idx="292">
                        <c:v>1201.52575</c:v>
                      </c:pt>
                      <c:pt idx="293">
                        <c:v>1201.7078750000001</c:v>
                      </c:pt>
                      <c:pt idx="294">
                        <c:v>1201.87925</c:v>
                      </c:pt>
                      <c:pt idx="295">
                        <c:v>1202.0574999999999</c:v>
                      </c:pt>
                      <c:pt idx="296">
                        <c:v>1202.2</c:v>
                      </c:pt>
                      <c:pt idx="297">
                        <c:v>1202.3267499999999</c:v>
                      </c:pt>
                      <c:pt idx="298">
                        <c:v>1202.4177500000001</c:v>
                      </c:pt>
                      <c:pt idx="299">
                        <c:v>1202.48225</c:v>
                      </c:pt>
                      <c:pt idx="300">
                        <c:v>1202.588</c:v>
                      </c:pt>
                      <c:pt idx="301">
                        <c:v>1202.6257499999999</c:v>
                      </c:pt>
                      <c:pt idx="302">
                        <c:v>1202.685125</c:v>
                      </c:pt>
                      <c:pt idx="303">
                        <c:v>1202.7436250000001</c:v>
                      </c:pt>
                      <c:pt idx="304">
                        <c:v>1202.7465</c:v>
                      </c:pt>
                      <c:pt idx="305">
                        <c:v>1202.63275</c:v>
                      </c:pt>
                      <c:pt idx="306">
                        <c:v>1202.4960000000001</c:v>
                      </c:pt>
                      <c:pt idx="307">
                        <c:v>1202.375125</c:v>
                      </c:pt>
                      <c:pt idx="308">
                        <c:v>1202.358125</c:v>
                      </c:pt>
                      <c:pt idx="309">
                        <c:v>1202.4392499999999</c:v>
                      </c:pt>
                      <c:pt idx="310">
                        <c:v>1202.6353750000001</c:v>
                      </c:pt>
                      <c:pt idx="311">
                        <c:v>1202.8699999999999</c:v>
                      </c:pt>
                      <c:pt idx="312">
                        <c:v>1203.1313749999999</c:v>
                      </c:pt>
                      <c:pt idx="313">
                        <c:v>1203.43325</c:v>
                      </c:pt>
                      <c:pt idx="314">
                        <c:v>1203.7362499999999</c:v>
                      </c:pt>
                      <c:pt idx="315">
                        <c:v>1204.050125</c:v>
                      </c:pt>
                      <c:pt idx="316">
                        <c:v>1204.3452500000001</c:v>
                      </c:pt>
                      <c:pt idx="317">
                        <c:v>1204.655</c:v>
                      </c:pt>
                      <c:pt idx="318">
                        <c:v>1204.9558750000001</c:v>
                      </c:pt>
                      <c:pt idx="319">
                        <c:v>1205.2707499999999</c:v>
                      </c:pt>
                      <c:pt idx="320">
                        <c:v>1205.554875</c:v>
                      </c:pt>
                      <c:pt idx="321">
                        <c:v>1205.77475</c:v>
                      </c:pt>
                      <c:pt idx="322">
                        <c:v>1206.003375</c:v>
                      </c:pt>
                      <c:pt idx="323">
                        <c:v>1206.2451249999999</c:v>
                      </c:pt>
                      <c:pt idx="324">
                        <c:v>1206.4568750000001</c:v>
                      </c:pt>
                      <c:pt idx="325">
                        <c:v>1206.7004999999999</c:v>
                      </c:pt>
                      <c:pt idx="326">
                        <c:v>1206.917375</c:v>
                      </c:pt>
                      <c:pt idx="327">
                        <c:v>1207.143</c:v>
                      </c:pt>
                      <c:pt idx="328">
                        <c:v>1207.3797500000001</c:v>
                      </c:pt>
                      <c:pt idx="329">
                        <c:v>1207.6223749999999</c:v>
                      </c:pt>
                      <c:pt idx="330">
                        <c:v>1207.8283750000001</c:v>
                      </c:pt>
                      <c:pt idx="331">
                        <c:v>1207.9828749999999</c:v>
                      </c:pt>
                      <c:pt idx="332">
                        <c:v>1208.112625</c:v>
                      </c:pt>
                      <c:pt idx="333">
                        <c:v>1208.1522500000001</c:v>
                      </c:pt>
                      <c:pt idx="334">
                        <c:v>1208.2325000000001</c:v>
                      </c:pt>
                      <c:pt idx="335">
                        <c:v>1208.3207500000001</c:v>
                      </c:pt>
                      <c:pt idx="336">
                        <c:v>1208.4345000000001</c:v>
                      </c:pt>
                      <c:pt idx="337">
                        <c:v>1208.5631249999999</c:v>
                      </c:pt>
                      <c:pt idx="338">
                        <c:v>1208.7313750000001</c:v>
                      </c:pt>
                      <c:pt idx="339">
                        <c:v>1208.919625</c:v>
                      </c:pt>
                      <c:pt idx="340">
                        <c:v>1209.10275</c:v>
                      </c:pt>
                      <c:pt idx="341">
                        <c:v>1209.236375</c:v>
                      </c:pt>
                      <c:pt idx="342">
                        <c:v>1209.341375</c:v>
                      </c:pt>
                      <c:pt idx="343">
                        <c:v>1209.4483749999999</c:v>
                      </c:pt>
                      <c:pt idx="344">
                        <c:v>1209.585</c:v>
                      </c:pt>
                      <c:pt idx="345">
                        <c:v>1209.7563749999999</c:v>
                      </c:pt>
                      <c:pt idx="346">
                        <c:v>1209.9483749999999</c:v>
                      </c:pt>
                      <c:pt idx="347">
                        <c:v>1210.176125</c:v>
                      </c:pt>
                      <c:pt idx="348">
                        <c:v>1210.444375</c:v>
                      </c:pt>
                      <c:pt idx="349">
                        <c:v>1210.7206249999999</c:v>
                      </c:pt>
                      <c:pt idx="350">
                        <c:v>1210.9565</c:v>
                      </c:pt>
                      <c:pt idx="351">
                        <c:v>1211.0762500000001</c:v>
                      </c:pt>
                      <c:pt idx="352">
                        <c:v>1211.021125</c:v>
                      </c:pt>
                      <c:pt idx="353">
                        <c:v>1210.8968749999999</c:v>
                      </c:pt>
                      <c:pt idx="354">
                        <c:v>1210.7748750000001</c:v>
                      </c:pt>
                      <c:pt idx="355">
                        <c:v>1210.644</c:v>
                      </c:pt>
                      <c:pt idx="356">
                        <c:v>1210.4645</c:v>
                      </c:pt>
                      <c:pt idx="357">
                        <c:v>1210.3401249999999</c:v>
                      </c:pt>
                      <c:pt idx="358">
                        <c:v>1210.316</c:v>
                      </c:pt>
                      <c:pt idx="359">
                        <c:v>1210.3409999999999</c:v>
                      </c:pt>
                      <c:pt idx="360">
                        <c:v>1210.385</c:v>
                      </c:pt>
                      <c:pt idx="361">
                        <c:v>1210.5092500000001</c:v>
                      </c:pt>
                      <c:pt idx="362">
                        <c:v>1210.7707499999999</c:v>
                      </c:pt>
                      <c:pt idx="363">
                        <c:v>1211.0094999999999</c:v>
                      </c:pt>
                      <c:pt idx="364">
                        <c:v>1211.414125</c:v>
                      </c:pt>
                      <c:pt idx="365">
                        <c:v>1211.7985000000001</c:v>
                      </c:pt>
                      <c:pt idx="366">
                        <c:v>1212.1267499999999</c:v>
                      </c:pt>
                      <c:pt idx="367">
                        <c:v>1212.2138749999999</c:v>
                      </c:pt>
                      <c:pt idx="368">
                        <c:v>1212.1300000000001</c:v>
                      </c:pt>
                      <c:pt idx="369">
                        <c:v>1211.944125</c:v>
                      </c:pt>
                      <c:pt idx="370">
                        <c:v>1211.7439999999999</c:v>
                      </c:pt>
                      <c:pt idx="371">
                        <c:v>1211.51575</c:v>
                      </c:pt>
                      <c:pt idx="372">
                        <c:v>1211.26</c:v>
                      </c:pt>
                      <c:pt idx="373">
                        <c:v>1210.981125</c:v>
                      </c:pt>
                      <c:pt idx="374">
                        <c:v>1210.7392500000001</c:v>
                      </c:pt>
                      <c:pt idx="375">
                        <c:v>1210.6713749999999</c:v>
                      </c:pt>
                      <c:pt idx="376">
                        <c:v>1210.8787500000001</c:v>
                      </c:pt>
                      <c:pt idx="377">
                        <c:v>1211.4222500000001</c:v>
                      </c:pt>
                      <c:pt idx="378">
                        <c:v>1212.220875</c:v>
                      </c:pt>
                      <c:pt idx="379">
                        <c:v>1212.9974999999999</c:v>
                      </c:pt>
                      <c:pt idx="380">
                        <c:v>1213.576875</c:v>
                      </c:pt>
                      <c:pt idx="381">
                        <c:v>1214.0999999999999</c:v>
                      </c:pt>
                      <c:pt idx="382">
                        <c:v>1214.6457499999999</c:v>
                      </c:pt>
                      <c:pt idx="383">
                        <c:v>1215.1333749999999</c:v>
                      </c:pt>
                      <c:pt idx="384">
                        <c:v>1215.4193749999999</c:v>
                      </c:pt>
                      <c:pt idx="385">
                        <c:v>1215.4034999999999</c:v>
                      </c:pt>
                      <c:pt idx="386">
                        <c:v>1215.374125</c:v>
                      </c:pt>
                      <c:pt idx="387">
                        <c:v>1215.4079999999999</c:v>
                      </c:pt>
                      <c:pt idx="388">
                        <c:v>1215.5652500000001</c:v>
                      </c:pt>
                      <c:pt idx="389">
                        <c:v>1215.7571250000001</c:v>
                      </c:pt>
                      <c:pt idx="390">
                        <c:v>1215.926375</c:v>
                      </c:pt>
                      <c:pt idx="391">
                        <c:v>1216.3765000000001</c:v>
                      </c:pt>
                      <c:pt idx="392">
                        <c:v>1217.3933750000001</c:v>
                      </c:pt>
                      <c:pt idx="393">
                        <c:v>1218.8</c:v>
                      </c:pt>
                      <c:pt idx="394">
                        <c:v>1219.62725</c:v>
                      </c:pt>
                      <c:pt idx="395">
                        <c:v>1220.0445</c:v>
                      </c:pt>
                      <c:pt idx="396">
                        <c:v>1220.8286250000001</c:v>
                      </c:pt>
                      <c:pt idx="397">
                        <c:v>1221.24</c:v>
                      </c:pt>
                      <c:pt idx="398">
                        <c:v>1221.266625</c:v>
                      </c:pt>
                      <c:pt idx="399">
                        <c:v>1221.3</c:v>
                      </c:pt>
                    </c:numCache>
                  </c:numRef>
                </c:yVal>
                <c:smooth val="1"/>
                <c:extLst xmlns:c15="http://schemas.microsoft.com/office/drawing/2012/chart">
                  <c:ext xmlns:c16="http://schemas.microsoft.com/office/drawing/2014/chart" uri="{C3380CC4-5D6E-409C-BE32-E72D297353CC}">
                    <c16:uniqueId val="{00000004-8497-DC4D-84C7-A45B244D2E4A}"/>
                  </c:ext>
                </c:extLst>
              </c15:ser>
            </c15:filteredScatterSeries>
            <c15:filteredScatterSeries>
              <c15:ser>
                <c:idx val="3"/>
                <c:order val="3"/>
                <c:tx>
                  <c:v>FE_002</c:v>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Girder1-Test2'!$P$24:$P$404</c15:sqref>
                        </c15:formulaRef>
                      </c:ext>
                    </c:extLst>
                    <c:numCache>
                      <c:formatCode>0.00E+00</c:formatCode>
                      <c:ptCount val="381"/>
                      <c:pt idx="0">
                        <c:v>-4.7561607789E-4</c:v>
                      </c:pt>
                      <c:pt idx="1">
                        <c:v>5.3028725088000002E-2</c:v>
                      </c:pt>
                      <c:pt idx="2">
                        <c:v>0.15298955142000001</c:v>
                      </c:pt>
                      <c:pt idx="3">
                        <c:v>0.29309698939000001</c:v>
                      </c:pt>
                      <c:pt idx="4">
                        <c:v>0.42847484349999998</c:v>
                      </c:pt>
                      <c:pt idx="5">
                        <c:v>0.57903152704000005</c:v>
                      </c:pt>
                      <c:pt idx="6">
                        <c:v>0.72642111777999996</c:v>
                      </c:pt>
                      <c:pt idx="7">
                        <c:v>0.90250569581999995</c:v>
                      </c:pt>
                      <c:pt idx="8">
                        <c:v>1.0846762657</c:v>
                      </c:pt>
                      <c:pt idx="9">
                        <c:v>1.2353090047999999</c:v>
                      </c:pt>
                      <c:pt idx="10">
                        <c:v>1.3627958298</c:v>
                      </c:pt>
                      <c:pt idx="11">
                        <c:v>1.473623991</c:v>
                      </c:pt>
                      <c:pt idx="12">
                        <c:v>1.5643041134</c:v>
                      </c:pt>
                      <c:pt idx="13">
                        <c:v>1.6704510450000001</c:v>
                      </c:pt>
                      <c:pt idx="14">
                        <c:v>1.8122342825</c:v>
                      </c:pt>
                      <c:pt idx="15">
                        <c:v>1.9759345054999999</c:v>
                      </c:pt>
                      <c:pt idx="16">
                        <c:v>2.1503787041</c:v>
                      </c:pt>
                      <c:pt idx="17">
                        <c:v>2.3203432560000001</c:v>
                      </c:pt>
                      <c:pt idx="18">
                        <c:v>2.4693253039999998</c:v>
                      </c:pt>
                      <c:pt idx="19">
                        <c:v>2.6026341915</c:v>
                      </c:pt>
                      <c:pt idx="20">
                        <c:v>2.7366609572999998</c:v>
                      </c:pt>
                      <c:pt idx="21">
                        <c:v>2.8714737892</c:v>
                      </c:pt>
                      <c:pt idx="22">
                        <c:v>2.9696545601</c:v>
                      </c:pt>
                      <c:pt idx="23">
                        <c:v>3.0486283302000001</c:v>
                      </c:pt>
                      <c:pt idx="24">
                        <c:v>3.1327068805999998</c:v>
                      </c:pt>
                      <c:pt idx="25">
                        <c:v>3.2184028625000001</c:v>
                      </c:pt>
                      <c:pt idx="26">
                        <c:v>3.3267333508000001</c:v>
                      </c:pt>
                      <c:pt idx="27">
                        <c:v>3.4540469645999998</c:v>
                      </c:pt>
                      <c:pt idx="28">
                        <c:v>3.5741553307</c:v>
                      </c:pt>
                      <c:pt idx="29">
                        <c:v>3.7212634087000001</c:v>
                      </c:pt>
                      <c:pt idx="30">
                        <c:v>3.8633999824999998</c:v>
                      </c:pt>
                      <c:pt idx="31">
                        <c:v>3.9941537380000001</c:v>
                      </c:pt>
                      <c:pt idx="32">
                        <c:v>4.1083688735999999</c:v>
                      </c:pt>
                      <c:pt idx="33">
                        <c:v>4.2195534706000002</c:v>
                      </c:pt>
                      <c:pt idx="34">
                        <c:v>4.3372168541000002</c:v>
                      </c:pt>
                      <c:pt idx="35">
                        <c:v>4.4728956223000003</c:v>
                      </c:pt>
                      <c:pt idx="36">
                        <c:v>4.6307382584000001</c:v>
                      </c:pt>
                      <c:pt idx="37">
                        <c:v>4.8115386963000004</c:v>
                      </c:pt>
                      <c:pt idx="38">
                        <c:v>4.9862251282000001</c:v>
                      </c:pt>
                      <c:pt idx="39">
                        <c:v>5.1355047226000003</c:v>
                      </c:pt>
                      <c:pt idx="40">
                        <c:v>5.2712202071999998</c:v>
                      </c:pt>
                      <c:pt idx="41">
                        <c:v>5.3789539337000001</c:v>
                      </c:pt>
                      <c:pt idx="42">
                        <c:v>5.4596776962</c:v>
                      </c:pt>
                      <c:pt idx="43">
                        <c:v>5.5506348609999998</c:v>
                      </c:pt>
                      <c:pt idx="44">
                        <c:v>5.6582169533000002</c:v>
                      </c:pt>
                      <c:pt idx="45">
                        <c:v>5.7674293517999997</c:v>
                      </c:pt>
                      <c:pt idx="46">
                        <c:v>5.8575992583999996</c:v>
                      </c:pt>
                      <c:pt idx="47">
                        <c:v>5.9471154213000004</c:v>
                      </c:pt>
                      <c:pt idx="48">
                        <c:v>6.0408477782999999</c:v>
                      </c:pt>
                      <c:pt idx="49">
                        <c:v>6.1568484306000002</c:v>
                      </c:pt>
                      <c:pt idx="50">
                        <c:v>6.2876181602000001</c:v>
                      </c:pt>
                      <c:pt idx="51">
                        <c:v>6.4282975197000001</c:v>
                      </c:pt>
                      <c:pt idx="52">
                        <c:v>6.5659627913999996</c:v>
                      </c:pt>
                      <c:pt idx="53">
                        <c:v>6.7080483436999998</c:v>
                      </c:pt>
                      <c:pt idx="54">
                        <c:v>6.8599867821</c:v>
                      </c:pt>
                      <c:pt idx="55">
                        <c:v>7.0178637505000001</c:v>
                      </c:pt>
                      <c:pt idx="56">
                        <c:v>7.1619591713000004</c:v>
                      </c:pt>
                      <c:pt idx="57">
                        <c:v>7.2812204360999999</c:v>
                      </c:pt>
                      <c:pt idx="58">
                        <c:v>7.3874640464999999</c:v>
                      </c:pt>
                      <c:pt idx="59">
                        <c:v>7.4996953011</c:v>
                      </c:pt>
                      <c:pt idx="60">
                        <c:v>7.6234488486999998</c:v>
                      </c:pt>
                      <c:pt idx="61">
                        <c:v>7.7520313263</c:v>
                      </c:pt>
                      <c:pt idx="62">
                        <c:v>7.8753714560999999</c:v>
                      </c:pt>
                      <c:pt idx="63">
                        <c:v>8.0032577514999996</c:v>
                      </c:pt>
                      <c:pt idx="64">
                        <c:v>8.1372327804999998</c:v>
                      </c:pt>
                      <c:pt idx="65">
                        <c:v>8.2725515366</c:v>
                      </c:pt>
                      <c:pt idx="66">
                        <c:v>8.4210186005000001</c:v>
                      </c:pt>
                      <c:pt idx="67">
                        <c:v>8.5748100280999999</c:v>
                      </c:pt>
                      <c:pt idx="68">
                        <c:v>8.7409505844000002</c:v>
                      </c:pt>
                      <c:pt idx="69">
                        <c:v>8.9091014862000009</c:v>
                      </c:pt>
                      <c:pt idx="70">
                        <c:v>9.0599832535000004</c:v>
                      </c:pt>
                      <c:pt idx="71">
                        <c:v>9.1921720505</c:v>
                      </c:pt>
                      <c:pt idx="72">
                        <c:v>9.3106107712000004</c:v>
                      </c:pt>
                      <c:pt idx="73">
                        <c:v>9.4174203873</c:v>
                      </c:pt>
                      <c:pt idx="74">
                        <c:v>9.5210456848000007</c:v>
                      </c:pt>
                      <c:pt idx="75">
                        <c:v>9.6170473099000002</c:v>
                      </c:pt>
                      <c:pt idx="76">
                        <c:v>9.6991910933999996</c:v>
                      </c:pt>
                      <c:pt idx="77">
                        <c:v>9.7775554657000008</c:v>
                      </c:pt>
                      <c:pt idx="78">
                        <c:v>9.8780279160000006</c:v>
                      </c:pt>
                      <c:pt idx="79">
                        <c:v>10.015192032</c:v>
                      </c:pt>
                      <c:pt idx="80">
                        <c:v>10.176765442000001</c:v>
                      </c:pt>
                      <c:pt idx="81">
                        <c:v>10.326234818</c:v>
                      </c:pt>
                      <c:pt idx="82">
                        <c:v>10.462659836</c:v>
                      </c:pt>
                      <c:pt idx="83">
                        <c:v>10.598025322</c:v>
                      </c:pt>
                      <c:pt idx="84">
                        <c:v>10.732473372999999</c:v>
                      </c:pt>
                      <c:pt idx="85">
                        <c:v>10.865594864</c:v>
                      </c:pt>
                      <c:pt idx="86">
                        <c:v>10.996229172</c:v>
                      </c:pt>
                      <c:pt idx="87">
                        <c:v>11.126390456999999</c:v>
                      </c:pt>
                      <c:pt idx="88">
                        <c:v>11.251353264</c:v>
                      </c:pt>
                      <c:pt idx="89">
                        <c:v>11.372291564999999</c:v>
                      </c:pt>
                      <c:pt idx="90">
                        <c:v>11.491878509999999</c:v>
                      </c:pt>
                      <c:pt idx="91">
                        <c:v>11.608798027000001</c:v>
                      </c:pt>
                      <c:pt idx="92">
                        <c:v>11.727481842</c:v>
                      </c:pt>
                      <c:pt idx="93">
                        <c:v>11.846719741999999</c:v>
                      </c:pt>
                      <c:pt idx="94">
                        <c:v>11.969752312000001</c:v>
                      </c:pt>
                      <c:pt idx="95">
                        <c:v>12.090205192999999</c:v>
                      </c:pt>
                      <c:pt idx="96">
                        <c:v>12.216666222000001</c:v>
                      </c:pt>
                      <c:pt idx="97">
                        <c:v>12.353781700000001</c:v>
                      </c:pt>
                      <c:pt idx="98">
                        <c:v>12.492748260000001</c:v>
                      </c:pt>
                      <c:pt idx="99">
                        <c:v>12.628222466</c:v>
                      </c:pt>
                      <c:pt idx="100">
                        <c:v>12.771475792</c:v>
                      </c:pt>
                      <c:pt idx="101">
                        <c:v>12.915564537</c:v>
                      </c:pt>
                      <c:pt idx="102">
                        <c:v>13.064813614</c:v>
                      </c:pt>
                      <c:pt idx="103">
                        <c:v>13.213154792999999</c:v>
                      </c:pt>
                      <c:pt idx="104">
                        <c:v>13.361289024</c:v>
                      </c:pt>
                      <c:pt idx="105">
                        <c:v>13.505620956</c:v>
                      </c:pt>
                      <c:pt idx="106">
                        <c:v>13.64406395</c:v>
                      </c:pt>
                      <c:pt idx="107">
                        <c:v>13.777067184</c:v>
                      </c:pt>
                      <c:pt idx="108">
                        <c:v>13.908316612</c:v>
                      </c:pt>
                      <c:pt idx="109">
                        <c:v>14.047005652999999</c:v>
                      </c:pt>
                      <c:pt idx="110">
                        <c:v>14.189790726</c:v>
                      </c:pt>
                      <c:pt idx="111">
                        <c:v>14.328916550000001</c:v>
                      </c:pt>
                      <c:pt idx="112">
                        <c:v>14.464632033999999</c:v>
                      </c:pt>
                      <c:pt idx="113">
                        <c:v>14.596953392</c:v>
                      </c:pt>
                      <c:pt idx="114">
                        <c:v>14.730724335</c:v>
                      </c:pt>
                      <c:pt idx="115">
                        <c:v>14.868249893</c:v>
                      </c:pt>
                      <c:pt idx="116">
                        <c:v>15.006090164</c:v>
                      </c:pt>
                      <c:pt idx="117">
                        <c:v>15.14017868</c:v>
                      </c:pt>
                      <c:pt idx="118">
                        <c:v>15.272569656</c:v>
                      </c:pt>
                      <c:pt idx="119">
                        <c:v>15.40248394</c:v>
                      </c:pt>
                      <c:pt idx="120">
                        <c:v>15.528151512000001</c:v>
                      </c:pt>
                      <c:pt idx="121">
                        <c:v>15.654805183000001</c:v>
                      </c:pt>
                      <c:pt idx="122">
                        <c:v>15.785468101999999</c:v>
                      </c:pt>
                      <c:pt idx="123">
                        <c:v>15.919637679999999</c:v>
                      </c:pt>
                      <c:pt idx="124">
                        <c:v>16.055238723999999</c:v>
                      </c:pt>
                      <c:pt idx="125">
                        <c:v>16.191263199000002</c:v>
                      </c:pt>
                      <c:pt idx="126">
                        <c:v>16.329086304</c:v>
                      </c:pt>
                      <c:pt idx="127">
                        <c:v>16.467628478999998</c:v>
                      </c:pt>
                      <c:pt idx="128">
                        <c:v>16.607769011999999</c:v>
                      </c:pt>
                      <c:pt idx="129">
                        <c:v>16.747064590000001</c:v>
                      </c:pt>
                      <c:pt idx="130">
                        <c:v>16.884164810000001</c:v>
                      </c:pt>
                      <c:pt idx="131">
                        <c:v>17.023843764999999</c:v>
                      </c:pt>
                      <c:pt idx="132">
                        <c:v>17.162982940999999</c:v>
                      </c:pt>
                      <c:pt idx="133">
                        <c:v>17.301845551</c:v>
                      </c:pt>
                      <c:pt idx="134">
                        <c:v>17.437101364</c:v>
                      </c:pt>
                      <c:pt idx="135">
                        <c:v>17.568265915000001</c:v>
                      </c:pt>
                      <c:pt idx="136">
                        <c:v>17.698030471999999</c:v>
                      </c:pt>
                      <c:pt idx="137">
                        <c:v>17.828920363999998</c:v>
                      </c:pt>
                      <c:pt idx="138">
                        <c:v>17.965456009</c:v>
                      </c:pt>
                      <c:pt idx="139">
                        <c:v>18.105823517000001</c:v>
                      </c:pt>
                      <c:pt idx="140">
                        <c:v>18.246229172</c:v>
                      </c:pt>
                      <c:pt idx="141">
                        <c:v>18.385818481000001</c:v>
                      </c:pt>
                      <c:pt idx="142">
                        <c:v>18.523069381999999</c:v>
                      </c:pt>
                      <c:pt idx="143">
                        <c:v>18.653802872</c:v>
                      </c:pt>
                      <c:pt idx="144">
                        <c:v>18.779254912999999</c:v>
                      </c:pt>
                      <c:pt idx="145">
                        <c:v>18.903156281000001</c:v>
                      </c:pt>
                      <c:pt idx="146">
                        <c:v>19.027038573999999</c:v>
                      </c:pt>
                      <c:pt idx="147">
                        <c:v>19.147632599000001</c:v>
                      </c:pt>
                      <c:pt idx="148">
                        <c:v>19.266975403</c:v>
                      </c:pt>
                      <c:pt idx="149">
                        <c:v>19.388301849000001</c:v>
                      </c:pt>
                      <c:pt idx="150">
                        <c:v>19.513957977</c:v>
                      </c:pt>
                      <c:pt idx="151">
                        <c:v>19.640697479</c:v>
                      </c:pt>
                      <c:pt idx="152">
                        <c:v>19.773742676000001</c:v>
                      </c:pt>
                      <c:pt idx="153">
                        <c:v>19.909057616999998</c:v>
                      </c:pt>
                      <c:pt idx="154">
                        <c:v>20.045066833</c:v>
                      </c:pt>
                      <c:pt idx="155">
                        <c:v>20.181499480999999</c:v>
                      </c:pt>
                      <c:pt idx="156">
                        <c:v>20.320074081000001</c:v>
                      </c:pt>
                      <c:pt idx="157">
                        <c:v>20.459836960000001</c:v>
                      </c:pt>
                      <c:pt idx="158">
                        <c:v>20.601570128999999</c:v>
                      </c:pt>
                      <c:pt idx="159">
                        <c:v>20.737958908</c:v>
                      </c:pt>
                      <c:pt idx="160">
                        <c:v>20.872219086000001</c:v>
                      </c:pt>
                      <c:pt idx="161">
                        <c:v>21.002796173</c:v>
                      </c:pt>
                      <c:pt idx="162">
                        <c:v>21.132434844999999</c:v>
                      </c:pt>
                      <c:pt idx="163">
                        <c:v>21.263311386000002</c:v>
                      </c:pt>
                      <c:pt idx="164">
                        <c:v>21.396480560000001</c:v>
                      </c:pt>
                      <c:pt idx="165">
                        <c:v>21.529977798000001</c:v>
                      </c:pt>
                      <c:pt idx="166">
                        <c:v>21.661712646000002</c:v>
                      </c:pt>
                      <c:pt idx="167">
                        <c:v>21.790458679</c:v>
                      </c:pt>
                      <c:pt idx="168">
                        <c:v>21.919456482000001</c:v>
                      </c:pt>
                      <c:pt idx="169">
                        <c:v>22.049606322999999</c:v>
                      </c:pt>
                      <c:pt idx="170">
                        <c:v>22.182439804000001</c:v>
                      </c:pt>
                      <c:pt idx="171">
                        <c:v>22.31694603</c:v>
                      </c:pt>
                      <c:pt idx="172">
                        <c:v>22.448858261000002</c:v>
                      </c:pt>
                      <c:pt idx="173">
                        <c:v>22.579706192</c:v>
                      </c:pt>
                      <c:pt idx="174">
                        <c:v>22.712898253999999</c:v>
                      </c:pt>
                      <c:pt idx="175">
                        <c:v>22.850944518999999</c:v>
                      </c:pt>
                      <c:pt idx="176">
                        <c:v>22.988554001000001</c:v>
                      </c:pt>
                      <c:pt idx="177">
                        <c:v>23.120586395</c:v>
                      </c:pt>
                      <c:pt idx="178">
                        <c:v>23.245672226</c:v>
                      </c:pt>
                      <c:pt idx="179">
                        <c:v>23.367511748999998</c:v>
                      </c:pt>
                      <c:pt idx="180">
                        <c:v>23.492992400999999</c:v>
                      </c:pt>
                      <c:pt idx="181">
                        <c:v>23.630819321000001</c:v>
                      </c:pt>
                      <c:pt idx="182">
                        <c:v>23.775066376000002</c:v>
                      </c:pt>
                      <c:pt idx="183">
                        <c:v>23.917070388999999</c:v>
                      </c:pt>
                      <c:pt idx="184">
                        <c:v>24.057775497000002</c:v>
                      </c:pt>
                      <c:pt idx="185">
                        <c:v>24.202838898</c:v>
                      </c:pt>
                      <c:pt idx="186">
                        <c:v>24.351671219</c:v>
                      </c:pt>
                      <c:pt idx="187">
                        <c:v>24.505737305</c:v>
                      </c:pt>
                      <c:pt idx="188">
                        <c:v>24.667722701999999</c:v>
                      </c:pt>
                      <c:pt idx="189">
                        <c:v>24.837507248000001</c:v>
                      </c:pt>
                      <c:pt idx="190">
                        <c:v>25.009975433000001</c:v>
                      </c:pt>
                      <c:pt idx="191">
                        <c:v>25.181827545000001</c:v>
                      </c:pt>
                      <c:pt idx="192">
                        <c:v>25.351207732999999</c:v>
                      </c:pt>
                      <c:pt idx="193">
                        <c:v>25.520612716999999</c:v>
                      </c:pt>
                      <c:pt idx="194">
                        <c:v>25.691604613999999</c:v>
                      </c:pt>
                      <c:pt idx="195">
                        <c:v>25.859430313000001</c:v>
                      </c:pt>
                      <c:pt idx="196">
                        <c:v>26.023849487</c:v>
                      </c:pt>
                      <c:pt idx="197">
                        <c:v>26.190605164000001</c:v>
                      </c:pt>
                      <c:pt idx="198">
                        <c:v>26.362226486000001</c:v>
                      </c:pt>
                      <c:pt idx="199">
                        <c:v>26.539491652999999</c:v>
                      </c:pt>
                      <c:pt idx="200">
                        <c:v>26.724637985000001</c:v>
                      </c:pt>
                      <c:pt idx="201">
                        <c:v>26.91394043</c:v>
                      </c:pt>
                      <c:pt idx="202">
                        <c:v>27.112331390000001</c:v>
                      </c:pt>
                      <c:pt idx="203">
                        <c:v>27.313407898000001</c:v>
                      </c:pt>
                      <c:pt idx="204">
                        <c:v>27.518701553</c:v>
                      </c:pt>
                      <c:pt idx="205">
                        <c:v>27.723621368</c:v>
                      </c:pt>
                      <c:pt idx="206">
                        <c:v>27.929557800000001</c:v>
                      </c:pt>
                      <c:pt idx="207">
                        <c:v>28.141849518000001</c:v>
                      </c:pt>
                      <c:pt idx="208">
                        <c:v>28.361639022999999</c:v>
                      </c:pt>
                      <c:pt idx="209">
                        <c:v>28.586500168000001</c:v>
                      </c:pt>
                      <c:pt idx="210">
                        <c:v>28.812948227</c:v>
                      </c:pt>
                      <c:pt idx="211">
                        <c:v>29.041090012000002</c:v>
                      </c:pt>
                      <c:pt idx="212">
                        <c:v>29.274034499999999</c:v>
                      </c:pt>
                      <c:pt idx="213">
                        <c:v>29.510498046999999</c:v>
                      </c:pt>
                      <c:pt idx="214">
                        <c:v>29.746814728</c:v>
                      </c:pt>
                      <c:pt idx="215">
                        <c:v>29.979515075999998</c:v>
                      </c:pt>
                      <c:pt idx="216">
                        <c:v>30.203325272000001</c:v>
                      </c:pt>
                      <c:pt idx="217">
                        <c:v>30.417032242000001</c:v>
                      </c:pt>
                      <c:pt idx="218">
                        <c:v>30.620594024999999</c:v>
                      </c:pt>
                      <c:pt idx="219">
                        <c:v>30.820096970000002</c:v>
                      </c:pt>
                      <c:pt idx="220">
                        <c:v>31.018106460999999</c:v>
                      </c:pt>
                      <c:pt idx="221">
                        <c:v>31.213356017999999</c:v>
                      </c:pt>
                      <c:pt idx="222">
                        <c:v>31.407550812</c:v>
                      </c:pt>
                      <c:pt idx="223">
                        <c:v>31.609470367</c:v>
                      </c:pt>
                      <c:pt idx="224">
                        <c:v>31.812734603999999</c:v>
                      </c:pt>
                      <c:pt idx="225">
                        <c:v>32.024227142000001</c:v>
                      </c:pt>
                      <c:pt idx="226">
                        <c:v>32.247467041</c:v>
                      </c:pt>
                      <c:pt idx="227">
                        <c:v>32.475627899000003</c:v>
                      </c:pt>
                      <c:pt idx="228">
                        <c:v>32.700508118000002</c:v>
                      </c:pt>
                      <c:pt idx="229">
                        <c:v>32.930683135999999</c:v>
                      </c:pt>
                      <c:pt idx="230">
                        <c:v>33.162319183000001</c:v>
                      </c:pt>
                      <c:pt idx="231">
                        <c:v>33.388339995999999</c:v>
                      </c:pt>
                      <c:pt idx="232">
                        <c:v>33.600276946999998</c:v>
                      </c:pt>
                      <c:pt idx="233">
                        <c:v>33.805206298999998</c:v>
                      </c:pt>
                      <c:pt idx="234">
                        <c:v>33.990943909000002</c:v>
                      </c:pt>
                      <c:pt idx="235">
                        <c:v>34.175674438000001</c:v>
                      </c:pt>
                      <c:pt idx="236">
                        <c:v>34.347270966000004</c:v>
                      </c:pt>
                      <c:pt idx="237">
                        <c:v>34.516220093000001</c:v>
                      </c:pt>
                      <c:pt idx="238">
                        <c:v>34.688629149999997</c:v>
                      </c:pt>
                      <c:pt idx="239">
                        <c:v>34.863971710000001</c:v>
                      </c:pt>
                      <c:pt idx="240">
                        <c:v>35.036212921000001</c:v>
                      </c:pt>
                      <c:pt idx="241">
                        <c:v>35.204071044999999</c:v>
                      </c:pt>
                      <c:pt idx="242">
                        <c:v>35.369400024000001</c:v>
                      </c:pt>
                      <c:pt idx="243">
                        <c:v>35.544979095000002</c:v>
                      </c:pt>
                      <c:pt idx="244">
                        <c:v>35.719779967999997</c:v>
                      </c:pt>
                      <c:pt idx="245">
                        <c:v>35.897380828999999</c:v>
                      </c:pt>
                      <c:pt idx="246">
                        <c:v>36.071769713999998</c:v>
                      </c:pt>
                      <c:pt idx="247">
                        <c:v>36.246231078999998</c:v>
                      </c:pt>
                      <c:pt idx="248">
                        <c:v>36.412849426000001</c:v>
                      </c:pt>
                      <c:pt idx="249">
                        <c:v>36.574108123999999</c:v>
                      </c:pt>
                      <c:pt idx="250">
                        <c:v>36.726135253999999</c:v>
                      </c:pt>
                      <c:pt idx="251">
                        <c:v>36.868610382</c:v>
                      </c:pt>
                      <c:pt idx="252">
                        <c:v>37.001510619999998</c:v>
                      </c:pt>
                      <c:pt idx="253">
                        <c:v>37.127269745</c:v>
                      </c:pt>
                      <c:pt idx="254">
                        <c:v>37.251598358000003</c:v>
                      </c:pt>
                      <c:pt idx="255">
                        <c:v>37.373016356999997</c:v>
                      </c:pt>
                      <c:pt idx="256">
                        <c:v>37.490779877000001</c:v>
                      </c:pt>
                      <c:pt idx="257">
                        <c:v>37.621730804000002</c:v>
                      </c:pt>
                      <c:pt idx="258">
                        <c:v>37.741458893000001</c:v>
                      </c:pt>
                      <c:pt idx="259">
                        <c:v>37.864765167000002</c:v>
                      </c:pt>
                      <c:pt idx="260">
                        <c:v>37.994945526000002</c:v>
                      </c:pt>
                      <c:pt idx="261">
                        <c:v>38.125106811999999</c:v>
                      </c:pt>
                      <c:pt idx="262">
                        <c:v>38.266941070999998</c:v>
                      </c:pt>
                      <c:pt idx="263">
                        <c:v>38.405399322999997</c:v>
                      </c:pt>
                      <c:pt idx="264">
                        <c:v>38.562164307000003</c:v>
                      </c:pt>
                      <c:pt idx="265">
                        <c:v>38.704200745000001</c:v>
                      </c:pt>
                      <c:pt idx="266">
                        <c:v>38.851699828999998</c:v>
                      </c:pt>
                      <c:pt idx="267">
                        <c:v>39.003070831000002</c:v>
                      </c:pt>
                      <c:pt idx="268">
                        <c:v>39.127586364999999</c:v>
                      </c:pt>
                      <c:pt idx="269">
                        <c:v>39.242961884000003</c:v>
                      </c:pt>
                      <c:pt idx="270">
                        <c:v>39.364875793000003</c:v>
                      </c:pt>
                      <c:pt idx="271">
                        <c:v>39.502819060999997</c:v>
                      </c:pt>
                      <c:pt idx="272">
                        <c:v>39.635314940999997</c:v>
                      </c:pt>
                      <c:pt idx="273">
                        <c:v>39.772315978999998</c:v>
                      </c:pt>
                      <c:pt idx="274">
                        <c:v>39.910671233999999</c:v>
                      </c:pt>
                      <c:pt idx="275">
                        <c:v>40.054771422999998</c:v>
                      </c:pt>
                      <c:pt idx="276">
                        <c:v>40.199401854999998</c:v>
                      </c:pt>
                      <c:pt idx="277">
                        <c:v>40.348571776999997</c:v>
                      </c:pt>
                      <c:pt idx="278">
                        <c:v>40.496231078999998</c:v>
                      </c:pt>
                      <c:pt idx="279">
                        <c:v>40.645191193000002</c:v>
                      </c:pt>
                      <c:pt idx="280">
                        <c:v>40.796455383000001</c:v>
                      </c:pt>
                      <c:pt idx="281">
                        <c:v>40.948234558000003</c:v>
                      </c:pt>
                      <c:pt idx="282">
                        <c:v>41.099807738999999</c:v>
                      </c:pt>
                      <c:pt idx="283">
                        <c:v>41.251064301</c:v>
                      </c:pt>
                      <c:pt idx="284">
                        <c:v>41.401912689</c:v>
                      </c:pt>
                      <c:pt idx="285">
                        <c:v>41.553104400999999</c:v>
                      </c:pt>
                      <c:pt idx="286">
                        <c:v>41.706741332999997</c:v>
                      </c:pt>
                      <c:pt idx="287">
                        <c:v>41.860668181999998</c:v>
                      </c:pt>
                      <c:pt idx="288">
                        <c:v>42.014186858999999</c:v>
                      </c:pt>
                      <c:pt idx="289">
                        <c:v>42.168651580999999</c:v>
                      </c:pt>
                      <c:pt idx="290">
                        <c:v>42.322105407999999</c:v>
                      </c:pt>
                      <c:pt idx="291">
                        <c:v>42.471897124999998</c:v>
                      </c:pt>
                      <c:pt idx="292">
                        <c:v>42.618820190000001</c:v>
                      </c:pt>
                      <c:pt idx="293">
                        <c:v>42.760486602999997</c:v>
                      </c:pt>
                      <c:pt idx="294">
                        <c:v>42.898532867</c:v>
                      </c:pt>
                      <c:pt idx="295">
                        <c:v>43.033740997000002</c:v>
                      </c:pt>
                      <c:pt idx="296">
                        <c:v>43.167991637999997</c:v>
                      </c:pt>
                      <c:pt idx="297">
                        <c:v>43.298358917000002</c:v>
                      </c:pt>
                      <c:pt idx="298">
                        <c:v>43.423778534</c:v>
                      </c:pt>
                      <c:pt idx="299">
                        <c:v>43.547416687000002</c:v>
                      </c:pt>
                      <c:pt idx="300">
                        <c:v>43.670711517000001</c:v>
                      </c:pt>
                      <c:pt idx="301">
                        <c:v>43.794475554999998</c:v>
                      </c:pt>
                      <c:pt idx="302">
                        <c:v>43.917186737000002</c:v>
                      </c:pt>
                      <c:pt idx="303">
                        <c:v>44.040115356000001</c:v>
                      </c:pt>
                      <c:pt idx="304">
                        <c:v>44.16632843</c:v>
                      </c:pt>
                      <c:pt idx="305">
                        <c:v>44.294891356999997</c:v>
                      </c:pt>
                      <c:pt idx="306">
                        <c:v>44.420986176</c:v>
                      </c:pt>
                      <c:pt idx="307">
                        <c:v>44.546726227000001</c:v>
                      </c:pt>
                      <c:pt idx="308">
                        <c:v>44.673980712999999</c:v>
                      </c:pt>
                      <c:pt idx="309">
                        <c:v>44.802715302000003</c:v>
                      </c:pt>
                      <c:pt idx="310">
                        <c:v>44.934204102000002</c:v>
                      </c:pt>
                      <c:pt idx="311">
                        <c:v>45.068191528</c:v>
                      </c:pt>
                      <c:pt idx="312">
                        <c:v>45.203704834</c:v>
                      </c:pt>
                      <c:pt idx="313">
                        <c:v>45.337570190000001</c:v>
                      </c:pt>
                      <c:pt idx="314">
                        <c:v>45.470775604000004</c:v>
                      </c:pt>
                      <c:pt idx="315">
                        <c:v>45.603626251000001</c:v>
                      </c:pt>
                      <c:pt idx="316">
                        <c:v>45.737949370999999</c:v>
                      </c:pt>
                      <c:pt idx="317">
                        <c:v>45.871738434000001</c:v>
                      </c:pt>
                      <c:pt idx="318">
                        <c:v>46.004158019999998</c:v>
                      </c:pt>
                      <c:pt idx="319">
                        <c:v>46.134990692000002</c:v>
                      </c:pt>
                      <c:pt idx="320">
                        <c:v>46.267955780000001</c:v>
                      </c:pt>
                      <c:pt idx="321">
                        <c:v>46.397735595999997</c:v>
                      </c:pt>
                      <c:pt idx="322">
                        <c:v>46.527790070000002</c:v>
                      </c:pt>
                      <c:pt idx="323">
                        <c:v>46.657943725999999</c:v>
                      </c:pt>
                      <c:pt idx="324">
                        <c:v>46.783554076999998</c:v>
                      </c:pt>
                      <c:pt idx="325">
                        <c:v>46.907104492000002</c:v>
                      </c:pt>
                      <c:pt idx="326">
                        <c:v>47.026950835999997</c:v>
                      </c:pt>
                      <c:pt idx="327">
                        <c:v>47.146411895999996</c:v>
                      </c:pt>
                      <c:pt idx="328">
                        <c:v>47.279006957999997</c:v>
                      </c:pt>
                      <c:pt idx="329">
                        <c:v>47.425327301000003</c:v>
                      </c:pt>
                      <c:pt idx="330">
                        <c:v>47.585914612000003</c:v>
                      </c:pt>
                      <c:pt idx="331">
                        <c:v>47.751491547000001</c:v>
                      </c:pt>
                      <c:pt idx="332">
                        <c:v>47.919616699000002</c:v>
                      </c:pt>
                      <c:pt idx="333">
                        <c:v>48.076892852999997</c:v>
                      </c:pt>
                      <c:pt idx="334">
                        <c:v>48.222370148000003</c:v>
                      </c:pt>
                      <c:pt idx="335">
                        <c:v>48.360530853</c:v>
                      </c:pt>
                      <c:pt idx="336">
                        <c:v>48.48765564</c:v>
                      </c:pt>
                      <c:pt idx="337">
                        <c:v>48.609653473000002</c:v>
                      </c:pt>
                      <c:pt idx="338">
                        <c:v>48.728172301999997</c:v>
                      </c:pt>
                      <c:pt idx="339">
                        <c:v>48.838230133000003</c:v>
                      </c:pt>
                      <c:pt idx="340">
                        <c:v>48.957496642999999</c:v>
                      </c:pt>
                      <c:pt idx="341">
                        <c:v>49.071197509999998</c:v>
                      </c:pt>
                      <c:pt idx="342">
                        <c:v>49.180412292</c:v>
                      </c:pt>
                      <c:pt idx="343">
                        <c:v>49.306056976000001</c:v>
                      </c:pt>
                      <c:pt idx="344">
                        <c:v>49.410938262999998</c:v>
                      </c:pt>
                      <c:pt idx="345">
                        <c:v>49.530502319</c:v>
                      </c:pt>
                      <c:pt idx="346">
                        <c:v>49.663059234999999</c:v>
                      </c:pt>
                      <c:pt idx="347">
                        <c:v>49.793739318999997</c:v>
                      </c:pt>
                      <c:pt idx="348">
                        <c:v>49.930210113999998</c:v>
                      </c:pt>
                      <c:pt idx="349">
                        <c:v>50.072490692000002</c:v>
                      </c:pt>
                      <c:pt idx="350">
                        <c:v>50.220714569000002</c:v>
                      </c:pt>
                      <c:pt idx="351">
                        <c:v>50.367713928000001</c:v>
                      </c:pt>
                      <c:pt idx="352">
                        <c:v>50.506031036000003</c:v>
                      </c:pt>
                      <c:pt idx="353">
                        <c:v>50.636947632000002</c:v>
                      </c:pt>
                      <c:pt idx="354">
                        <c:v>50.772785186999997</c:v>
                      </c:pt>
                      <c:pt idx="355">
                        <c:v>50.919025421000001</c:v>
                      </c:pt>
                      <c:pt idx="356">
                        <c:v>51.072402953999998</c:v>
                      </c:pt>
                      <c:pt idx="357">
                        <c:v>51.228717803999999</c:v>
                      </c:pt>
                      <c:pt idx="358">
                        <c:v>51.383350372000002</c:v>
                      </c:pt>
                      <c:pt idx="359">
                        <c:v>51.532516479000002</c:v>
                      </c:pt>
                      <c:pt idx="360">
                        <c:v>51.671577454000001</c:v>
                      </c:pt>
                      <c:pt idx="361">
                        <c:v>51.804328918000003</c:v>
                      </c:pt>
                      <c:pt idx="362">
                        <c:v>51.936988831000001</c:v>
                      </c:pt>
                      <c:pt idx="363">
                        <c:v>52.067413330000001</c:v>
                      </c:pt>
                      <c:pt idx="364">
                        <c:v>52.194969176999997</c:v>
                      </c:pt>
                      <c:pt idx="365">
                        <c:v>52.325820923000002</c:v>
                      </c:pt>
                      <c:pt idx="366">
                        <c:v>52.458404541</c:v>
                      </c:pt>
                      <c:pt idx="367">
                        <c:v>52.594306946000003</c:v>
                      </c:pt>
                      <c:pt idx="368">
                        <c:v>52.733558655000003</c:v>
                      </c:pt>
                      <c:pt idx="369">
                        <c:v>52.874591827000003</c:v>
                      </c:pt>
                      <c:pt idx="370">
                        <c:v>53.017570495999998</c:v>
                      </c:pt>
                      <c:pt idx="371">
                        <c:v>53.162292479999998</c:v>
                      </c:pt>
                      <c:pt idx="372">
                        <c:v>53.308181763</c:v>
                      </c:pt>
                      <c:pt idx="373">
                        <c:v>53.452423095999997</c:v>
                      </c:pt>
                      <c:pt idx="374">
                        <c:v>53.593574523999997</c:v>
                      </c:pt>
                      <c:pt idx="375">
                        <c:v>53.732276917</c:v>
                      </c:pt>
                      <c:pt idx="376">
                        <c:v>53.869953156000001</c:v>
                      </c:pt>
                      <c:pt idx="377">
                        <c:v>54.006076813</c:v>
                      </c:pt>
                      <c:pt idx="378">
                        <c:v>54.138435364000003</c:v>
                      </c:pt>
                      <c:pt idx="379">
                        <c:v>54.268051147000001</c:v>
                      </c:pt>
                      <c:pt idx="380">
                        <c:v>54.269321441999999</c:v>
                      </c:pt>
                    </c:numCache>
                  </c:numRef>
                </c:xVal>
                <c:yVal>
                  <c:numRef>
                    <c:extLst xmlns:c15="http://schemas.microsoft.com/office/drawing/2012/chart">
                      <c:ext xmlns:c15="http://schemas.microsoft.com/office/drawing/2012/chart" uri="{02D57815-91ED-43cb-92C2-25804820EDAC}">
                        <c15:formulaRef>
                          <c15:sqref>'Girder1-Test2'!$N$3:$N$402</c15:sqref>
                        </c15:formulaRef>
                      </c:ext>
                    </c:extLst>
                    <c:numCache>
                      <c:formatCode>0.00E+00</c:formatCode>
                      <c:ptCount val="400"/>
                      <c:pt idx="0">
                        <c:v>-1.2345679104E-5</c:v>
                      </c:pt>
                      <c:pt idx="1">
                        <c:v>1.7410864257999998</c:v>
                      </c:pt>
                      <c:pt idx="2">
                        <c:v>5.7175063477000005</c:v>
                      </c:pt>
                      <c:pt idx="3">
                        <c:v>13.784542969</c:v>
                      </c:pt>
                      <c:pt idx="4">
                        <c:v>22.573679687999999</c:v>
                      </c:pt>
                      <c:pt idx="5">
                        <c:v>34.127875000000003</c:v>
                      </c:pt>
                      <c:pt idx="6">
                        <c:v>49.037136719000003</c:v>
                      </c:pt>
                      <c:pt idx="7">
                        <c:v>62.438246094</c:v>
                      </c:pt>
                      <c:pt idx="8">
                        <c:v>77.062570311999991</c:v>
                      </c:pt>
                      <c:pt idx="9">
                        <c:v>90.962570311999997</c:v>
                      </c:pt>
                      <c:pt idx="10">
                        <c:v>104.58083594</c:v>
                      </c:pt>
                      <c:pt idx="11">
                        <c:v>119.00071875</c:v>
                      </c:pt>
                      <c:pt idx="12">
                        <c:v>137.2528125</c:v>
                      </c:pt>
                      <c:pt idx="13">
                        <c:v>160.35195311999999</c:v>
                      </c:pt>
                      <c:pt idx="14">
                        <c:v>182.27504688000002</c:v>
                      </c:pt>
                      <c:pt idx="15">
                        <c:v>199.40282811999998</c:v>
                      </c:pt>
                      <c:pt idx="16">
                        <c:v>214.26503124999999</c:v>
                      </c:pt>
                      <c:pt idx="17">
                        <c:v>228.36259375</c:v>
                      </c:pt>
                      <c:pt idx="18">
                        <c:v>242.27209375000001</c:v>
                      </c:pt>
                      <c:pt idx="19">
                        <c:v>253.85826562</c:v>
                      </c:pt>
                      <c:pt idx="20">
                        <c:v>264.01159374999997</c:v>
                      </c:pt>
                      <c:pt idx="21">
                        <c:v>271.14653125000001</c:v>
                      </c:pt>
                      <c:pt idx="22">
                        <c:v>280.71715625000002</c:v>
                      </c:pt>
                      <c:pt idx="23">
                        <c:v>292.39665624999998</c:v>
                      </c:pt>
                      <c:pt idx="24">
                        <c:v>303.61665625000001</c:v>
                      </c:pt>
                      <c:pt idx="25">
                        <c:v>316.50912499999998</c:v>
                      </c:pt>
                      <c:pt idx="26">
                        <c:v>328.27800000000002</c:v>
                      </c:pt>
                      <c:pt idx="27">
                        <c:v>338.74565625000002</c:v>
                      </c:pt>
                      <c:pt idx="28">
                        <c:v>351.59853125000001</c:v>
                      </c:pt>
                      <c:pt idx="29">
                        <c:v>366.35506249999997</c:v>
                      </c:pt>
                      <c:pt idx="30">
                        <c:v>382.4428125</c:v>
                      </c:pt>
                      <c:pt idx="31">
                        <c:v>399.04428124999998</c:v>
                      </c:pt>
                      <c:pt idx="32">
                        <c:v>415.8769375</c:v>
                      </c:pt>
                      <c:pt idx="33">
                        <c:v>427.27971874999997</c:v>
                      </c:pt>
                      <c:pt idx="34">
                        <c:v>438.41896874999998</c:v>
                      </c:pt>
                      <c:pt idx="35">
                        <c:v>452.37303125</c:v>
                      </c:pt>
                      <c:pt idx="36">
                        <c:v>465.54178124999999</c:v>
                      </c:pt>
                      <c:pt idx="37">
                        <c:v>475.76903125000001</c:v>
                      </c:pt>
                      <c:pt idx="38">
                        <c:v>485.72690625000001</c:v>
                      </c:pt>
                      <c:pt idx="39">
                        <c:v>496.62312500000002</c:v>
                      </c:pt>
                      <c:pt idx="40">
                        <c:v>508.43615625000001</c:v>
                      </c:pt>
                      <c:pt idx="41">
                        <c:v>520.8225625</c:v>
                      </c:pt>
                      <c:pt idx="42">
                        <c:v>532.54887499999995</c:v>
                      </c:pt>
                      <c:pt idx="43">
                        <c:v>543.75331249999999</c:v>
                      </c:pt>
                      <c:pt idx="44">
                        <c:v>554.89762499999995</c:v>
                      </c:pt>
                      <c:pt idx="45">
                        <c:v>565.55349999999999</c:v>
                      </c:pt>
                      <c:pt idx="46">
                        <c:v>573.37756249999995</c:v>
                      </c:pt>
                      <c:pt idx="47">
                        <c:v>579.28712499999995</c:v>
                      </c:pt>
                      <c:pt idx="48">
                        <c:v>587.64256250000005</c:v>
                      </c:pt>
                      <c:pt idx="49">
                        <c:v>595.91143750000003</c:v>
                      </c:pt>
                      <c:pt idx="50">
                        <c:v>598.47299999999996</c:v>
                      </c:pt>
                      <c:pt idx="51">
                        <c:v>601.45106250000003</c:v>
                      </c:pt>
                      <c:pt idx="52">
                        <c:v>605.80218749999995</c:v>
                      </c:pt>
                      <c:pt idx="53">
                        <c:v>611.16600000000005</c:v>
                      </c:pt>
                      <c:pt idx="54">
                        <c:v>617.71849999999995</c:v>
                      </c:pt>
                      <c:pt idx="55">
                        <c:v>625.58318750000001</c:v>
                      </c:pt>
                      <c:pt idx="56">
                        <c:v>632.73012500000004</c:v>
                      </c:pt>
                      <c:pt idx="57">
                        <c:v>638.80681249999998</c:v>
                      </c:pt>
                      <c:pt idx="58">
                        <c:v>645.93775000000005</c:v>
                      </c:pt>
                      <c:pt idx="59">
                        <c:v>652.57468749999998</c:v>
                      </c:pt>
                      <c:pt idx="60">
                        <c:v>660.86393750000002</c:v>
                      </c:pt>
                      <c:pt idx="61">
                        <c:v>670.31337499999995</c:v>
                      </c:pt>
                      <c:pt idx="62">
                        <c:v>675.928</c:v>
                      </c:pt>
                      <c:pt idx="63">
                        <c:v>679.81737499999997</c:v>
                      </c:pt>
                      <c:pt idx="64">
                        <c:v>681.49568750000003</c:v>
                      </c:pt>
                      <c:pt idx="65">
                        <c:v>684.31093750000002</c:v>
                      </c:pt>
                      <c:pt idx="66">
                        <c:v>689.06987500000002</c:v>
                      </c:pt>
                      <c:pt idx="67">
                        <c:v>695.15493749999996</c:v>
                      </c:pt>
                      <c:pt idx="68">
                        <c:v>698.94668750000005</c:v>
                      </c:pt>
                      <c:pt idx="69">
                        <c:v>701.83518749999996</c:v>
                      </c:pt>
                      <c:pt idx="70">
                        <c:v>707.20206250000001</c:v>
                      </c:pt>
                      <c:pt idx="71">
                        <c:v>715.90981250000004</c:v>
                      </c:pt>
                      <c:pt idx="72">
                        <c:v>725.95349999999996</c:v>
                      </c:pt>
                      <c:pt idx="73">
                        <c:v>736.12912500000004</c:v>
                      </c:pt>
                      <c:pt idx="74">
                        <c:v>745.82781250000005</c:v>
                      </c:pt>
                      <c:pt idx="75">
                        <c:v>756.21287500000005</c:v>
                      </c:pt>
                      <c:pt idx="76">
                        <c:v>765.12993749999998</c:v>
                      </c:pt>
                      <c:pt idx="77">
                        <c:v>775.4615</c:v>
                      </c:pt>
                      <c:pt idx="78">
                        <c:v>786.77943749999997</c:v>
                      </c:pt>
                      <c:pt idx="79">
                        <c:v>797.50525000000005</c:v>
                      </c:pt>
                      <c:pt idx="80">
                        <c:v>809.60106250000001</c:v>
                      </c:pt>
                      <c:pt idx="81">
                        <c:v>822.27806250000003</c:v>
                      </c:pt>
                      <c:pt idx="82">
                        <c:v>835.56975</c:v>
                      </c:pt>
                      <c:pt idx="83">
                        <c:v>847.12718749999999</c:v>
                      </c:pt>
                      <c:pt idx="84">
                        <c:v>855.96887500000003</c:v>
                      </c:pt>
                      <c:pt idx="85">
                        <c:v>863.43724999999995</c:v>
                      </c:pt>
                      <c:pt idx="86">
                        <c:v>868.96868749999999</c:v>
                      </c:pt>
                      <c:pt idx="87">
                        <c:v>872.46456250000006</c:v>
                      </c:pt>
                      <c:pt idx="88">
                        <c:v>876.03643750000003</c:v>
                      </c:pt>
                      <c:pt idx="89">
                        <c:v>878.93962499999998</c:v>
                      </c:pt>
                      <c:pt idx="90">
                        <c:v>881.98856249999994</c:v>
                      </c:pt>
                      <c:pt idx="91">
                        <c:v>885.59199999999998</c:v>
                      </c:pt>
                      <c:pt idx="92">
                        <c:v>889.52593750000005</c:v>
                      </c:pt>
                      <c:pt idx="93">
                        <c:v>892.13687500000003</c:v>
                      </c:pt>
                      <c:pt idx="94">
                        <c:v>891.8911875</c:v>
                      </c:pt>
                      <c:pt idx="95">
                        <c:v>891.44931250000002</c:v>
                      </c:pt>
                      <c:pt idx="96">
                        <c:v>893.18200000000002</c:v>
                      </c:pt>
                      <c:pt idx="97">
                        <c:v>898.18331250000006</c:v>
                      </c:pt>
                      <c:pt idx="98">
                        <c:v>905.38962500000002</c:v>
                      </c:pt>
                      <c:pt idx="99">
                        <c:v>913.62293750000003</c:v>
                      </c:pt>
                      <c:pt idx="100">
                        <c:v>922.29825000000005</c:v>
                      </c:pt>
                      <c:pt idx="101">
                        <c:v>931.38575000000003</c:v>
                      </c:pt>
                      <c:pt idx="102">
                        <c:v>940.53612499999997</c:v>
                      </c:pt>
                      <c:pt idx="103">
                        <c:v>949.52437499999996</c:v>
                      </c:pt>
                      <c:pt idx="104">
                        <c:v>958.67562499999997</c:v>
                      </c:pt>
                      <c:pt idx="105">
                        <c:v>967.59268750000001</c:v>
                      </c:pt>
                      <c:pt idx="106">
                        <c:v>974.58487500000001</c:v>
                      </c:pt>
                      <c:pt idx="107">
                        <c:v>980.19</c:v>
                      </c:pt>
                      <c:pt idx="108">
                        <c:v>985.10062500000004</c:v>
                      </c:pt>
                      <c:pt idx="109">
                        <c:v>988.19593750000001</c:v>
                      </c:pt>
                      <c:pt idx="110">
                        <c:v>990.47012500000005</c:v>
                      </c:pt>
                      <c:pt idx="111">
                        <c:v>992.04156250000005</c:v>
                      </c:pt>
                      <c:pt idx="112">
                        <c:v>993.85893750000002</c:v>
                      </c:pt>
                      <c:pt idx="113">
                        <c:v>995.83268750000002</c:v>
                      </c:pt>
                      <c:pt idx="114">
                        <c:v>997.50199999999995</c:v>
                      </c:pt>
                      <c:pt idx="115">
                        <c:v>999.2471875</c:v>
                      </c:pt>
                      <c:pt idx="116">
                        <c:v>1000.6129375</c:v>
                      </c:pt>
                      <c:pt idx="117">
                        <c:v>1002.3123125</c:v>
                      </c:pt>
                      <c:pt idx="118">
                        <c:v>1005.2968125</c:v>
                      </c:pt>
                      <c:pt idx="119">
                        <c:v>1008.480375</c:v>
                      </c:pt>
                      <c:pt idx="120">
                        <c:v>1010.3913125</c:v>
                      </c:pt>
                      <c:pt idx="121">
                        <c:v>1010.343875</c:v>
                      </c:pt>
                      <c:pt idx="122">
                        <c:v>1009.4253125</c:v>
                      </c:pt>
                      <c:pt idx="123">
                        <c:v>1008.9663125</c:v>
                      </c:pt>
                      <c:pt idx="124">
                        <c:v>1008.885625</c:v>
                      </c:pt>
                      <c:pt idx="125">
                        <c:v>1008.8655625</c:v>
                      </c:pt>
                      <c:pt idx="126">
                        <c:v>1009.711</c:v>
                      </c:pt>
                      <c:pt idx="127">
                        <c:v>1012.17375</c:v>
                      </c:pt>
                      <c:pt idx="128">
                        <c:v>1016.3605</c:v>
                      </c:pt>
                      <c:pt idx="129">
                        <c:v>1020.6638124999999</c:v>
                      </c:pt>
                      <c:pt idx="130">
                        <c:v>1025.132625</c:v>
                      </c:pt>
                      <c:pt idx="131">
                        <c:v>1029.810375</c:v>
                      </c:pt>
                      <c:pt idx="132">
                        <c:v>1034.244375</c:v>
                      </c:pt>
                      <c:pt idx="133">
                        <c:v>1037.8966875000001</c:v>
                      </c:pt>
                      <c:pt idx="134">
                        <c:v>1041.0045625</c:v>
                      </c:pt>
                      <c:pt idx="135">
                        <c:v>1043.7473749999999</c:v>
                      </c:pt>
                      <c:pt idx="136">
                        <c:v>1045.7451874999999</c:v>
                      </c:pt>
                      <c:pt idx="137">
                        <c:v>1046.7621875</c:v>
                      </c:pt>
                      <c:pt idx="138">
                        <c:v>1046.3618750000001</c:v>
                      </c:pt>
                      <c:pt idx="139">
                        <c:v>1044.4990625</c:v>
                      </c:pt>
                      <c:pt idx="140">
                        <c:v>1042.187375</c:v>
                      </c:pt>
                      <c:pt idx="141">
                        <c:v>1040.3161250000001</c:v>
                      </c:pt>
                      <c:pt idx="142">
                        <c:v>1039.1991875000001</c:v>
                      </c:pt>
                      <c:pt idx="143">
                        <c:v>1038.5479375</c:v>
                      </c:pt>
                      <c:pt idx="144">
                        <c:v>1038.4543125</c:v>
                      </c:pt>
                      <c:pt idx="145">
                        <c:v>1038.6745625000001</c:v>
                      </c:pt>
                      <c:pt idx="146">
                        <c:v>1038.555875</c:v>
                      </c:pt>
                      <c:pt idx="147">
                        <c:v>1038.0047500000001</c:v>
                      </c:pt>
                      <c:pt idx="148">
                        <c:v>1037.2458125000001</c:v>
                      </c:pt>
                      <c:pt idx="149">
                        <c:v>1036.3616875</c:v>
                      </c:pt>
                      <c:pt idx="150">
                        <c:v>1035.1281875</c:v>
                      </c:pt>
                      <c:pt idx="151">
                        <c:v>1033.4156875000001</c:v>
                      </c:pt>
                      <c:pt idx="152">
                        <c:v>1030.8749375</c:v>
                      </c:pt>
                      <c:pt idx="153">
                        <c:v>1028.2718124999999</c:v>
                      </c:pt>
                      <c:pt idx="154">
                        <c:v>1026.0606250000001</c:v>
                      </c:pt>
                      <c:pt idx="155">
                        <c:v>1023.92225</c:v>
                      </c:pt>
                      <c:pt idx="156">
                        <c:v>1021.331875</c:v>
                      </c:pt>
                      <c:pt idx="157">
                        <c:v>1018.408125</c:v>
                      </c:pt>
                      <c:pt idx="158">
                        <c:v>1015.2563125</c:v>
                      </c:pt>
                      <c:pt idx="159">
                        <c:v>1011.9669375</c:v>
                      </c:pt>
                      <c:pt idx="160">
                        <c:v>1009.0021875</c:v>
                      </c:pt>
                      <c:pt idx="161">
                        <c:v>1006.47675</c:v>
                      </c:pt>
                      <c:pt idx="162">
                        <c:v>1004.3014375</c:v>
                      </c:pt>
                      <c:pt idx="163">
                        <c:v>1002.214625</c:v>
                      </c:pt>
                      <c:pt idx="164">
                        <c:v>1000.0444375</c:v>
                      </c:pt>
                      <c:pt idx="165">
                        <c:v>997.73443750000001</c:v>
                      </c:pt>
                      <c:pt idx="166">
                        <c:v>995.23943750000001</c:v>
                      </c:pt>
                      <c:pt idx="167">
                        <c:v>992.53025000000002</c:v>
                      </c:pt>
                      <c:pt idx="168">
                        <c:v>989.58693749999998</c:v>
                      </c:pt>
                      <c:pt idx="169">
                        <c:v>986.03731249999998</c:v>
                      </c:pt>
                      <c:pt idx="170">
                        <c:v>981.76056249999999</c:v>
                      </c:pt>
                      <c:pt idx="171">
                        <c:v>976.97225000000003</c:v>
                      </c:pt>
                      <c:pt idx="172">
                        <c:v>971.72850000000005</c:v>
                      </c:pt>
                      <c:pt idx="173">
                        <c:v>966.08256249999999</c:v>
                      </c:pt>
                      <c:pt idx="174">
                        <c:v>960.28287499999999</c:v>
                      </c:pt>
                      <c:pt idx="175">
                        <c:v>954.44581249999999</c:v>
                      </c:pt>
                      <c:pt idx="176">
                        <c:v>948.618875</c:v>
                      </c:pt>
                      <c:pt idx="177">
                        <c:v>942.74112500000001</c:v>
                      </c:pt>
                      <c:pt idx="178">
                        <c:v>936.90381249999996</c:v>
                      </c:pt>
                      <c:pt idx="179">
                        <c:v>931.03537500000004</c:v>
                      </c:pt>
                      <c:pt idx="180">
                        <c:v>924.89549999999997</c:v>
                      </c:pt>
                      <c:pt idx="181">
                        <c:v>918.59256249999999</c:v>
                      </c:pt>
                      <c:pt idx="182">
                        <c:v>911.91162499999996</c:v>
                      </c:pt>
                      <c:pt idx="183">
                        <c:v>904.71918749999998</c:v>
                      </c:pt>
                      <c:pt idx="184">
                        <c:v>896.93587500000001</c:v>
                      </c:pt>
                      <c:pt idx="185">
                        <c:v>888.8515625</c:v>
                      </c:pt>
                      <c:pt idx="186">
                        <c:v>880.69074999999998</c:v>
                      </c:pt>
                      <c:pt idx="187">
                        <c:v>872.69956249999996</c:v>
                      </c:pt>
                      <c:pt idx="188">
                        <c:v>864.84762499999999</c:v>
                      </c:pt>
                      <c:pt idx="189">
                        <c:v>857.20718750000003</c:v>
                      </c:pt>
                      <c:pt idx="190">
                        <c:v>849.53774999999996</c:v>
                      </c:pt>
                      <c:pt idx="191">
                        <c:v>841.57137499999999</c:v>
                      </c:pt>
                      <c:pt idx="192">
                        <c:v>833.51800000000003</c:v>
                      </c:pt>
                      <c:pt idx="193">
                        <c:v>825.20218750000004</c:v>
                      </c:pt>
                      <c:pt idx="194">
                        <c:v>816.47831250000002</c:v>
                      </c:pt>
                      <c:pt idx="195">
                        <c:v>807.52800000000002</c:v>
                      </c:pt>
                      <c:pt idx="196">
                        <c:v>798.33893750000004</c:v>
                      </c:pt>
                      <c:pt idx="197">
                        <c:v>788.79881250000005</c:v>
                      </c:pt>
                      <c:pt idx="198">
                        <c:v>778.92068749999999</c:v>
                      </c:pt>
                      <c:pt idx="199">
                        <c:v>768.82481250000001</c:v>
                      </c:pt>
                      <c:pt idx="200">
                        <c:v>758.55756250000002</c:v>
                      </c:pt>
                      <c:pt idx="201">
                        <c:v>748.32168750000005</c:v>
                      </c:pt>
                      <c:pt idx="202">
                        <c:v>738.79200000000003</c:v>
                      </c:pt>
                      <c:pt idx="203">
                        <c:v>729.27237500000001</c:v>
                      </c:pt>
                      <c:pt idx="204">
                        <c:v>719.70531249999999</c:v>
                      </c:pt>
                      <c:pt idx="205">
                        <c:v>710.16262500000005</c:v>
                      </c:pt>
                      <c:pt idx="206">
                        <c:v>700.40837499999998</c:v>
                      </c:pt>
                      <c:pt idx="207">
                        <c:v>690.16268749999995</c:v>
                      </c:pt>
                      <c:pt idx="208">
                        <c:v>679.39831249999997</c:v>
                      </c:pt>
                      <c:pt idx="209">
                        <c:v>668.09775000000002</c:v>
                      </c:pt>
                      <c:pt idx="210">
                        <c:v>656.41718749999995</c:v>
                      </c:pt>
                      <c:pt idx="211">
                        <c:v>644.34412499999996</c:v>
                      </c:pt>
                      <c:pt idx="212">
                        <c:v>632.12562500000001</c:v>
                      </c:pt>
                      <c:pt idx="213">
                        <c:v>619.97393750000003</c:v>
                      </c:pt>
                      <c:pt idx="214">
                        <c:v>607.727125</c:v>
                      </c:pt>
                      <c:pt idx="215">
                        <c:v>595.68431250000003</c:v>
                      </c:pt>
                      <c:pt idx="216">
                        <c:v>583.93106250000005</c:v>
                      </c:pt>
                      <c:pt idx="217">
                        <c:v>572.38743750000003</c:v>
                      </c:pt>
                      <c:pt idx="218">
                        <c:v>560.96468749999997</c:v>
                      </c:pt>
                      <c:pt idx="219">
                        <c:v>549.85612500000002</c:v>
                      </c:pt>
                      <c:pt idx="220">
                        <c:v>539.14293750000002</c:v>
                      </c:pt>
                      <c:pt idx="221">
                        <c:v>528.81124999999997</c:v>
                      </c:pt>
                      <c:pt idx="222">
                        <c:v>518.67959374999998</c:v>
                      </c:pt>
                      <c:pt idx="223">
                        <c:v>508.79725000000002</c:v>
                      </c:pt>
                      <c:pt idx="224">
                        <c:v>499.138125</c:v>
                      </c:pt>
                      <c:pt idx="225">
                        <c:v>489.45549999999997</c:v>
                      </c:pt>
                      <c:pt idx="226">
                        <c:v>479.72828125000001</c:v>
                      </c:pt>
                      <c:pt idx="227">
                        <c:v>469.99828124999999</c:v>
                      </c:pt>
                      <c:pt idx="228">
                        <c:v>460.27465625000002</c:v>
                      </c:pt>
                      <c:pt idx="229">
                        <c:v>450.47300000000001</c:v>
                      </c:pt>
                      <c:pt idx="230">
                        <c:v>440.44265625000003</c:v>
                      </c:pt>
                      <c:pt idx="231">
                        <c:v>430.29265624999999</c:v>
                      </c:pt>
                      <c:pt idx="232">
                        <c:v>420.23418750000002</c:v>
                      </c:pt>
                      <c:pt idx="233">
                        <c:v>410.4375</c:v>
                      </c:pt>
                      <c:pt idx="234">
                        <c:v>400.82556249999999</c:v>
                      </c:pt>
                      <c:pt idx="235">
                        <c:v>391.35159375000001</c:v>
                      </c:pt>
                      <c:pt idx="236">
                        <c:v>381.89912500000003</c:v>
                      </c:pt>
                      <c:pt idx="237">
                        <c:v>372.66665625000002</c:v>
                      </c:pt>
                      <c:pt idx="238">
                        <c:v>363.77281249999999</c:v>
                      </c:pt>
                      <c:pt idx="239">
                        <c:v>355.17653124999998</c:v>
                      </c:pt>
                      <c:pt idx="240">
                        <c:v>346.64937500000002</c:v>
                      </c:pt>
                      <c:pt idx="241">
                        <c:v>338.04393750000003</c:v>
                      </c:pt>
                      <c:pt idx="242">
                        <c:v>329.26840625</c:v>
                      </c:pt>
                      <c:pt idx="243">
                        <c:v>320.38640624999999</c:v>
                      </c:pt>
                      <c:pt idx="244">
                        <c:v>311.67899999999997</c:v>
                      </c:pt>
                      <c:pt idx="245">
                        <c:v>303.35790624999998</c:v>
                      </c:pt>
                      <c:pt idx="246">
                        <c:v>295.42725000000002</c:v>
                      </c:pt>
                      <c:pt idx="247">
                        <c:v>287.95715625000003</c:v>
                      </c:pt>
                      <c:pt idx="248">
                        <c:v>280.72628125</c:v>
                      </c:pt>
                      <c:pt idx="249">
                        <c:v>273.79787499999998</c:v>
                      </c:pt>
                      <c:pt idx="250">
                        <c:v>267.25640625</c:v>
                      </c:pt>
                      <c:pt idx="251">
                        <c:v>261.16715625000001</c:v>
                      </c:pt>
                      <c:pt idx="252">
                        <c:v>255.64876561999998</c:v>
                      </c:pt>
                      <c:pt idx="253">
                        <c:v>250.88024999999999</c:v>
                      </c:pt>
                      <c:pt idx="254">
                        <c:v>246.71629688000002</c:v>
                      </c:pt>
                      <c:pt idx="255">
                        <c:v>242.87432812</c:v>
                      </c:pt>
                      <c:pt idx="256">
                        <c:v>239.109375</c:v>
                      </c:pt>
                      <c:pt idx="257">
                        <c:v>235.27579688</c:v>
                      </c:pt>
                      <c:pt idx="258">
                        <c:v>231.46604688000002</c:v>
                      </c:pt>
                      <c:pt idx="259">
                        <c:v>227.60370311999998</c:v>
                      </c:pt>
                      <c:pt idx="260">
                        <c:v>223.639625</c:v>
                      </c:pt>
                      <c:pt idx="261">
                        <c:v>219.70814061999999</c:v>
                      </c:pt>
                      <c:pt idx="262">
                        <c:v>215.71271874999999</c:v>
                      </c:pt>
                      <c:pt idx="263">
                        <c:v>211.77679688000001</c:v>
                      </c:pt>
                      <c:pt idx="264">
                        <c:v>207.91296875</c:v>
                      </c:pt>
                      <c:pt idx="265">
                        <c:v>204.25259374999999</c:v>
                      </c:pt>
                      <c:pt idx="266">
                        <c:v>200.68148438</c:v>
                      </c:pt>
                      <c:pt idx="267">
                        <c:v>197.11592188</c:v>
                      </c:pt>
                      <c:pt idx="268">
                        <c:v>193.50481250000001</c:v>
                      </c:pt>
                      <c:pt idx="269">
                        <c:v>189.96271874999999</c:v>
                      </c:pt>
                      <c:pt idx="270">
                        <c:v>186.56221875</c:v>
                      </c:pt>
                      <c:pt idx="271">
                        <c:v>183.35085938</c:v>
                      </c:pt>
                      <c:pt idx="272">
                        <c:v>180.45395311999999</c:v>
                      </c:pt>
                      <c:pt idx="273">
                        <c:v>177.65098438000001</c:v>
                      </c:pt>
                      <c:pt idx="274">
                        <c:v>175.00110938</c:v>
                      </c:pt>
                      <c:pt idx="275">
                        <c:v>172.69110938</c:v>
                      </c:pt>
                      <c:pt idx="276">
                        <c:v>170.71839061999998</c:v>
                      </c:pt>
                      <c:pt idx="277">
                        <c:v>169.09790624999999</c:v>
                      </c:pt>
                      <c:pt idx="278">
                        <c:v>167.81790624999999</c:v>
                      </c:pt>
                      <c:pt idx="279">
                        <c:v>166.82556249999999</c:v>
                      </c:pt>
                      <c:pt idx="280">
                        <c:v>166.05851561999998</c:v>
                      </c:pt>
                      <c:pt idx="281">
                        <c:v>165.54629688</c:v>
                      </c:pt>
                      <c:pt idx="282">
                        <c:v>165.32642188</c:v>
                      </c:pt>
                      <c:pt idx="283">
                        <c:v>165.40778125</c:v>
                      </c:pt>
                      <c:pt idx="284">
                        <c:v>165.72690625000001</c:v>
                      </c:pt>
                      <c:pt idx="285">
                        <c:v>166.23432811999999</c:v>
                      </c:pt>
                      <c:pt idx="286">
                        <c:v>166.81740625</c:v>
                      </c:pt>
                      <c:pt idx="287">
                        <c:v>167.6050625</c:v>
                      </c:pt>
                      <c:pt idx="288">
                        <c:v>168.54617188</c:v>
                      </c:pt>
                      <c:pt idx="289">
                        <c:v>169.61654688000002</c:v>
                      </c:pt>
                      <c:pt idx="290">
                        <c:v>170.92879688000002</c:v>
                      </c:pt>
                      <c:pt idx="291">
                        <c:v>172.50320311999999</c:v>
                      </c:pt>
                      <c:pt idx="292">
                        <c:v>174.31321875</c:v>
                      </c:pt>
                      <c:pt idx="293">
                        <c:v>176.14760938000001</c:v>
                      </c:pt>
                      <c:pt idx="294">
                        <c:v>178.08201561999999</c:v>
                      </c:pt>
                      <c:pt idx="295">
                        <c:v>180.18789061999999</c:v>
                      </c:pt>
                      <c:pt idx="296">
                        <c:v>182.26220311999998</c:v>
                      </c:pt>
                      <c:pt idx="297">
                        <c:v>184.3381875</c:v>
                      </c:pt>
                      <c:pt idx="298">
                        <c:v>186.39867187999999</c:v>
                      </c:pt>
                      <c:pt idx="299">
                        <c:v>188.4658125</c:v>
                      </c:pt>
                      <c:pt idx="300">
                        <c:v>190.38010938000002</c:v>
                      </c:pt>
                      <c:pt idx="301">
                        <c:v>192.19901561999998</c:v>
                      </c:pt>
                      <c:pt idx="302">
                        <c:v>193.82603125</c:v>
                      </c:pt>
                      <c:pt idx="303">
                        <c:v>195.18965625000001</c:v>
                      </c:pt>
                      <c:pt idx="304">
                        <c:v>196.2655</c:v>
                      </c:pt>
                      <c:pt idx="305">
                        <c:v>197.02390625000001</c:v>
                      </c:pt>
                      <c:pt idx="306">
                        <c:v>197.71937500000001</c:v>
                      </c:pt>
                      <c:pt idx="307">
                        <c:v>198.63173438000001</c:v>
                      </c:pt>
                      <c:pt idx="308">
                        <c:v>199.77506249999999</c:v>
                      </c:pt>
                      <c:pt idx="309">
                        <c:v>201.14667188000001</c:v>
                      </c:pt>
                      <c:pt idx="310">
                        <c:v>202.67839061999999</c:v>
                      </c:pt>
                      <c:pt idx="311">
                        <c:v>204.21309375000001</c:v>
                      </c:pt>
                      <c:pt idx="312">
                        <c:v>205.60037500000001</c:v>
                      </c:pt>
                      <c:pt idx="313">
                        <c:v>206.74420311999998</c:v>
                      </c:pt>
                      <c:pt idx="314">
                        <c:v>207.52025</c:v>
                      </c:pt>
                      <c:pt idx="315">
                        <c:v>208.07642188</c:v>
                      </c:pt>
                      <c:pt idx="316">
                        <c:v>208.47703125000001</c:v>
                      </c:pt>
                      <c:pt idx="317">
                        <c:v>208.63617188000001</c:v>
                      </c:pt>
                      <c:pt idx="318">
                        <c:v>208.51690625000001</c:v>
                      </c:pt>
                      <c:pt idx="319">
                        <c:v>208.17679688000001</c:v>
                      </c:pt>
                      <c:pt idx="320">
                        <c:v>207.72667188</c:v>
                      </c:pt>
                      <c:pt idx="321">
                        <c:v>207.24667188000001</c:v>
                      </c:pt>
                      <c:pt idx="322">
                        <c:v>206.75320311999999</c:v>
                      </c:pt>
                      <c:pt idx="323">
                        <c:v>206.32062500000001</c:v>
                      </c:pt>
                      <c:pt idx="324">
                        <c:v>205.93432812</c:v>
                      </c:pt>
                      <c:pt idx="325">
                        <c:v>205.61160938</c:v>
                      </c:pt>
                      <c:pt idx="326">
                        <c:v>205.39690625</c:v>
                      </c:pt>
                      <c:pt idx="327">
                        <c:v>205.31493750000001</c:v>
                      </c:pt>
                      <c:pt idx="328">
                        <c:v>205.24592188</c:v>
                      </c:pt>
                      <c:pt idx="329">
                        <c:v>205.12679688</c:v>
                      </c:pt>
                      <c:pt idx="330">
                        <c:v>204.82148438000002</c:v>
                      </c:pt>
                      <c:pt idx="331">
                        <c:v>204.34160938000002</c:v>
                      </c:pt>
                      <c:pt idx="332">
                        <c:v>203.819625</c:v>
                      </c:pt>
                      <c:pt idx="333">
                        <c:v>203.42345312</c:v>
                      </c:pt>
                      <c:pt idx="334">
                        <c:v>203.19690625000001</c:v>
                      </c:pt>
                      <c:pt idx="335">
                        <c:v>203.10579688000001</c:v>
                      </c:pt>
                      <c:pt idx="336">
                        <c:v>203.01901562</c:v>
                      </c:pt>
                      <c:pt idx="337">
                        <c:v>202.86345312</c:v>
                      </c:pt>
                      <c:pt idx="338">
                        <c:v>202.57728125</c:v>
                      </c:pt>
                      <c:pt idx="339">
                        <c:v>202.15790625</c:v>
                      </c:pt>
                      <c:pt idx="340">
                        <c:v>201.740375</c:v>
                      </c:pt>
                      <c:pt idx="341">
                        <c:v>201.36690625</c:v>
                      </c:pt>
                      <c:pt idx="342">
                        <c:v>201.00209375</c:v>
                      </c:pt>
                      <c:pt idx="343">
                        <c:v>200.63259375000001</c:v>
                      </c:pt>
                      <c:pt idx="344">
                        <c:v>200.33173438</c:v>
                      </c:pt>
                      <c:pt idx="345">
                        <c:v>200.16246874999999</c:v>
                      </c:pt>
                      <c:pt idx="346">
                        <c:v>200.17037500000001</c:v>
                      </c:pt>
                      <c:pt idx="347">
                        <c:v>200.30753125000001</c:v>
                      </c:pt>
                      <c:pt idx="348">
                        <c:v>200.50259374999999</c:v>
                      </c:pt>
                      <c:pt idx="349">
                        <c:v>200.70123438000002</c:v>
                      </c:pt>
                      <c:pt idx="350">
                        <c:v>200.96382811999999</c:v>
                      </c:pt>
                      <c:pt idx="351">
                        <c:v>201.37</c:v>
                      </c:pt>
                      <c:pt idx="352">
                        <c:v>201.9246875</c:v>
                      </c:pt>
                      <c:pt idx="353">
                        <c:v>202.59246874999999</c:v>
                      </c:pt>
                      <c:pt idx="354">
                        <c:v>203.30443750000001</c:v>
                      </c:pt>
                      <c:pt idx="355">
                        <c:v>203.97914061999998</c:v>
                      </c:pt>
                      <c:pt idx="356">
                        <c:v>204.60604688000001</c:v>
                      </c:pt>
                      <c:pt idx="357">
                        <c:v>205.18185938000002</c:v>
                      </c:pt>
                      <c:pt idx="358">
                        <c:v>205.77864062</c:v>
                      </c:pt>
                      <c:pt idx="359">
                        <c:v>206.44196875</c:v>
                      </c:pt>
                      <c:pt idx="360">
                        <c:v>207.12417188000001</c:v>
                      </c:pt>
                      <c:pt idx="361">
                        <c:v>207.75142188000001</c:v>
                      </c:pt>
                      <c:pt idx="362">
                        <c:v>208.38426561999998</c:v>
                      </c:pt>
                      <c:pt idx="363">
                        <c:v>209.10560938</c:v>
                      </c:pt>
                      <c:pt idx="364">
                        <c:v>209.75478125000001</c:v>
                      </c:pt>
                      <c:pt idx="365">
                        <c:v>210.18275</c:v>
                      </c:pt>
                      <c:pt idx="366">
                        <c:v>210.45984375</c:v>
                      </c:pt>
                      <c:pt idx="367">
                        <c:v>210.82815625000001</c:v>
                      </c:pt>
                      <c:pt idx="368">
                        <c:v>211.33953124999999</c:v>
                      </c:pt>
                      <c:pt idx="369">
                        <c:v>212.06131250000001</c:v>
                      </c:pt>
                      <c:pt idx="370">
                        <c:v>213.00593749999999</c:v>
                      </c:pt>
                      <c:pt idx="371">
                        <c:v>214.3336875</c:v>
                      </c:pt>
                      <c:pt idx="372">
                        <c:v>216.10145312</c:v>
                      </c:pt>
                      <c:pt idx="373">
                        <c:v>218.47245311999998</c:v>
                      </c:pt>
                      <c:pt idx="374">
                        <c:v>219.48628124999999</c:v>
                      </c:pt>
                      <c:pt idx="375">
                        <c:v>218.62142188000001</c:v>
                      </c:pt>
                      <c:pt idx="376">
                        <c:v>217.80893750000001</c:v>
                      </c:pt>
                      <c:pt idx="377">
                        <c:v>218.40889061999999</c:v>
                      </c:pt>
                      <c:pt idx="378">
                        <c:v>220.06348438000001</c:v>
                      </c:pt>
                      <c:pt idx="379">
                        <c:v>222.62975</c:v>
                      </c:pt>
                      <c:pt idx="380">
                        <c:v>225.62204688</c:v>
                      </c:pt>
                      <c:pt idx="381">
                        <c:v>228.21189061999999</c:v>
                      </c:pt>
                      <c:pt idx="382">
                        <c:v>229.92514061999998</c:v>
                      </c:pt>
                      <c:pt idx="383">
                        <c:v>230.49484375</c:v>
                      </c:pt>
                      <c:pt idx="384">
                        <c:v>229.41354688000001</c:v>
                      </c:pt>
                      <c:pt idx="385">
                        <c:v>228.22240625000001</c:v>
                      </c:pt>
                      <c:pt idx="386">
                        <c:v>228.27778125</c:v>
                      </c:pt>
                      <c:pt idx="387">
                        <c:v>227.13159375000001</c:v>
                      </c:pt>
                      <c:pt idx="388">
                        <c:v>224.24217188</c:v>
                      </c:pt>
                      <c:pt idx="389">
                        <c:v>222.20571874999999</c:v>
                      </c:pt>
                      <c:pt idx="390">
                        <c:v>222.27737500000001</c:v>
                      </c:pt>
                      <c:pt idx="391">
                        <c:v>223.45235938000002</c:v>
                      </c:pt>
                      <c:pt idx="392">
                        <c:v>226.22867188000001</c:v>
                      </c:pt>
                      <c:pt idx="393">
                        <c:v>228.21460938000001</c:v>
                      </c:pt>
                      <c:pt idx="394">
                        <c:v>228.56364062</c:v>
                      </c:pt>
                      <c:pt idx="395">
                        <c:v>230.16110938</c:v>
                      </c:pt>
                      <c:pt idx="396">
                        <c:v>230.09714062</c:v>
                      </c:pt>
                      <c:pt idx="397">
                        <c:v>226.42</c:v>
                      </c:pt>
                      <c:pt idx="398">
                        <c:v>224.11332811999998</c:v>
                      </c:pt>
                      <c:pt idx="399">
                        <c:v>229.8</c:v>
                      </c:pt>
                    </c:numCache>
                  </c:numRef>
                </c:yVal>
                <c:smooth val="1"/>
                <c:extLst xmlns:c15="http://schemas.microsoft.com/office/drawing/2012/chart">
                  <c:ext xmlns:c16="http://schemas.microsoft.com/office/drawing/2014/chart" uri="{C3380CC4-5D6E-409C-BE32-E72D297353CC}">
                    <c16:uniqueId val="{00000005-8497-DC4D-84C7-A45B244D2E4A}"/>
                  </c:ext>
                </c:extLst>
              </c15:ser>
            </c15:filteredScatterSeries>
            <c15:filteredScatterSeries>
              <c15:ser>
                <c:idx val="4"/>
                <c:order val="4"/>
                <c:tx>
                  <c:v>G1-T2-FE</c:v>
                </c:tx>
                <c:spPr>
                  <a:ln w="12700" cap="rnd">
                    <a:solidFill>
                      <a:schemeClr val="tx1"/>
                    </a:solidFill>
                    <a:prstDash val="dash"/>
                    <a:round/>
                  </a:ln>
                  <a:effectLst/>
                </c:spPr>
                <c:marker>
                  <c:symbol val="none"/>
                </c:marker>
                <c:xVal>
                  <c:numRef>
                    <c:extLst xmlns:c15="http://schemas.microsoft.com/office/drawing/2012/chart">
                      <c:ext xmlns:c15="http://schemas.microsoft.com/office/drawing/2012/chart" uri="{02D57815-91ED-43cb-92C2-25804820EDAC}">
                        <c15:formulaRef>
                          <c15:sqref>'Girder1-Test2'!$T$24:$T$404</c15:sqref>
                        </c15:formulaRef>
                      </c:ext>
                    </c:extLst>
                    <c:numCache>
                      <c:formatCode>0.00E+00</c:formatCode>
                      <c:ptCount val="381"/>
                      <c:pt idx="0">
                        <c:v>3.3539056778000002E-2</c:v>
                      </c:pt>
                      <c:pt idx="1">
                        <c:v>5.9843327850000003E-2</c:v>
                      </c:pt>
                      <c:pt idx="2">
                        <c:v>0.16663396357999999</c:v>
                      </c:pt>
                      <c:pt idx="3">
                        <c:v>0.32425415516</c:v>
                      </c:pt>
                      <c:pt idx="4">
                        <c:v>0.48666337131999998</c:v>
                      </c:pt>
                      <c:pt idx="5">
                        <c:v>0.64943492413000004</c:v>
                      </c:pt>
                      <c:pt idx="6">
                        <c:v>0.85884702205999996</c:v>
                      </c:pt>
                      <c:pt idx="7">
                        <c:v>1.0858652592</c:v>
                      </c:pt>
                      <c:pt idx="8">
                        <c:v>1.2721354961</c:v>
                      </c:pt>
                      <c:pt idx="9">
                        <c:v>1.4117221832</c:v>
                      </c:pt>
                      <c:pt idx="10">
                        <c:v>1.4944645165999999</c:v>
                      </c:pt>
                      <c:pt idx="11">
                        <c:v>1.5706267357000001</c:v>
                      </c:pt>
                      <c:pt idx="12">
                        <c:v>1.6523598433</c:v>
                      </c:pt>
                      <c:pt idx="13">
                        <c:v>1.7276084423</c:v>
                      </c:pt>
                      <c:pt idx="14">
                        <c:v>1.8364181519</c:v>
                      </c:pt>
                      <c:pt idx="15">
                        <c:v>1.9692829847</c:v>
                      </c:pt>
                      <c:pt idx="16">
                        <c:v>2.1171433926000001</c:v>
                      </c:pt>
                      <c:pt idx="17">
                        <c:v>2.2604348660000002</c:v>
                      </c:pt>
                      <c:pt idx="18">
                        <c:v>2.409126997</c:v>
                      </c:pt>
                      <c:pt idx="19">
                        <c:v>2.5603272915000002</c:v>
                      </c:pt>
                      <c:pt idx="20">
                        <c:v>2.7025907039999999</c:v>
                      </c:pt>
                      <c:pt idx="21">
                        <c:v>2.8275668620999999</c:v>
                      </c:pt>
                      <c:pt idx="22">
                        <c:v>2.9467279910999999</c:v>
                      </c:pt>
                      <c:pt idx="23">
                        <c:v>3.0764992237</c:v>
                      </c:pt>
                      <c:pt idx="24">
                        <c:v>3.1988644599999998</c:v>
                      </c:pt>
                      <c:pt idx="25">
                        <c:v>3.3112235068999998</c:v>
                      </c:pt>
                      <c:pt idx="26">
                        <c:v>3.4199557303999999</c:v>
                      </c:pt>
                      <c:pt idx="27">
                        <c:v>3.5269920826000001</c:v>
                      </c:pt>
                      <c:pt idx="28">
                        <c:v>3.6517984867000002</c:v>
                      </c:pt>
                      <c:pt idx="29">
                        <c:v>3.7874939442</c:v>
                      </c:pt>
                      <c:pt idx="30">
                        <c:v>3.9233222007999999</c:v>
                      </c:pt>
                      <c:pt idx="31">
                        <c:v>4.0707888603000004</c:v>
                      </c:pt>
                      <c:pt idx="32">
                        <c:v>4.2257232666000002</c:v>
                      </c:pt>
                      <c:pt idx="33">
                        <c:v>4.3675398827</c:v>
                      </c:pt>
                      <c:pt idx="34">
                        <c:v>4.4942855835</c:v>
                      </c:pt>
                      <c:pt idx="35">
                        <c:v>4.6203503608999998</c:v>
                      </c:pt>
                      <c:pt idx="36">
                        <c:v>4.7637858390999996</c:v>
                      </c:pt>
                      <c:pt idx="37">
                        <c:v>4.9060802460000001</c:v>
                      </c:pt>
                      <c:pt idx="38">
                        <c:v>5.0655760765000002</c:v>
                      </c:pt>
                      <c:pt idx="39">
                        <c:v>5.2289967536999997</c:v>
                      </c:pt>
                      <c:pt idx="40">
                        <c:v>5.3881931305000004</c:v>
                      </c:pt>
                      <c:pt idx="41">
                        <c:v>5.5399341583000004</c:v>
                      </c:pt>
                      <c:pt idx="42">
                        <c:v>5.6742997169000002</c:v>
                      </c:pt>
                      <c:pt idx="43">
                        <c:v>5.8148198127999997</c:v>
                      </c:pt>
                      <c:pt idx="44">
                        <c:v>5.9661717415000002</c:v>
                      </c:pt>
                      <c:pt idx="45">
                        <c:v>6.1039013862999996</c:v>
                      </c:pt>
                      <c:pt idx="46">
                        <c:v>6.2276854515000002</c:v>
                      </c:pt>
                      <c:pt idx="47">
                        <c:v>6.3480715751999996</c:v>
                      </c:pt>
                      <c:pt idx="48">
                        <c:v>6.4628791808999999</c:v>
                      </c:pt>
                      <c:pt idx="49">
                        <c:v>6.5700383186</c:v>
                      </c:pt>
                      <c:pt idx="50">
                        <c:v>6.6882452964999999</c:v>
                      </c:pt>
                      <c:pt idx="51">
                        <c:v>6.8056964873999997</c:v>
                      </c:pt>
                      <c:pt idx="52">
                        <c:v>6.9408740997000002</c:v>
                      </c:pt>
                      <c:pt idx="53">
                        <c:v>7.0940904616999996</c:v>
                      </c:pt>
                      <c:pt idx="54">
                        <c:v>7.2500548363000004</c:v>
                      </c:pt>
                      <c:pt idx="55">
                        <c:v>7.4065704345999999</c:v>
                      </c:pt>
                      <c:pt idx="56">
                        <c:v>7.5538420676999998</c:v>
                      </c:pt>
                      <c:pt idx="57">
                        <c:v>7.6947040557999999</c:v>
                      </c:pt>
                      <c:pt idx="58">
                        <c:v>7.8223495483000001</c:v>
                      </c:pt>
                      <c:pt idx="59">
                        <c:v>7.9460544585999999</c:v>
                      </c:pt>
                      <c:pt idx="60">
                        <c:v>8.0727405547999993</c:v>
                      </c:pt>
                      <c:pt idx="61">
                        <c:v>8.2077331542999996</c:v>
                      </c:pt>
                      <c:pt idx="62">
                        <c:v>8.3595695495999998</c:v>
                      </c:pt>
                      <c:pt idx="63">
                        <c:v>8.5099897384999998</c:v>
                      </c:pt>
                      <c:pt idx="64">
                        <c:v>8.6474294662000002</c:v>
                      </c:pt>
                      <c:pt idx="65">
                        <c:v>8.7728099823000001</c:v>
                      </c:pt>
                      <c:pt idx="66">
                        <c:v>8.9012079238999995</c:v>
                      </c:pt>
                      <c:pt idx="67">
                        <c:v>9.0471658707000007</c:v>
                      </c:pt>
                      <c:pt idx="68">
                        <c:v>9.2240142822000006</c:v>
                      </c:pt>
                      <c:pt idx="69">
                        <c:v>9.4169673920000001</c:v>
                      </c:pt>
                      <c:pt idx="70">
                        <c:v>9.6215686797999993</c:v>
                      </c:pt>
                      <c:pt idx="71">
                        <c:v>9.8304128646999995</c:v>
                      </c:pt>
                      <c:pt idx="72">
                        <c:v>10.035590171999999</c:v>
                      </c:pt>
                      <c:pt idx="73">
                        <c:v>10.219537734999999</c:v>
                      </c:pt>
                      <c:pt idx="74">
                        <c:v>10.370107651</c:v>
                      </c:pt>
                      <c:pt idx="75">
                        <c:v>10.493662834</c:v>
                      </c:pt>
                      <c:pt idx="76">
                        <c:v>10.602495192999999</c:v>
                      </c:pt>
                      <c:pt idx="77">
                        <c:v>10.699926376000001</c:v>
                      </c:pt>
                      <c:pt idx="78">
                        <c:v>10.793723106</c:v>
                      </c:pt>
                      <c:pt idx="79">
                        <c:v>10.8898983</c:v>
                      </c:pt>
                      <c:pt idx="80">
                        <c:v>10.994364738</c:v>
                      </c:pt>
                      <c:pt idx="81">
                        <c:v>11.107076644999999</c:v>
                      </c:pt>
                      <c:pt idx="82">
                        <c:v>11.232373237999999</c:v>
                      </c:pt>
                      <c:pt idx="83">
                        <c:v>11.362025260999999</c:v>
                      </c:pt>
                      <c:pt idx="84">
                        <c:v>11.487230301</c:v>
                      </c:pt>
                      <c:pt idx="85">
                        <c:v>11.618422508</c:v>
                      </c:pt>
                      <c:pt idx="86">
                        <c:v>11.766901016</c:v>
                      </c:pt>
                      <c:pt idx="87">
                        <c:v>11.930775642</c:v>
                      </c:pt>
                      <c:pt idx="88">
                        <c:v>12.089543343000001</c:v>
                      </c:pt>
                      <c:pt idx="89">
                        <c:v>12.230232238999999</c:v>
                      </c:pt>
                      <c:pt idx="90">
                        <c:v>12.368790626999999</c:v>
                      </c:pt>
                      <c:pt idx="91">
                        <c:v>12.503200530999999</c:v>
                      </c:pt>
                      <c:pt idx="92">
                        <c:v>12.636175156</c:v>
                      </c:pt>
                      <c:pt idx="93">
                        <c:v>12.762178421</c:v>
                      </c:pt>
                      <c:pt idx="94">
                        <c:v>12.882758141</c:v>
                      </c:pt>
                      <c:pt idx="95">
                        <c:v>13.000635147000001</c:v>
                      </c:pt>
                      <c:pt idx="96">
                        <c:v>13.126975059999999</c:v>
                      </c:pt>
                      <c:pt idx="97">
                        <c:v>13.261095047</c:v>
                      </c:pt>
                      <c:pt idx="98">
                        <c:v>13.390258789000001</c:v>
                      </c:pt>
                      <c:pt idx="99">
                        <c:v>13.514172554</c:v>
                      </c:pt>
                      <c:pt idx="100">
                        <c:v>13.626937866</c:v>
                      </c:pt>
                      <c:pt idx="101">
                        <c:v>13.740928650000001</c:v>
                      </c:pt>
                      <c:pt idx="102">
                        <c:v>13.862039566</c:v>
                      </c:pt>
                      <c:pt idx="103">
                        <c:v>13.990124701999999</c:v>
                      </c:pt>
                      <c:pt idx="104">
                        <c:v>14.118317604</c:v>
                      </c:pt>
                      <c:pt idx="105">
                        <c:v>14.247594833000001</c:v>
                      </c:pt>
                      <c:pt idx="106">
                        <c:v>14.374182701000001</c:v>
                      </c:pt>
                      <c:pt idx="107">
                        <c:v>14.504007338999999</c:v>
                      </c:pt>
                      <c:pt idx="108">
                        <c:v>14.633686065999999</c:v>
                      </c:pt>
                      <c:pt idx="109">
                        <c:v>14.771407127</c:v>
                      </c:pt>
                      <c:pt idx="110">
                        <c:v>14.917729378000001</c:v>
                      </c:pt>
                      <c:pt idx="111">
                        <c:v>15.063434601000001</c:v>
                      </c:pt>
                      <c:pt idx="112">
                        <c:v>15.202186584</c:v>
                      </c:pt>
                      <c:pt idx="113">
                        <c:v>15.338565826</c:v>
                      </c:pt>
                      <c:pt idx="114">
                        <c:v>15.471726417999999</c:v>
                      </c:pt>
                      <c:pt idx="115">
                        <c:v>15.601613997999999</c:v>
                      </c:pt>
                      <c:pt idx="116">
                        <c:v>15.725703239</c:v>
                      </c:pt>
                      <c:pt idx="117">
                        <c:v>15.850426673999999</c:v>
                      </c:pt>
                      <c:pt idx="118">
                        <c:v>15.974934577999999</c:v>
                      </c:pt>
                      <c:pt idx="119">
                        <c:v>16.096475601000002</c:v>
                      </c:pt>
                      <c:pt idx="120">
                        <c:v>16.219242095999999</c:v>
                      </c:pt>
                      <c:pt idx="121">
                        <c:v>16.337818146</c:v>
                      </c:pt>
                      <c:pt idx="122">
                        <c:v>16.460744858000002</c:v>
                      </c:pt>
                      <c:pt idx="123">
                        <c:v>16.585643768000001</c:v>
                      </c:pt>
                      <c:pt idx="124">
                        <c:v>16.710563659999998</c:v>
                      </c:pt>
                      <c:pt idx="125">
                        <c:v>16.841276169</c:v>
                      </c:pt>
                      <c:pt idx="126">
                        <c:v>16.986536026</c:v>
                      </c:pt>
                      <c:pt idx="127">
                        <c:v>17.137910843</c:v>
                      </c:pt>
                      <c:pt idx="128">
                        <c:v>17.287149428999999</c:v>
                      </c:pt>
                      <c:pt idx="129">
                        <c:v>17.439073563000001</c:v>
                      </c:pt>
                      <c:pt idx="130">
                        <c:v>17.586154938</c:v>
                      </c:pt>
                      <c:pt idx="131">
                        <c:v>17.725637436</c:v>
                      </c:pt>
                      <c:pt idx="132">
                        <c:v>17.854225158999999</c:v>
                      </c:pt>
                      <c:pt idx="133">
                        <c:v>17.978523253999999</c:v>
                      </c:pt>
                      <c:pt idx="134">
                        <c:v>18.102445602</c:v>
                      </c:pt>
                      <c:pt idx="135">
                        <c:v>18.22867012</c:v>
                      </c:pt>
                      <c:pt idx="136">
                        <c:v>18.357938766</c:v>
                      </c:pt>
                      <c:pt idx="137">
                        <c:v>18.492464066</c:v>
                      </c:pt>
                      <c:pt idx="138">
                        <c:v>18.625915527</c:v>
                      </c:pt>
                      <c:pt idx="139">
                        <c:v>18.762849807999999</c:v>
                      </c:pt>
                      <c:pt idx="140">
                        <c:v>18.893999099999998</c:v>
                      </c:pt>
                      <c:pt idx="141">
                        <c:v>19.024478911999999</c:v>
                      </c:pt>
                      <c:pt idx="142">
                        <c:v>19.164608002000001</c:v>
                      </c:pt>
                      <c:pt idx="143">
                        <c:v>19.315383911000001</c:v>
                      </c:pt>
                      <c:pt idx="144">
                        <c:v>19.469329834</c:v>
                      </c:pt>
                      <c:pt idx="145">
                        <c:v>19.619649887000001</c:v>
                      </c:pt>
                      <c:pt idx="146">
                        <c:v>19.760984421</c:v>
                      </c:pt>
                      <c:pt idx="147">
                        <c:v>19.896043776999999</c:v>
                      </c:pt>
                      <c:pt idx="148">
                        <c:v>20.030578612999999</c:v>
                      </c:pt>
                      <c:pt idx="149">
                        <c:v>20.164384842</c:v>
                      </c:pt>
                      <c:pt idx="150">
                        <c:v>20.304567337000002</c:v>
                      </c:pt>
                      <c:pt idx="151">
                        <c:v>20.442260741999998</c:v>
                      </c:pt>
                      <c:pt idx="152">
                        <c:v>20.580656051999998</c:v>
                      </c:pt>
                      <c:pt idx="153">
                        <c:v>20.720472336</c:v>
                      </c:pt>
                      <c:pt idx="154">
                        <c:v>20.856601715</c:v>
                      </c:pt>
                      <c:pt idx="155">
                        <c:v>21.002389908000001</c:v>
                      </c:pt>
                      <c:pt idx="156">
                        <c:v>21.145416260000001</c:v>
                      </c:pt>
                      <c:pt idx="157">
                        <c:v>21.286874771000001</c:v>
                      </c:pt>
                      <c:pt idx="158">
                        <c:v>21.4205513</c:v>
                      </c:pt>
                      <c:pt idx="159">
                        <c:v>21.555166244999999</c:v>
                      </c:pt>
                      <c:pt idx="160">
                        <c:v>21.685287475999999</c:v>
                      </c:pt>
                      <c:pt idx="161">
                        <c:v>21.812749863000001</c:v>
                      </c:pt>
                      <c:pt idx="162">
                        <c:v>21.939828873</c:v>
                      </c:pt>
                      <c:pt idx="163">
                        <c:v>22.072572707999999</c:v>
                      </c:pt>
                      <c:pt idx="164">
                        <c:v>22.206296921</c:v>
                      </c:pt>
                      <c:pt idx="165">
                        <c:v>22.339252471999998</c:v>
                      </c:pt>
                      <c:pt idx="166">
                        <c:v>22.47262001</c:v>
                      </c:pt>
                      <c:pt idx="167">
                        <c:v>22.608047485</c:v>
                      </c:pt>
                      <c:pt idx="168">
                        <c:v>22.740114212000002</c:v>
                      </c:pt>
                      <c:pt idx="169">
                        <c:v>22.875207901</c:v>
                      </c:pt>
                      <c:pt idx="170">
                        <c:v>23.013124466000001</c:v>
                      </c:pt>
                      <c:pt idx="171">
                        <c:v>23.149213791000001</c:v>
                      </c:pt>
                      <c:pt idx="172">
                        <c:v>23.286523818999999</c:v>
                      </c:pt>
                      <c:pt idx="173">
                        <c:v>23.418703079</c:v>
                      </c:pt>
                      <c:pt idx="174">
                        <c:v>23.551572799999999</c:v>
                      </c:pt>
                      <c:pt idx="175">
                        <c:v>23.684167861999999</c:v>
                      </c:pt>
                      <c:pt idx="176">
                        <c:v>23.816701889000001</c:v>
                      </c:pt>
                      <c:pt idx="177">
                        <c:v>23.945024490000002</c:v>
                      </c:pt>
                      <c:pt idx="178">
                        <c:v>24.069944381999999</c:v>
                      </c:pt>
                      <c:pt idx="179">
                        <c:v>24.198062897</c:v>
                      </c:pt>
                      <c:pt idx="180">
                        <c:v>24.323804854999999</c:v>
                      </c:pt>
                      <c:pt idx="181">
                        <c:v>24.446014404</c:v>
                      </c:pt>
                      <c:pt idx="182">
                        <c:v>24.565164566</c:v>
                      </c:pt>
                      <c:pt idx="183">
                        <c:v>24.684993744</c:v>
                      </c:pt>
                      <c:pt idx="184">
                        <c:v>24.805557251</c:v>
                      </c:pt>
                      <c:pt idx="185">
                        <c:v>24.924440384</c:v>
                      </c:pt>
                      <c:pt idx="186">
                        <c:v>25.047233582</c:v>
                      </c:pt>
                      <c:pt idx="187">
                        <c:v>25.169290542999999</c:v>
                      </c:pt>
                      <c:pt idx="188">
                        <c:v>25.292320251</c:v>
                      </c:pt>
                      <c:pt idx="189">
                        <c:v>25.418157577999999</c:v>
                      </c:pt>
                      <c:pt idx="190">
                        <c:v>25.544004439999998</c:v>
                      </c:pt>
                      <c:pt idx="191">
                        <c:v>25.668756484999999</c:v>
                      </c:pt>
                      <c:pt idx="192">
                        <c:v>25.791782379000001</c:v>
                      </c:pt>
                      <c:pt idx="193">
                        <c:v>25.920442581</c:v>
                      </c:pt>
                      <c:pt idx="194">
                        <c:v>26.048889160000002</c:v>
                      </c:pt>
                      <c:pt idx="195">
                        <c:v>26.172283173</c:v>
                      </c:pt>
                      <c:pt idx="196">
                        <c:v>26.290754318000001</c:v>
                      </c:pt>
                      <c:pt idx="197">
                        <c:v>26.409582138000001</c:v>
                      </c:pt>
                      <c:pt idx="198">
                        <c:v>26.531299591</c:v>
                      </c:pt>
                      <c:pt idx="199">
                        <c:v>26.657022476000002</c:v>
                      </c:pt>
                      <c:pt idx="200">
                        <c:v>26.781442641999998</c:v>
                      </c:pt>
                      <c:pt idx="201">
                        <c:v>26.911119460999998</c:v>
                      </c:pt>
                      <c:pt idx="202">
                        <c:v>27.038709641000001</c:v>
                      </c:pt>
                      <c:pt idx="203">
                        <c:v>27.164560317999999</c:v>
                      </c:pt>
                      <c:pt idx="204">
                        <c:v>27.287460327000002</c:v>
                      </c:pt>
                      <c:pt idx="205">
                        <c:v>27.408422470000001</c:v>
                      </c:pt>
                      <c:pt idx="206">
                        <c:v>27.529493332000001</c:v>
                      </c:pt>
                      <c:pt idx="207">
                        <c:v>27.652685165000001</c:v>
                      </c:pt>
                      <c:pt idx="208">
                        <c:v>27.776666640999998</c:v>
                      </c:pt>
                      <c:pt idx="209">
                        <c:v>27.901468276999999</c:v>
                      </c:pt>
                      <c:pt idx="210">
                        <c:v>28.025482178000001</c:v>
                      </c:pt>
                      <c:pt idx="211">
                        <c:v>28.149103165</c:v>
                      </c:pt>
                      <c:pt idx="212">
                        <c:v>28.277553558000001</c:v>
                      </c:pt>
                      <c:pt idx="213">
                        <c:v>28.403379439999998</c:v>
                      </c:pt>
                      <c:pt idx="214">
                        <c:v>28.530090332</c:v>
                      </c:pt>
                      <c:pt idx="215">
                        <c:v>28.656246185000001</c:v>
                      </c:pt>
                      <c:pt idx="216">
                        <c:v>28.783716202000001</c:v>
                      </c:pt>
                      <c:pt idx="217">
                        <c:v>28.907794952</c:v>
                      </c:pt>
                      <c:pt idx="218">
                        <c:v>29.031232834000001</c:v>
                      </c:pt>
                      <c:pt idx="219">
                        <c:v>29.153390884</c:v>
                      </c:pt>
                      <c:pt idx="220">
                        <c:v>29.274873734</c:v>
                      </c:pt>
                      <c:pt idx="221">
                        <c:v>29.401336669999999</c:v>
                      </c:pt>
                      <c:pt idx="222">
                        <c:v>29.52996254</c:v>
                      </c:pt>
                      <c:pt idx="223">
                        <c:v>29.661500930999999</c:v>
                      </c:pt>
                      <c:pt idx="224">
                        <c:v>29.789979935000002</c:v>
                      </c:pt>
                      <c:pt idx="225">
                        <c:v>29.917140961000001</c:v>
                      </c:pt>
                      <c:pt idx="226">
                        <c:v>30.046543120999999</c:v>
                      </c:pt>
                      <c:pt idx="227">
                        <c:v>30.172578812000001</c:v>
                      </c:pt>
                      <c:pt idx="228">
                        <c:v>30.299121856999999</c:v>
                      </c:pt>
                      <c:pt idx="229">
                        <c:v>30.424068451</c:v>
                      </c:pt>
                      <c:pt idx="230">
                        <c:v>30.550266266000001</c:v>
                      </c:pt>
                      <c:pt idx="231">
                        <c:v>30.682775497000002</c:v>
                      </c:pt>
                      <c:pt idx="232">
                        <c:v>30.815389632999999</c:v>
                      </c:pt>
                      <c:pt idx="233">
                        <c:v>30.945978165</c:v>
                      </c:pt>
                      <c:pt idx="234">
                        <c:v>31.080852509</c:v>
                      </c:pt>
                      <c:pt idx="235">
                        <c:v>31.212839126999999</c:v>
                      </c:pt>
                      <c:pt idx="236">
                        <c:v>31.343812943</c:v>
                      </c:pt>
                      <c:pt idx="237">
                        <c:v>31.472358704000001</c:v>
                      </c:pt>
                      <c:pt idx="238">
                        <c:v>31.601377487000001</c:v>
                      </c:pt>
                      <c:pt idx="239">
                        <c:v>31.730861663999999</c:v>
                      </c:pt>
                      <c:pt idx="240">
                        <c:v>31.858695984000001</c:v>
                      </c:pt>
                      <c:pt idx="241">
                        <c:v>31.983633041000001</c:v>
                      </c:pt>
                      <c:pt idx="242">
                        <c:v>32.112926483000003</c:v>
                      </c:pt>
                      <c:pt idx="243">
                        <c:v>32.239234924000002</c:v>
                      </c:pt>
                      <c:pt idx="244">
                        <c:v>32.370578766000001</c:v>
                      </c:pt>
                      <c:pt idx="245">
                        <c:v>32.504524230999998</c:v>
                      </c:pt>
                      <c:pt idx="246">
                        <c:v>32.640792847</c:v>
                      </c:pt>
                      <c:pt idx="247">
                        <c:v>32.777275084999999</c:v>
                      </c:pt>
                      <c:pt idx="248">
                        <c:v>32.914085387999997</c:v>
                      </c:pt>
                      <c:pt idx="249">
                        <c:v>33.046688080000003</c:v>
                      </c:pt>
                      <c:pt idx="250">
                        <c:v>33.173912047999998</c:v>
                      </c:pt>
                      <c:pt idx="251">
                        <c:v>33.300621032999999</c:v>
                      </c:pt>
                      <c:pt idx="252">
                        <c:v>33.426311493</c:v>
                      </c:pt>
                      <c:pt idx="253">
                        <c:v>33.551258087000001</c:v>
                      </c:pt>
                      <c:pt idx="254">
                        <c:v>33.679012299</c:v>
                      </c:pt>
                      <c:pt idx="255">
                        <c:v>33.803848266999999</c:v>
                      </c:pt>
                      <c:pt idx="256">
                        <c:v>33.929595947000003</c:v>
                      </c:pt>
                      <c:pt idx="257">
                        <c:v>34.054382324000002</c:v>
                      </c:pt>
                      <c:pt idx="258">
                        <c:v>34.180690765000001</c:v>
                      </c:pt>
                      <c:pt idx="259">
                        <c:v>34.308338165000002</c:v>
                      </c:pt>
                      <c:pt idx="260">
                        <c:v>34.434238434000001</c:v>
                      </c:pt>
                      <c:pt idx="261">
                        <c:v>34.560974121000001</c:v>
                      </c:pt>
                      <c:pt idx="262">
                        <c:v>34.690185546999999</c:v>
                      </c:pt>
                      <c:pt idx="263">
                        <c:v>34.816738129000001</c:v>
                      </c:pt>
                      <c:pt idx="264">
                        <c:v>34.945533752000003</c:v>
                      </c:pt>
                      <c:pt idx="265">
                        <c:v>35.074256896999998</c:v>
                      </c:pt>
                      <c:pt idx="266">
                        <c:v>35.202156066999997</c:v>
                      </c:pt>
                      <c:pt idx="267">
                        <c:v>35.332412720000001</c:v>
                      </c:pt>
                      <c:pt idx="268">
                        <c:v>35.463554381999998</c:v>
                      </c:pt>
                      <c:pt idx="269">
                        <c:v>35.593601227000001</c:v>
                      </c:pt>
                      <c:pt idx="270">
                        <c:v>35.723251343000001</c:v>
                      </c:pt>
                      <c:pt idx="271">
                        <c:v>35.853477478000002</c:v>
                      </c:pt>
                      <c:pt idx="272">
                        <c:v>35.981746674</c:v>
                      </c:pt>
                      <c:pt idx="273">
                        <c:v>36.112770081000001</c:v>
                      </c:pt>
                      <c:pt idx="274">
                        <c:v>36.241230010999999</c:v>
                      </c:pt>
                      <c:pt idx="275">
                        <c:v>36.369243621999999</c:v>
                      </c:pt>
                      <c:pt idx="276">
                        <c:v>36.49577713</c:v>
                      </c:pt>
                      <c:pt idx="277">
                        <c:v>36.624477386000002</c:v>
                      </c:pt>
                      <c:pt idx="278">
                        <c:v>36.752174377000003</c:v>
                      </c:pt>
                      <c:pt idx="279">
                        <c:v>36.876811981000003</c:v>
                      </c:pt>
                      <c:pt idx="280">
                        <c:v>37.005893706999998</c:v>
                      </c:pt>
                      <c:pt idx="281">
                        <c:v>37.133865356000001</c:v>
                      </c:pt>
                      <c:pt idx="282">
                        <c:v>37.259582520000002</c:v>
                      </c:pt>
                      <c:pt idx="283">
                        <c:v>37.387245178000001</c:v>
                      </c:pt>
                      <c:pt idx="284">
                        <c:v>37.514629364000001</c:v>
                      </c:pt>
                      <c:pt idx="285">
                        <c:v>37.645771027000002</c:v>
                      </c:pt>
                      <c:pt idx="286">
                        <c:v>37.777725220000001</c:v>
                      </c:pt>
                      <c:pt idx="287">
                        <c:v>37.908679962000001</c:v>
                      </c:pt>
                      <c:pt idx="288">
                        <c:v>38.044036865000002</c:v>
                      </c:pt>
                      <c:pt idx="289">
                        <c:v>38.178222656000003</c:v>
                      </c:pt>
                      <c:pt idx="290">
                        <c:v>38.314254761000001</c:v>
                      </c:pt>
                      <c:pt idx="291">
                        <c:v>38.451805114999999</c:v>
                      </c:pt>
                      <c:pt idx="292">
                        <c:v>38.583019256999997</c:v>
                      </c:pt>
                      <c:pt idx="293">
                        <c:v>38.715816498000002</c:v>
                      </c:pt>
                      <c:pt idx="294">
                        <c:v>38.849487304999997</c:v>
                      </c:pt>
                      <c:pt idx="295">
                        <c:v>38.980381012000002</c:v>
                      </c:pt>
                      <c:pt idx="296">
                        <c:v>39.107154846</c:v>
                      </c:pt>
                      <c:pt idx="297">
                        <c:v>39.235588073999999</c:v>
                      </c:pt>
                      <c:pt idx="298">
                        <c:v>39.370838165000002</c:v>
                      </c:pt>
                      <c:pt idx="299">
                        <c:v>39.498886108000001</c:v>
                      </c:pt>
                      <c:pt idx="300">
                        <c:v>39.633384704999997</c:v>
                      </c:pt>
                      <c:pt idx="301">
                        <c:v>39.765476227000001</c:v>
                      </c:pt>
                      <c:pt idx="302">
                        <c:v>39.897266387999998</c:v>
                      </c:pt>
                      <c:pt idx="303">
                        <c:v>40.030235290999997</c:v>
                      </c:pt>
                      <c:pt idx="304">
                        <c:v>40.162807465</c:v>
                      </c:pt>
                      <c:pt idx="305">
                        <c:v>40.296966552999997</c:v>
                      </c:pt>
                      <c:pt idx="306">
                        <c:v>40.429515838999997</c:v>
                      </c:pt>
                      <c:pt idx="307">
                        <c:v>40.562389373999999</c:v>
                      </c:pt>
                      <c:pt idx="308">
                        <c:v>40.692329407000003</c:v>
                      </c:pt>
                      <c:pt idx="309">
                        <c:v>40.822612761999999</c:v>
                      </c:pt>
                      <c:pt idx="310">
                        <c:v>40.951892852999997</c:v>
                      </c:pt>
                      <c:pt idx="311">
                        <c:v>41.085788727000001</c:v>
                      </c:pt>
                      <c:pt idx="312">
                        <c:v>41.220146178999997</c:v>
                      </c:pt>
                      <c:pt idx="313">
                        <c:v>41.355777740000001</c:v>
                      </c:pt>
                      <c:pt idx="314">
                        <c:v>41.492408752000003</c:v>
                      </c:pt>
                      <c:pt idx="315">
                        <c:v>41.627952575999998</c:v>
                      </c:pt>
                      <c:pt idx="316">
                        <c:v>41.766868590999998</c:v>
                      </c:pt>
                      <c:pt idx="317">
                        <c:v>41.898044585999997</c:v>
                      </c:pt>
                      <c:pt idx="318">
                        <c:v>42.033103943</c:v>
                      </c:pt>
                      <c:pt idx="319">
                        <c:v>42.163490295000003</c:v>
                      </c:pt>
                      <c:pt idx="320">
                        <c:v>42.292697906000001</c:v>
                      </c:pt>
                      <c:pt idx="321">
                        <c:v>42.425819396999998</c:v>
                      </c:pt>
                      <c:pt idx="322">
                        <c:v>42.559635161999999</c:v>
                      </c:pt>
                      <c:pt idx="323">
                        <c:v>42.697021483999997</c:v>
                      </c:pt>
                      <c:pt idx="324">
                        <c:v>42.835556029999999</c:v>
                      </c:pt>
                      <c:pt idx="325">
                        <c:v>42.972240448000001</c:v>
                      </c:pt>
                      <c:pt idx="326">
                        <c:v>43.108039855999998</c:v>
                      </c:pt>
                      <c:pt idx="327">
                        <c:v>43.241966247999997</c:v>
                      </c:pt>
                      <c:pt idx="328">
                        <c:v>43.374675750999998</c:v>
                      </c:pt>
                      <c:pt idx="329">
                        <c:v>43.506282806000002</c:v>
                      </c:pt>
                      <c:pt idx="330">
                        <c:v>43.640296935999999</c:v>
                      </c:pt>
                      <c:pt idx="331">
                        <c:v>43.771800995</c:v>
                      </c:pt>
                      <c:pt idx="332">
                        <c:v>43.903915404999999</c:v>
                      </c:pt>
                      <c:pt idx="333">
                        <c:v>44.036144256999997</c:v>
                      </c:pt>
                      <c:pt idx="334">
                        <c:v>44.167057036999999</c:v>
                      </c:pt>
                      <c:pt idx="335">
                        <c:v>44.302272797000001</c:v>
                      </c:pt>
                      <c:pt idx="336">
                        <c:v>44.438423157000003</c:v>
                      </c:pt>
                      <c:pt idx="337">
                        <c:v>44.573547363000003</c:v>
                      </c:pt>
                      <c:pt idx="338">
                        <c:v>44.709163666000002</c:v>
                      </c:pt>
                      <c:pt idx="339">
                        <c:v>44.844493866000001</c:v>
                      </c:pt>
                      <c:pt idx="340">
                        <c:v>44.978492737000003</c:v>
                      </c:pt>
                      <c:pt idx="341">
                        <c:v>45.111690521</c:v>
                      </c:pt>
                      <c:pt idx="342">
                        <c:v>45.243221282999997</c:v>
                      </c:pt>
                      <c:pt idx="343">
                        <c:v>45.377910614000001</c:v>
                      </c:pt>
                      <c:pt idx="344">
                        <c:v>45.510890961000001</c:v>
                      </c:pt>
                      <c:pt idx="345">
                        <c:v>45.645851135000001</c:v>
                      </c:pt>
                      <c:pt idx="346">
                        <c:v>45.782360077</c:v>
                      </c:pt>
                      <c:pt idx="347">
                        <c:v>45.917060851999999</c:v>
                      </c:pt>
                      <c:pt idx="348">
                        <c:v>46.05304718</c:v>
                      </c:pt>
                      <c:pt idx="349">
                        <c:v>46.190677643000001</c:v>
                      </c:pt>
                      <c:pt idx="350">
                        <c:v>46.323799133000001</c:v>
                      </c:pt>
                      <c:pt idx="351">
                        <c:v>46.458324431999998</c:v>
                      </c:pt>
                      <c:pt idx="352">
                        <c:v>46.588390349999997</c:v>
                      </c:pt>
                      <c:pt idx="353">
                        <c:v>46.718341827000003</c:v>
                      </c:pt>
                      <c:pt idx="354">
                        <c:v>46.848411560000002</c:v>
                      </c:pt>
                      <c:pt idx="355">
                        <c:v>46.979454040999997</c:v>
                      </c:pt>
                      <c:pt idx="356">
                        <c:v>47.115337371999999</c:v>
                      </c:pt>
                      <c:pt idx="357">
                        <c:v>47.246135711999997</c:v>
                      </c:pt>
                      <c:pt idx="358">
                        <c:v>47.384525299000003</c:v>
                      </c:pt>
                      <c:pt idx="359">
                        <c:v>47.515975951999998</c:v>
                      </c:pt>
                      <c:pt idx="360">
                        <c:v>47.650867462000001</c:v>
                      </c:pt>
                      <c:pt idx="361">
                        <c:v>47.787097930999998</c:v>
                      </c:pt>
                      <c:pt idx="362">
                        <c:v>47.924365997000002</c:v>
                      </c:pt>
                      <c:pt idx="363">
                        <c:v>48.064537047999998</c:v>
                      </c:pt>
                      <c:pt idx="364">
                        <c:v>48.201061248999999</c:v>
                      </c:pt>
                      <c:pt idx="365">
                        <c:v>48.339893341</c:v>
                      </c:pt>
                      <c:pt idx="366">
                        <c:v>48.480354308999999</c:v>
                      </c:pt>
                      <c:pt idx="367">
                        <c:v>48.622474670000003</c:v>
                      </c:pt>
                      <c:pt idx="368">
                        <c:v>48.763710021999998</c:v>
                      </c:pt>
                      <c:pt idx="369">
                        <c:v>48.906860352000002</c:v>
                      </c:pt>
                      <c:pt idx="370">
                        <c:v>49.043106078999998</c:v>
                      </c:pt>
                      <c:pt idx="371">
                        <c:v>49.181392670000001</c:v>
                      </c:pt>
                      <c:pt idx="372">
                        <c:v>49.317012787000003</c:v>
                      </c:pt>
                      <c:pt idx="373">
                        <c:v>49.450080872000001</c:v>
                      </c:pt>
                      <c:pt idx="374">
                        <c:v>49.585754395000002</c:v>
                      </c:pt>
                      <c:pt idx="375">
                        <c:v>49.717220306000002</c:v>
                      </c:pt>
                      <c:pt idx="376">
                        <c:v>49.849704742</c:v>
                      </c:pt>
                      <c:pt idx="377">
                        <c:v>49.982131957999997</c:v>
                      </c:pt>
                      <c:pt idx="378">
                        <c:v>50.118949890000003</c:v>
                      </c:pt>
                      <c:pt idx="379">
                        <c:v>50.259826660000002</c:v>
                      </c:pt>
                      <c:pt idx="380">
                        <c:v>50.261219025000003</c:v>
                      </c:pt>
                    </c:numCache>
                  </c:numRef>
                </c:xVal>
                <c:yVal>
                  <c:numRef>
                    <c:extLst xmlns:c15="http://schemas.microsoft.com/office/drawing/2012/chart">
                      <c:ext xmlns:c15="http://schemas.microsoft.com/office/drawing/2012/chart" uri="{02D57815-91ED-43cb-92C2-25804820EDAC}">
                        <c15:formulaRef>
                          <c15:sqref>'Girder1-Test2'!$W$3:$W$404</c15:sqref>
                        </c15:formulaRef>
                      </c:ext>
                    </c:extLst>
                    <c:numCache>
                      <c:formatCode>0.00E+00</c:formatCode>
                      <c:ptCount val="402"/>
                      <c:pt idx="0">
                        <c:v>1.2935324013E-4</c:v>
                      </c:pt>
                      <c:pt idx="1">
                        <c:v>10.804577148</c:v>
                      </c:pt>
                      <c:pt idx="2">
                        <c:v>21.079392578</c:v>
                      </c:pt>
                      <c:pt idx="3">
                        <c:v>30.650019531000002</c:v>
                      </c:pt>
                      <c:pt idx="4">
                        <c:v>39.391832031</c:v>
                      </c:pt>
                      <c:pt idx="5">
                        <c:v>47.084347655999998</c:v>
                      </c:pt>
                      <c:pt idx="6">
                        <c:v>53.929871093999999</c:v>
                      </c:pt>
                      <c:pt idx="7">
                        <c:v>60.228019531000001</c:v>
                      </c:pt>
                      <c:pt idx="8">
                        <c:v>66.768070311999992</c:v>
                      </c:pt>
                      <c:pt idx="9">
                        <c:v>72.956226561999998</c:v>
                      </c:pt>
                      <c:pt idx="10">
                        <c:v>79.205203124999997</c:v>
                      </c:pt>
                      <c:pt idx="11">
                        <c:v>85.759601562</c:v>
                      </c:pt>
                      <c:pt idx="12">
                        <c:v>92.313281250000003</c:v>
                      </c:pt>
                      <c:pt idx="13">
                        <c:v>99.149406249999998</c:v>
                      </c:pt>
                      <c:pt idx="14">
                        <c:v>106.14178905999999</c:v>
                      </c:pt>
                      <c:pt idx="15">
                        <c:v>112.86775781</c:v>
                      </c:pt>
                      <c:pt idx="16">
                        <c:v>119.57239062000001</c:v>
                      </c:pt>
                      <c:pt idx="17">
                        <c:v>126.37418750000001</c:v>
                      </c:pt>
                      <c:pt idx="18">
                        <c:v>133.50082811999999</c:v>
                      </c:pt>
                      <c:pt idx="19">
                        <c:v>140.95553125000001</c:v>
                      </c:pt>
                      <c:pt idx="20">
                        <c:v>148.43845311999999</c:v>
                      </c:pt>
                      <c:pt idx="21">
                        <c:v>156.52146875</c:v>
                      </c:pt>
                      <c:pt idx="22">
                        <c:v>165.72801561999998</c:v>
                      </c:pt>
                      <c:pt idx="23">
                        <c:v>175.65371875</c:v>
                      </c:pt>
                      <c:pt idx="24">
                        <c:v>185.82821874999999</c:v>
                      </c:pt>
                      <c:pt idx="25">
                        <c:v>195.99493749999999</c:v>
                      </c:pt>
                      <c:pt idx="26">
                        <c:v>206.49540625</c:v>
                      </c:pt>
                      <c:pt idx="27">
                        <c:v>216.51390624999999</c:v>
                      </c:pt>
                      <c:pt idx="28">
                        <c:v>225.98150000000001</c:v>
                      </c:pt>
                      <c:pt idx="29">
                        <c:v>235.47789061999998</c:v>
                      </c:pt>
                      <c:pt idx="30">
                        <c:v>244.61629688000002</c:v>
                      </c:pt>
                      <c:pt idx="31">
                        <c:v>253.44951562</c:v>
                      </c:pt>
                      <c:pt idx="32">
                        <c:v>262.18150000000003</c:v>
                      </c:pt>
                      <c:pt idx="33">
                        <c:v>270.49981250000002</c:v>
                      </c:pt>
                      <c:pt idx="34">
                        <c:v>278.23528125000001</c:v>
                      </c:pt>
                      <c:pt idx="35">
                        <c:v>285.36212499999999</c:v>
                      </c:pt>
                      <c:pt idx="36">
                        <c:v>292.11559375000002</c:v>
                      </c:pt>
                      <c:pt idx="37">
                        <c:v>298.72434375</c:v>
                      </c:pt>
                      <c:pt idx="38">
                        <c:v>305.22878125</c:v>
                      </c:pt>
                      <c:pt idx="39">
                        <c:v>311.23218750000001</c:v>
                      </c:pt>
                      <c:pt idx="40">
                        <c:v>317.11346874999998</c:v>
                      </c:pt>
                      <c:pt idx="41">
                        <c:v>323.46912500000002</c:v>
                      </c:pt>
                      <c:pt idx="42">
                        <c:v>330.28128125000001</c:v>
                      </c:pt>
                      <c:pt idx="43">
                        <c:v>337.33540625000001</c:v>
                      </c:pt>
                      <c:pt idx="44">
                        <c:v>345.53750000000002</c:v>
                      </c:pt>
                      <c:pt idx="45">
                        <c:v>354.6760625</c:v>
                      </c:pt>
                      <c:pt idx="46">
                        <c:v>364.07137499999999</c:v>
                      </c:pt>
                      <c:pt idx="47">
                        <c:v>373.60003124999997</c:v>
                      </c:pt>
                      <c:pt idx="48">
                        <c:v>382.50746874999999</c:v>
                      </c:pt>
                      <c:pt idx="49">
                        <c:v>391.14031249999999</c:v>
                      </c:pt>
                      <c:pt idx="50">
                        <c:v>399.44087500000001</c:v>
                      </c:pt>
                      <c:pt idx="51">
                        <c:v>407.90612499999997</c:v>
                      </c:pt>
                      <c:pt idx="52">
                        <c:v>416.907375</c:v>
                      </c:pt>
                      <c:pt idx="53">
                        <c:v>425.73721875000001</c:v>
                      </c:pt>
                      <c:pt idx="54">
                        <c:v>433.38706250000001</c:v>
                      </c:pt>
                      <c:pt idx="55">
                        <c:v>440.57528124999999</c:v>
                      </c:pt>
                      <c:pt idx="56">
                        <c:v>447.31</c:v>
                      </c:pt>
                      <c:pt idx="57">
                        <c:v>453.67212499999999</c:v>
                      </c:pt>
                      <c:pt idx="58">
                        <c:v>459.5145</c:v>
                      </c:pt>
                      <c:pt idx="59">
                        <c:v>465.13846875000002</c:v>
                      </c:pt>
                      <c:pt idx="60">
                        <c:v>471.28537499999999</c:v>
                      </c:pt>
                      <c:pt idx="61">
                        <c:v>477.47534374999998</c:v>
                      </c:pt>
                      <c:pt idx="62">
                        <c:v>483.57915624999998</c:v>
                      </c:pt>
                      <c:pt idx="63">
                        <c:v>489.602125</c:v>
                      </c:pt>
                      <c:pt idx="64">
                        <c:v>496.06284375000001</c:v>
                      </c:pt>
                      <c:pt idx="65">
                        <c:v>502.90484375</c:v>
                      </c:pt>
                      <c:pt idx="66">
                        <c:v>509.10918750000002</c:v>
                      </c:pt>
                      <c:pt idx="67">
                        <c:v>515.32637499999998</c:v>
                      </c:pt>
                      <c:pt idx="68">
                        <c:v>521.25334375</c:v>
                      </c:pt>
                      <c:pt idx="69">
                        <c:v>526.94581249999999</c:v>
                      </c:pt>
                      <c:pt idx="70">
                        <c:v>533.30449999999996</c:v>
                      </c:pt>
                      <c:pt idx="71">
                        <c:v>540.81412499999999</c:v>
                      </c:pt>
                      <c:pt idx="72">
                        <c:v>548.88256249999995</c:v>
                      </c:pt>
                      <c:pt idx="73">
                        <c:v>556.93262500000003</c:v>
                      </c:pt>
                      <c:pt idx="74">
                        <c:v>563.79787499999998</c:v>
                      </c:pt>
                      <c:pt idx="75">
                        <c:v>570.78537500000004</c:v>
                      </c:pt>
                      <c:pt idx="76">
                        <c:v>578.64193750000004</c:v>
                      </c:pt>
                      <c:pt idx="77">
                        <c:v>587.46287500000005</c:v>
                      </c:pt>
                      <c:pt idx="78">
                        <c:v>596.04618749999997</c:v>
                      </c:pt>
                      <c:pt idx="79">
                        <c:v>603.84749999999997</c:v>
                      </c:pt>
                      <c:pt idx="80">
                        <c:v>611.14800000000002</c:v>
                      </c:pt>
                      <c:pt idx="81">
                        <c:v>617.50274999999999</c:v>
                      </c:pt>
                      <c:pt idx="82">
                        <c:v>624.86862499999995</c:v>
                      </c:pt>
                      <c:pt idx="83">
                        <c:v>632.37493749999999</c:v>
                      </c:pt>
                      <c:pt idx="84">
                        <c:v>639.71462499999996</c:v>
                      </c:pt>
                      <c:pt idx="85">
                        <c:v>646.62593749999996</c:v>
                      </c:pt>
                      <c:pt idx="86">
                        <c:v>652.70362499999999</c:v>
                      </c:pt>
                      <c:pt idx="87">
                        <c:v>658.80037500000003</c:v>
                      </c:pt>
                      <c:pt idx="88">
                        <c:v>665.17006249999997</c:v>
                      </c:pt>
                      <c:pt idx="89">
                        <c:v>671.61693749999995</c:v>
                      </c:pt>
                      <c:pt idx="90">
                        <c:v>678.73043749999999</c:v>
                      </c:pt>
                      <c:pt idx="91">
                        <c:v>686.22756249999998</c:v>
                      </c:pt>
                      <c:pt idx="92">
                        <c:v>693.45887500000003</c:v>
                      </c:pt>
                      <c:pt idx="93">
                        <c:v>697.9994375</c:v>
                      </c:pt>
                      <c:pt idx="94">
                        <c:v>702.95356249999998</c:v>
                      </c:pt>
                      <c:pt idx="95">
                        <c:v>708.94593750000001</c:v>
                      </c:pt>
                      <c:pt idx="96">
                        <c:v>714.64125000000001</c:v>
                      </c:pt>
                      <c:pt idx="97">
                        <c:v>719.62843750000002</c:v>
                      </c:pt>
                      <c:pt idx="98">
                        <c:v>724.58031249999999</c:v>
                      </c:pt>
                      <c:pt idx="99">
                        <c:v>729.47256249999998</c:v>
                      </c:pt>
                      <c:pt idx="100">
                        <c:v>734.31174999999996</c:v>
                      </c:pt>
                      <c:pt idx="101">
                        <c:v>739.1316875</c:v>
                      </c:pt>
                      <c:pt idx="102">
                        <c:v>743.91668749999997</c:v>
                      </c:pt>
                      <c:pt idx="103">
                        <c:v>748.66243750000001</c:v>
                      </c:pt>
                      <c:pt idx="104">
                        <c:v>753.39975000000004</c:v>
                      </c:pt>
                      <c:pt idx="105">
                        <c:v>758.18831250000005</c:v>
                      </c:pt>
                      <c:pt idx="106">
                        <c:v>762.41624999999999</c:v>
                      </c:pt>
                      <c:pt idx="107">
                        <c:v>766.43050000000005</c:v>
                      </c:pt>
                      <c:pt idx="108">
                        <c:v>771.56837499999995</c:v>
                      </c:pt>
                      <c:pt idx="109">
                        <c:v>777.22331250000002</c:v>
                      </c:pt>
                      <c:pt idx="110">
                        <c:v>780.24324999999999</c:v>
                      </c:pt>
                      <c:pt idx="111">
                        <c:v>782.98793750000004</c:v>
                      </c:pt>
                      <c:pt idx="112">
                        <c:v>786.15612499999997</c:v>
                      </c:pt>
                      <c:pt idx="113">
                        <c:v>790.0385</c:v>
                      </c:pt>
                      <c:pt idx="114">
                        <c:v>794.06743749999998</c:v>
                      </c:pt>
                      <c:pt idx="115">
                        <c:v>798.44974999999999</c:v>
                      </c:pt>
                      <c:pt idx="116">
                        <c:v>802.81637499999999</c:v>
                      </c:pt>
                      <c:pt idx="117">
                        <c:v>806.26968750000003</c:v>
                      </c:pt>
                      <c:pt idx="118">
                        <c:v>809.18568749999997</c:v>
                      </c:pt>
                      <c:pt idx="119">
                        <c:v>811.8565625</c:v>
                      </c:pt>
                      <c:pt idx="120">
                        <c:v>814.602125</c:v>
                      </c:pt>
                      <c:pt idx="121">
                        <c:v>818.29356250000001</c:v>
                      </c:pt>
                      <c:pt idx="122">
                        <c:v>821.02312500000005</c:v>
                      </c:pt>
                      <c:pt idx="123">
                        <c:v>823.16806250000002</c:v>
                      </c:pt>
                      <c:pt idx="124">
                        <c:v>824.40293750000001</c:v>
                      </c:pt>
                      <c:pt idx="125">
                        <c:v>825.19337499999995</c:v>
                      </c:pt>
                      <c:pt idx="126">
                        <c:v>826.78593750000005</c:v>
                      </c:pt>
                      <c:pt idx="127">
                        <c:v>829.16187500000001</c:v>
                      </c:pt>
                      <c:pt idx="128">
                        <c:v>831.65187500000002</c:v>
                      </c:pt>
                      <c:pt idx="129">
                        <c:v>833.06150000000002</c:v>
                      </c:pt>
                      <c:pt idx="130">
                        <c:v>834.5295625</c:v>
                      </c:pt>
                      <c:pt idx="131">
                        <c:v>836.63975000000005</c:v>
                      </c:pt>
                      <c:pt idx="132">
                        <c:v>839.92562499999997</c:v>
                      </c:pt>
                      <c:pt idx="133">
                        <c:v>843.87981249999996</c:v>
                      </c:pt>
                      <c:pt idx="134">
                        <c:v>847.65449999999998</c:v>
                      </c:pt>
                      <c:pt idx="135">
                        <c:v>851.27481250000005</c:v>
                      </c:pt>
                      <c:pt idx="136">
                        <c:v>855.12474999999995</c:v>
                      </c:pt>
                      <c:pt idx="137">
                        <c:v>858.43643750000001</c:v>
                      </c:pt>
                      <c:pt idx="138">
                        <c:v>862.06381250000004</c:v>
                      </c:pt>
                      <c:pt idx="139">
                        <c:v>866.09606250000002</c:v>
                      </c:pt>
                      <c:pt idx="140">
                        <c:v>870.13606249999998</c:v>
                      </c:pt>
                      <c:pt idx="141">
                        <c:v>874.18787499999996</c:v>
                      </c:pt>
                      <c:pt idx="142">
                        <c:v>878.36924999999997</c:v>
                      </c:pt>
                      <c:pt idx="143">
                        <c:v>883.06962499999997</c:v>
                      </c:pt>
                      <c:pt idx="144">
                        <c:v>887.61175000000003</c:v>
                      </c:pt>
                      <c:pt idx="145">
                        <c:v>891.54712500000005</c:v>
                      </c:pt>
                      <c:pt idx="146">
                        <c:v>894.96175000000005</c:v>
                      </c:pt>
                      <c:pt idx="147">
                        <c:v>897.7566875</c:v>
                      </c:pt>
                      <c:pt idx="148">
                        <c:v>899.99787500000002</c:v>
                      </c:pt>
                      <c:pt idx="149">
                        <c:v>900.92062499999997</c:v>
                      </c:pt>
                      <c:pt idx="150">
                        <c:v>901.50956250000002</c:v>
                      </c:pt>
                      <c:pt idx="151">
                        <c:v>902.546875</c:v>
                      </c:pt>
                      <c:pt idx="152">
                        <c:v>903.71675000000005</c:v>
                      </c:pt>
                      <c:pt idx="153">
                        <c:v>904.56243749999999</c:v>
                      </c:pt>
                      <c:pt idx="154">
                        <c:v>905.15993749999996</c:v>
                      </c:pt>
                      <c:pt idx="155">
                        <c:v>905.18087500000001</c:v>
                      </c:pt>
                      <c:pt idx="156">
                        <c:v>905.29274999999996</c:v>
                      </c:pt>
                      <c:pt idx="157">
                        <c:v>905.54300000000001</c:v>
                      </c:pt>
                      <c:pt idx="158">
                        <c:v>906.73081249999996</c:v>
                      </c:pt>
                      <c:pt idx="159">
                        <c:v>909.06793749999997</c:v>
                      </c:pt>
                      <c:pt idx="160">
                        <c:v>911.67825000000005</c:v>
                      </c:pt>
                      <c:pt idx="161">
                        <c:v>914.74568750000003</c:v>
                      </c:pt>
                      <c:pt idx="162">
                        <c:v>918.44518749999997</c:v>
                      </c:pt>
                      <c:pt idx="163">
                        <c:v>922.25312499999995</c:v>
                      </c:pt>
                      <c:pt idx="164">
                        <c:v>925.71831250000002</c:v>
                      </c:pt>
                      <c:pt idx="165">
                        <c:v>929.06443750000005</c:v>
                      </c:pt>
                      <c:pt idx="166">
                        <c:v>932.31737499999997</c:v>
                      </c:pt>
                      <c:pt idx="167">
                        <c:v>935.2890625</c:v>
                      </c:pt>
                      <c:pt idx="168">
                        <c:v>937.79443749999996</c:v>
                      </c:pt>
                      <c:pt idx="169">
                        <c:v>939.77462500000001</c:v>
                      </c:pt>
                      <c:pt idx="170">
                        <c:v>941.489375</c:v>
                      </c:pt>
                      <c:pt idx="171">
                        <c:v>943.03087500000004</c:v>
                      </c:pt>
                      <c:pt idx="172">
                        <c:v>944.0496875</c:v>
                      </c:pt>
                      <c:pt idx="173">
                        <c:v>944.48781250000002</c:v>
                      </c:pt>
                      <c:pt idx="174">
                        <c:v>944.72837500000003</c:v>
                      </c:pt>
                      <c:pt idx="175">
                        <c:v>944.50199999999995</c:v>
                      </c:pt>
                      <c:pt idx="176">
                        <c:v>943.86175000000003</c:v>
                      </c:pt>
                      <c:pt idx="177">
                        <c:v>943.49556250000001</c:v>
                      </c:pt>
                      <c:pt idx="178">
                        <c:v>943.19012499999997</c:v>
                      </c:pt>
                      <c:pt idx="179">
                        <c:v>943.05481250000003</c:v>
                      </c:pt>
                      <c:pt idx="180">
                        <c:v>943.48543749999999</c:v>
                      </c:pt>
                      <c:pt idx="181">
                        <c:v>944.73868749999997</c:v>
                      </c:pt>
                      <c:pt idx="182">
                        <c:v>946.39281249999999</c:v>
                      </c:pt>
                      <c:pt idx="183">
                        <c:v>948.06187499999999</c:v>
                      </c:pt>
                      <c:pt idx="184">
                        <c:v>949.74775</c:v>
                      </c:pt>
                      <c:pt idx="185">
                        <c:v>951.63268749999997</c:v>
                      </c:pt>
                      <c:pt idx="186">
                        <c:v>953.58362499999998</c:v>
                      </c:pt>
                      <c:pt idx="187">
                        <c:v>955.64831249999997</c:v>
                      </c:pt>
                      <c:pt idx="188">
                        <c:v>957.66868750000003</c:v>
                      </c:pt>
                      <c:pt idx="189">
                        <c:v>960.04937500000005</c:v>
                      </c:pt>
                      <c:pt idx="190">
                        <c:v>962.74</c:v>
                      </c:pt>
                      <c:pt idx="191">
                        <c:v>965.37256249999996</c:v>
                      </c:pt>
                      <c:pt idx="192">
                        <c:v>968.25631250000004</c:v>
                      </c:pt>
                      <c:pt idx="193">
                        <c:v>971.14381249999997</c:v>
                      </c:pt>
                      <c:pt idx="194">
                        <c:v>973.71293749999995</c:v>
                      </c:pt>
                      <c:pt idx="195">
                        <c:v>976.53493749999996</c:v>
                      </c:pt>
                      <c:pt idx="196">
                        <c:v>979.27887499999997</c:v>
                      </c:pt>
                      <c:pt idx="197">
                        <c:v>981.75350000000003</c:v>
                      </c:pt>
                      <c:pt idx="198">
                        <c:v>983.69574999999998</c:v>
                      </c:pt>
                      <c:pt idx="199">
                        <c:v>984.97781250000003</c:v>
                      </c:pt>
                      <c:pt idx="200">
                        <c:v>985.48275000000001</c:v>
                      </c:pt>
                      <c:pt idx="201">
                        <c:v>985.4006875</c:v>
                      </c:pt>
                      <c:pt idx="202">
                        <c:v>984.928</c:v>
                      </c:pt>
                      <c:pt idx="203">
                        <c:v>984.36974999999995</c:v>
                      </c:pt>
                      <c:pt idx="204">
                        <c:v>983.76837499999999</c:v>
                      </c:pt>
                      <c:pt idx="205">
                        <c:v>983.322</c:v>
                      </c:pt>
                      <c:pt idx="206">
                        <c:v>983.3911875</c:v>
                      </c:pt>
                      <c:pt idx="207">
                        <c:v>984.05537500000003</c:v>
                      </c:pt>
                      <c:pt idx="208">
                        <c:v>985.22237500000006</c:v>
                      </c:pt>
                      <c:pt idx="209">
                        <c:v>986.38543749999997</c:v>
                      </c:pt>
                      <c:pt idx="210">
                        <c:v>987.59</c:v>
                      </c:pt>
                      <c:pt idx="211">
                        <c:v>988.76412500000004</c:v>
                      </c:pt>
                      <c:pt idx="212">
                        <c:v>989.84118750000005</c:v>
                      </c:pt>
                      <c:pt idx="213">
                        <c:v>990.81281249999995</c:v>
                      </c:pt>
                      <c:pt idx="214">
                        <c:v>991.80799999999999</c:v>
                      </c:pt>
                      <c:pt idx="215">
                        <c:v>992.97037499999999</c:v>
                      </c:pt>
                      <c:pt idx="216">
                        <c:v>994.38468750000004</c:v>
                      </c:pt>
                      <c:pt idx="217">
                        <c:v>995.94299999999998</c:v>
                      </c:pt>
                      <c:pt idx="218">
                        <c:v>997.47456250000005</c:v>
                      </c:pt>
                      <c:pt idx="219">
                        <c:v>998.92218749999995</c:v>
                      </c:pt>
                      <c:pt idx="220">
                        <c:v>1000.0968125000001</c:v>
                      </c:pt>
                      <c:pt idx="221">
                        <c:v>1001.2901875</c:v>
                      </c:pt>
                      <c:pt idx="222">
                        <c:v>1002.30225</c:v>
                      </c:pt>
                      <c:pt idx="223">
                        <c:v>1003.0053124999999</c:v>
                      </c:pt>
                      <c:pt idx="224">
                        <c:v>1003.5421875</c:v>
                      </c:pt>
                      <c:pt idx="225">
                        <c:v>1003.97725</c:v>
                      </c:pt>
                      <c:pt idx="226">
                        <c:v>1004.4578749999999</c:v>
                      </c:pt>
                      <c:pt idx="227">
                        <c:v>1004.8334374999999</c:v>
                      </c:pt>
                      <c:pt idx="228">
                        <c:v>1005.2541874999999</c:v>
                      </c:pt>
                      <c:pt idx="229">
                        <c:v>1005.7386875</c:v>
                      </c:pt>
                      <c:pt idx="230">
                        <c:v>1005.9865625</c:v>
                      </c:pt>
                      <c:pt idx="231">
                        <c:v>1006.0398750000001</c:v>
                      </c:pt>
                      <c:pt idx="232">
                        <c:v>1005.8915</c:v>
                      </c:pt>
                      <c:pt idx="233">
                        <c:v>1005.7204375</c:v>
                      </c:pt>
                      <c:pt idx="234">
                        <c:v>1005.7030625</c:v>
                      </c:pt>
                      <c:pt idx="235">
                        <c:v>1005.7215</c:v>
                      </c:pt>
                      <c:pt idx="236">
                        <c:v>1005.8568125</c:v>
                      </c:pt>
                      <c:pt idx="237">
                        <c:v>1006.0279375</c:v>
                      </c:pt>
                      <c:pt idx="238">
                        <c:v>1006.2061875000001</c:v>
                      </c:pt>
                      <c:pt idx="239">
                        <c:v>1006.386125</c:v>
                      </c:pt>
                      <c:pt idx="240">
                        <c:v>1006.6744375</c:v>
                      </c:pt>
                      <c:pt idx="241">
                        <c:v>1007.1965625</c:v>
                      </c:pt>
                      <c:pt idx="242">
                        <c:v>1007.8714375</c:v>
                      </c:pt>
                      <c:pt idx="243">
                        <c:v>1008.60775</c:v>
                      </c:pt>
                      <c:pt idx="244">
                        <c:v>1009.4396875</c:v>
                      </c:pt>
                      <c:pt idx="245">
                        <c:v>1010.2711875</c:v>
                      </c:pt>
                      <c:pt idx="246">
                        <c:v>1011.1319999999999</c:v>
                      </c:pt>
                      <c:pt idx="247">
                        <c:v>1011.9050625</c:v>
                      </c:pt>
                      <c:pt idx="248">
                        <c:v>1012.614875</c:v>
                      </c:pt>
                      <c:pt idx="249">
                        <c:v>1013.3555625</c:v>
                      </c:pt>
                      <c:pt idx="250">
                        <c:v>1014.0889375</c:v>
                      </c:pt>
                      <c:pt idx="251">
                        <c:v>1014.828875</c:v>
                      </c:pt>
                      <c:pt idx="252">
                        <c:v>1015.5528125</c:v>
                      </c:pt>
                      <c:pt idx="253">
                        <c:v>1016.1845</c:v>
                      </c:pt>
                      <c:pt idx="254">
                        <c:v>1016.7001875</c:v>
                      </c:pt>
                      <c:pt idx="255">
                        <c:v>1017.1120625</c:v>
                      </c:pt>
                      <c:pt idx="256">
                        <c:v>1017.4996875000001</c:v>
                      </c:pt>
                      <c:pt idx="257">
                        <c:v>1017.75825</c:v>
                      </c:pt>
                      <c:pt idx="258">
                        <c:v>1017.8691875</c:v>
                      </c:pt>
                      <c:pt idx="259">
                        <c:v>1017.8516875</c:v>
                      </c:pt>
                      <c:pt idx="260">
                        <c:v>1017.8283125</c:v>
                      </c:pt>
                      <c:pt idx="261">
                        <c:v>1017.7731250000001</c:v>
                      </c:pt>
                      <c:pt idx="262">
                        <c:v>1017.744875</c:v>
                      </c:pt>
                      <c:pt idx="263">
                        <c:v>1017.7925625</c:v>
                      </c:pt>
                      <c:pt idx="264">
                        <c:v>1017.9095625</c:v>
                      </c:pt>
                      <c:pt idx="265">
                        <c:v>1018.002125</c:v>
                      </c:pt>
                      <c:pt idx="266">
                        <c:v>1018.04625</c:v>
                      </c:pt>
                      <c:pt idx="267">
                        <c:v>1018.214875</c:v>
                      </c:pt>
                      <c:pt idx="268">
                        <c:v>1018.6280625000001</c:v>
                      </c:pt>
                      <c:pt idx="269">
                        <c:v>1019.1919375</c:v>
                      </c:pt>
                      <c:pt idx="270">
                        <c:v>1019.78425</c:v>
                      </c:pt>
                      <c:pt idx="271">
                        <c:v>1020.3339999999999</c:v>
                      </c:pt>
                      <c:pt idx="272">
                        <c:v>1020.8533125</c:v>
                      </c:pt>
                      <c:pt idx="273">
                        <c:v>1021.38025</c:v>
                      </c:pt>
                      <c:pt idx="274">
                        <c:v>1021.944125</c:v>
                      </c:pt>
                      <c:pt idx="275">
                        <c:v>1022.560625</c:v>
                      </c:pt>
                      <c:pt idx="276">
                        <c:v>1023.1696875</c:v>
                      </c:pt>
                      <c:pt idx="277">
                        <c:v>1023.759125</c:v>
                      </c:pt>
                      <c:pt idx="278">
                        <c:v>1024.282125</c:v>
                      </c:pt>
                      <c:pt idx="279">
                        <c:v>1024.6976875</c:v>
                      </c:pt>
                      <c:pt idx="280">
                        <c:v>1025.0763750000001</c:v>
                      </c:pt>
                      <c:pt idx="281">
                        <c:v>1025.4344375000001</c:v>
                      </c:pt>
                      <c:pt idx="282">
                        <c:v>1025.740875</c:v>
                      </c:pt>
                      <c:pt idx="283">
                        <c:v>1025.9440625</c:v>
                      </c:pt>
                      <c:pt idx="284">
                        <c:v>1026.0543749999999</c:v>
                      </c:pt>
                      <c:pt idx="285">
                        <c:v>1026.0584375000001</c:v>
                      </c:pt>
                      <c:pt idx="286">
                        <c:v>1025.9693749999999</c:v>
                      </c:pt>
                      <c:pt idx="287">
                        <c:v>1025.7727500000001</c:v>
                      </c:pt>
                      <c:pt idx="288">
                        <c:v>1025.5583750000001</c:v>
                      </c:pt>
                      <c:pt idx="289">
                        <c:v>1025.4171249999999</c:v>
                      </c:pt>
                      <c:pt idx="290">
                        <c:v>1025.3708125000001</c:v>
                      </c:pt>
                      <c:pt idx="291">
                        <c:v>1025.391625</c:v>
                      </c:pt>
                      <c:pt idx="292">
                        <c:v>1025.4772499999999</c:v>
                      </c:pt>
                      <c:pt idx="293">
                        <c:v>1025.5697500000001</c:v>
                      </c:pt>
                      <c:pt idx="294">
                        <c:v>1025.6927499999999</c:v>
                      </c:pt>
                      <c:pt idx="295">
                        <c:v>1025.8763750000001</c:v>
                      </c:pt>
                      <c:pt idx="296">
                        <c:v>1026.0505625000001</c:v>
                      </c:pt>
                      <c:pt idx="297">
                        <c:v>1026.2560000000001</c:v>
                      </c:pt>
                      <c:pt idx="298">
                        <c:v>1026.5023125</c:v>
                      </c:pt>
                      <c:pt idx="299">
                        <c:v>1026.77925</c:v>
                      </c:pt>
                      <c:pt idx="300">
                        <c:v>1027.3119375000001</c:v>
                      </c:pt>
                      <c:pt idx="301">
                        <c:v>1027.9303124999999</c:v>
                      </c:pt>
                      <c:pt idx="302">
                        <c:v>1028.6211249999999</c:v>
                      </c:pt>
                      <c:pt idx="303">
                        <c:v>1029.1322500000001</c:v>
                      </c:pt>
                      <c:pt idx="304">
                        <c:v>1029.3486875000001</c:v>
                      </c:pt>
                      <c:pt idx="305">
                        <c:v>1029.3413125</c:v>
                      </c:pt>
                      <c:pt idx="306">
                        <c:v>1029.3191875</c:v>
                      </c:pt>
                      <c:pt idx="307">
                        <c:v>1029.3820625000001</c:v>
                      </c:pt>
                      <c:pt idx="308">
                        <c:v>1029.4480625000001</c:v>
                      </c:pt>
                      <c:pt idx="309">
                        <c:v>1029.5517500000001</c:v>
                      </c:pt>
                      <c:pt idx="310">
                        <c:v>1029.6120000000001</c:v>
                      </c:pt>
                      <c:pt idx="311">
                        <c:v>1029.576125</c:v>
                      </c:pt>
                      <c:pt idx="312">
                        <c:v>1029.7014999999999</c:v>
                      </c:pt>
                      <c:pt idx="313">
                        <c:v>1030.2194374999999</c:v>
                      </c:pt>
                      <c:pt idx="314">
                        <c:v>1030.9891250000001</c:v>
                      </c:pt>
                      <c:pt idx="315">
                        <c:v>1031.6383125</c:v>
                      </c:pt>
                      <c:pt idx="316">
                        <c:v>1032.0444375</c:v>
                      </c:pt>
                      <c:pt idx="317">
                        <c:v>1032.2899375</c:v>
                      </c:pt>
                      <c:pt idx="318">
                        <c:v>1032.5125625000001</c:v>
                      </c:pt>
                      <c:pt idx="319">
                        <c:v>1032.832625</c:v>
                      </c:pt>
                      <c:pt idx="320">
                        <c:v>1033.1811875000001</c:v>
                      </c:pt>
                      <c:pt idx="321">
                        <c:v>1033.4393749999999</c:v>
                      </c:pt>
                      <c:pt idx="322">
                        <c:v>1033.5076875</c:v>
                      </c:pt>
                      <c:pt idx="323">
                        <c:v>1033.4019375</c:v>
                      </c:pt>
                      <c:pt idx="324">
                        <c:v>1033.3828125</c:v>
                      </c:pt>
                      <c:pt idx="325">
                        <c:v>1033.6287500000001</c:v>
                      </c:pt>
                      <c:pt idx="326">
                        <c:v>1033.9829374999999</c:v>
                      </c:pt>
                      <c:pt idx="327">
                        <c:v>1034.3903124999999</c:v>
                      </c:pt>
                      <c:pt idx="328">
                        <c:v>1034.7266875</c:v>
                      </c:pt>
                      <c:pt idx="329">
                        <c:v>1035.1001249999999</c:v>
                      </c:pt>
                      <c:pt idx="330">
                        <c:v>1035.483375</c:v>
                      </c:pt>
                      <c:pt idx="331">
                        <c:v>1036.0598124999999</c:v>
                      </c:pt>
                      <c:pt idx="332">
                        <c:v>1036.651625</c:v>
                      </c:pt>
                      <c:pt idx="333">
                        <c:v>1037.1690625000001</c:v>
                      </c:pt>
                      <c:pt idx="334">
                        <c:v>1037.3691875</c:v>
                      </c:pt>
                      <c:pt idx="335">
                        <c:v>1037.48125</c:v>
                      </c:pt>
                      <c:pt idx="336">
                        <c:v>1037.7115624999999</c:v>
                      </c:pt>
                      <c:pt idx="337">
                        <c:v>1038.013375</c:v>
                      </c:pt>
                      <c:pt idx="338">
                        <c:v>1038.1778750000001</c:v>
                      </c:pt>
                      <c:pt idx="339">
                        <c:v>1038.2047500000001</c:v>
                      </c:pt>
                      <c:pt idx="340">
                        <c:v>1038.07375</c:v>
                      </c:pt>
                      <c:pt idx="341">
                        <c:v>1037.9245625000001</c:v>
                      </c:pt>
                      <c:pt idx="342">
                        <c:v>1037.9085</c:v>
                      </c:pt>
                      <c:pt idx="343">
                        <c:v>1038.1449375</c:v>
                      </c:pt>
                      <c:pt idx="344">
                        <c:v>1038.4970625000001</c:v>
                      </c:pt>
                      <c:pt idx="345">
                        <c:v>1038.7621875</c:v>
                      </c:pt>
                      <c:pt idx="346">
                        <c:v>1038.8903749999999</c:v>
                      </c:pt>
                      <c:pt idx="347">
                        <c:v>1039.0969375</c:v>
                      </c:pt>
                      <c:pt idx="348">
                        <c:v>1039.3843125000001</c:v>
                      </c:pt>
                      <c:pt idx="349">
                        <c:v>1039.7800625</c:v>
                      </c:pt>
                      <c:pt idx="350">
                        <c:v>1040.1330625000001</c:v>
                      </c:pt>
                      <c:pt idx="351">
                        <c:v>1040.3400624999999</c:v>
                      </c:pt>
                      <c:pt idx="352">
                        <c:v>1040.4482499999999</c:v>
                      </c:pt>
                      <c:pt idx="353">
                        <c:v>1040.4955625</c:v>
                      </c:pt>
                      <c:pt idx="354">
                        <c:v>1040.5054375</c:v>
                      </c:pt>
                      <c:pt idx="355">
                        <c:v>1040.5741250000001</c:v>
                      </c:pt>
                      <c:pt idx="356">
                        <c:v>1040.6906875</c:v>
                      </c:pt>
                      <c:pt idx="357">
                        <c:v>1040.9670625000001</c:v>
                      </c:pt>
                      <c:pt idx="358">
                        <c:v>1041.2407499999999</c:v>
                      </c:pt>
                      <c:pt idx="359">
                        <c:v>1041.5455625</c:v>
                      </c:pt>
                      <c:pt idx="360">
                        <c:v>1041.9063125</c:v>
                      </c:pt>
                      <c:pt idx="361">
                        <c:v>1042.1792499999999</c:v>
                      </c:pt>
                      <c:pt idx="362">
                        <c:v>1042.4745625</c:v>
                      </c:pt>
                      <c:pt idx="363">
                        <c:v>1042.7547500000001</c:v>
                      </c:pt>
                      <c:pt idx="364">
                        <c:v>1043.192875</c:v>
                      </c:pt>
                      <c:pt idx="365">
                        <c:v>1043.6086875000001</c:v>
                      </c:pt>
                      <c:pt idx="366">
                        <c:v>1043.9836250000001</c:v>
                      </c:pt>
                      <c:pt idx="367">
                        <c:v>1044.2353125</c:v>
                      </c:pt>
                      <c:pt idx="368">
                        <c:v>1044.5126875000001</c:v>
                      </c:pt>
                      <c:pt idx="369">
                        <c:v>1044.6950624999999</c:v>
                      </c:pt>
                      <c:pt idx="370">
                        <c:v>1044.8898125000001</c:v>
                      </c:pt>
                      <c:pt idx="371">
                        <c:v>1045.2649375000001</c:v>
                      </c:pt>
                      <c:pt idx="372">
                        <c:v>1045.4581874999999</c:v>
                      </c:pt>
                      <c:pt idx="373">
                        <c:v>1045.3264375000001</c:v>
                      </c:pt>
                      <c:pt idx="374">
                        <c:v>1044.9921875</c:v>
                      </c:pt>
                      <c:pt idx="375">
                        <c:v>1044.7245</c:v>
                      </c:pt>
                      <c:pt idx="376">
                        <c:v>1044.6574375</c:v>
                      </c:pt>
                      <c:pt idx="377">
                        <c:v>1044.6777500000001</c:v>
                      </c:pt>
                      <c:pt idx="378">
                        <c:v>1044.7628125000001</c:v>
                      </c:pt>
                      <c:pt idx="379">
                        <c:v>1044.485375</c:v>
                      </c:pt>
                      <c:pt idx="380">
                        <c:v>1044.2538750000001</c:v>
                      </c:pt>
                      <c:pt idx="381">
                        <c:v>1044.1594375</c:v>
                      </c:pt>
                      <c:pt idx="382">
                        <c:v>1044.3143124999999</c:v>
                      </c:pt>
                      <c:pt idx="383">
                        <c:v>1044.4970000000001</c:v>
                      </c:pt>
                      <c:pt idx="384">
                        <c:v>1044.5645</c:v>
                      </c:pt>
                      <c:pt idx="385">
                        <c:v>1044.2655</c:v>
                      </c:pt>
                      <c:pt idx="386">
                        <c:v>1044.151875</c:v>
                      </c:pt>
                      <c:pt idx="387">
                        <c:v>1044.2760000000001</c:v>
                      </c:pt>
                      <c:pt idx="388">
                        <c:v>1044.6478125000001</c:v>
                      </c:pt>
                      <c:pt idx="389">
                        <c:v>1044.857125</c:v>
                      </c:pt>
                      <c:pt idx="390">
                        <c:v>1044.5736875</c:v>
                      </c:pt>
                      <c:pt idx="391">
                        <c:v>1043.7411875</c:v>
                      </c:pt>
                      <c:pt idx="392">
                        <c:v>1043.3933125000001</c:v>
                      </c:pt>
                      <c:pt idx="393">
                        <c:v>1043.3384375000001</c:v>
                      </c:pt>
                      <c:pt idx="394">
                        <c:v>1044.2818124999999</c:v>
                      </c:pt>
                      <c:pt idx="395">
                        <c:v>1045.0555625</c:v>
                      </c:pt>
                      <c:pt idx="396">
                        <c:v>1045.9571249999999</c:v>
                      </c:pt>
                      <c:pt idx="397">
                        <c:v>1045.74</c:v>
                      </c:pt>
                      <c:pt idx="398">
                        <c:v>1044.6333125000001</c:v>
                      </c:pt>
                      <c:pt idx="399">
                        <c:v>1042.2</c:v>
                      </c:pt>
                      <c:pt idx="400">
                        <c:v>0</c:v>
                      </c:pt>
                      <c:pt idx="401">
                        <c:v>0</c:v>
                      </c:pt>
                    </c:numCache>
                  </c:numRef>
                </c:yVal>
                <c:smooth val="1"/>
                <c:extLst xmlns:c15="http://schemas.microsoft.com/office/drawing/2012/chart">
                  <c:ext xmlns:c16="http://schemas.microsoft.com/office/drawing/2014/chart" uri="{C3380CC4-5D6E-409C-BE32-E72D297353CC}">
                    <c16:uniqueId val="{00000006-8497-DC4D-84C7-A45B244D2E4A}"/>
                  </c:ext>
                </c:extLst>
              </c15:ser>
            </c15:filteredScatterSeries>
            <c15:filteredScatterSeries>
              <c15:ser>
                <c:idx val="5"/>
                <c:order val="5"/>
                <c:tx>
                  <c:v>G1T1-Exp</c:v>
                </c:tx>
                <c:spPr>
                  <a:ln w="28575" cap="rnd">
                    <a:solidFill>
                      <a:srgbClr val="00B050"/>
                    </a:solidFill>
                    <a:round/>
                  </a:ln>
                  <a:effectLst/>
                </c:spPr>
                <c:marker>
                  <c:symbol val="none"/>
                </c:marker>
                <c:xVal>
                  <c:numRef>
                    <c:extLst xmlns:c15="http://schemas.microsoft.com/office/drawing/2012/chart">
                      <c:ext xmlns:c15="http://schemas.microsoft.com/office/drawing/2012/chart" uri="{02D57815-91ED-43cb-92C2-25804820EDAC}">
                        <c15:formulaRef>
                          <c15:sqref>'Girder1-Test2'!$E$2:$E$65</c15:sqref>
                        </c15:formulaRef>
                      </c:ext>
                    </c:extLst>
                    <c:numCache>
                      <c:formatCode>General</c:formatCode>
                      <c:ptCount val="64"/>
                      <c:pt idx="0">
                        <c:v>0</c:v>
                      </c:pt>
                      <c:pt idx="1">
                        <c:v>0.226244343891401</c:v>
                      </c:pt>
                      <c:pt idx="2" formatCode="0.00E+00">
                        <c:v>0.52790346907993901</c:v>
                      </c:pt>
                      <c:pt idx="3" formatCode="0.00E+00">
                        <c:v>0.829562594268477</c:v>
                      </c:pt>
                      <c:pt idx="4" formatCode="0.00E+00">
                        <c:v>1.05580693815988</c:v>
                      </c:pt>
                      <c:pt idx="5" formatCode="0.00E+00">
                        <c:v>1.3574660633484099</c:v>
                      </c:pt>
                      <c:pt idx="6" formatCode="0.00E+00">
                        <c:v>1.73453996983408</c:v>
                      </c:pt>
                      <c:pt idx="7" formatCode="0.00E+00">
                        <c:v>2.0361990950226199</c:v>
                      </c:pt>
                      <c:pt idx="8" formatCode="0.00E+00">
                        <c:v>2.3378582202111602</c:v>
                      </c:pt>
                      <c:pt idx="9" formatCode="0.00E+00">
                        <c:v>2.71493212669683</c:v>
                      </c:pt>
                      <c:pt idx="10" formatCode="0.00E+00">
                        <c:v>3.0920060331824999</c:v>
                      </c:pt>
                      <c:pt idx="11" formatCode="0.00E+00">
                        <c:v>3.3936651583710402</c:v>
                      </c:pt>
                      <c:pt idx="12" formatCode="0.00E+00">
                        <c:v>3.7707390648567101</c:v>
                      </c:pt>
                      <c:pt idx="13" formatCode="0.00E+00">
                        <c:v>4.1478129713423799</c:v>
                      </c:pt>
                      <c:pt idx="14" formatCode="0.00E+00">
                        <c:v>4.5248868778280498</c:v>
                      </c:pt>
                      <c:pt idx="15" formatCode="0.00E+00">
                        <c:v>4.9019607843137196</c:v>
                      </c:pt>
                      <c:pt idx="16" formatCode="0.00E+00">
                        <c:v>5.2790346907993904</c:v>
                      </c:pt>
                      <c:pt idx="17" formatCode="0.00E+00">
                        <c:v>5.5806938159879298</c:v>
                      </c:pt>
                      <c:pt idx="18" formatCode="0.00E+00">
                        <c:v>5.7315233785822004</c:v>
                      </c:pt>
                      <c:pt idx="19" formatCode="0.00E+00">
                        <c:v>6.1085972850678703</c:v>
                      </c:pt>
                      <c:pt idx="20" formatCode="0.00E+00">
                        <c:v>6.4102564102564097</c:v>
                      </c:pt>
                      <c:pt idx="21" formatCode="0.00E+00">
                        <c:v>6.6365007541478098</c:v>
                      </c:pt>
                      <c:pt idx="22" formatCode="0.00E+00">
                        <c:v>6.9381598793363501</c:v>
                      </c:pt>
                      <c:pt idx="23" formatCode="0.00E+00">
                        <c:v>7.0889894419306199</c:v>
                      </c:pt>
                      <c:pt idx="24" formatCode="0.00E+00">
                        <c:v>7.31523378582202</c:v>
                      </c:pt>
                      <c:pt idx="25" formatCode="0.00E+00">
                        <c:v>7.6923076923076898</c:v>
                      </c:pt>
                      <c:pt idx="26" formatCode="0.00E+00">
                        <c:v>8.2202111613876294</c:v>
                      </c:pt>
                      <c:pt idx="27" formatCode="0.00E+00">
                        <c:v>8.8235294117646994</c:v>
                      </c:pt>
                      <c:pt idx="28" formatCode="0.00E+00">
                        <c:v>8.8235294117646994</c:v>
                      </c:pt>
                      <c:pt idx="29" formatCode="0.00E+00">
                        <c:v>9.2006033182503693</c:v>
                      </c:pt>
                      <c:pt idx="30" formatCode="0.00E+00">
                        <c:v>9.8793363499245803</c:v>
                      </c:pt>
                      <c:pt idx="31" formatCode="0.00E+00">
                        <c:v>10.558069381598701</c:v>
                      </c:pt>
                      <c:pt idx="32" formatCode="0.00E+00">
                        <c:v>11.085972850678701</c:v>
                      </c:pt>
                      <c:pt idx="33" formatCode="0.00E+00">
                        <c:v>11.613876319758599</c:v>
                      </c:pt>
                      <c:pt idx="34" formatCode="0.00E+00">
                        <c:v>12.2926093514328</c:v>
                      </c:pt>
                      <c:pt idx="35" formatCode="0.00E+00">
                        <c:v>12.971342383107</c:v>
                      </c:pt>
                      <c:pt idx="36" formatCode="0.00E+00">
                        <c:v>13.5746606334841</c:v>
                      </c:pt>
                      <c:pt idx="37" formatCode="0.00E+00">
                        <c:v>14.253393665158301</c:v>
                      </c:pt>
                      <c:pt idx="38" formatCode="0.00E+00">
                        <c:v>14.781297134238301</c:v>
                      </c:pt>
                      <c:pt idx="39" formatCode="0.00E+00">
                        <c:v>15.082956259426799</c:v>
                      </c:pt>
                      <c:pt idx="40" formatCode="0.00E+00">
                        <c:v>15.3846153846153</c:v>
                      </c:pt>
                      <c:pt idx="41" formatCode="0.00E+00">
                        <c:v>15.6108597285067</c:v>
                      </c:pt>
                      <c:pt idx="42" formatCode="0.00E+00">
                        <c:v>16.0633484162895</c:v>
                      </c:pt>
                      <c:pt idx="43" formatCode="0.00E+00">
                        <c:v>16.5158371040724</c:v>
                      </c:pt>
                      <c:pt idx="44" formatCode="0.00E+00">
                        <c:v>16.892911010557999</c:v>
                      </c:pt>
                      <c:pt idx="45" formatCode="0.00E+00">
                        <c:v>17.345399698340799</c:v>
                      </c:pt>
                      <c:pt idx="46" formatCode="0.00E+00">
                        <c:v>17.420814479638</c:v>
                      </c:pt>
                      <c:pt idx="47" formatCode="0.00E+00">
                        <c:v>17.722473604826501</c:v>
                      </c:pt>
                      <c:pt idx="48" formatCode="0.00E+00">
                        <c:v>18.099547511312199</c:v>
                      </c:pt>
                      <c:pt idx="49" formatCode="0.00E+00">
                        <c:v>18.7028657616892</c:v>
                      </c:pt>
                      <c:pt idx="50" formatCode="0.00E+00">
                        <c:v>19.230769230769202</c:v>
                      </c:pt>
                      <c:pt idx="51" formatCode="0.00E+00">
                        <c:v>19.7586726998491</c:v>
                      </c:pt>
                      <c:pt idx="52" formatCode="0.00E+00">
                        <c:v>20.3619909502262</c:v>
                      </c:pt>
                      <c:pt idx="53" formatCode="0.00E+00">
                        <c:v>20.965309200603301</c:v>
                      </c:pt>
                      <c:pt idx="54" formatCode="0.00E+00">
                        <c:v>21.644042232277499</c:v>
                      </c:pt>
                      <c:pt idx="55" formatCode="0.00E+00">
                        <c:v>22.021116138763102</c:v>
                      </c:pt>
                      <c:pt idx="56" formatCode="0.00E+00">
                        <c:v>22.3981900452488</c:v>
                      </c:pt>
                      <c:pt idx="57" formatCode="0.00E+00">
                        <c:v>22.3981900452488</c:v>
                      </c:pt>
                      <c:pt idx="58" formatCode="0.00E+00">
                        <c:v>22.8506787330316</c:v>
                      </c:pt>
                      <c:pt idx="59" formatCode="0.00E+00">
                        <c:v>23.4539969834087</c:v>
                      </c:pt>
                      <c:pt idx="60" formatCode="0.00E+00">
                        <c:v>23.906485671191501</c:v>
                      </c:pt>
                      <c:pt idx="61" formatCode="0.00E+00">
                        <c:v>24.509803921568601</c:v>
                      </c:pt>
                      <c:pt idx="62" formatCode="0.00E+00">
                        <c:v>25.037707390648499</c:v>
                      </c:pt>
                      <c:pt idx="63" formatCode="0.00E+00">
                        <c:v>25.565610859728501</c:v>
                      </c:pt>
                    </c:numCache>
                  </c:numRef>
                </c:xVal>
                <c:yVal>
                  <c:numRef>
                    <c:extLst xmlns:c15="http://schemas.microsoft.com/office/drawing/2012/chart">
                      <c:ext xmlns:c15="http://schemas.microsoft.com/office/drawing/2012/chart" uri="{02D57815-91ED-43cb-92C2-25804820EDAC}">
                        <c15:formulaRef>
                          <c15:sqref>'Girder1-Test2'!$F$2:$F$65</c15:sqref>
                        </c15:formulaRef>
                      </c:ext>
                    </c:extLst>
                    <c:numCache>
                      <c:formatCode>General</c:formatCode>
                      <c:ptCount val="64"/>
                      <c:pt idx="0">
                        <c:v>7.3921971252566401</c:v>
                      </c:pt>
                      <c:pt idx="1">
                        <c:v>34.496919917864403</c:v>
                      </c:pt>
                      <c:pt idx="2">
                        <c:v>64.065708418891006</c:v>
                      </c:pt>
                      <c:pt idx="3">
                        <c:v>96.098562628336595</c:v>
                      </c:pt>
                      <c:pt idx="4">
                        <c:v>128.13141683778201</c:v>
                      </c:pt>
                      <c:pt idx="5">
                        <c:v>160.164271047227</c:v>
                      </c:pt>
                      <c:pt idx="6">
                        <c:v>202.05338809034899</c:v>
                      </c:pt>
                      <c:pt idx="7">
                        <c:v>239.01437371663201</c:v>
                      </c:pt>
                      <c:pt idx="8">
                        <c:v>273.51129363449598</c:v>
                      </c:pt>
                      <c:pt idx="9">
                        <c:v>308.00821355236098</c:v>
                      </c:pt>
                      <c:pt idx="10">
                        <c:v>342.50513347022502</c:v>
                      </c:pt>
                      <c:pt idx="11">
                        <c:v>379.46611909650898</c:v>
                      </c:pt>
                      <c:pt idx="12">
                        <c:v>418.89117043121098</c:v>
                      </c:pt>
                      <c:pt idx="13">
                        <c:v>458.31622176591299</c:v>
                      </c:pt>
                      <c:pt idx="14">
                        <c:v>495.277207392197</c:v>
                      </c:pt>
                      <c:pt idx="15">
                        <c:v>527.31006160164202</c:v>
                      </c:pt>
                      <c:pt idx="16">
                        <c:v>554.41478439424998</c:v>
                      </c:pt>
                      <c:pt idx="17">
                        <c:v>574.12731006160095</c:v>
                      </c:pt>
                      <c:pt idx="18">
                        <c:v>556.87885010266905</c:v>
                      </c:pt>
                      <c:pt idx="19">
                        <c:v>579.05544147843898</c:v>
                      </c:pt>
                      <c:pt idx="20">
                        <c:v>598.76796714578995</c:v>
                      </c:pt>
                      <c:pt idx="21">
                        <c:v>618.48049281314104</c:v>
                      </c:pt>
                      <c:pt idx="22">
                        <c:v>630.80082135523605</c:v>
                      </c:pt>
                      <c:pt idx="23">
                        <c:v>625.87268993839803</c:v>
                      </c:pt>
                      <c:pt idx="24">
                        <c:v>645.585215605749</c:v>
                      </c:pt>
                      <c:pt idx="25">
                        <c:v>665.29774127309997</c:v>
                      </c:pt>
                      <c:pt idx="26">
                        <c:v>682.54620123203199</c:v>
                      </c:pt>
                      <c:pt idx="27">
                        <c:v>697.33059548254596</c:v>
                      </c:pt>
                      <c:pt idx="28">
                        <c:v>687.47433264887002</c:v>
                      </c:pt>
                      <c:pt idx="29">
                        <c:v>712.11498973305902</c:v>
                      </c:pt>
                      <c:pt idx="30">
                        <c:v>724.43531827515403</c:v>
                      </c:pt>
                      <c:pt idx="31">
                        <c:v>736.75564681724802</c:v>
                      </c:pt>
                      <c:pt idx="32">
                        <c:v>751.54004106776097</c:v>
                      </c:pt>
                      <c:pt idx="33">
                        <c:v>761.39630390143702</c:v>
                      </c:pt>
                      <c:pt idx="34">
                        <c:v>773.71663244353101</c:v>
                      </c:pt>
                      <c:pt idx="35">
                        <c:v>788.50102669404498</c:v>
                      </c:pt>
                      <c:pt idx="36">
                        <c:v>800.82135523613897</c:v>
                      </c:pt>
                      <c:pt idx="37">
                        <c:v>813.14168377823398</c:v>
                      </c:pt>
                      <c:pt idx="38">
                        <c:v>822.99794661190901</c:v>
                      </c:pt>
                      <c:pt idx="39">
                        <c:v>830.390143737166</c:v>
                      </c:pt>
                      <c:pt idx="40">
                        <c:v>825.46201232032797</c:v>
                      </c:pt>
                      <c:pt idx="41">
                        <c:v>835.31827515400403</c:v>
                      </c:pt>
                      <c:pt idx="42">
                        <c:v>842.71047227925999</c:v>
                      </c:pt>
                      <c:pt idx="43">
                        <c:v>852.56673511293604</c:v>
                      </c:pt>
                      <c:pt idx="44">
                        <c:v>859.95893223819303</c:v>
                      </c:pt>
                      <c:pt idx="45">
                        <c:v>862.42299794661199</c:v>
                      </c:pt>
                      <c:pt idx="46">
                        <c:v>855.030800821355</c:v>
                      </c:pt>
                      <c:pt idx="47">
                        <c:v>869.81519507186795</c:v>
                      </c:pt>
                      <c:pt idx="48">
                        <c:v>872.27926078028702</c:v>
                      </c:pt>
                      <c:pt idx="49">
                        <c:v>879.671457905544</c:v>
                      </c:pt>
                      <c:pt idx="50">
                        <c:v>887.06365503079996</c:v>
                      </c:pt>
                      <c:pt idx="51">
                        <c:v>894.45585215605695</c:v>
                      </c:pt>
                      <c:pt idx="52">
                        <c:v>899.38398357289498</c:v>
                      </c:pt>
                      <c:pt idx="53">
                        <c:v>906.77618069815196</c:v>
                      </c:pt>
                      <c:pt idx="54">
                        <c:v>916.63244353182699</c:v>
                      </c:pt>
                      <c:pt idx="55">
                        <c:v>921.56057494866502</c:v>
                      </c:pt>
                      <c:pt idx="56">
                        <c:v>931.41683778234096</c:v>
                      </c:pt>
                      <c:pt idx="57">
                        <c:v>911.70431211498897</c:v>
                      </c:pt>
                      <c:pt idx="58">
                        <c:v>921.56057494866502</c:v>
                      </c:pt>
                      <c:pt idx="59">
                        <c:v>933.88090349075901</c:v>
                      </c:pt>
                      <c:pt idx="60">
                        <c:v>941.273100616016</c:v>
                      </c:pt>
                      <c:pt idx="61">
                        <c:v>948.66529774127298</c:v>
                      </c:pt>
                      <c:pt idx="62">
                        <c:v>956.05749486652905</c:v>
                      </c:pt>
                      <c:pt idx="63">
                        <c:v>960.98562628336697</c:v>
                      </c:pt>
                    </c:numCache>
                  </c:numRef>
                </c:yVal>
                <c:smooth val="1"/>
                <c:extLst xmlns:c15="http://schemas.microsoft.com/office/drawing/2012/chart">
                  <c:ext xmlns:c16="http://schemas.microsoft.com/office/drawing/2014/chart" uri="{C3380CC4-5D6E-409C-BE32-E72D297353CC}">
                    <c16:uniqueId val="{00000007-8497-DC4D-84C7-A45B244D2E4A}"/>
                  </c:ext>
                </c:extLst>
              </c15:ser>
            </c15:filteredScatterSeries>
            <c15:filteredScatterSeries>
              <c15:ser>
                <c:idx val="6"/>
                <c:order val="6"/>
                <c:tx>
                  <c:v>G1-T1-FE-001</c:v>
                </c:tx>
                <c:spPr>
                  <a:ln w="19050" cap="rnd">
                    <a:solidFill>
                      <a:schemeClr val="accent6"/>
                    </a:solidFill>
                    <a:prstDash val="dash"/>
                    <a:round/>
                  </a:ln>
                  <a:effectLst/>
                </c:spPr>
                <c:marker>
                  <c:symbol val="none"/>
                </c:marker>
                <c:xVal>
                  <c:numRef>
                    <c:extLst xmlns:c15="http://schemas.microsoft.com/office/drawing/2012/chart">
                      <c:ext xmlns:c15="http://schemas.microsoft.com/office/drawing/2012/chart" uri="{02D57815-91ED-43cb-92C2-25804820EDAC}">
                        <c15:formulaRef>
                          <c15:sqref>'Girder1-Test2'!$AK$24:$AK$405</c15:sqref>
                        </c15:formulaRef>
                      </c:ext>
                    </c:extLst>
                    <c:numCache>
                      <c:formatCode>0.00E+00</c:formatCode>
                      <c:ptCount val="382"/>
                      <c:pt idx="0">
                        <c:v>-4.6811223030000002E-2</c:v>
                      </c:pt>
                      <c:pt idx="1">
                        <c:v>-4.9449931830000002E-2</c:v>
                      </c:pt>
                      <c:pt idx="2">
                        <c:v>-2.9026815668E-2</c:v>
                      </c:pt>
                      <c:pt idx="3">
                        <c:v>4.0477320551999998E-2</c:v>
                      </c:pt>
                      <c:pt idx="4">
                        <c:v>0.14480677247000001</c:v>
                      </c:pt>
                      <c:pt idx="5">
                        <c:v>0.24553090334</c:v>
                      </c:pt>
                      <c:pt idx="6">
                        <c:v>0.35670390725000001</c:v>
                      </c:pt>
                      <c:pt idx="7">
                        <c:v>0.47643348575</c:v>
                      </c:pt>
                      <c:pt idx="8">
                        <c:v>0.64798748493000002</c:v>
                      </c:pt>
                      <c:pt idx="9">
                        <c:v>0.82366001606000006</c:v>
                      </c:pt>
                      <c:pt idx="10">
                        <c:v>0.95535635947999997</c:v>
                      </c:pt>
                      <c:pt idx="11">
                        <c:v>1.0464400053</c:v>
                      </c:pt>
                      <c:pt idx="12">
                        <c:v>1.1006152629999999</c:v>
                      </c:pt>
                      <c:pt idx="13">
                        <c:v>1.1533010006</c:v>
                      </c:pt>
                      <c:pt idx="14">
                        <c:v>1.2082387209000001</c:v>
                      </c:pt>
                      <c:pt idx="15">
                        <c:v>1.2494119405999999</c:v>
                      </c:pt>
                      <c:pt idx="16">
                        <c:v>1.3277407885000001</c:v>
                      </c:pt>
                      <c:pt idx="17">
                        <c:v>1.4483392238999999</c:v>
                      </c:pt>
                      <c:pt idx="18">
                        <c:v>1.5765459538</c:v>
                      </c:pt>
                      <c:pt idx="19">
                        <c:v>1.68780303</c:v>
                      </c:pt>
                      <c:pt idx="20">
                        <c:v>1.7747387885999999</c:v>
                      </c:pt>
                      <c:pt idx="21">
                        <c:v>1.8609900475000001</c:v>
                      </c:pt>
                      <c:pt idx="22">
                        <c:v>1.9500747919000001</c:v>
                      </c:pt>
                      <c:pt idx="23">
                        <c:v>2.0447592735</c:v>
                      </c:pt>
                      <c:pt idx="24">
                        <c:v>2.1312012671999998</c:v>
                      </c:pt>
                      <c:pt idx="25">
                        <c:v>2.2303025722999998</c:v>
                      </c:pt>
                      <c:pt idx="26">
                        <c:v>2.3185527325000002</c:v>
                      </c:pt>
                      <c:pt idx="27">
                        <c:v>2.3830649852999999</c:v>
                      </c:pt>
                      <c:pt idx="28">
                        <c:v>2.4659640788999999</c:v>
                      </c:pt>
                      <c:pt idx="29">
                        <c:v>2.5523114204000001</c:v>
                      </c:pt>
                      <c:pt idx="30">
                        <c:v>2.6408846378000002</c:v>
                      </c:pt>
                      <c:pt idx="31">
                        <c:v>2.7274158001000002</c:v>
                      </c:pt>
                      <c:pt idx="32">
                        <c:v>2.7854418755000001</c:v>
                      </c:pt>
                      <c:pt idx="33">
                        <c:v>2.8499426842000002</c:v>
                      </c:pt>
                      <c:pt idx="34">
                        <c:v>2.9414398670000002</c:v>
                      </c:pt>
                      <c:pt idx="35">
                        <c:v>3.0230000018999998</c:v>
                      </c:pt>
                      <c:pt idx="36">
                        <c:v>3.0748891829999998</c:v>
                      </c:pt>
                      <c:pt idx="37">
                        <c:v>3.1384079456</c:v>
                      </c:pt>
                      <c:pt idx="38">
                        <c:v>3.2411270141999999</c:v>
                      </c:pt>
                      <c:pt idx="39">
                        <c:v>3.4066953659000001</c:v>
                      </c:pt>
                      <c:pt idx="40">
                        <c:v>3.5741727351999999</c:v>
                      </c:pt>
                      <c:pt idx="41">
                        <c:v>3.7076671123999998</c:v>
                      </c:pt>
                      <c:pt idx="42">
                        <c:v>3.8110296726000001</c:v>
                      </c:pt>
                      <c:pt idx="43">
                        <c:v>3.9003679752</c:v>
                      </c:pt>
                      <c:pt idx="44">
                        <c:v>3.9816930294000001</c:v>
                      </c:pt>
                      <c:pt idx="45">
                        <c:v>4.0701947212</c:v>
                      </c:pt>
                      <c:pt idx="46">
                        <c:v>4.1493916512000002</c:v>
                      </c:pt>
                      <c:pt idx="47">
                        <c:v>4.2272663116000002</c:v>
                      </c:pt>
                      <c:pt idx="48">
                        <c:v>4.3045005798</c:v>
                      </c:pt>
                      <c:pt idx="49">
                        <c:v>4.3669152259999997</c:v>
                      </c:pt>
                      <c:pt idx="50">
                        <c:v>4.4275283813000001</c:v>
                      </c:pt>
                      <c:pt idx="51">
                        <c:v>4.505959034</c:v>
                      </c:pt>
                      <c:pt idx="52">
                        <c:v>4.5993056296999999</c:v>
                      </c:pt>
                      <c:pt idx="53">
                        <c:v>4.6788849830999997</c:v>
                      </c:pt>
                      <c:pt idx="54">
                        <c:v>4.7617344855999999</c:v>
                      </c:pt>
                      <c:pt idx="55">
                        <c:v>4.8599929810000004</c:v>
                      </c:pt>
                      <c:pt idx="56">
                        <c:v>4.9765610694999998</c:v>
                      </c:pt>
                      <c:pt idx="57">
                        <c:v>5.0791797638</c:v>
                      </c:pt>
                      <c:pt idx="58">
                        <c:v>5.1652889251999996</c:v>
                      </c:pt>
                      <c:pt idx="59">
                        <c:v>5.2345561980999999</c:v>
                      </c:pt>
                      <c:pt idx="60">
                        <c:v>5.2980928421</c:v>
                      </c:pt>
                      <c:pt idx="61">
                        <c:v>5.3898849486999998</c:v>
                      </c:pt>
                      <c:pt idx="62">
                        <c:v>5.5106348991000003</c:v>
                      </c:pt>
                      <c:pt idx="63">
                        <c:v>5.6407127380000004</c:v>
                      </c:pt>
                      <c:pt idx="64">
                        <c:v>5.7427072524999998</c:v>
                      </c:pt>
                      <c:pt idx="65">
                        <c:v>5.8255925178999997</c:v>
                      </c:pt>
                      <c:pt idx="66">
                        <c:v>5.9099655150999997</c:v>
                      </c:pt>
                      <c:pt idx="67">
                        <c:v>6.0198402404999998</c:v>
                      </c:pt>
                      <c:pt idx="68">
                        <c:v>6.1452889441999998</c:v>
                      </c:pt>
                      <c:pt idx="69">
                        <c:v>6.2775101661999999</c:v>
                      </c:pt>
                      <c:pt idx="70">
                        <c:v>6.3985357284999997</c:v>
                      </c:pt>
                      <c:pt idx="71">
                        <c:v>6.5151233673000002</c:v>
                      </c:pt>
                      <c:pt idx="72">
                        <c:v>6.6178197861000001</c:v>
                      </c:pt>
                      <c:pt idx="73">
                        <c:v>6.7261571884000002</c:v>
                      </c:pt>
                      <c:pt idx="74">
                        <c:v>6.8301372528000002</c:v>
                      </c:pt>
                      <c:pt idx="75">
                        <c:v>6.9249749184000002</c:v>
                      </c:pt>
                      <c:pt idx="76">
                        <c:v>7.0225639342999999</c:v>
                      </c:pt>
                      <c:pt idx="77">
                        <c:v>7.1226263045999998</c:v>
                      </c:pt>
                      <c:pt idx="78">
                        <c:v>7.2139587401999998</c:v>
                      </c:pt>
                      <c:pt idx="79">
                        <c:v>7.2827224730999998</c:v>
                      </c:pt>
                      <c:pt idx="80">
                        <c:v>7.3332333565000001</c:v>
                      </c:pt>
                      <c:pt idx="81">
                        <c:v>7.3785109520000001</c:v>
                      </c:pt>
                      <c:pt idx="82">
                        <c:v>7.4261126517999996</c:v>
                      </c:pt>
                      <c:pt idx="83">
                        <c:v>7.4741353988999997</c:v>
                      </c:pt>
                      <c:pt idx="84">
                        <c:v>7.5290756225999997</c:v>
                      </c:pt>
                      <c:pt idx="85">
                        <c:v>7.6001234054999998</c:v>
                      </c:pt>
                      <c:pt idx="86">
                        <c:v>7.6806077957000003</c:v>
                      </c:pt>
                      <c:pt idx="87">
                        <c:v>7.7601470946999997</c:v>
                      </c:pt>
                      <c:pt idx="88">
                        <c:v>7.8360824585</c:v>
                      </c:pt>
                      <c:pt idx="89">
                        <c:v>7.9036087989999997</c:v>
                      </c:pt>
                      <c:pt idx="90">
                        <c:v>7.9906077384999996</c:v>
                      </c:pt>
                      <c:pt idx="91">
                        <c:v>8.0995998382999996</c:v>
                      </c:pt>
                      <c:pt idx="92">
                        <c:v>8.2216739655000008</c:v>
                      </c:pt>
                      <c:pt idx="93">
                        <c:v>8.3479547500999995</c:v>
                      </c:pt>
                      <c:pt idx="94">
                        <c:v>8.4763097763000008</c:v>
                      </c:pt>
                      <c:pt idx="95">
                        <c:v>8.5879936218000008</c:v>
                      </c:pt>
                      <c:pt idx="96">
                        <c:v>8.6853952408000001</c:v>
                      </c:pt>
                      <c:pt idx="97">
                        <c:v>8.7727527617999996</c:v>
                      </c:pt>
                      <c:pt idx="98">
                        <c:v>8.8631143570000006</c:v>
                      </c:pt>
                      <c:pt idx="99">
                        <c:v>8.9594764709000003</c:v>
                      </c:pt>
                      <c:pt idx="100">
                        <c:v>9.0576009749999997</c:v>
                      </c:pt>
                      <c:pt idx="101">
                        <c:v>9.1522321700999996</c:v>
                      </c:pt>
                      <c:pt idx="102">
                        <c:v>9.2431278229</c:v>
                      </c:pt>
                      <c:pt idx="103">
                        <c:v>9.3368988037000005</c:v>
                      </c:pt>
                      <c:pt idx="104">
                        <c:v>9.4299058914000007</c:v>
                      </c:pt>
                      <c:pt idx="105">
                        <c:v>9.5215072632000002</c:v>
                      </c:pt>
                      <c:pt idx="106">
                        <c:v>9.6167907714999998</c:v>
                      </c:pt>
                      <c:pt idx="107">
                        <c:v>9.7133836745999993</c:v>
                      </c:pt>
                      <c:pt idx="108">
                        <c:v>9.8071537018000008</c:v>
                      </c:pt>
                      <c:pt idx="109">
                        <c:v>9.8939886092999991</c:v>
                      </c:pt>
                      <c:pt idx="110">
                        <c:v>9.9746007919000004</c:v>
                      </c:pt>
                      <c:pt idx="111">
                        <c:v>10.048454285</c:v>
                      </c:pt>
                      <c:pt idx="112">
                        <c:v>10.118011474999999</c:v>
                      </c:pt>
                      <c:pt idx="113">
                        <c:v>10.187905312</c:v>
                      </c:pt>
                      <c:pt idx="114">
                        <c:v>10.265909195000001</c:v>
                      </c:pt>
                      <c:pt idx="115">
                        <c:v>10.349451065</c:v>
                      </c:pt>
                      <c:pt idx="116">
                        <c:v>10.438549042</c:v>
                      </c:pt>
                      <c:pt idx="117">
                        <c:v>10.52316761</c:v>
                      </c:pt>
                      <c:pt idx="118">
                        <c:v>10.605111122</c:v>
                      </c:pt>
                      <c:pt idx="119">
                        <c:v>10.686145782000001</c:v>
                      </c:pt>
                      <c:pt idx="120">
                        <c:v>10.773052216</c:v>
                      </c:pt>
                      <c:pt idx="121">
                        <c:v>10.871401787</c:v>
                      </c:pt>
                      <c:pt idx="122">
                        <c:v>10.980623245</c:v>
                      </c:pt>
                      <c:pt idx="123">
                        <c:v>11.097625731999999</c:v>
                      </c:pt>
                      <c:pt idx="124">
                        <c:v>11.216740608</c:v>
                      </c:pt>
                      <c:pt idx="125">
                        <c:v>11.332019806</c:v>
                      </c:pt>
                      <c:pt idx="126">
                        <c:v>11.435174942</c:v>
                      </c:pt>
                      <c:pt idx="127">
                        <c:v>11.529978752</c:v>
                      </c:pt>
                      <c:pt idx="128">
                        <c:v>11.621314049</c:v>
                      </c:pt>
                      <c:pt idx="129">
                        <c:v>11.703351021</c:v>
                      </c:pt>
                      <c:pt idx="130">
                        <c:v>11.784731864999999</c:v>
                      </c:pt>
                      <c:pt idx="131">
                        <c:v>11.871214867000001</c:v>
                      </c:pt>
                      <c:pt idx="132">
                        <c:v>11.964916229</c:v>
                      </c:pt>
                      <c:pt idx="133">
                        <c:v>12.060918808</c:v>
                      </c:pt>
                      <c:pt idx="134">
                        <c:v>12.154438019000001</c:v>
                      </c:pt>
                      <c:pt idx="135">
                        <c:v>12.247750282</c:v>
                      </c:pt>
                      <c:pt idx="136">
                        <c:v>12.344923018999999</c:v>
                      </c:pt>
                      <c:pt idx="137">
                        <c:v>12.438940047999999</c:v>
                      </c:pt>
                      <c:pt idx="138">
                        <c:v>12.527615547</c:v>
                      </c:pt>
                      <c:pt idx="139">
                        <c:v>12.61812973</c:v>
                      </c:pt>
                      <c:pt idx="140">
                        <c:v>12.708376884</c:v>
                      </c:pt>
                      <c:pt idx="141">
                        <c:v>12.794309616</c:v>
                      </c:pt>
                      <c:pt idx="142">
                        <c:v>12.867486</c:v>
                      </c:pt>
                      <c:pt idx="143">
                        <c:v>12.941902161</c:v>
                      </c:pt>
                      <c:pt idx="144">
                        <c:v>13.026317596</c:v>
                      </c:pt>
                      <c:pt idx="145">
                        <c:v>13.116919518</c:v>
                      </c:pt>
                      <c:pt idx="146">
                        <c:v>13.214616776</c:v>
                      </c:pt>
                      <c:pt idx="147">
                        <c:v>13.315719604</c:v>
                      </c:pt>
                      <c:pt idx="148">
                        <c:v>13.413946151999999</c:v>
                      </c:pt>
                      <c:pt idx="149">
                        <c:v>13.505458832</c:v>
                      </c:pt>
                      <c:pt idx="150">
                        <c:v>13.588382721</c:v>
                      </c:pt>
                      <c:pt idx="151">
                        <c:v>13.664241791</c:v>
                      </c:pt>
                      <c:pt idx="152">
                        <c:v>13.740129470999999</c:v>
                      </c:pt>
                      <c:pt idx="153">
                        <c:v>13.823030471999999</c:v>
                      </c:pt>
                      <c:pt idx="154">
                        <c:v>13.913433075</c:v>
                      </c:pt>
                      <c:pt idx="155">
                        <c:v>14.010437012000001</c:v>
                      </c:pt>
                      <c:pt idx="156">
                        <c:v>14.118090629999999</c:v>
                      </c:pt>
                      <c:pt idx="157">
                        <c:v>14.223208426999999</c:v>
                      </c:pt>
                      <c:pt idx="158">
                        <c:v>14.319654464999999</c:v>
                      </c:pt>
                      <c:pt idx="159">
                        <c:v>14.405535698</c:v>
                      </c:pt>
                      <c:pt idx="160">
                        <c:v>14.498310089</c:v>
                      </c:pt>
                      <c:pt idx="161">
                        <c:v>14.595237731999999</c:v>
                      </c:pt>
                      <c:pt idx="162">
                        <c:v>14.690113068</c:v>
                      </c:pt>
                      <c:pt idx="163">
                        <c:v>14.782732963999999</c:v>
                      </c:pt>
                      <c:pt idx="164">
                        <c:v>14.879965781999999</c:v>
                      </c:pt>
                      <c:pt idx="165">
                        <c:v>14.974827766000001</c:v>
                      </c:pt>
                      <c:pt idx="166">
                        <c:v>15.067544936999999</c:v>
                      </c:pt>
                      <c:pt idx="167">
                        <c:v>15.159715651999999</c:v>
                      </c:pt>
                      <c:pt idx="168">
                        <c:v>15.251940726999999</c:v>
                      </c:pt>
                      <c:pt idx="169">
                        <c:v>15.340170860000001</c:v>
                      </c:pt>
                      <c:pt idx="170">
                        <c:v>15.426172255999999</c:v>
                      </c:pt>
                      <c:pt idx="171">
                        <c:v>15.513190269000001</c:v>
                      </c:pt>
                      <c:pt idx="172">
                        <c:v>15.603161812</c:v>
                      </c:pt>
                      <c:pt idx="173">
                        <c:v>15.692575455</c:v>
                      </c:pt>
                      <c:pt idx="174">
                        <c:v>15.782601357000001</c:v>
                      </c:pt>
                      <c:pt idx="175">
                        <c:v>15.867372512999999</c:v>
                      </c:pt>
                      <c:pt idx="176">
                        <c:v>15.953874588</c:v>
                      </c:pt>
                      <c:pt idx="177">
                        <c:v>16.035816192999999</c:v>
                      </c:pt>
                      <c:pt idx="178">
                        <c:v>16.119241714000001</c:v>
                      </c:pt>
                      <c:pt idx="179">
                        <c:v>16.206447601000001</c:v>
                      </c:pt>
                      <c:pt idx="180">
                        <c:v>16.296857834000001</c:v>
                      </c:pt>
                      <c:pt idx="181">
                        <c:v>16.388696671000002</c:v>
                      </c:pt>
                      <c:pt idx="182">
                        <c:v>16.480207443000001</c:v>
                      </c:pt>
                      <c:pt idx="183">
                        <c:v>16.574279785000002</c:v>
                      </c:pt>
                      <c:pt idx="184">
                        <c:v>16.668130874999999</c:v>
                      </c:pt>
                      <c:pt idx="185">
                        <c:v>16.761772155999999</c:v>
                      </c:pt>
                      <c:pt idx="186">
                        <c:v>16.853929520000001</c:v>
                      </c:pt>
                      <c:pt idx="187">
                        <c:v>16.945819855</c:v>
                      </c:pt>
                      <c:pt idx="188">
                        <c:v>17.040962219000001</c:v>
                      </c:pt>
                      <c:pt idx="189">
                        <c:v>17.135604858000001</c:v>
                      </c:pt>
                      <c:pt idx="190">
                        <c:v>17.235427856000001</c:v>
                      </c:pt>
                      <c:pt idx="191">
                        <c:v>17.335214615000002</c:v>
                      </c:pt>
                      <c:pt idx="192">
                        <c:v>17.433525084999999</c:v>
                      </c:pt>
                      <c:pt idx="193">
                        <c:v>17.528684616</c:v>
                      </c:pt>
                      <c:pt idx="194">
                        <c:v>17.620397568000001</c:v>
                      </c:pt>
                      <c:pt idx="195">
                        <c:v>17.714008330999999</c:v>
                      </c:pt>
                      <c:pt idx="196">
                        <c:v>17.804067612000001</c:v>
                      </c:pt>
                      <c:pt idx="197">
                        <c:v>17.890457153</c:v>
                      </c:pt>
                      <c:pt idx="198">
                        <c:v>17.978267670000001</c:v>
                      </c:pt>
                      <c:pt idx="199">
                        <c:v>18.063676833999999</c:v>
                      </c:pt>
                      <c:pt idx="200">
                        <c:v>18.150413513</c:v>
                      </c:pt>
                      <c:pt idx="201">
                        <c:v>18.239255905</c:v>
                      </c:pt>
                      <c:pt idx="202">
                        <c:v>18.325435637999998</c:v>
                      </c:pt>
                      <c:pt idx="203">
                        <c:v>18.412897109999999</c:v>
                      </c:pt>
                      <c:pt idx="204">
                        <c:v>18.500759124999998</c:v>
                      </c:pt>
                      <c:pt idx="205">
                        <c:v>18.588056563999999</c:v>
                      </c:pt>
                      <c:pt idx="206">
                        <c:v>18.680736541999998</c:v>
                      </c:pt>
                      <c:pt idx="207">
                        <c:v>18.771493912</c:v>
                      </c:pt>
                      <c:pt idx="208">
                        <c:v>18.866294861</c:v>
                      </c:pt>
                      <c:pt idx="209">
                        <c:v>18.963645934999999</c:v>
                      </c:pt>
                      <c:pt idx="210">
                        <c:v>19.060216904000001</c:v>
                      </c:pt>
                      <c:pt idx="211">
                        <c:v>19.155763625999999</c:v>
                      </c:pt>
                      <c:pt idx="212">
                        <c:v>19.248882294000001</c:v>
                      </c:pt>
                      <c:pt idx="213">
                        <c:v>19.340608596999999</c:v>
                      </c:pt>
                      <c:pt idx="214">
                        <c:v>19.428924560999999</c:v>
                      </c:pt>
                      <c:pt idx="215">
                        <c:v>19.515413284000001</c:v>
                      </c:pt>
                      <c:pt idx="216">
                        <c:v>19.607465743999999</c:v>
                      </c:pt>
                      <c:pt idx="217">
                        <c:v>19.699716567999999</c:v>
                      </c:pt>
                      <c:pt idx="218">
                        <c:v>19.793794632000001</c:v>
                      </c:pt>
                      <c:pt idx="219">
                        <c:v>19.890821457000001</c:v>
                      </c:pt>
                      <c:pt idx="220">
                        <c:v>19.984249115000001</c:v>
                      </c:pt>
                      <c:pt idx="221">
                        <c:v>20.079040527</c:v>
                      </c:pt>
                      <c:pt idx="222">
                        <c:v>20.172241210999999</c:v>
                      </c:pt>
                      <c:pt idx="223">
                        <c:v>20.267524719000001</c:v>
                      </c:pt>
                      <c:pt idx="224">
                        <c:v>20.360822678000002</c:v>
                      </c:pt>
                      <c:pt idx="225">
                        <c:v>20.454996109</c:v>
                      </c:pt>
                      <c:pt idx="226">
                        <c:v>20.547985077</c:v>
                      </c:pt>
                      <c:pt idx="227">
                        <c:v>20.639122009000001</c:v>
                      </c:pt>
                      <c:pt idx="228">
                        <c:v>20.729616164999999</c:v>
                      </c:pt>
                      <c:pt idx="229">
                        <c:v>20.819608687999999</c:v>
                      </c:pt>
                      <c:pt idx="230">
                        <c:v>20.911460876</c:v>
                      </c:pt>
                      <c:pt idx="231">
                        <c:v>21.003042221000001</c:v>
                      </c:pt>
                      <c:pt idx="232">
                        <c:v>21.098110199000001</c:v>
                      </c:pt>
                      <c:pt idx="233">
                        <c:v>21.189464568999998</c:v>
                      </c:pt>
                      <c:pt idx="234">
                        <c:v>21.284339905</c:v>
                      </c:pt>
                      <c:pt idx="235">
                        <c:v>21.378038406000002</c:v>
                      </c:pt>
                      <c:pt idx="236">
                        <c:v>21.473396301000001</c:v>
                      </c:pt>
                      <c:pt idx="237">
                        <c:v>21.566955566000001</c:v>
                      </c:pt>
                      <c:pt idx="238">
                        <c:v>21.659975052</c:v>
                      </c:pt>
                      <c:pt idx="239">
                        <c:v>21.750635147000001</c:v>
                      </c:pt>
                      <c:pt idx="240">
                        <c:v>21.84046936</c:v>
                      </c:pt>
                      <c:pt idx="241">
                        <c:v>21.929512024000001</c:v>
                      </c:pt>
                      <c:pt idx="242">
                        <c:v>22.018461227</c:v>
                      </c:pt>
                      <c:pt idx="243">
                        <c:v>22.107675552</c:v>
                      </c:pt>
                      <c:pt idx="244">
                        <c:v>22.199966431</c:v>
                      </c:pt>
                      <c:pt idx="245">
                        <c:v>22.293064117</c:v>
                      </c:pt>
                      <c:pt idx="246">
                        <c:v>22.386774063000001</c:v>
                      </c:pt>
                      <c:pt idx="247">
                        <c:v>22.481189728</c:v>
                      </c:pt>
                      <c:pt idx="248">
                        <c:v>22.576023102000001</c:v>
                      </c:pt>
                      <c:pt idx="249">
                        <c:v>22.670843124000001</c:v>
                      </c:pt>
                      <c:pt idx="250">
                        <c:v>22.766162871999999</c:v>
                      </c:pt>
                      <c:pt idx="251">
                        <c:v>22.863285064999999</c:v>
                      </c:pt>
                      <c:pt idx="252">
                        <c:v>22.958770752</c:v>
                      </c:pt>
                      <c:pt idx="253">
                        <c:v>23.054042815999999</c:v>
                      </c:pt>
                      <c:pt idx="254">
                        <c:v>23.146827697999999</c:v>
                      </c:pt>
                      <c:pt idx="255">
                        <c:v>23.240531920999999</c:v>
                      </c:pt>
                      <c:pt idx="256">
                        <c:v>23.334449767999999</c:v>
                      </c:pt>
                      <c:pt idx="257">
                        <c:v>23.430095673</c:v>
                      </c:pt>
                      <c:pt idx="258">
                        <c:v>23.525247574000002</c:v>
                      </c:pt>
                      <c:pt idx="259">
                        <c:v>23.624917984</c:v>
                      </c:pt>
                      <c:pt idx="260">
                        <c:v>23.725889206000002</c:v>
                      </c:pt>
                      <c:pt idx="261">
                        <c:v>23.826379776</c:v>
                      </c:pt>
                      <c:pt idx="262">
                        <c:v>23.923385620000001</c:v>
                      </c:pt>
                      <c:pt idx="263">
                        <c:v>24.017799376999999</c:v>
                      </c:pt>
                      <c:pt idx="264">
                        <c:v>24.110645294000001</c:v>
                      </c:pt>
                      <c:pt idx="265">
                        <c:v>24.204380035</c:v>
                      </c:pt>
                      <c:pt idx="266">
                        <c:v>24.298921584999999</c:v>
                      </c:pt>
                      <c:pt idx="267">
                        <c:v>24.390666962000001</c:v>
                      </c:pt>
                      <c:pt idx="268">
                        <c:v>24.485322952000001</c:v>
                      </c:pt>
                      <c:pt idx="269">
                        <c:v>24.577005386</c:v>
                      </c:pt>
                      <c:pt idx="270">
                        <c:v>24.67442131</c:v>
                      </c:pt>
                      <c:pt idx="271">
                        <c:v>24.767614365</c:v>
                      </c:pt>
                      <c:pt idx="272">
                        <c:v>24.861152649000001</c:v>
                      </c:pt>
                      <c:pt idx="273">
                        <c:v>24.956901550000001</c:v>
                      </c:pt>
                      <c:pt idx="274">
                        <c:v>25.053770064999998</c:v>
                      </c:pt>
                      <c:pt idx="275">
                        <c:v>25.153169632000001</c:v>
                      </c:pt>
                      <c:pt idx="276">
                        <c:v>25.253808974999998</c:v>
                      </c:pt>
                      <c:pt idx="277">
                        <c:v>25.350496291999999</c:v>
                      </c:pt>
                      <c:pt idx="278">
                        <c:v>25.450044632000001</c:v>
                      </c:pt>
                      <c:pt idx="279">
                        <c:v>25.548820496000001</c:v>
                      </c:pt>
                      <c:pt idx="280">
                        <c:v>25.645364761</c:v>
                      </c:pt>
                      <c:pt idx="281">
                        <c:v>25.73882103</c:v>
                      </c:pt>
                      <c:pt idx="282">
                        <c:v>25.830461501999999</c:v>
                      </c:pt>
                      <c:pt idx="283">
                        <c:v>25.924926758000002</c:v>
                      </c:pt>
                      <c:pt idx="284">
                        <c:v>26.022348403999999</c:v>
                      </c:pt>
                      <c:pt idx="285">
                        <c:v>26.122980118000001</c:v>
                      </c:pt>
                      <c:pt idx="286">
                        <c:v>26.226333618000002</c:v>
                      </c:pt>
                      <c:pt idx="287">
                        <c:v>26.329456328999999</c:v>
                      </c:pt>
                      <c:pt idx="288">
                        <c:v>26.433740616000001</c:v>
                      </c:pt>
                      <c:pt idx="289">
                        <c:v>26.533525467</c:v>
                      </c:pt>
                      <c:pt idx="290">
                        <c:v>26.626567841</c:v>
                      </c:pt>
                      <c:pt idx="291">
                        <c:v>26.715963364</c:v>
                      </c:pt>
                      <c:pt idx="292">
                        <c:v>26.809478760000001</c:v>
                      </c:pt>
                      <c:pt idx="293">
                        <c:v>26.904216766000001</c:v>
                      </c:pt>
                      <c:pt idx="294">
                        <c:v>26.994924545</c:v>
                      </c:pt>
                      <c:pt idx="295">
                        <c:v>27.093803405999999</c:v>
                      </c:pt>
                      <c:pt idx="296">
                        <c:v>27.188919067</c:v>
                      </c:pt>
                      <c:pt idx="297">
                        <c:v>27.287446975999998</c:v>
                      </c:pt>
                      <c:pt idx="298">
                        <c:v>27.390577316000002</c:v>
                      </c:pt>
                      <c:pt idx="299">
                        <c:v>27.494434356999999</c:v>
                      </c:pt>
                      <c:pt idx="300">
                        <c:v>27.594038009999998</c:v>
                      </c:pt>
                      <c:pt idx="301">
                        <c:v>27.694086075000001</c:v>
                      </c:pt>
                      <c:pt idx="302">
                        <c:v>27.811820984000001</c:v>
                      </c:pt>
                      <c:pt idx="303">
                        <c:v>27.914400100999998</c:v>
                      </c:pt>
                      <c:pt idx="304">
                        <c:v>28.013925552</c:v>
                      </c:pt>
                      <c:pt idx="305">
                        <c:v>28.121511459000001</c:v>
                      </c:pt>
                      <c:pt idx="306">
                        <c:v>28.226821899000001</c:v>
                      </c:pt>
                      <c:pt idx="307">
                        <c:v>28.349273682</c:v>
                      </c:pt>
                      <c:pt idx="308">
                        <c:v>28.493003845</c:v>
                      </c:pt>
                      <c:pt idx="309">
                        <c:v>28.608972549000001</c:v>
                      </c:pt>
                      <c:pt idx="310">
                        <c:v>28.711416244999999</c:v>
                      </c:pt>
                      <c:pt idx="311">
                        <c:v>28.811002730999999</c:v>
                      </c:pt>
                      <c:pt idx="312">
                        <c:v>28.92215538</c:v>
                      </c:pt>
                      <c:pt idx="313">
                        <c:v>29.029747009000001</c:v>
                      </c:pt>
                      <c:pt idx="314">
                        <c:v>29.133073806999999</c:v>
                      </c:pt>
                      <c:pt idx="315">
                        <c:v>29.234327316000002</c:v>
                      </c:pt>
                      <c:pt idx="316">
                        <c:v>29.337871551999999</c:v>
                      </c:pt>
                      <c:pt idx="317">
                        <c:v>29.439794540000001</c:v>
                      </c:pt>
                      <c:pt idx="318">
                        <c:v>29.549743652</c:v>
                      </c:pt>
                      <c:pt idx="319">
                        <c:v>29.645257950000001</c:v>
                      </c:pt>
                      <c:pt idx="320">
                        <c:v>29.73160553</c:v>
                      </c:pt>
                      <c:pt idx="321">
                        <c:v>29.840703963999999</c:v>
                      </c:pt>
                      <c:pt idx="322">
                        <c:v>29.940736771000001</c:v>
                      </c:pt>
                      <c:pt idx="323">
                        <c:v>30.036106109999999</c:v>
                      </c:pt>
                      <c:pt idx="324">
                        <c:v>30.128568649000002</c:v>
                      </c:pt>
                      <c:pt idx="325">
                        <c:v>30.219839096000001</c:v>
                      </c:pt>
                      <c:pt idx="326">
                        <c:v>30.314302443999999</c:v>
                      </c:pt>
                      <c:pt idx="327">
                        <c:v>30.409095764</c:v>
                      </c:pt>
                      <c:pt idx="328">
                        <c:v>30.504419327000001</c:v>
                      </c:pt>
                      <c:pt idx="329">
                        <c:v>30.601505280000001</c:v>
                      </c:pt>
                      <c:pt idx="330">
                        <c:v>30.695238112999998</c:v>
                      </c:pt>
                      <c:pt idx="331">
                        <c:v>30.790836334000002</c:v>
                      </c:pt>
                      <c:pt idx="332">
                        <c:v>30.882545471</c:v>
                      </c:pt>
                      <c:pt idx="333">
                        <c:v>30.973245621</c:v>
                      </c:pt>
                      <c:pt idx="334">
                        <c:v>31.056699753</c:v>
                      </c:pt>
                      <c:pt idx="335">
                        <c:v>31.144081115999999</c:v>
                      </c:pt>
                      <c:pt idx="336">
                        <c:v>31.231012344</c:v>
                      </c:pt>
                      <c:pt idx="337">
                        <c:v>31.318920134999999</c:v>
                      </c:pt>
                      <c:pt idx="338">
                        <c:v>31.410730361999999</c:v>
                      </c:pt>
                      <c:pt idx="339">
                        <c:v>31.505746841000001</c:v>
                      </c:pt>
                      <c:pt idx="340">
                        <c:v>31.607280730999999</c:v>
                      </c:pt>
                      <c:pt idx="341">
                        <c:v>31.709299088000002</c:v>
                      </c:pt>
                      <c:pt idx="342">
                        <c:v>31.804870605000001</c:v>
                      </c:pt>
                      <c:pt idx="343">
                        <c:v>31.901397705000001</c:v>
                      </c:pt>
                      <c:pt idx="344">
                        <c:v>32.000728606999999</c:v>
                      </c:pt>
                      <c:pt idx="345">
                        <c:v>32.102130889999998</c:v>
                      </c:pt>
                      <c:pt idx="346">
                        <c:v>32.197216034</c:v>
                      </c:pt>
                      <c:pt idx="347">
                        <c:v>32.291046143000003</c:v>
                      </c:pt>
                      <c:pt idx="348">
                        <c:v>32.384250641000001</c:v>
                      </c:pt>
                      <c:pt idx="349">
                        <c:v>32.481460571</c:v>
                      </c:pt>
                      <c:pt idx="350">
                        <c:v>32.572505950999997</c:v>
                      </c:pt>
                      <c:pt idx="351">
                        <c:v>32.661941528</c:v>
                      </c:pt>
                      <c:pt idx="352">
                        <c:v>32.754257201999998</c:v>
                      </c:pt>
                      <c:pt idx="353">
                        <c:v>32.850734711000001</c:v>
                      </c:pt>
                      <c:pt idx="354">
                        <c:v>32.948272705000001</c:v>
                      </c:pt>
                      <c:pt idx="355">
                        <c:v>33.044944762999997</c:v>
                      </c:pt>
                      <c:pt idx="356">
                        <c:v>33.139148712000001</c:v>
                      </c:pt>
                      <c:pt idx="357">
                        <c:v>33.234470367</c:v>
                      </c:pt>
                      <c:pt idx="358">
                        <c:v>33.328868866000001</c:v>
                      </c:pt>
                      <c:pt idx="359">
                        <c:v>33.422725677000003</c:v>
                      </c:pt>
                      <c:pt idx="360">
                        <c:v>33.513122559000003</c:v>
                      </c:pt>
                      <c:pt idx="361">
                        <c:v>33.600402832</c:v>
                      </c:pt>
                      <c:pt idx="362">
                        <c:v>33.687557220000002</c:v>
                      </c:pt>
                      <c:pt idx="363">
                        <c:v>33.775085449000002</c:v>
                      </c:pt>
                      <c:pt idx="364">
                        <c:v>33.862636565999999</c:v>
                      </c:pt>
                      <c:pt idx="365">
                        <c:v>33.952903747999997</c:v>
                      </c:pt>
                      <c:pt idx="366">
                        <c:v>34.042976379000002</c:v>
                      </c:pt>
                      <c:pt idx="367">
                        <c:v>34.138420105000002</c:v>
                      </c:pt>
                      <c:pt idx="368">
                        <c:v>34.231719970999997</c:v>
                      </c:pt>
                      <c:pt idx="369">
                        <c:v>34.328163146999998</c:v>
                      </c:pt>
                      <c:pt idx="370">
                        <c:v>34.423408508000001</c:v>
                      </c:pt>
                      <c:pt idx="371">
                        <c:v>34.520458220999998</c:v>
                      </c:pt>
                      <c:pt idx="372">
                        <c:v>34.613876343000001</c:v>
                      </c:pt>
                      <c:pt idx="373">
                        <c:v>34.708717346</c:v>
                      </c:pt>
                      <c:pt idx="374">
                        <c:v>34.803386688000003</c:v>
                      </c:pt>
                      <c:pt idx="375">
                        <c:v>34.898105620999999</c:v>
                      </c:pt>
                      <c:pt idx="376">
                        <c:v>34.990211487000003</c:v>
                      </c:pt>
                      <c:pt idx="377">
                        <c:v>35.0859375</c:v>
                      </c:pt>
                      <c:pt idx="378">
                        <c:v>35.179813385000003</c:v>
                      </c:pt>
                      <c:pt idx="379">
                        <c:v>35.274841309000003</c:v>
                      </c:pt>
                      <c:pt idx="380">
                        <c:v>35.370006560999997</c:v>
                      </c:pt>
                      <c:pt idx="381">
                        <c:v>35.370899199999997</c:v>
                      </c:pt>
                    </c:numCache>
                  </c:numRef>
                </c:xVal>
                <c:yVal>
                  <c:numRef>
                    <c:extLst xmlns:c15="http://schemas.microsoft.com/office/drawing/2012/chart">
                      <c:ext xmlns:c15="http://schemas.microsoft.com/office/drawing/2012/chart" uri="{02D57815-91ED-43cb-92C2-25804820EDAC}">
                        <c15:formulaRef>
                          <c15:sqref>'Girder1-Test2'!$AM$4:$AM$403</c15:sqref>
                        </c15:formulaRef>
                      </c:ext>
                    </c:extLst>
                    <c:numCache>
                      <c:formatCode>0.00E+00</c:formatCode>
                      <c:ptCount val="400"/>
                      <c:pt idx="0">
                        <c:v>9.9502485245000005E-6</c:v>
                      </c:pt>
                      <c:pt idx="1">
                        <c:v>6.1855620117000001</c:v>
                      </c:pt>
                      <c:pt idx="2">
                        <c:v>12.593074219</c:v>
                      </c:pt>
                      <c:pt idx="3">
                        <c:v>19.352775390999998</c:v>
                      </c:pt>
                      <c:pt idx="4">
                        <c:v>25.979312499999999</c:v>
                      </c:pt>
                      <c:pt idx="5">
                        <c:v>32.395054688000002</c:v>
                      </c:pt>
                      <c:pt idx="6">
                        <c:v>38.467460937999995</c:v>
                      </c:pt>
                      <c:pt idx="7">
                        <c:v>44.584367187999995</c:v>
                      </c:pt>
                      <c:pt idx="8">
                        <c:v>50.558199219000002</c:v>
                      </c:pt>
                      <c:pt idx="9">
                        <c:v>56.138109374999999</c:v>
                      </c:pt>
                      <c:pt idx="10">
                        <c:v>62.073144530999997</c:v>
                      </c:pt>
                      <c:pt idx="11">
                        <c:v>68.087078125000005</c:v>
                      </c:pt>
                      <c:pt idx="12">
                        <c:v>74.079421874999994</c:v>
                      </c:pt>
                      <c:pt idx="13">
                        <c:v>79.992218750000006</c:v>
                      </c:pt>
                      <c:pt idx="14">
                        <c:v>86.279812500000006</c:v>
                      </c:pt>
                      <c:pt idx="15">
                        <c:v>92.795453124999995</c:v>
                      </c:pt>
                      <c:pt idx="16">
                        <c:v>99.520539061999997</c:v>
                      </c:pt>
                      <c:pt idx="17">
                        <c:v>106.35467969</c:v>
                      </c:pt>
                      <c:pt idx="18">
                        <c:v>113.19737499999999</c:v>
                      </c:pt>
                      <c:pt idx="19">
                        <c:v>119.74253906</c:v>
                      </c:pt>
                      <c:pt idx="20">
                        <c:v>126.20538280999999</c:v>
                      </c:pt>
                      <c:pt idx="21">
                        <c:v>132.84437500000001</c:v>
                      </c:pt>
                      <c:pt idx="22">
                        <c:v>140.20045311999999</c:v>
                      </c:pt>
                      <c:pt idx="23">
                        <c:v>147.81457811999999</c:v>
                      </c:pt>
                      <c:pt idx="24">
                        <c:v>155.18717188000002</c:v>
                      </c:pt>
                      <c:pt idx="25">
                        <c:v>162.32467188000001</c:v>
                      </c:pt>
                      <c:pt idx="26">
                        <c:v>169.46184375000001</c:v>
                      </c:pt>
                      <c:pt idx="27">
                        <c:v>176.14631249999999</c:v>
                      </c:pt>
                      <c:pt idx="28">
                        <c:v>182.43339061999998</c:v>
                      </c:pt>
                      <c:pt idx="29">
                        <c:v>188.46228124999999</c:v>
                      </c:pt>
                      <c:pt idx="30">
                        <c:v>194.367875</c:v>
                      </c:pt>
                      <c:pt idx="31">
                        <c:v>200.76262500000001</c:v>
                      </c:pt>
                      <c:pt idx="32">
                        <c:v>208.22228125000001</c:v>
                      </c:pt>
                      <c:pt idx="33">
                        <c:v>215.58801561999999</c:v>
                      </c:pt>
                      <c:pt idx="34">
                        <c:v>222.09757811999998</c:v>
                      </c:pt>
                      <c:pt idx="35">
                        <c:v>228.183875</c:v>
                      </c:pt>
                      <c:pt idx="36">
                        <c:v>234.22626561999999</c:v>
                      </c:pt>
                      <c:pt idx="37">
                        <c:v>239.61093750000001</c:v>
                      </c:pt>
                      <c:pt idx="38">
                        <c:v>244.9465625</c:v>
                      </c:pt>
                      <c:pt idx="39">
                        <c:v>250.22539061999998</c:v>
                      </c:pt>
                      <c:pt idx="40">
                        <c:v>255.47064061999998</c:v>
                      </c:pt>
                      <c:pt idx="41">
                        <c:v>261.34242188000002</c:v>
                      </c:pt>
                      <c:pt idx="42">
                        <c:v>267.72812499999998</c:v>
                      </c:pt>
                      <c:pt idx="43">
                        <c:v>274.88578124999998</c:v>
                      </c:pt>
                      <c:pt idx="44">
                        <c:v>283.97209375</c:v>
                      </c:pt>
                      <c:pt idx="45">
                        <c:v>293.10953124999997</c:v>
                      </c:pt>
                      <c:pt idx="46">
                        <c:v>301.71796875000001</c:v>
                      </c:pt>
                      <c:pt idx="47">
                        <c:v>309.49328125</c:v>
                      </c:pt>
                      <c:pt idx="48">
                        <c:v>316.52115624999999</c:v>
                      </c:pt>
                      <c:pt idx="49">
                        <c:v>323.00165625</c:v>
                      </c:pt>
                      <c:pt idx="50">
                        <c:v>329.27487500000001</c:v>
                      </c:pt>
                      <c:pt idx="51">
                        <c:v>335.27228124999999</c:v>
                      </c:pt>
                      <c:pt idx="52">
                        <c:v>341.51318750000002</c:v>
                      </c:pt>
                      <c:pt idx="53">
                        <c:v>347.5016875</c:v>
                      </c:pt>
                      <c:pt idx="54">
                        <c:v>352.91681249999999</c:v>
                      </c:pt>
                      <c:pt idx="55">
                        <c:v>358.28956249999999</c:v>
                      </c:pt>
                      <c:pt idx="56">
                        <c:v>363.49046874999999</c:v>
                      </c:pt>
                      <c:pt idx="57">
                        <c:v>368.59668749999997</c:v>
                      </c:pt>
                      <c:pt idx="58">
                        <c:v>373.59449999999998</c:v>
                      </c:pt>
                      <c:pt idx="59">
                        <c:v>378.54315624999998</c:v>
                      </c:pt>
                      <c:pt idx="60">
                        <c:v>383.7955</c:v>
                      </c:pt>
                      <c:pt idx="61">
                        <c:v>388.98865625000002</c:v>
                      </c:pt>
                      <c:pt idx="62">
                        <c:v>394.02556249999998</c:v>
                      </c:pt>
                      <c:pt idx="63">
                        <c:v>399.10453124999998</c:v>
                      </c:pt>
                      <c:pt idx="64">
                        <c:v>404.44446875</c:v>
                      </c:pt>
                      <c:pt idx="65">
                        <c:v>409.69871875000001</c:v>
                      </c:pt>
                      <c:pt idx="66">
                        <c:v>414.69793750000002</c:v>
                      </c:pt>
                      <c:pt idx="67">
                        <c:v>419.92387500000001</c:v>
                      </c:pt>
                      <c:pt idx="68">
                        <c:v>424.62390625</c:v>
                      </c:pt>
                      <c:pt idx="69">
                        <c:v>429.30037499999997</c:v>
                      </c:pt>
                      <c:pt idx="70">
                        <c:v>435.02737500000001</c:v>
                      </c:pt>
                      <c:pt idx="71">
                        <c:v>441.46806249999997</c:v>
                      </c:pt>
                      <c:pt idx="72">
                        <c:v>448.87246875</c:v>
                      </c:pt>
                      <c:pt idx="73">
                        <c:v>456.2901875</c:v>
                      </c:pt>
                      <c:pt idx="74">
                        <c:v>462.73899999999998</c:v>
                      </c:pt>
                      <c:pt idx="75">
                        <c:v>469.14278124999998</c:v>
                      </c:pt>
                      <c:pt idx="76">
                        <c:v>476.17378124999999</c:v>
                      </c:pt>
                      <c:pt idx="77">
                        <c:v>483.88146875000001</c:v>
                      </c:pt>
                      <c:pt idx="78">
                        <c:v>491.08587499999999</c:v>
                      </c:pt>
                      <c:pt idx="79">
                        <c:v>497.77934375000001</c:v>
                      </c:pt>
                      <c:pt idx="80">
                        <c:v>504.04918750000002</c:v>
                      </c:pt>
                      <c:pt idx="81">
                        <c:v>510.18803124999999</c:v>
                      </c:pt>
                      <c:pt idx="82">
                        <c:v>516.75256249999995</c:v>
                      </c:pt>
                      <c:pt idx="83">
                        <c:v>522.91925000000003</c:v>
                      </c:pt>
                      <c:pt idx="84">
                        <c:v>528.46375</c:v>
                      </c:pt>
                      <c:pt idx="85">
                        <c:v>533.80818750000003</c:v>
                      </c:pt>
                      <c:pt idx="86">
                        <c:v>538.919625</c:v>
                      </c:pt>
                      <c:pt idx="87">
                        <c:v>544.16849999999999</c:v>
                      </c:pt>
                      <c:pt idx="88">
                        <c:v>549.36193749999995</c:v>
                      </c:pt>
                      <c:pt idx="89">
                        <c:v>554.9983125</c:v>
                      </c:pt>
                      <c:pt idx="90">
                        <c:v>561.48299999999995</c:v>
                      </c:pt>
                      <c:pt idx="91">
                        <c:v>568.07993750000003</c:v>
                      </c:pt>
                      <c:pt idx="92">
                        <c:v>574.49225000000001</c:v>
                      </c:pt>
                      <c:pt idx="93">
                        <c:v>578.75268749999998</c:v>
                      </c:pt>
                      <c:pt idx="94">
                        <c:v>583.31368750000001</c:v>
                      </c:pt>
                      <c:pt idx="95">
                        <c:v>588.65093750000005</c:v>
                      </c:pt>
                      <c:pt idx="96">
                        <c:v>593.75868749999995</c:v>
                      </c:pt>
                      <c:pt idx="97">
                        <c:v>598.30831250000006</c:v>
                      </c:pt>
                      <c:pt idx="98">
                        <c:v>602.86156249999999</c:v>
                      </c:pt>
                      <c:pt idx="99">
                        <c:v>607.43762500000003</c:v>
                      </c:pt>
                      <c:pt idx="100">
                        <c:v>612.00300000000004</c:v>
                      </c:pt>
                      <c:pt idx="101">
                        <c:v>616.55250000000001</c:v>
                      </c:pt>
                      <c:pt idx="102">
                        <c:v>621.10193749999996</c:v>
                      </c:pt>
                      <c:pt idx="103">
                        <c:v>625.64531250000005</c:v>
                      </c:pt>
                      <c:pt idx="104">
                        <c:v>630.20550000000003</c:v>
                      </c:pt>
                      <c:pt idx="105">
                        <c:v>634.73406250000005</c:v>
                      </c:pt>
                      <c:pt idx="106">
                        <c:v>638.68731249999996</c:v>
                      </c:pt>
                      <c:pt idx="107">
                        <c:v>642.43018749999999</c:v>
                      </c:pt>
                      <c:pt idx="108">
                        <c:v>646.92868750000002</c:v>
                      </c:pt>
                      <c:pt idx="109">
                        <c:v>651.71799999999996</c:v>
                      </c:pt>
                      <c:pt idx="110">
                        <c:v>654.28081250000002</c:v>
                      </c:pt>
                      <c:pt idx="111">
                        <c:v>656.59418749999998</c:v>
                      </c:pt>
                      <c:pt idx="112">
                        <c:v>658.95624999999995</c:v>
                      </c:pt>
                      <c:pt idx="113">
                        <c:v>662.14700000000005</c:v>
                      </c:pt>
                      <c:pt idx="114">
                        <c:v>665.73287500000004</c:v>
                      </c:pt>
                      <c:pt idx="115">
                        <c:v>669.24656249999998</c:v>
                      </c:pt>
                      <c:pt idx="116">
                        <c:v>672.96106250000003</c:v>
                      </c:pt>
                      <c:pt idx="117">
                        <c:v>676.49450000000002</c:v>
                      </c:pt>
                      <c:pt idx="118">
                        <c:v>679.87606249999999</c:v>
                      </c:pt>
                      <c:pt idx="119">
                        <c:v>682.61706249999997</c:v>
                      </c:pt>
                      <c:pt idx="120">
                        <c:v>684.98162500000001</c:v>
                      </c:pt>
                      <c:pt idx="121">
                        <c:v>687.75993749999998</c:v>
                      </c:pt>
                      <c:pt idx="122">
                        <c:v>690.27043749999996</c:v>
                      </c:pt>
                      <c:pt idx="123">
                        <c:v>692.30437500000005</c:v>
                      </c:pt>
                      <c:pt idx="124">
                        <c:v>694.02293750000001</c:v>
                      </c:pt>
                      <c:pt idx="125">
                        <c:v>695.522875</c:v>
                      </c:pt>
                      <c:pt idx="126">
                        <c:v>697.80212500000005</c:v>
                      </c:pt>
                      <c:pt idx="127">
                        <c:v>700.6875</c:v>
                      </c:pt>
                      <c:pt idx="128">
                        <c:v>703.58056250000004</c:v>
                      </c:pt>
                      <c:pt idx="129">
                        <c:v>705.45950000000005</c:v>
                      </c:pt>
                      <c:pt idx="130">
                        <c:v>707.24424999999997</c:v>
                      </c:pt>
                      <c:pt idx="131">
                        <c:v>709.80743749999999</c:v>
                      </c:pt>
                      <c:pt idx="132">
                        <c:v>712.98325</c:v>
                      </c:pt>
                      <c:pt idx="133">
                        <c:v>717.08387500000003</c:v>
                      </c:pt>
                      <c:pt idx="134">
                        <c:v>721.05368750000002</c:v>
                      </c:pt>
                      <c:pt idx="135">
                        <c:v>724.52418750000004</c:v>
                      </c:pt>
                      <c:pt idx="136">
                        <c:v>728.38406250000003</c:v>
                      </c:pt>
                      <c:pt idx="137">
                        <c:v>732.20193749999999</c:v>
                      </c:pt>
                      <c:pt idx="138">
                        <c:v>736.06231249999996</c:v>
                      </c:pt>
                      <c:pt idx="139">
                        <c:v>740.08124999999995</c:v>
                      </c:pt>
                      <c:pt idx="140">
                        <c:v>744.01199999999994</c:v>
                      </c:pt>
                      <c:pt idx="141">
                        <c:v>747.78493749999996</c:v>
                      </c:pt>
                      <c:pt idx="142">
                        <c:v>751.37306249999995</c:v>
                      </c:pt>
                      <c:pt idx="143">
                        <c:v>755.09375</c:v>
                      </c:pt>
                      <c:pt idx="144">
                        <c:v>758.75818749999996</c:v>
                      </c:pt>
                      <c:pt idx="145">
                        <c:v>762.37993749999998</c:v>
                      </c:pt>
                      <c:pt idx="146">
                        <c:v>765.87750000000005</c:v>
                      </c:pt>
                      <c:pt idx="147">
                        <c:v>769.13931249999996</c:v>
                      </c:pt>
                      <c:pt idx="148">
                        <c:v>772.42881250000005</c:v>
                      </c:pt>
                      <c:pt idx="149">
                        <c:v>775.18287499999997</c:v>
                      </c:pt>
                      <c:pt idx="150">
                        <c:v>777.60225000000003</c:v>
                      </c:pt>
                      <c:pt idx="151">
                        <c:v>780.12256249999996</c:v>
                      </c:pt>
                      <c:pt idx="152">
                        <c:v>782.17425000000003</c:v>
                      </c:pt>
                      <c:pt idx="153">
                        <c:v>783.91006249999998</c:v>
                      </c:pt>
                      <c:pt idx="154">
                        <c:v>785.05825000000004</c:v>
                      </c:pt>
                      <c:pt idx="155">
                        <c:v>785.51768749999997</c:v>
                      </c:pt>
                      <c:pt idx="156">
                        <c:v>785.42631249999999</c:v>
                      </c:pt>
                      <c:pt idx="157">
                        <c:v>785.19831250000004</c:v>
                      </c:pt>
                      <c:pt idx="158">
                        <c:v>785.29250000000002</c:v>
                      </c:pt>
                      <c:pt idx="159">
                        <c:v>787.32749999999999</c:v>
                      </c:pt>
                      <c:pt idx="160">
                        <c:v>790.13350000000003</c:v>
                      </c:pt>
                      <c:pt idx="161">
                        <c:v>793.392875</c:v>
                      </c:pt>
                      <c:pt idx="162">
                        <c:v>797.19312500000001</c:v>
                      </c:pt>
                      <c:pt idx="163">
                        <c:v>800.93243749999999</c:v>
                      </c:pt>
                      <c:pt idx="164">
                        <c:v>804.68068749999998</c:v>
                      </c:pt>
                      <c:pt idx="165">
                        <c:v>808.4346875</c:v>
                      </c:pt>
                      <c:pt idx="166">
                        <c:v>811.59631249999995</c:v>
                      </c:pt>
                      <c:pt idx="167">
                        <c:v>814.57243749999998</c:v>
                      </c:pt>
                      <c:pt idx="168">
                        <c:v>817.22</c:v>
                      </c:pt>
                      <c:pt idx="169">
                        <c:v>819.07368750000001</c:v>
                      </c:pt>
                      <c:pt idx="170">
                        <c:v>820.77031250000005</c:v>
                      </c:pt>
                      <c:pt idx="171">
                        <c:v>823.23287500000004</c:v>
                      </c:pt>
                      <c:pt idx="172">
                        <c:v>826.00262499999997</c:v>
                      </c:pt>
                      <c:pt idx="173">
                        <c:v>828.44093750000002</c:v>
                      </c:pt>
                      <c:pt idx="174">
                        <c:v>830.3660625</c:v>
                      </c:pt>
                      <c:pt idx="175">
                        <c:v>831.61824999999999</c:v>
                      </c:pt>
                      <c:pt idx="176">
                        <c:v>832.24518750000004</c:v>
                      </c:pt>
                      <c:pt idx="177">
                        <c:v>832.84237499999995</c:v>
                      </c:pt>
                      <c:pt idx="178">
                        <c:v>833.29256250000003</c:v>
                      </c:pt>
                      <c:pt idx="179">
                        <c:v>833.73637499999995</c:v>
                      </c:pt>
                      <c:pt idx="180">
                        <c:v>834.38656249999997</c:v>
                      </c:pt>
                      <c:pt idx="181">
                        <c:v>835.64800000000002</c:v>
                      </c:pt>
                      <c:pt idx="182">
                        <c:v>836.91656250000005</c:v>
                      </c:pt>
                      <c:pt idx="183">
                        <c:v>837.93531250000001</c:v>
                      </c:pt>
                      <c:pt idx="184">
                        <c:v>838.66700000000003</c:v>
                      </c:pt>
                      <c:pt idx="185">
                        <c:v>839.61037499999998</c:v>
                      </c:pt>
                      <c:pt idx="186">
                        <c:v>841.00768749999997</c:v>
                      </c:pt>
                      <c:pt idx="187">
                        <c:v>842.82293749999997</c:v>
                      </c:pt>
                      <c:pt idx="188">
                        <c:v>844.8141875</c:v>
                      </c:pt>
                      <c:pt idx="189">
                        <c:v>847.1713125</c:v>
                      </c:pt>
                      <c:pt idx="190">
                        <c:v>849.77168749999998</c:v>
                      </c:pt>
                      <c:pt idx="191">
                        <c:v>852.84868749999998</c:v>
                      </c:pt>
                      <c:pt idx="192">
                        <c:v>856.26812500000005</c:v>
                      </c:pt>
                      <c:pt idx="193">
                        <c:v>860.25543749999997</c:v>
                      </c:pt>
                      <c:pt idx="194">
                        <c:v>863.73199999999997</c:v>
                      </c:pt>
                      <c:pt idx="195">
                        <c:v>866.74293750000004</c:v>
                      </c:pt>
                      <c:pt idx="196">
                        <c:v>869.49149999999997</c:v>
                      </c:pt>
                      <c:pt idx="197">
                        <c:v>871.84331250000002</c:v>
                      </c:pt>
                      <c:pt idx="198">
                        <c:v>873.83187499999997</c:v>
                      </c:pt>
                      <c:pt idx="199">
                        <c:v>875.54587500000002</c:v>
                      </c:pt>
                      <c:pt idx="200">
                        <c:v>877.17262500000004</c:v>
                      </c:pt>
                      <c:pt idx="201">
                        <c:v>878.86249999999995</c:v>
                      </c:pt>
                      <c:pt idx="202">
                        <c:v>880.51949999999999</c:v>
                      </c:pt>
                      <c:pt idx="203">
                        <c:v>882.00006250000001</c:v>
                      </c:pt>
                      <c:pt idx="204">
                        <c:v>883.04224999999997</c:v>
                      </c:pt>
                      <c:pt idx="205">
                        <c:v>883.94268750000003</c:v>
                      </c:pt>
                      <c:pt idx="206">
                        <c:v>884.68331250000006</c:v>
                      </c:pt>
                      <c:pt idx="207">
                        <c:v>885.37025000000006</c:v>
                      </c:pt>
                      <c:pt idx="208">
                        <c:v>885.7181875</c:v>
                      </c:pt>
                      <c:pt idx="209">
                        <c:v>885.70793749999996</c:v>
                      </c:pt>
                      <c:pt idx="210">
                        <c:v>885.52812500000005</c:v>
                      </c:pt>
                      <c:pt idx="211">
                        <c:v>885.54349999999999</c:v>
                      </c:pt>
                      <c:pt idx="212">
                        <c:v>885.81449999999995</c:v>
                      </c:pt>
                      <c:pt idx="213">
                        <c:v>886.58881250000002</c:v>
                      </c:pt>
                      <c:pt idx="214">
                        <c:v>887.70181249999996</c:v>
                      </c:pt>
                      <c:pt idx="215">
                        <c:v>888.78768749999995</c:v>
                      </c:pt>
                      <c:pt idx="216">
                        <c:v>889.81881250000004</c:v>
                      </c:pt>
                      <c:pt idx="217">
                        <c:v>891.03481250000004</c:v>
                      </c:pt>
                      <c:pt idx="218">
                        <c:v>892.58918749999998</c:v>
                      </c:pt>
                      <c:pt idx="219">
                        <c:v>894.34231250000005</c:v>
                      </c:pt>
                      <c:pt idx="220">
                        <c:v>896.10237500000005</c:v>
                      </c:pt>
                      <c:pt idx="221">
                        <c:v>897.71287500000005</c:v>
                      </c:pt>
                      <c:pt idx="222">
                        <c:v>899.19650000000001</c:v>
                      </c:pt>
                      <c:pt idx="223">
                        <c:v>900.59981249999998</c:v>
                      </c:pt>
                      <c:pt idx="224">
                        <c:v>901.96487500000001</c:v>
                      </c:pt>
                      <c:pt idx="225">
                        <c:v>903.583125</c:v>
                      </c:pt>
                      <c:pt idx="226">
                        <c:v>905.26143750000006</c:v>
                      </c:pt>
                      <c:pt idx="227">
                        <c:v>906.99587499999996</c:v>
                      </c:pt>
                      <c:pt idx="228">
                        <c:v>908.58156250000002</c:v>
                      </c:pt>
                      <c:pt idx="229">
                        <c:v>909.93718750000005</c:v>
                      </c:pt>
                      <c:pt idx="230">
                        <c:v>911.07468749999998</c:v>
                      </c:pt>
                      <c:pt idx="231">
                        <c:v>912.03062499999999</c:v>
                      </c:pt>
                      <c:pt idx="232">
                        <c:v>912.81537500000002</c:v>
                      </c:pt>
                      <c:pt idx="233">
                        <c:v>913.26262499999996</c:v>
                      </c:pt>
                      <c:pt idx="234">
                        <c:v>913.60912499999995</c:v>
                      </c:pt>
                      <c:pt idx="235">
                        <c:v>914.01718749999998</c:v>
                      </c:pt>
                      <c:pt idx="236">
                        <c:v>914.551875</c:v>
                      </c:pt>
                      <c:pt idx="237">
                        <c:v>914.93187499999999</c:v>
                      </c:pt>
                      <c:pt idx="238">
                        <c:v>915.36212499999999</c:v>
                      </c:pt>
                      <c:pt idx="239">
                        <c:v>915.78943749999996</c:v>
                      </c:pt>
                      <c:pt idx="240">
                        <c:v>916.26437499999997</c:v>
                      </c:pt>
                      <c:pt idx="241">
                        <c:v>916.67762500000003</c:v>
                      </c:pt>
                      <c:pt idx="242">
                        <c:v>917.00343750000002</c:v>
                      </c:pt>
                      <c:pt idx="243">
                        <c:v>917.21912499999996</c:v>
                      </c:pt>
                      <c:pt idx="244">
                        <c:v>917.39137500000004</c:v>
                      </c:pt>
                      <c:pt idx="245">
                        <c:v>917.56481250000002</c:v>
                      </c:pt>
                      <c:pt idx="246">
                        <c:v>917.99243750000005</c:v>
                      </c:pt>
                      <c:pt idx="247">
                        <c:v>918.76743750000003</c:v>
                      </c:pt>
                      <c:pt idx="248">
                        <c:v>919.79975000000002</c:v>
                      </c:pt>
                      <c:pt idx="249">
                        <c:v>920.895625</c:v>
                      </c:pt>
                      <c:pt idx="250">
                        <c:v>921.9944375</c:v>
                      </c:pt>
                      <c:pt idx="251">
                        <c:v>923.05425000000002</c:v>
                      </c:pt>
                      <c:pt idx="252">
                        <c:v>923.93456249999997</c:v>
                      </c:pt>
                      <c:pt idx="253">
                        <c:v>924.67312500000003</c:v>
                      </c:pt>
                      <c:pt idx="254">
                        <c:v>925.34199999999998</c:v>
                      </c:pt>
                      <c:pt idx="255">
                        <c:v>926.0630625</c:v>
                      </c:pt>
                      <c:pt idx="256">
                        <c:v>926.85987499999999</c:v>
                      </c:pt>
                      <c:pt idx="257">
                        <c:v>927.61300000000006</c:v>
                      </c:pt>
                      <c:pt idx="258">
                        <c:v>928.38256249999995</c:v>
                      </c:pt>
                      <c:pt idx="259">
                        <c:v>929.25156249999998</c:v>
                      </c:pt>
                      <c:pt idx="260">
                        <c:v>930.14493749999997</c:v>
                      </c:pt>
                      <c:pt idx="261">
                        <c:v>930.88762499999996</c:v>
                      </c:pt>
                      <c:pt idx="262">
                        <c:v>931.52025000000003</c:v>
                      </c:pt>
                      <c:pt idx="263">
                        <c:v>932.17399999999998</c:v>
                      </c:pt>
                      <c:pt idx="264">
                        <c:v>932.73725000000002</c:v>
                      </c:pt>
                      <c:pt idx="265">
                        <c:v>933.16512499999999</c:v>
                      </c:pt>
                      <c:pt idx="266">
                        <c:v>933.70524999999998</c:v>
                      </c:pt>
                      <c:pt idx="267">
                        <c:v>934.4163125</c:v>
                      </c:pt>
                      <c:pt idx="268">
                        <c:v>935.22468749999996</c:v>
                      </c:pt>
                      <c:pt idx="269">
                        <c:v>935.99187500000005</c:v>
                      </c:pt>
                      <c:pt idx="270">
                        <c:v>936.61843750000003</c:v>
                      </c:pt>
                      <c:pt idx="271">
                        <c:v>937.15081250000003</c:v>
                      </c:pt>
                      <c:pt idx="272">
                        <c:v>937.62462500000004</c:v>
                      </c:pt>
                      <c:pt idx="273">
                        <c:v>937.92937500000005</c:v>
                      </c:pt>
                      <c:pt idx="274">
                        <c:v>938.09225000000004</c:v>
                      </c:pt>
                      <c:pt idx="275">
                        <c:v>938.20050000000003</c:v>
                      </c:pt>
                      <c:pt idx="276">
                        <c:v>938.34299999999996</c:v>
                      </c:pt>
                      <c:pt idx="277">
                        <c:v>938.46362499999998</c:v>
                      </c:pt>
                      <c:pt idx="278">
                        <c:v>938.68487500000003</c:v>
                      </c:pt>
                      <c:pt idx="279">
                        <c:v>939.12368749999996</c:v>
                      </c:pt>
                      <c:pt idx="280">
                        <c:v>939.70699999999999</c:v>
                      </c:pt>
                      <c:pt idx="281">
                        <c:v>940.21756249999999</c:v>
                      </c:pt>
                      <c:pt idx="282">
                        <c:v>940.57187499999998</c:v>
                      </c:pt>
                      <c:pt idx="283">
                        <c:v>940.96068749999995</c:v>
                      </c:pt>
                      <c:pt idx="284">
                        <c:v>941.44062499999995</c:v>
                      </c:pt>
                      <c:pt idx="285">
                        <c:v>941.92862500000001</c:v>
                      </c:pt>
                      <c:pt idx="286">
                        <c:v>942.42618749999997</c:v>
                      </c:pt>
                      <c:pt idx="287">
                        <c:v>942.90131250000002</c:v>
                      </c:pt>
                      <c:pt idx="288">
                        <c:v>943.34024999999997</c:v>
                      </c:pt>
                      <c:pt idx="289">
                        <c:v>943.77281249999999</c:v>
                      </c:pt>
                      <c:pt idx="290">
                        <c:v>944.18793749999998</c:v>
                      </c:pt>
                      <c:pt idx="291">
                        <c:v>944.66674999999998</c:v>
                      </c:pt>
                      <c:pt idx="292">
                        <c:v>945.17387499999995</c:v>
                      </c:pt>
                      <c:pt idx="293">
                        <c:v>945.64337499999999</c:v>
                      </c:pt>
                      <c:pt idx="294">
                        <c:v>946.00787500000001</c:v>
                      </c:pt>
                      <c:pt idx="295">
                        <c:v>946.33618750000005</c:v>
                      </c:pt>
                      <c:pt idx="296">
                        <c:v>946.58562500000005</c:v>
                      </c:pt>
                      <c:pt idx="297">
                        <c:v>946.83987500000001</c:v>
                      </c:pt>
                      <c:pt idx="298">
                        <c:v>947.09825000000001</c:v>
                      </c:pt>
                      <c:pt idx="299">
                        <c:v>947.33731250000005</c:v>
                      </c:pt>
                      <c:pt idx="300">
                        <c:v>947.66399999999999</c:v>
                      </c:pt>
                      <c:pt idx="301">
                        <c:v>947.99081249999995</c:v>
                      </c:pt>
                      <c:pt idx="302">
                        <c:v>948.25987499999997</c:v>
                      </c:pt>
                      <c:pt idx="303">
                        <c:v>948.59481249999999</c:v>
                      </c:pt>
                      <c:pt idx="304">
                        <c:v>948.92306250000001</c:v>
                      </c:pt>
                      <c:pt idx="305">
                        <c:v>949.14393749999999</c:v>
                      </c:pt>
                      <c:pt idx="306">
                        <c:v>949.49706249999997</c:v>
                      </c:pt>
                      <c:pt idx="307">
                        <c:v>950.16674999999998</c:v>
                      </c:pt>
                      <c:pt idx="308">
                        <c:v>950.75068750000003</c:v>
                      </c:pt>
                      <c:pt idx="309">
                        <c:v>951.06537500000002</c:v>
                      </c:pt>
                      <c:pt idx="310">
                        <c:v>951.40674999999999</c:v>
                      </c:pt>
                      <c:pt idx="311">
                        <c:v>951.80375000000004</c:v>
                      </c:pt>
                      <c:pt idx="312">
                        <c:v>952.02549999999997</c:v>
                      </c:pt>
                      <c:pt idx="313">
                        <c:v>952.03668749999997</c:v>
                      </c:pt>
                      <c:pt idx="314">
                        <c:v>952.03137500000003</c:v>
                      </c:pt>
                      <c:pt idx="315">
                        <c:v>952.02168749999998</c:v>
                      </c:pt>
                      <c:pt idx="316">
                        <c:v>952.16012499999999</c:v>
                      </c:pt>
                      <c:pt idx="317">
                        <c:v>952.44093750000002</c:v>
                      </c:pt>
                      <c:pt idx="318">
                        <c:v>952.47381250000001</c:v>
                      </c:pt>
                      <c:pt idx="319">
                        <c:v>952.24675000000002</c:v>
                      </c:pt>
                      <c:pt idx="320">
                        <c:v>952.01981249999994</c:v>
                      </c:pt>
                      <c:pt idx="321">
                        <c:v>951.95606250000003</c:v>
                      </c:pt>
                      <c:pt idx="322">
                        <c:v>951.97968749999995</c:v>
                      </c:pt>
                      <c:pt idx="323">
                        <c:v>952.15025000000003</c:v>
                      </c:pt>
                      <c:pt idx="324">
                        <c:v>952.44406249999997</c:v>
                      </c:pt>
                      <c:pt idx="325">
                        <c:v>952.62037499999997</c:v>
                      </c:pt>
                      <c:pt idx="326">
                        <c:v>952.6590625</c:v>
                      </c:pt>
                      <c:pt idx="327">
                        <c:v>952.88218749999999</c:v>
                      </c:pt>
                      <c:pt idx="328">
                        <c:v>953.25549999999998</c:v>
                      </c:pt>
                      <c:pt idx="329">
                        <c:v>953.51443749999999</c:v>
                      </c:pt>
                      <c:pt idx="330">
                        <c:v>953.62037499999997</c:v>
                      </c:pt>
                      <c:pt idx="331">
                        <c:v>953.51056249999999</c:v>
                      </c:pt>
                      <c:pt idx="332">
                        <c:v>953.40087500000004</c:v>
                      </c:pt>
                      <c:pt idx="333">
                        <c:v>953.21506250000004</c:v>
                      </c:pt>
                      <c:pt idx="334">
                        <c:v>953.04881250000005</c:v>
                      </c:pt>
                      <c:pt idx="335">
                        <c:v>952.97837500000003</c:v>
                      </c:pt>
                      <c:pt idx="336">
                        <c:v>952.83881250000002</c:v>
                      </c:pt>
                      <c:pt idx="337">
                        <c:v>952.73712499999999</c:v>
                      </c:pt>
                      <c:pt idx="338">
                        <c:v>952.62256249999996</c:v>
                      </c:pt>
                      <c:pt idx="339">
                        <c:v>952.54662499999995</c:v>
                      </c:pt>
                      <c:pt idx="340">
                        <c:v>952.50793750000003</c:v>
                      </c:pt>
                      <c:pt idx="341">
                        <c:v>952.64274999999998</c:v>
                      </c:pt>
                      <c:pt idx="342">
                        <c:v>952.96124999999995</c:v>
                      </c:pt>
                      <c:pt idx="343">
                        <c:v>953.30606250000005</c:v>
                      </c:pt>
                      <c:pt idx="344">
                        <c:v>953.52837499999998</c:v>
                      </c:pt>
                      <c:pt idx="345">
                        <c:v>953.7131875</c:v>
                      </c:pt>
                      <c:pt idx="346">
                        <c:v>953.86199999999997</c:v>
                      </c:pt>
                      <c:pt idx="347">
                        <c:v>953.94150000000002</c:v>
                      </c:pt>
                      <c:pt idx="348">
                        <c:v>953.90912500000002</c:v>
                      </c:pt>
                      <c:pt idx="349">
                        <c:v>953.89531250000005</c:v>
                      </c:pt>
                      <c:pt idx="350">
                        <c:v>953.85618750000003</c:v>
                      </c:pt>
                      <c:pt idx="351">
                        <c:v>953.77056249999998</c:v>
                      </c:pt>
                      <c:pt idx="352">
                        <c:v>953.70793749999996</c:v>
                      </c:pt>
                      <c:pt idx="353">
                        <c:v>953.63093749999996</c:v>
                      </c:pt>
                      <c:pt idx="354">
                        <c:v>953.66068749999999</c:v>
                      </c:pt>
                      <c:pt idx="355">
                        <c:v>953.91243750000001</c:v>
                      </c:pt>
                      <c:pt idx="356">
                        <c:v>954.3058125</c:v>
                      </c:pt>
                      <c:pt idx="357">
                        <c:v>954.62099999999998</c:v>
                      </c:pt>
                      <c:pt idx="358">
                        <c:v>954.94768750000003</c:v>
                      </c:pt>
                      <c:pt idx="359">
                        <c:v>955.24543749999998</c:v>
                      </c:pt>
                      <c:pt idx="360">
                        <c:v>955.62774999999999</c:v>
                      </c:pt>
                      <c:pt idx="361">
                        <c:v>956.10306249999996</c:v>
                      </c:pt>
                      <c:pt idx="362">
                        <c:v>956.58962499999996</c:v>
                      </c:pt>
                      <c:pt idx="363">
                        <c:v>957.10968749999995</c:v>
                      </c:pt>
                      <c:pt idx="364">
                        <c:v>957.2595</c:v>
                      </c:pt>
                      <c:pt idx="365">
                        <c:v>956.95831250000003</c:v>
                      </c:pt>
                      <c:pt idx="366">
                        <c:v>956.41593750000004</c:v>
                      </c:pt>
                      <c:pt idx="367">
                        <c:v>956.03043749999995</c:v>
                      </c:pt>
                      <c:pt idx="368">
                        <c:v>955.85024999999996</c:v>
                      </c:pt>
                      <c:pt idx="369">
                        <c:v>955.74262499999998</c:v>
                      </c:pt>
                      <c:pt idx="370">
                        <c:v>955.97093749999999</c:v>
                      </c:pt>
                      <c:pt idx="371">
                        <c:v>956.53549999999996</c:v>
                      </c:pt>
                      <c:pt idx="372">
                        <c:v>957.11950000000002</c:v>
                      </c:pt>
                      <c:pt idx="373">
                        <c:v>957.63493749999998</c:v>
                      </c:pt>
                      <c:pt idx="374">
                        <c:v>958.3660625</c:v>
                      </c:pt>
                      <c:pt idx="375">
                        <c:v>959.46275000000003</c:v>
                      </c:pt>
                      <c:pt idx="376">
                        <c:v>960.38018750000003</c:v>
                      </c:pt>
                      <c:pt idx="377">
                        <c:v>960.79206250000004</c:v>
                      </c:pt>
                      <c:pt idx="378">
                        <c:v>960.58837500000004</c:v>
                      </c:pt>
                      <c:pt idx="379">
                        <c:v>960.35131249999995</c:v>
                      </c:pt>
                      <c:pt idx="380">
                        <c:v>959.91743750000001</c:v>
                      </c:pt>
                      <c:pt idx="381">
                        <c:v>959.33218750000003</c:v>
                      </c:pt>
                      <c:pt idx="382">
                        <c:v>958.85918749999996</c:v>
                      </c:pt>
                      <c:pt idx="383">
                        <c:v>958.61424999999997</c:v>
                      </c:pt>
                      <c:pt idx="384">
                        <c:v>958.05449999999996</c:v>
                      </c:pt>
                      <c:pt idx="385">
                        <c:v>957.61068750000004</c:v>
                      </c:pt>
                      <c:pt idx="386">
                        <c:v>957.41331249999996</c:v>
                      </c:pt>
                      <c:pt idx="387">
                        <c:v>957.84681250000006</c:v>
                      </c:pt>
                      <c:pt idx="388">
                        <c:v>958.95518749999997</c:v>
                      </c:pt>
                      <c:pt idx="389">
                        <c:v>960.34474999999998</c:v>
                      </c:pt>
                      <c:pt idx="390">
                        <c:v>962.0463125</c:v>
                      </c:pt>
                      <c:pt idx="391">
                        <c:v>963.54943749999995</c:v>
                      </c:pt>
                      <c:pt idx="392">
                        <c:v>964.10131249999995</c:v>
                      </c:pt>
                      <c:pt idx="393">
                        <c:v>963.8</c:v>
                      </c:pt>
                      <c:pt idx="394">
                        <c:v>963.98637499999995</c:v>
                      </c:pt>
                      <c:pt idx="395">
                        <c:v>963.30224999999996</c:v>
                      </c:pt>
                      <c:pt idx="396">
                        <c:v>962.09287500000005</c:v>
                      </c:pt>
                      <c:pt idx="397">
                        <c:v>960.01599999999996</c:v>
                      </c:pt>
                      <c:pt idx="398">
                        <c:v>957.47</c:v>
                      </c:pt>
                      <c:pt idx="399">
                        <c:v>955.22</c:v>
                      </c:pt>
                    </c:numCache>
                  </c:numRef>
                </c:yVal>
                <c:smooth val="1"/>
                <c:extLst xmlns:c15="http://schemas.microsoft.com/office/drawing/2012/chart">
                  <c:ext xmlns:c16="http://schemas.microsoft.com/office/drawing/2014/chart" uri="{C3380CC4-5D6E-409C-BE32-E72D297353CC}">
                    <c16:uniqueId val="{00000008-8497-DC4D-84C7-A45B244D2E4A}"/>
                  </c:ext>
                </c:extLst>
              </c15:ser>
            </c15:filteredScatterSeries>
          </c:ext>
        </c:extLst>
      </c:scatterChart>
      <c:valAx>
        <c:axId val="1685076688"/>
        <c:scaling>
          <c:orientation val="minMax"/>
          <c:max val="4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ment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685077104"/>
        <c:crosses val="autoZero"/>
        <c:crossBetween val="midCat"/>
      </c:valAx>
      <c:valAx>
        <c:axId val="1685077104"/>
        <c:scaling>
          <c:orientation val="minMax"/>
          <c:max val="100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hear force (K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685076688"/>
        <c:crosses val="autoZero"/>
        <c:crossBetween val="midCat"/>
        <c:majorUnit val="200"/>
      </c:valAx>
      <c:spPr>
        <a:noFill/>
        <a:ln>
          <a:noFill/>
        </a:ln>
        <a:effectLst/>
      </c:spPr>
    </c:plotArea>
    <c:legend>
      <c:legendPos val="r"/>
      <c:layout>
        <c:manualLayout>
          <c:xMode val="edge"/>
          <c:yMode val="edge"/>
          <c:x val="0.5177215166944712"/>
          <c:y val="0.56697787565524482"/>
          <c:w val="0.4478168489808339"/>
          <c:h val="0.233468333340718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0"/>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101464090111922"/>
          <c:y val="1.7762398109378991E-2"/>
          <c:w val="0.79214786558979999"/>
          <c:h val="0.80569728783902017"/>
        </c:manualLayout>
      </c:layout>
      <c:scatterChart>
        <c:scatterStyle val="smoothMarker"/>
        <c:varyColors val="0"/>
        <c:ser>
          <c:idx val="5"/>
          <c:order val="5"/>
          <c:tx>
            <c:v>G1T1-Exp</c:v>
          </c:tx>
          <c:spPr>
            <a:ln w="28575" cap="rnd">
              <a:solidFill>
                <a:schemeClr val="tx1"/>
              </a:solidFill>
              <a:round/>
            </a:ln>
            <a:effectLst/>
          </c:spPr>
          <c:marker>
            <c:symbol val="none"/>
          </c:marker>
          <c:xVal>
            <c:numRef>
              <c:f>'Girder1-Test2'!$E$2:$E$65</c:f>
              <c:numCache>
                <c:formatCode>General</c:formatCode>
                <c:ptCount val="64"/>
                <c:pt idx="0">
                  <c:v>0</c:v>
                </c:pt>
                <c:pt idx="1">
                  <c:v>0.226244343891401</c:v>
                </c:pt>
                <c:pt idx="2" formatCode="0.00E+00">
                  <c:v>0.52790346907993901</c:v>
                </c:pt>
                <c:pt idx="3" formatCode="0.00E+00">
                  <c:v>0.829562594268477</c:v>
                </c:pt>
                <c:pt idx="4" formatCode="0.00E+00">
                  <c:v>1.05580693815988</c:v>
                </c:pt>
                <c:pt idx="5" formatCode="0.00E+00">
                  <c:v>1.3574660633484099</c:v>
                </c:pt>
                <c:pt idx="6" formatCode="0.00E+00">
                  <c:v>1.73453996983408</c:v>
                </c:pt>
                <c:pt idx="7" formatCode="0.00E+00">
                  <c:v>2.0361990950226199</c:v>
                </c:pt>
                <c:pt idx="8" formatCode="0.00E+00">
                  <c:v>2.3378582202111602</c:v>
                </c:pt>
                <c:pt idx="9" formatCode="0.00E+00">
                  <c:v>2.71493212669683</c:v>
                </c:pt>
                <c:pt idx="10" formatCode="0.00E+00">
                  <c:v>3.0920060331824999</c:v>
                </c:pt>
                <c:pt idx="11" formatCode="0.00E+00">
                  <c:v>3.3936651583710402</c:v>
                </c:pt>
                <c:pt idx="12" formatCode="0.00E+00">
                  <c:v>3.7707390648567101</c:v>
                </c:pt>
                <c:pt idx="13" formatCode="0.00E+00">
                  <c:v>4.1478129713423799</c:v>
                </c:pt>
                <c:pt idx="14" formatCode="0.00E+00">
                  <c:v>4.5248868778280498</c:v>
                </c:pt>
                <c:pt idx="15" formatCode="0.00E+00">
                  <c:v>4.9019607843137196</c:v>
                </c:pt>
                <c:pt idx="16" formatCode="0.00E+00">
                  <c:v>5.2790346907993904</c:v>
                </c:pt>
                <c:pt idx="17" formatCode="0.00E+00">
                  <c:v>5.5806938159879298</c:v>
                </c:pt>
                <c:pt idx="18" formatCode="0.00E+00">
                  <c:v>5.7315233785822004</c:v>
                </c:pt>
                <c:pt idx="19" formatCode="0.00E+00">
                  <c:v>6.1085972850678703</c:v>
                </c:pt>
                <c:pt idx="20" formatCode="0.00E+00">
                  <c:v>6.4102564102564097</c:v>
                </c:pt>
                <c:pt idx="21" formatCode="0.00E+00">
                  <c:v>6.6365007541478098</c:v>
                </c:pt>
                <c:pt idx="22" formatCode="0.00E+00">
                  <c:v>6.9381598793363501</c:v>
                </c:pt>
                <c:pt idx="23" formatCode="0.00E+00">
                  <c:v>7.0889894419306199</c:v>
                </c:pt>
                <c:pt idx="24" formatCode="0.00E+00">
                  <c:v>7.31523378582202</c:v>
                </c:pt>
                <c:pt idx="25" formatCode="0.00E+00">
                  <c:v>7.6923076923076898</c:v>
                </c:pt>
                <c:pt idx="26" formatCode="0.00E+00">
                  <c:v>8.2202111613876294</c:v>
                </c:pt>
                <c:pt idx="27" formatCode="0.00E+00">
                  <c:v>8.8235294117646994</c:v>
                </c:pt>
                <c:pt idx="28" formatCode="0.00E+00">
                  <c:v>8.8235294117646994</c:v>
                </c:pt>
                <c:pt idx="29" formatCode="0.00E+00">
                  <c:v>9.2006033182503693</c:v>
                </c:pt>
                <c:pt idx="30" formatCode="0.00E+00">
                  <c:v>9.8793363499245803</c:v>
                </c:pt>
                <c:pt idx="31" formatCode="0.00E+00">
                  <c:v>10.558069381598701</c:v>
                </c:pt>
                <c:pt idx="32" formatCode="0.00E+00">
                  <c:v>11.085972850678701</c:v>
                </c:pt>
                <c:pt idx="33" formatCode="0.00E+00">
                  <c:v>11.613876319758599</c:v>
                </c:pt>
                <c:pt idx="34" formatCode="0.00E+00">
                  <c:v>12.2926093514328</c:v>
                </c:pt>
                <c:pt idx="35" formatCode="0.00E+00">
                  <c:v>12.971342383107</c:v>
                </c:pt>
                <c:pt idx="36" formatCode="0.00E+00">
                  <c:v>13.5746606334841</c:v>
                </c:pt>
                <c:pt idx="37" formatCode="0.00E+00">
                  <c:v>14.253393665158301</c:v>
                </c:pt>
                <c:pt idx="38" formatCode="0.00E+00">
                  <c:v>14.781297134238301</c:v>
                </c:pt>
                <c:pt idx="39" formatCode="0.00E+00">
                  <c:v>15.082956259426799</c:v>
                </c:pt>
                <c:pt idx="40" formatCode="0.00E+00">
                  <c:v>15.3846153846153</c:v>
                </c:pt>
                <c:pt idx="41" formatCode="0.00E+00">
                  <c:v>15.6108597285067</c:v>
                </c:pt>
                <c:pt idx="42" formatCode="0.00E+00">
                  <c:v>16.0633484162895</c:v>
                </c:pt>
                <c:pt idx="43" formatCode="0.00E+00">
                  <c:v>16.5158371040724</c:v>
                </c:pt>
                <c:pt idx="44" formatCode="0.00E+00">
                  <c:v>16.892911010557999</c:v>
                </c:pt>
                <c:pt idx="45" formatCode="0.00E+00">
                  <c:v>17.345399698340799</c:v>
                </c:pt>
                <c:pt idx="46" formatCode="0.00E+00">
                  <c:v>17.420814479638</c:v>
                </c:pt>
                <c:pt idx="47" formatCode="0.00E+00">
                  <c:v>17.722473604826501</c:v>
                </c:pt>
                <c:pt idx="48" formatCode="0.00E+00">
                  <c:v>18.099547511312199</c:v>
                </c:pt>
                <c:pt idx="49" formatCode="0.00E+00">
                  <c:v>18.7028657616892</c:v>
                </c:pt>
                <c:pt idx="50" formatCode="0.00E+00">
                  <c:v>19.230769230769202</c:v>
                </c:pt>
                <c:pt idx="51" formatCode="0.00E+00">
                  <c:v>19.7586726998491</c:v>
                </c:pt>
                <c:pt idx="52" formatCode="0.00E+00">
                  <c:v>20.3619909502262</c:v>
                </c:pt>
                <c:pt idx="53" formatCode="0.00E+00">
                  <c:v>20.965309200603301</c:v>
                </c:pt>
                <c:pt idx="54" formatCode="0.00E+00">
                  <c:v>21.644042232277499</c:v>
                </c:pt>
                <c:pt idx="55" formatCode="0.00E+00">
                  <c:v>22.021116138763102</c:v>
                </c:pt>
                <c:pt idx="56" formatCode="0.00E+00">
                  <c:v>22.3981900452488</c:v>
                </c:pt>
                <c:pt idx="57" formatCode="0.00E+00">
                  <c:v>22.3981900452488</c:v>
                </c:pt>
                <c:pt idx="58" formatCode="0.00E+00">
                  <c:v>22.8506787330316</c:v>
                </c:pt>
                <c:pt idx="59" formatCode="0.00E+00">
                  <c:v>23.4539969834087</c:v>
                </c:pt>
                <c:pt idx="60" formatCode="0.00E+00">
                  <c:v>23.906485671191501</c:v>
                </c:pt>
                <c:pt idx="61" formatCode="0.00E+00">
                  <c:v>24.509803921568601</c:v>
                </c:pt>
                <c:pt idx="62" formatCode="0.00E+00">
                  <c:v>25.037707390648499</c:v>
                </c:pt>
                <c:pt idx="63" formatCode="0.00E+00">
                  <c:v>25.565610859728501</c:v>
                </c:pt>
              </c:numCache>
              <c:extLst xmlns:c15="http://schemas.microsoft.com/office/drawing/2012/chart"/>
            </c:numRef>
          </c:xVal>
          <c:yVal>
            <c:numRef>
              <c:f>'Girder1-Test2'!$F$2:$F$65</c:f>
              <c:numCache>
                <c:formatCode>General</c:formatCode>
                <c:ptCount val="64"/>
                <c:pt idx="0">
                  <c:v>7.3921971252566401</c:v>
                </c:pt>
                <c:pt idx="1">
                  <c:v>34.496919917864403</c:v>
                </c:pt>
                <c:pt idx="2">
                  <c:v>64.065708418891006</c:v>
                </c:pt>
                <c:pt idx="3">
                  <c:v>96.098562628336595</c:v>
                </c:pt>
                <c:pt idx="4">
                  <c:v>128.13141683778201</c:v>
                </c:pt>
                <c:pt idx="5">
                  <c:v>160.164271047227</c:v>
                </c:pt>
                <c:pt idx="6">
                  <c:v>202.05338809034899</c:v>
                </c:pt>
                <c:pt idx="7">
                  <c:v>239.01437371663201</c:v>
                </c:pt>
                <c:pt idx="8">
                  <c:v>273.51129363449598</c:v>
                </c:pt>
                <c:pt idx="9">
                  <c:v>308.00821355236098</c:v>
                </c:pt>
                <c:pt idx="10">
                  <c:v>342.50513347022502</c:v>
                </c:pt>
                <c:pt idx="11">
                  <c:v>379.46611909650898</c:v>
                </c:pt>
                <c:pt idx="12">
                  <c:v>418.89117043121098</c:v>
                </c:pt>
                <c:pt idx="13">
                  <c:v>458.31622176591299</c:v>
                </c:pt>
                <c:pt idx="14">
                  <c:v>495.277207392197</c:v>
                </c:pt>
                <c:pt idx="15">
                  <c:v>527.31006160164202</c:v>
                </c:pt>
                <c:pt idx="16">
                  <c:v>554.41478439424998</c:v>
                </c:pt>
                <c:pt idx="17">
                  <c:v>574.12731006160095</c:v>
                </c:pt>
                <c:pt idx="18">
                  <c:v>556.87885010266905</c:v>
                </c:pt>
                <c:pt idx="19">
                  <c:v>579.05544147843898</c:v>
                </c:pt>
                <c:pt idx="20">
                  <c:v>598.76796714578995</c:v>
                </c:pt>
                <c:pt idx="21">
                  <c:v>618.48049281314104</c:v>
                </c:pt>
                <c:pt idx="22">
                  <c:v>630.80082135523605</c:v>
                </c:pt>
                <c:pt idx="23">
                  <c:v>625.87268993839803</c:v>
                </c:pt>
                <c:pt idx="24">
                  <c:v>645.585215605749</c:v>
                </c:pt>
                <c:pt idx="25">
                  <c:v>665.29774127309997</c:v>
                </c:pt>
                <c:pt idx="26">
                  <c:v>682.54620123203199</c:v>
                </c:pt>
                <c:pt idx="27">
                  <c:v>697.33059548254596</c:v>
                </c:pt>
                <c:pt idx="28">
                  <c:v>687.47433264887002</c:v>
                </c:pt>
                <c:pt idx="29">
                  <c:v>712.11498973305902</c:v>
                </c:pt>
                <c:pt idx="30">
                  <c:v>724.43531827515403</c:v>
                </c:pt>
                <c:pt idx="31">
                  <c:v>736.75564681724802</c:v>
                </c:pt>
                <c:pt idx="32">
                  <c:v>751.54004106776097</c:v>
                </c:pt>
                <c:pt idx="33">
                  <c:v>761.39630390143702</c:v>
                </c:pt>
                <c:pt idx="34">
                  <c:v>773.71663244353101</c:v>
                </c:pt>
                <c:pt idx="35">
                  <c:v>788.50102669404498</c:v>
                </c:pt>
                <c:pt idx="36">
                  <c:v>800.82135523613897</c:v>
                </c:pt>
                <c:pt idx="37">
                  <c:v>813.14168377823398</c:v>
                </c:pt>
                <c:pt idx="38">
                  <c:v>822.99794661190901</c:v>
                </c:pt>
                <c:pt idx="39">
                  <c:v>830.390143737166</c:v>
                </c:pt>
                <c:pt idx="40">
                  <c:v>825.46201232032797</c:v>
                </c:pt>
                <c:pt idx="41">
                  <c:v>835.31827515400403</c:v>
                </c:pt>
                <c:pt idx="42">
                  <c:v>842.71047227925999</c:v>
                </c:pt>
                <c:pt idx="43">
                  <c:v>852.56673511293604</c:v>
                </c:pt>
                <c:pt idx="44">
                  <c:v>859.95893223819303</c:v>
                </c:pt>
                <c:pt idx="45">
                  <c:v>862.42299794661199</c:v>
                </c:pt>
                <c:pt idx="46">
                  <c:v>855.030800821355</c:v>
                </c:pt>
                <c:pt idx="47">
                  <c:v>869.81519507186795</c:v>
                </c:pt>
                <c:pt idx="48">
                  <c:v>872.27926078028702</c:v>
                </c:pt>
                <c:pt idx="49">
                  <c:v>879.671457905544</c:v>
                </c:pt>
                <c:pt idx="50">
                  <c:v>887.06365503079996</c:v>
                </c:pt>
                <c:pt idx="51">
                  <c:v>894.45585215605695</c:v>
                </c:pt>
                <c:pt idx="52">
                  <c:v>899.38398357289498</c:v>
                </c:pt>
                <c:pt idx="53">
                  <c:v>906.77618069815196</c:v>
                </c:pt>
                <c:pt idx="54">
                  <c:v>916.63244353182699</c:v>
                </c:pt>
                <c:pt idx="55">
                  <c:v>921.56057494866502</c:v>
                </c:pt>
                <c:pt idx="56">
                  <c:v>931.41683778234096</c:v>
                </c:pt>
                <c:pt idx="57">
                  <c:v>911.70431211498897</c:v>
                </c:pt>
                <c:pt idx="58">
                  <c:v>921.56057494866502</c:v>
                </c:pt>
                <c:pt idx="59">
                  <c:v>933.88090349075901</c:v>
                </c:pt>
                <c:pt idx="60">
                  <c:v>941.273100616016</c:v>
                </c:pt>
                <c:pt idx="61">
                  <c:v>948.66529774127298</c:v>
                </c:pt>
                <c:pt idx="62">
                  <c:v>956.05749486652905</c:v>
                </c:pt>
                <c:pt idx="63">
                  <c:v>960.98562628336697</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0-B27B-D443-978B-62075B7FA251}"/>
            </c:ext>
          </c:extLst>
        </c:ser>
        <c:ser>
          <c:idx val="6"/>
          <c:order val="6"/>
          <c:tx>
            <c:v>G1-T1-FE-001</c:v>
          </c:tx>
          <c:spPr>
            <a:ln w="19050" cap="rnd">
              <a:solidFill>
                <a:srgbClr val="FF0000"/>
              </a:solidFill>
              <a:prstDash val="dash"/>
              <a:round/>
            </a:ln>
            <a:effectLst/>
          </c:spPr>
          <c:marker>
            <c:symbol val="none"/>
          </c:marker>
          <c:xVal>
            <c:numRef>
              <c:f>'Girder1-Test2'!$AK$24:$AK$405</c:f>
              <c:numCache>
                <c:formatCode>0.00E+00</c:formatCode>
                <c:ptCount val="382"/>
                <c:pt idx="0">
                  <c:v>-4.6811223030000002E-2</c:v>
                </c:pt>
                <c:pt idx="1">
                  <c:v>-4.9449931830000002E-2</c:v>
                </c:pt>
                <c:pt idx="2">
                  <c:v>-2.9026815668E-2</c:v>
                </c:pt>
                <c:pt idx="3">
                  <c:v>4.0477320551999998E-2</c:v>
                </c:pt>
                <c:pt idx="4">
                  <c:v>0.14480677247000001</c:v>
                </c:pt>
                <c:pt idx="5">
                  <c:v>0.24553090334</c:v>
                </c:pt>
                <c:pt idx="6">
                  <c:v>0.35670390725000001</c:v>
                </c:pt>
                <c:pt idx="7">
                  <c:v>0.47643348575</c:v>
                </c:pt>
                <c:pt idx="8">
                  <c:v>0.64798748493000002</c:v>
                </c:pt>
                <c:pt idx="9">
                  <c:v>0.82366001606000006</c:v>
                </c:pt>
                <c:pt idx="10">
                  <c:v>0.95535635947999997</c:v>
                </c:pt>
                <c:pt idx="11">
                  <c:v>1.0464400053</c:v>
                </c:pt>
                <c:pt idx="12">
                  <c:v>1.1006152629999999</c:v>
                </c:pt>
                <c:pt idx="13">
                  <c:v>1.1533010006</c:v>
                </c:pt>
                <c:pt idx="14">
                  <c:v>1.2082387209000001</c:v>
                </c:pt>
                <c:pt idx="15">
                  <c:v>1.2494119405999999</c:v>
                </c:pt>
                <c:pt idx="16">
                  <c:v>1.3277407885000001</c:v>
                </c:pt>
                <c:pt idx="17">
                  <c:v>1.4483392238999999</c:v>
                </c:pt>
                <c:pt idx="18">
                  <c:v>1.5765459538</c:v>
                </c:pt>
                <c:pt idx="19">
                  <c:v>1.68780303</c:v>
                </c:pt>
                <c:pt idx="20">
                  <c:v>1.7747387885999999</c:v>
                </c:pt>
                <c:pt idx="21">
                  <c:v>1.8609900475000001</c:v>
                </c:pt>
                <c:pt idx="22">
                  <c:v>1.9500747919000001</c:v>
                </c:pt>
                <c:pt idx="23">
                  <c:v>2.0447592735</c:v>
                </c:pt>
                <c:pt idx="24">
                  <c:v>2.1312012671999998</c:v>
                </c:pt>
                <c:pt idx="25">
                  <c:v>2.2303025722999998</c:v>
                </c:pt>
                <c:pt idx="26">
                  <c:v>2.3185527325000002</c:v>
                </c:pt>
                <c:pt idx="27">
                  <c:v>2.3830649852999999</c:v>
                </c:pt>
                <c:pt idx="28">
                  <c:v>2.4659640788999999</c:v>
                </c:pt>
                <c:pt idx="29">
                  <c:v>2.5523114204000001</c:v>
                </c:pt>
                <c:pt idx="30">
                  <c:v>2.6408846378000002</c:v>
                </c:pt>
                <c:pt idx="31">
                  <c:v>2.7274158001000002</c:v>
                </c:pt>
                <c:pt idx="32">
                  <c:v>2.7854418755000001</c:v>
                </c:pt>
                <c:pt idx="33">
                  <c:v>2.8499426842000002</c:v>
                </c:pt>
                <c:pt idx="34">
                  <c:v>2.9414398670000002</c:v>
                </c:pt>
                <c:pt idx="35">
                  <c:v>3.0230000018999998</c:v>
                </c:pt>
                <c:pt idx="36">
                  <c:v>3.0748891829999998</c:v>
                </c:pt>
                <c:pt idx="37">
                  <c:v>3.1384079456</c:v>
                </c:pt>
                <c:pt idx="38">
                  <c:v>3.2411270141999999</c:v>
                </c:pt>
                <c:pt idx="39">
                  <c:v>3.4066953659000001</c:v>
                </c:pt>
                <c:pt idx="40">
                  <c:v>3.5741727351999999</c:v>
                </c:pt>
                <c:pt idx="41">
                  <c:v>3.7076671123999998</c:v>
                </c:pt>
                <c:pt idx="42">
                  <c:v>3.8110296726000001</c:v>
                </c:pt>
                <c:pt idx="43">
                  <c:v>3.9003679752</c:v>
                </c:pt>
                <c:pt idx="44">
                  <c:v>3.9816930294000001</c:v>
                </c:pt>
                <c:pt idx="45">
                  <c:v>4.0701947212</c:v>
                </c:pt>
                <c:pt idx="46">
                  <c:v>4.1493916512000002</c:v>
                </c:pt>
                <c:pt idx="47">
                  <c:v>4.2272663116000002</c:v>
                </c:pt>
                <c:pt idx="48">
                  <c:v>4.3045005798</c:v>
                </c:pt>
                <c:pt idx="49">
                  <c:v>4.3669152259999997</c:v>
                </c:pt>
                <c:pt idx="50">
                  <c:v>4.4275283813000001</c:v>
                </c:pt>
                <c:pt idx="51">
                  <c:v>4.505959034</c:v>
                </c:pt>
                <c:pt idx="52">
                  <c:v>4.5993056296999999</c:v>
                </c:pt>
                <c:pt idx="53">
                  <c:v>4.6788849830999997</c:v>
                </c:pt>
                <c:pt idx="54">
                  <c:v>4.7617344855999999</c:v>
                </c:pt>
                <c:pt idx="55">
                  <c:v>4.8599929810000004</c:v>
                </c:pt>
                <c:pt idx="56">
                  <c:v>4.9765610694999998</c:v>
                </c:pt>
                <c:pt idx="57">
                  <c:v>5.0791797638</c:v>
                </c:pt>
                <c:pt idx="58">
                  <c:v>5.1652889251999996</c:v>
                </c:pt>
                <c:pt idx="59">
                  <c:v>5.2345561980999999</c:v>
                </c:pt>
                <c:pt idx="60">
                  <c:v>5.2980928421</c:v>
                </c:pt>
                <c:pt idx="61">
                  <c:v>5.3898849486999998</c:v>
                </c:pt>
                <c:pt idx="62">
                  <c:v>5.5106348991000003</c:v>
                </c:pt>
                <c:pt idx="63">
                  <c:v>5.6407127380000004</c:v>
                </c:pt>
                <c:pt idx="64">
                  <c:v>5.7427072524999998</c:v>
                </c:pt>
                <c:pt idx="65">
                  <c:v>5.8255925178999997</c:v>
                </c:pt>
                <c:pt idx="66">
                  <c:v>5.9099655150999997</c:v>
                </c:pt>
                <c:pt idx="67">
                  <c:v>6.0198402404999998</c:v>
                </c:pt>
                <c:pt idx="68">
                  <c:v>6.1452889441999998</c:v>
                </c:pt>
                <c:pt idx="69">
                  <c:v>6.2775101661999999</c:v>
                </c:pt>
                <c:pt idx="70">
                  <c:v>6.3985357284999997</c:v>
                </c:pt>
                <c:pt idx="71">
                  <c:v>6.5151233673000002</c:v>
                </c:pt>
                <c:pt idx="72">
                  <c:v>6.6178197861000001</c:v>
                </c:pt>
                <c:pt idx="73">
                  <c:v>6.7261571884000002</c:v>
                </c:pt>
                <c:pt idx="74">
                  <c:v>6.8301372528000002</c:v>
                </c:pt>
                <c:pt idx="75">
                  <c:v>6.9249749184000002</c:v>
                </c:pt>
                <c:pt idx="76">
                  <c:v>7.0225639342999999</c:v>
                </c:pt>
                <c:pt idx="77">
                  <c:v>7.1226263045999998</c:v>
                </c:pt>
                <c:pt idx="78">
                  <c:v>7.2139587401999998</c:v>
                </c:pt>
                <c:pt idx="79">
                  <c:v>7.2827224730999998</c:v>
                </c:pt>
                <c:pt idx="80">
                  <c:v>7.3332333565000001</c:v>
                </c:pt>
                <c:pt idx="81">
                  <c:v>7.3785109520000001</c:v>
                </c:pt>
                <c:pt idx="82">
                  <c:v>7.4261126517999996</c:v>
                </c:pt>
                <c:pt idx="83">
                  <c:v>7.4741353988999997</c:v>
                </c:pt>
                <c:pt idx="84">
                  <c:v>7.5290756225999997</c:v>
                </c:pt>
                <c:pt idx="85">
                  <c:v>7.6001234054999998</c:v>
                </c:pt>
                <c:pt idx="86">
                  <c:v>7.6806077957000003</c:v>
                </c:pt>
                <c:pt idx="87">
                  <c:v>7.7601470946999997</c:v>
                </c:pt>
                <c:pt idx="88">
                  <c:v>7.8360824585</c:v>
                </c:pt>
                <c:pt idx="89">
                  <c:v>7.9036087989999997</c:v>
                </c:pt>
                <c:pt idx="90">
                  <c:v>7.9906077384999996</c:v>
                </c:pt>
                <c:pt idx="91">
                  <c:v>8.0995998382999996</c:v>
                </c:pt>
                <c:pt idx="92">
                  <c:v>8.2216739655000008</c:v>
                </c:pt>
                <c:pt idx="93">
                  <c:v>8.3479547500999995</c:v>
                </c:pt>
                <c:pt idx="94">
                  <c:v>8.4763097763000008</c:v>
                </c:pt>
                <c:pt idx="95">
                  <c:v>8.5879936218000008</c:v>
                </c:pt>
                <c:pt idx="96">
                  <c:v>8.6853952408000001</c:v>
                </c:pt>
                <c:pt idx="97">
                  <c:v>8.7727527617999996</c:v>
                </c:pt>
                <c:pt idx="98">
                  <c:v>8.8631143570000006</c:v>
                </c:pt>
                <c:pt idx="99">
                  <c:v>8.9594764709000003</c:v>
                </c:pt>
                <c:pt idx="100">
                  <c:v>9.0576009749999997</c:v>
                </c:pt>
                <c:pt idx="101">
                  <c:v>9.1522321700999996</c:v>
                </c:pt>
                <c:pt idx="102">
                  <c:v>9.2431278229</c:v>
                </c:pt>
                <c:pt idx="103">
                  <c:v>9.3368988037000005</c:v>
                </c:pt>
                <c:pt idx="104">
                  <c:v>9.4299058914000007</c:v>
                </c:pt>
                <c:pt idx="105">
                  <c:v>9.5215072632000002</c:v>
                </c:pt>
                <c:pt idx="106">
                  <c:v>9.6167907714999998</c:v>
                </c:pt>
                <c:pt idx="107">
                  <c:v>9.7133836745999993</c:v>
                </c:pt>
                <c:pt idx="108">
                  <c:v>9.8071537018000008</c:v>
                </c:pt>
                <c:pt idx="109">
                  <c:v>9.8939886092999991</c:v>
                </c:pt>
                <c:pt idx="110">
                  <c:v>9.9746007919000004</c:v>
                </c:pt>
                <c:pt idx="111">
                  <c:v>10.048454285</c:v>
                </c:pt>
                <c:pt idx="112">
                  <c:v>10.118011474999999</c:v>
                </c:pt>
                <c:pt idx="113">
                  <c:v>10.187905312</c:v>
                </c:pt>
                <c:pt idx="114">
                  <c:v>10.265909195000001</c:v>
                </c:pt>
                <c:pt idx="115">
                  <c:v>10.349451065</c:v>
                </c:pt>
                <c:pt idx="116">
                  <c:v>10.438549042</c:v>
                </c:pt>
                <c:pt idx="117">
                  <c:v>10.52316761</c:v>
                </c:pt>
                <c:pt idx="118">
                  <c:v>10.605111122</c:v>
                </c:pt>
                <c:pt idx="119">
                  <c:v>10.686145782000001</c:v>
                </c:pt>
                <c:pt idx="120">
                  <c:v>10.773052216</c:v>
                </c:pt>
                <c:pt idx="121">
                  <c:v>10.871401787</c:v>
                </c:pt>
                <c:pt idx="122">
                  <c:v>10.980623245</c:v>
                </c:pt>
                <c:pt idx="123">
                  <c:v>11.097625731999999</c:v>
                </c:pt>
                <c:pt idx="124">
                  <c:v>11.216740608</c:v>
                </c:pt>
                <c:pt idx="125">
                  <c:v>11.332019806</c:v>
                </c:pt>
                <c:pt idx="126">
                  <c:v>11.435174942</c:v>
                </c:pt>
                <c:pt idx="127">
                  <c:v>11.529978752</c:v>
                </c:pt>
                <c:pt idx="128">
                  <c:v>11.621314049</c:v>
                </c:pt>
                <c:pt idx="129">
                  <c:v>11.703351021</c:v>
                </c:pt>
                <c:pt idx="130">
                  <c:v>11.784731864999999</c:v>
                </c:pt>
                <c:pt idx="131">
                  <c:v>11.871214867000001</c:v>
                </c:pt>
                <c:pt idx="132">
                  <c:v>11.964916229</c:v>
                </c:pt>
                <c:pt idx="133">
                  <c:v>12.060918808</c:v>
                </c:pt>
                <c:pt idx="134">
                  <c:v>12.154438019000001</c:v>
                </c:pt>
                <c:pt idx="135">
                  <c:v>12.247750282</c:v>
                </c:pt>
                <c:pt idx="136">
                  <c:v>12.344923018999999</c:v>
                </c:pt>
                <c:pt idx="137">
                  <c:v>12.438940047999999</c:v>
                </c:pt>
                <c:pt idx="138">
                  <c:v>12.527615547</c:v>
                </c:pt>
                <c:pt idx="139">
                  <c:v>12.61812973</c:v>
                </c:pt>
                <c:pt idx="140">
                  <c:v>12.708376884</c:v>
                </c:pt>
                <c:pt idx="141">
                  <c:v>12.794309616</c:v>
                </c:pt>
                <c:pt idx="142">
                  <c:v>12.867486</c:v>
                </c:pt>
                <c:pt idx="143">
                  <c:v>12.941902161</c:v>
                </c:pt>
                <c:pt idx="144">
                  <c:v>13.026317596</c:v>
                </c:pt>
                <c:pt idx="145">
                  <c:v>13.116919518</c:v>
                </c:pt>
                <c:pt idx="146">
                  <c:v>13.214616776</c:v>
                </c:pt>
                <c:pt idx="147">
                  <c:v>13.315719604</c:v>
                </c:pt>
                <c:pt idx="148">
                  <c:v>13.413946151999999</c:v>
                </c:pt>
                <c:pt idx="149">
                  <c:v>13.505458832</c:v>
                </c:pt>
                <c:pt idx="150">
                  <c:v>13.588382721</c:v>
                </c:pt>
                <c:pt idx="151">
                  <c:v>13.664241791</c:v>
                </c:pt>
                <c:pt idx="152">
                  <c:v>13.740129470999999</c:v>
                </c:pt>
                <c:pt idx="153">
                  <c:v>13.823030471999999</c:v>
                </c:pt>
                <c:pt idx="154">
                  <c:v>13.913433075</c:v>
                </c:pt>
                <c:pt idx="155">
                  <c:v>14.010437012000001</c:v>
                </c:pt>
                <c:pt idx="156">
                  <c:v>14.118090629999999</c:v>
                </c:pt>
                <c:pt idx="157">
                  <c:v>14.223208426999999</c:v>
                </c:pt>
                <c:pt idx="158">
                  <c:v>14.319654464999999</c:v>
                </c:pt>
                <c:pt idx="159">
                  <c:v>14.405535698</c:v>
                </c:pt>
                <c:pt idx="160">
                  <c:v>14.498310089</c:v>
                </c:pt>
                <c:pt idx="161">
                  <c:v>14.595237731999999</c:v>
                </c:pt>
                <c:pt idx="162">
                  <c:v>14.690113068</c:v>
                </c:pt>
                <c:pt idx="163">
                  <c:v>14.782732963999999</c:v>
                </c:pt>
                <c:pt idx="164">
                  <c:v>14.879965781999999</c:v>
                </c:pt>
                <c:pt idx="165">
                  <c:v>14.974827766000001</c:v>
                </c:pt>
                <c:pt idx="166">
                  <c:v>15.067544936999999</c:v>
                </c:pt>
                <c:pt idx="167">
                  <c:v>15.159715651999999</c:v>
                </c:pt>
                <c:pt idx="168">
                  <c:v>15.251940726999999</c:v>
                </c:pt>
                <c:pt idx="169">
                  <c:v>15.340170860000001</c:v>
                </c:pt>
                <c:pt idx="170">
                  <c:v>15.426172255999999</c:v>
                </c:pt>
                <c:pt idx="171">
                  <c:v>15.513190269000001</c:v>
                </c:pt>
                <c:pt idx="172">
                  <c:v>15.603161812</c:v>
                </c:pt>
                <c:pt idx="173">
                  <c:v>15.692575455</c:v>
                </c:pt>
                <c:pt idx="174">
                  <c:v>15.782601357000001</c:v>
                </c:pt>
                <c:pt idx="175">
                  <c:v>15.867372512999999</c:v>
                </c:pt>
                <c:pt idx="176">
                  <c:v>15.953874588</c:v>
                </c:pt>
                <c:pt idx="177">
                  <c:v>16.035816192999999</c:v>
                </c:pt>
                <c:pt idx="178">
                  <c:v>16.119241714000001</c:v>
                </c:pt>
                <c:pt idx="179">
                  <c:v>16.206447601000001</c:v>
                </c:pt>
                <c:pt idx="180">
                  <c:v>16.296857834000001</c:v>
                </c:pt>
                <c:pt idx="181">
                  <c:v>16.388696671000002</c:v>
                </c:pt>
                <c:pt idx="182">
                  <c:v>16.480207443000001</c:v>
                </c:pt>
                <c:pt idx="183">
                  <c:v>16.574279785000002</c:v>
                </c:pt>
                <c:pt idx="184">
                  <c:v>16.668130874999999</c:v>
                </c:pt>
                <c:pt idx="185">
                  <c:v>16.761772155999999</c:v>
                </c:pt>
                <c:pt idx="186">
                  <c:v>16.853929520000001</c:v>
                </c:pt>
                <c:pt idx="187">
                  <c:v>16.945819855</c:v>
                </c:pt>
                <c:pt idx="188">
                  <c:v>17.040962219000001</c:v>
                </c:pt>
                <c:pt idx="189">
                  <c:v>17.135604858000001</c:v>
                </c:pt>
                <c:pt idx="190">
                  <c:v>17.235427856000001</c:v>
                </c:pt>
                <c:pt idx="191">
                  <c:v>17.335214615000002</c:v>
                </c:pt>
                <c:pt idx="192">
                  <c:v>17.433525084999999</c:v>
                </c:pt>
                <c:pt idx="193">
                  <c:v>17.528684616</c:v>
                </c:pt>
                <c:pt idx="194">
                  <c:v>17.620397568000001</c:v>
                </c:pt>
                <c:pt idx="195">
                  <c:v>17.714008330999999</c:v>
                </c:pt>
                <c:pt idx="196">
                  <c:v>17.804067612000001</c:v>
                </c:pt>
                <c:pt idx="197">
                  <c:v>17.890457153</c:v>
                </c:pt>
                <c:pt idx="198">
                  <c:v>17.978267670000001</c:v>
                </c:pt>
                <c:pt idx="199">
                  <c:v>18.063676833999999</c:v>
                </c:pt>
                <c:pt idx="200">
                  <c:v>18.150413513</c:v>
                </c:pt>
                <c:pt idx="201">
                  <c:v>18.239255905</c:v>
                </c:pt>
                <c:pt idx="202">
                  <c:v>18.325435637999998</c:v>
                </c:pt>
                <c:pt idx="203">
                  <c:v>18.412897109999999</c:v>
                </c:pt>
                <c:pt idx="204">
                  <c:v>18.500759124999998</c:v>
                </c:pt>
                <c:pt idx="205">
                  <c:v>18.588056563999999</c:v>
                </c:pt>
                <c:pt idx="206">
                  <c:v>18.680736541999998</c:v>
                </c:pt>
                <c:pt idx="207">
                  <c:v>18.771493912</c:v>
                </c:pt>
                <c:pt idx="208">
                  <c:v>18.866294861</c:v>
                </c:pt>
                <c:pt idx="209">
                  <c:v>18.963645934999999</c:v>
                </c:pt>
                <c:pt idx="210">
                  <c:v>19.060216904000001</c:v>
                </c:pt>
                <c:pt idx="211">
                  <c:v>19.155763625999999</c:v>
                </c:pt>
                <c:pt idx="212">
                  <c:v>19.248882294000001</c:v>
                </c:pt>
                <c:pt idx="213">
                  <c:v>19.340608596999999</c:v>
                </c:pt>
                <c:pt idx="214">
                  <c:v>19.428924560999999</c:v>
                </c:pt>
                <c:pt idx="215">
                  <c:v>19.515413284000001</c:v>
                </c:pt>
                <c:pt idx="216">
                  <c:v>19.607465743999999</c:v>
                </c:pt>
                <c:pt idx="217">
                  <c:v>19.699716567999999</c:v>
                </c:pt>
                <c:pt idx="218">
                  <c:v>19.793794632000001</c:v>
                </c:pt>
                <c:pt idx="219">
                  <c:v>19.890821457000001</c:v>
                </c:pt>
                <c:pt idx="220">
                  <c:v>19.984249115000001</c:v>
                </c:pt>
                <c:pt idx="221">
                  <c:v>20.079040527</c:v>
                </c:pt>
                <c:pt idx="222">
                  <c:v>20.172241210999999</c:v>
                </c:pt>
                <c:pt idx="223">
                  <c:v>20.267524719000001</c:v>
                </c:pt>
                <c:pt idx="224">
                  <c:v>20.360822678000002</c:v>
                </c:pt>
                <c:pt idx="225">
                  <c:v>20.454996109</c:v>
                </c:pt>
                <c:pt idx="226">
                  <c:v>20.547985077</c:v>
                </c:pt>
                <c:pt idx="227">
                  <c:v>20.639122009000001</c:v>
                </c:pt>
                <c:pt idx="228">
                  <c:v>20.729616164999999</c:v>
                </c:pt>
                <c:pt idx="229">
                  <c:v>20.819608687999999</c:v>
                </c:pt>
                <c:pt idx="230">
                  <c:v>20.911460876</c:v>
                </c:pt>
                <c:pt idx="231">
                  <c:v>21.003042221000001</c:v>
                </c:pt>
                <c:pt idx="232">
                  <c:v>21.098110199000001</c:v>
                </c:pt>
                <c:pt idx="233">
                  <c:v>21.189464568999998</c:v>
                </c:pt>
                <c:pt idx="234">
                  <c:v>21.284339905</c:v>
                </c:pt>
                <c:pt idx="235">
                  <c:v>21.378038406000002</c:v>
                </c:pt>
                <c:pt idx="236">
                  <c:v>21.473396301000001</c:v>
                </c:pt>
                <c:pt idx="237">
                  <c:v>21.566955566000001</c:v>
                </c:pt>
                <c:pt idx="238">
                  <c:v>21.659975052</c:v>
                </c:pt>
                <c:pt idx="239">
                  <c:v>21.750635147000001</c:v>
                </c:pt>
                <c:pt idx="240">
                  <c:v>21.84046936</c:v>
                </c:pt>
                <c:pt idx="241">
                  <c:v>21.929512024000001</c:v>
                </c:pt>
                <c:pt idx="242">
                  <c:v>22.018461227</c:v>
                </c:pt>
                <c:pt idx="243">
                  <c:v>22.107675552</c:v>
                </c:pt>
                <c:pt idx="244">
                  <c:v>22.199966431</c:v>
                </c:pt>
                <c:pt idx="245">
                  <c:v>22.293064117</c:v>
                </c:pt>
                <c:pt idx="246">
                  <c:v>22.386774063000001</c:v>
                </c:pt>
                <c:pt idx="247">
                  <c:v>22.481189728</c:v>
                </c:pt>
                <c:pt idx="248">
                  <c:v>22.576023102000001</c:v>
                </c:pt>
                <c:pt idx="249">
                  <c:v>22.670843124000001</c:v>
                </c:pt>
                <c:pt idx="250">
                  <c:v>22.766162871999999</c:v>
                </c:pt>
                <c:pt idx="251">
                  <c:v>22.863285064999999</c:v>
                </c:pt>
                <c:pt idx="252">
                  <c:v>22.958770752</c:v>
                </c:pt>
                <c:pt idx="253">
                  <c:v>23.054042815999999</c:v>
                </c:pt>
                <c:pt idx="254">
                  <c:v>23.146827697999999</c:v>
                </c:pt>
                <c:pt idx="255">
                  <c:v>23.240531920999999</c:v>
                </c:pt>
                <c:pt idx="256">
                  <c:v>23.334449767999999</c:v>
                </c:pt>
                <c:pt idx="257">
                  <c:v>23.430095673</c:v>
                </c:pt>
                <c:pt idx="258">
                  <c:v>23.525247574000002</c:v>
                </c:pt>
                <c:pt idx="259">
                  <c:v>23.624917984</c:v>
                </c:pt>
                <c:pt idx="260">
                  <c:v>23.725889206000002</c:v>
                </c:pt>
                <c:pt idx="261">
                  <c:v>23.826379776</c:v>
                </c:pt>
                <c:pt idx="262">
                  <c:v>23.923385620000001</c:v>
                </c:pt>
                <c:pt idx="263">
                  <c:v>24.017799376999999</c:v>
                </c:pt>
                <c:pt idx="264">
                  <c:v>24.110645294000001</c:v>
                </c:pt>
                <c:pt idx="265">
                  <c:v>24.204380035</c:v>
                </c:pt>
                <c:pt idx="266">
                  <c:v>24.298921584999999</c:v>
                </c:pt>
                <c:pt idx="267">
                  <c:v>24.390666962000001</c:v>
                </c:pt>
                <c:pt idx="268">
                  <c:v>24.485322952000001</c:v>
                </c:pt>
                <c:pt idx="269">
                  <c:v>24.577005386</c:v>
                </c:pt>
                <c:pt idx="270">
                  <c:v>24.67442131</c:v>
                </c:pt>
                <c:pt idx="271">
                  <c:v>24.767614365</c:v>
                </c:pt>
                <c:pt idx="272">
                  <c:v>24.861152649000001</c:v>
                </c:pt>
                <c:pt idx="273">
                  <c:v>24.956901550000001</c:v>
                </c:pt>
                <c:pt idx="274">
                  <c:v>25.053770064999998</c:v>
                </c:pt>
                <c:pt idx="275">
                  <c:v>25.153169632000001</c:v>
                </c:pt>
                <c:pt idx="276">
                  <c:v>25.253808974999998</c:v>
                </c:pt>
                <c:pt idx="277">
                  <c:v>25.350496291999999</c:v>
                </c:pt>
                <c:pt idx="278">
                  <c:v>25.450044632000001</c:v>
                </c:pt>
                <c:pt idx="279">
                  <c:v>25.548820496000001</c:v>
                </c:pt>
                <c:pt idx="280">
                  <c:v>25.645364761</c:v>
                </c:pt>
                <c:pt idx="281">
                  <c:v>25.73882103</c:v>
                </c:pt>
                <c:pt idx="282">
                  <c:v>25.830461501999999</c:v>
                </c:pt>
                <c:pt idx="283">
                  <c:v>25.924926758000002</c:v>
                </c:pt>
                <c:pt idx="284">
                  <c:v>26.022348403999999</c:v>
                </c:pt>
                <c:pt idx="285">
                  <c:v>26.122980118000001</c:v>
                </c:pt>
                <c:pt idx="286">
                  <c:v>26.226333618000002</c:v>
                </c:pt>
                <c:pt idx="287">
                  <c:v>26.329456328999999</c:v>
                </c:pt>
                <c:pt idx="288">
                  <c:v>26.433740616000001</c:v>
                </c:pt>
                <c:pt idx="289">
                  <c:v>26.533525467</c:v>
                </c:pt>
                <c:pt idx="290">
                  <c:v>26.626567841</c:v>
                </c:pt>
                <c:pt idx="291">
                  <c:v>26.715963364</c:v>
                </c:pt>
                <c:pt idx="292">
                  <c:v>26.809478760000001</c:v>
                </c:pt>
                <c:pt idx="293">
                  <c:v>26.904216766000001</c:v>
                </c:pt>
                <c:pt idx="294">
                  <c:v>26.994924545</c:v>
                </c:pt>
                <c:pt idx="295">
                  <c:v>27.093803405999999</c:v>
                </c:pt>
                <c:pt idx="296">
                  <c:v>27.188919067</c:v>
                </c:pt>
                <c:pt idx="297">
                  <c:v>27.287446975999998</c:v>
                </c:pt>
                <c:pt idx="298">
                  <c:v>27.390577316000002</c:v>
                </c:pt>
                <c:pt idx="299">
                  <c:v>27.494434356999999</c:v>
                </c:pt>
                <c:pt idx="300">
                  <c:v>27.594038009999998</c:v>
                </c:pt>
                <c:pt idx="301">
                  <c:v>27.694086075000001</c:v>
                </c:pt>
                <c:pt idx="302">
                  <c:v>27.811820984000001</c:v>
                </c:pt>
                <c:pt idx="303">
                  <c:v>27.914400100999998</c:v>
                </c:pt>
                <c:pt idx="304">
                  <c:v>28.013925552</c:v>
                </c:pt>
                <c:pt idx="305">
                  <c:v>28.121511459000001</c:v>
                </c:pt>
                <c:pt idx="306">
                  <c:v>28.226821899000001</c:v>
                </c:pt>
                <c:pt idx="307">
                  <c:v>28.349273682</c:v>
                </c:pt>
                <c:pt idx="308">
                  <c:v>28.493003845</c:v>
                </c:pt>
                <c:pt idx="309">
                  <c:v>28.608972549000001</c:v>
                </c:pt>
                <c:pt idx="310">
                  <c:v>28.711416244999999</c:v>
                </c:pt>
                <c:pt idx="311">
                  <c:v>28.811002730999999</c:v>
                </c:pt>
                <c:pt idx="312">
                  <c:v>28.92215538</c:v>
                </c:pt>
                <c:pt idx="313">
                  <c:v>29.029747009000001</c:v>
                </c:pt>
                <c:pt idx="314">
                  <c:v>29.133073806999999</c:v>
                </c:pt>
                <c:pt idx="315">
                  <c:v>29.234327316000002</c:v>
                </c:pt>
                <c:pt idx="316">
                  <c:v>29.337871551999999</c:v>
                </c:pt>
                <c:pt idx="317">
                  <c:v>29.439794540000001</c:v>
                </c:pt>
                <c:pt idx="318">
                  <c:v>29.549743652</c:v>
                </c:pt>
                <c:pt idx="319">
                  <c:v>29.645257950000001</c:v>
                </c:pt>
                <c:pt idx="320">
                  <c:v>29.73160553</c:v>
                </c:pt>
                <c:pt idx="321">
                  <c:v>29.840703963999999</c:v>
                </c:pt>
                <c:pt idx="322">
                  <c:v>29.940736771000001</c:v>
                </c:pt>
                <c:pt idx="323">
                  <c:v>30.036106109999999</c:v>
                </c:pt>
                <c:pt idx="324">
                  <c:v>30.128568649000002</c:v>
                </c:pt>
                <c:pt idx="325">
                  <c:v>30.219839096000001</c:v>
                </c:pt>
                <c:pt idx="326">
                  <c:v>30.314302443999999</c:v>
                </c:pt>
                <c:pt idx="327">
                  <c:v>30.409095764</c:v>
                </c:pt>
                <c:pt idx="328">
                  <c:v>30.504419327000001</c:v>
                </c:pt>
                <c:pt idx="329">
                  <c:v>30.601505280000001</c:v>
                </c:pt>
                <c:pt idx="330">
                  <c:v>30.695238112999998</c:v>
                </c:pt>
                <c:pt idx="331">
                  <c:v>30.790836334000002</c:v>
                </c:pt>
                <c:pt idx="332">
                  <c:v>30.882545471</c:v>
                </c:pt>
                <c:pt idx="333">
                  <c:v>30.973245621</c:v>
                </c:pt>
                <c:pt idx="334">
                  <c:v>31.056699753</c:v>
                </c:pt>
                <c:pt idx="335">
                  <c:v>31.144081115999999</c:v>
                </c:pt>
                <c:pt idx="336">
                  <c:v>31.231012344</c:v>
                </c:pt>
                <c:pt idx="337">
                  <c:v>31.318920134999999</c:v>
                </c:pt>
                <c:pt idx="338">
                  <c:v>31.410730361999999</c:v>
                </c:pt>
                <c:pt idx="339">
                  <c:v>31.505746841000001</c:v>
                </c:pt>
                <c:pt idx="340">
                  <c:v>31.607280730999999</c:v>
                </c:pt>
                <c:pt idx="341">
                  <c:v>31.709299088000002</c:v>
                </c:pt>
                <c:pt idx="342">
                  <c:v>31.804870605000001</c:v>
                </c:pt>
                <c:pt idx="343">
                  <c:v>31.901397705000001</c:v>
                </c:pt>
                <c:pt idx="344">
                  <c:v>32.000728606999999</c:v>
                </c:pt>
                <c:pt idx="345">
                  <c:v>32.102130889999998</c:v>
                </c:pt>
                <c:pt idx="346">
                  <c:v>32.197216034</c:v>
                </c:pt>
                <c:pt idx="347">
                  <c:v>32.291046143000003</c:v>
                </c:pt>
                <c:pt idx="348">
                  <c:v>32.384250641000001</c:v>
                </c:pt>
                <c:pt idx="349">
                  <c:v>32.481460571</c:v>
                </c:pt>
                <c:pt idx="350">
                  <c:v>32.572505950999997</c:v>
                </c:pt>
                <c:pt idx="351">
                  <c:v>32.661941528</c:v>
                </c:pt>
                <c:pt idx="352">
                  <c:v>32.754257201999998</c:v>
                </c:pt>
                <c:pt idx="353">
                  <c:v>32.850734711000001</c:v>
                </c:pt>
                <c:pt idx="354">
                  <c:v>32.948272705000001</c:v>
                </c:pt>
                <c:pt idx="355">
                  <c:v>33.044944762999997</c:v>
                </c:pt>
                <c:pt idx="356">
                  <c:v>33.139148712000001</c:v>
                </c:pt>
                <c:pt idx="357">
                  <c:v>33.234470367</c:v>
                </c:pt>
                <c:pt idx="358">
                  <c:v>33.328868866000001</c:v>
                </c:pt>
                <c:pt idx="359">
                  <c:v>33.422725677000003</c:v>
                </c:pt>
                <c:pt idx="360">
                  <c:v>33.513122559000003</c:v>
                </c:pt>
                <c:pt idx="361">
                  <c:v>33.600402832</c:v>
                </c:pt>
                <c:pt idx="362">
                  <c:v>33.687557220000002</c:v>
                </c:pt>
                <c:pt idx="363">
                  <c:v>33.775085449000002</c:v>
                </c:pt>
                <c:pt idx="364">
                  <c:v>33.862636565999999</c:v>
                </c:pt>
                <c:pt idx="365">
                  <c:v>33.952903747999997</c:v>
                </c:pt>
                <c:pt idx="366">
                  <c:v>34.042976379000002</c:v>
                </c:pt>
                <c:pt idx="367">
                  <c:v>34.138420105000002</c:v>
                </c:pt>
                <c:pt idx="368">
                  <c:v>34.231719970999997</c:v>
                </c:pt>
                <c:pt idx="369">
                  <c:v>34.328163146999998</c:v>
                </c:pt>
                <c:pt idx="370">
                  <c:v>34.423408508000001</c:v>
                </c:pt>
                <c:pt idx="371">
                  <c:v>34.520458220999998</c:v>
                </c:pt>
                <c:pt idx="372">
                  <c:v>34.613876343000001</c:v>
                </c:pt>
                <c:pt idx="373">
                  <c:v>34.708717346</c:v>
                </c:pt>
                <c:pt idx="374">
                  <c:v>34.803386688000003</c:v>
                </c:pt>
                <c:pt idx="375">
                  <c:v>34.898105620999999</c:v>
                </c:pt>
                <c:pt idx="376">
                  <c:v>34.990211487000003</c:v>
                </c:pt>
                <c:pt idx="377">
                  <c:v>35.0859375</c:v>
                </c:pt>
                <c:pt idx="378">
                  <c:v>35.179813385000003</c:v>
                </c:pt>
                <c:pt idx="379">
                  <c:v>35.274841309000003</c:v>
                </c:pt>
                <c:pt idx="380">
                  <c:v>35.370006560999997</c:v>
                </c:pt>
                <c:pt idx="381">
                  <c:v>35.370899199999997</c:v>
                </c:pt>
              </c:numCache>
              <c:extLst xmlns:c15="http://schemas.microsoft.com/office/drawing/2012/chart"/>
            </c:numRef>
          </c:xVal>
          <c:yVal>
            <c:numRef>
              <c:f>'Girder1-Test2'!$AM$4:$AM$403</c:f>
              <c:numCache>
                <c:formatCode>0.00E+00</c:formatCode>
                <c:ptCount val="400"/>
                <c:pt idx="0">
                  <c:v>9.9502485245000005E-6</c:v>
                </c:pt>
                <c:pt idx="1">
                  <c:v>6.1855620117000001</c:v>
                </c:pt>
                <c:pt idx="2">
                  <c:v>12.593074219</c:v>
                </c:pt>
                <c:pt idx="3">
                  <c:v>19.352775390999998</c:v>
                </c:pt>
                <c:pt idx="4">
                  <c:v>25.979312499999999</c:v>
                </c:pt>
                <c:pt idx="5">
                  <c:v>32.395054688000002</c:v>
                </c:pt>
                <c:pt idx="6">
                  <c:v>38.467460937999995</c:v>
                </c:pt>
                <c:pt idx="7">
                  <c:v>44.584367187999995</c:v>
                </c:pt>
                <c:pt idx="8">
                  <c:v>50.558199219000002</c:v>
                </c:pt>
                <c:pt idx="9">
                  <c:v>56.138109374999999</c:v>
                </c:pt>
                <c:pt idx="10">
                  <c:v>62.073144530999997</c:v>
                </c:pt>
                <c:pt idx="11">
                  <c:v>68.087078125000005</c:v>
                </c:pt>
                <c:pt idx="12">
                  <c:v>74.079421874999994</c:v>
                </c:pt>
                <c:pt idx="13">
                  <c:v>79.992218750000006</c:v>
                </c:pt>
                <c:pt idx="14">
                  <c:v>86.279812500000006</c:v>
                </c:pt>
                <c:pt idx="15">
                  <c:v>92.795453124999995</c:v>
                </c:pt>
                <c:pt idx="16">
                  <c:v>99.520539061999997</c:v>
                </c:pt>
                <c:pt idx="17">
                  <c:v>106.35467969</c:v>
                </c:pt>
                <c:pt idx="18">
                  <c:v>113.19737499999999</c:v>
                </c:pt>
                <c:pt idx="19">
                  <c:v>119.74253906</c:v>
                </c:pt>
                <c:pt idx="20">
                  <c:v>126.20538280999999</c:v>
                </c:pt>
                <c:pt idx="21">
                  <c:v>132.84437500000001</c:v>
                </c:pt>
                <c:pt idx="22">
                  <c:v>140.20045311999999</c:v>
                </c:pt>
                <c:pt idx="23">
                  <c:v>147.81457811999999</c:v>
                </c:pt>
                <c:pt idx="24">
                  <c:v>155.18717188000002</c:v>
                </c:pt>
                <c:pt idx="25">
                  <c:v>162.32467188000001</c:v>
                </c:pt>
                <c:pt idx="26">
                  <c:v>169.46184375000001</c:v>
                </c:pt>
                <c:pt idx="27">
                  <c:v>176.14631249999999</c:v>
                </c:pt>
                <c:pt idx="28">
                  <c:v>182.43339061999998</c:v>
                </c:pt>
                <c:pt idx="29">
                  <c:v>188.46228124999999</c:v>
                </c:pt>
                <c:pt idx="30">
                  <c:v>194.367875</c:v>
                </c:pt>
                <c:pt idx="31">
                  <c:v>200.76262500000001</c:v>
                </c:pt>
                <c:pt idx="32">
                  <c:v>208.22228125000001</c:v>
                </c:pt>
                <c:pt idx="33">
                  <c:v>215.58801561999999</c:v>
                </c:pt>
                <c:pt idx="34">
                  <c:v>222.09757811999998</c:v>
                </c:pt>
                <c:pt idx="35">
                  <c:v>228.183875</c:v>
                </c:pt>
                <c:pt idx="36">
                  <c:v>234.22626561999999</c:v>
                </c:pt>
                <c:pt idx="37">
                  <c:v>239.61093750000001</c:v>
                </c:pt>
                <c:pt idx="38">
                  <c:v>244.9465625</c:v>
                </c:pt>
                <c:pt idx="39">
                  <c:v>250.22539061999998</c:v>
                </c:pt>
                <c:pt idx="40">
                  <c:v>255.47064061999998</c:v>
                </c:pt>
                <c:pt idx="41">
                  <c:v>261.34242188000002</c:v>
                </c:pt>
                <c:pt idx="42">
                  <c:v>267.72812499999998</c:v>
                </c:pt>
                <c:pt idx="43">
                  <c:v>274.88578124999998</c:v>
                </c:pt>
                <c:pt idx="44">
                  <c:v>283.97209375</c:v>
                </c:pt>
                <c:pt idx="45">
                  <c:v>293.10953124999997</c:v>
                </c:pt>
                <c:pt idx="46">
                  <c:v>301.71796875000001</c:v>
                </c:pt>
                <c:pt idx="47">
                  <c:v>309.49328125</c:v>
                </c:pt>
                <c:pt idx="48">
                  <c:v>316.52115624999999</c:v>
                </c:pt>
                <c:pt idx="49">
                  <c:v>323.00165625</c:v>
                </c:pt>
                <c:pt idx="50">
                  <c:v>329.27487500000001</c:v>
                </c:pt>
                <c:pt idx="51">
                  <c:v>335.27228124999999</c:v>
                </c:pt>
                <c:pt idx="52">
                  <c:v>341.51318750000002</c:v>
                </c:pt>
                <c:pt idx="53">
                  <c:v>347.5016875</c:v>
                </c:pt>
                <c:pt idx="54">
                  <c:v>352.91681249999999</c:v>
                </c:pt>
                <c:pt idx="55">
                  <c:v>358.28956249999999</c:v>
                </c:pt>
                <c:pt idx="56">
                  <c:v>363.49046874999999</c:v>
                </c:pt>
                <c:pt idx="57">
                  <c:v>368.59668749999997</c:v>
                </c:pt>
                <c:pt idx="58">
                  <c:v>373.59449999999998</c:v>
                </c:pt>
                <c:pt idx="59">
                  <c:v>378.54315624999998</c:v>
                </c:pt>
                <c:pt idx="60">
                  <c:v>383.7955</c:v>
                </c:pt>
                <c:pt idx="61">
                  <c:v>388.98865625000002</c:v>
                </c:pt>
                <c:pt idx="62">
                  <c:v>394.02556249999998</c:v>
                </c:pt>
                <c:pt idx="63">
                  <c:v>399.10453124999998</c:v>
                </c:pt>
                <c:pt idx="64">
                  <c:v>404.44446875</c:v>
                </c:pt>
                <c:pt idx="65">
                  <c:v>409.69871875000001</c:v>
                </c:pt>
                <c:pt idx="66">
                  <c:v>414.69793750000002</c:v>
                </c:pt>
                <c:pt idx="67">
                  <c:v>419.92387500000001</c:v>
                </c:pt>
                <c:pt idx="68">
                  <c:v>424.62390625</c:v>
                </c:pt>
                <c:pt idx="69">
                  <c:v>429.30037499999997</c:v>
                </c:pt>
                <c:pt idx="70">
                  <c:v>435.02737500000001</c:v>
                </c:pt>
                <c:pt idx="71">
                  <c:v>441.46806249999997</c:v>
                </c:pt>
                <c:pt idx="72">
                  <c:v>448.87246875</c:v>
                </c:pt>
                <c:pt idx="73">
                  <c:v>456.2901875</c:v>
                </c:pt>
                <c:pt idx="74">
                  <c:v>462.73899999999998</c:v>
                </c:pt>
                <c:pt idx="75">
                  <c:v>469.14278124999998</c:v>
                </c:pt>
                <c:pt idx="76">
                  <c:v>476.17378124999999</c:v>
                </c:pt>
                <c:pt idx="77">
                  <c:v>483.88146875000001</c:v>
                </c:pt>
                <c:pt idx="78">
                  <c:v>491.08587499999999</c:v>
                </c:pt>
                <c:pt idx="79">
                  <c:v>497.77934375000001</c:v>
                </c:pt>
                <c:pt idx="80">
                  <c:v>504.04918750000002</c:v>
                </c:pt>
                <c:pt idx="81">
                  <c:v>510.18803124999999</c:v>
                </c:pt>
                <c:pt idx="82">
                  <c:v>516.75256249999995</c:v>
                </c:pt>
                <c:pt idx="83">
                  <c:v>522.91925000000003</c:v>
                </c:pt>
                <c:pt idx="84">
                  <c:v>528.46375</c:v>
                </c:pt>
                <c:pt idx="85">
                  <c:v>533.80818750000003</c:v>
                </c:pt>
                <c:pt idx="86">
                  <c:v>538.919625</c:v>
                </c:pt>
                <c:pt idx="87">
                  <c:v>544.16849999999999</c:v>
                </c:pt>
                <c:pt idx="88">
                  <c:v>549.36193749999995</c:v>
                </c:pt>
                <c:pt idx="89">
                  <c:v>554.9983125</c:v>
                </c:pt>
                <c:pt idx="90">
                  <c:v>561.48299999999995</c:v>
                </c:pt>
                <c:pt idx="91">
                  <c:v>568.07993750000003</c:v>
                </c:pt>
                <c:pt idx="92">
                  <c:v>574.49225000000001</c:v>
                </c:pt>
                <c:pt idx="93">
                  <c:v>578.75268749999998</c:v>
                </c:pt>
                <c:pt idx="94">
                  <c:v>583.31368750000001</c:v>
                </c:pt>
                <c:pt idx="95">
                  <c:v>588.65093750000005</c:v>
                </c:pt>
                <c:pt idx="96">
                  <c:v>593.75868749999995</c:v>
                </c:pt>
                <c:pt idx="97">
                  <c:v>598.30831250000006</c:v>
                </c:pt>
                <c:pt idx="98">
                  <c:v>602.86156249999999</c:v>
                </c:pt>
                <c:pt idx="99">
                  <c:v>607.43762500000003</c:v>
                </c:pt>
                <c:pt idx="100">
                  <c:v>612.00300000000004</c:v>
                </c:pt>
                <c:pt idx="101">
                  <c:v>616.55250000000001</c:v>
                </c:pt>
                <c:pt idx="102">
                  <c:v>621.10193749999996</c:v>
                </c:pt>
                <c:pt idx="103">
                  <c:v>625.64531250000005</c:v>
                </c:pt>
                <c:pt idx="104">
                  <c:v>630.20550000000003</c:v>
                </c:pt>
                <c:pt idx="105">
                  <c:v>634.73406250000005</c:v>
                </c:pt>
                <c:pt idx="106">
                  <c:v>638.68731249999996</c:v>
                </c:pt>
                <c:pt idx="107">
                  <c:v>642.43018749999999</c:v>
                </c:pt>
                <c:pt idx="108">
                  <c:v>646.92868750000002</c:v>
                </c:pt>
                <c:pt idx="109">
                  <c:v>651.71799999999996</c:v>
                </c:pt>
                <c:pt idx="110">
                  <c:v>654.28081250000002</c:v>
                </c:pt>
                <c:pt idx="111">
                  <c:v>656.59418749999998</c:v>
                </c:pt>
                <c:pt idx="112">
                  <c:v>658.95624999999995</c:v>
                </c:pt>
                <c:pt idx="113">
                  <c:v>662.14700000000005</c:v>
                </c:pt>
                <c:pt idx="114">
                  <c:v>665.73287500000004</c:v>
                </c:pt>
                <c:pt idx="115">
                  <c:v>669.24656249999998</c:v>
                </c:pt>
                <c:pt idx="116">
                  <c:v>672.96106250000003</c:v>
                </c:pt>
                <c:pt idx="117">
                  <c:v>676.49450000000002</c:v>
                </c:pt>
                <c:pt idx="118">
                  <c:v>679.87606249999999</c:v>
                </c:pt>
                <c:pt idx="119">
                  <c:v>682.61706249999997</c:v>
                </c:pt>
                <c:pt idx="120">
                  <c:v>684.98162500000001</c:v>
                </c:pt>
                <c:pt idx="121">
                  <c:v>687.75993749999998</c:v>
                </c:pt>
                <c:pt idx="122">
                  <c:v>690.27043749999996</c:v>
                </c:pt>
                <c:pt idx="123">
                  <c:v>692.30437500000005</c:v>
                </c:pt>
                <c:pt idx="124">
                  <c:v>694.02293750000001</c:v>
                </c:pt>
                <c:pt idx="125">
                  <c:v>695.522875</c:v>
                </c:pt>
                <c:pt idx="126">
                  <c:v>697.80212500000005</c:v>
                </c:pt>
                <c:pt idx="127">
                  <c:v>700.6875</c:v>
                </c:pt>
                <c:pt idx="128">
                  <c:v>703.58056250000004</c:v>
                </c:pt>
                <c:pt idx="129">
                  <c:v>705.45950000000005</c:v>
                </c:pt>
                <c:pt idx="130">
                  <c:v>707.24424999999997</c:v>
                </c:pt>
                <c:pt idx="131">
                  <c:v>709.80743749999999</c:v>
                </c:pt>
                <c:pt idx="132">
                  <c:v>712.98325</c:v>
                </c:pt>
                <c:pt idx="133">
                  <c:v>717.08387500000003</c:v>
                </c:pt>
                <c:pt idx="134">
                  <c:v>721.05368750000002</c:v>
                </c:pt>
                <c:pt idx="135">
                  <c:v>724.52418750000004</c:v>
                </c:pt>
                <c:pt idx="136">
                  <c:v>728.38406250000003</c:v>
                </c:pt>
                <c:pt idx="137">
                  <c:v>732.20193749999999</c:v>
                </c:pt>
                <c:pt idx="138">
                  <c:v>736.06231249999996</c:v>
                </c:pt>
                <c:pt idx="139">
                  <c:v>740.08124999999995</c:v>
                </c:pt>
                <c:pt idx="140">
                  <c:v>744.01199999999994</c:v>
                </c:pt>
                <c:pt idx="141">
                  <c:v>747.78493749999996</c:v>
                </c:pt>
                <c:pt idx="142">
                  <c:v>751.37306249999995</c:v>
                </c:pt>
                <c:pt idx="143">
                  <c:v>755.09375</c:v>
                </c:pt>
                <c:pt idx="144">
                  <c:v>758.75818749999996</c:v>
                </c:pt>
                <c:pt idx="145">
                  <c:v>762.37993749999998</c:v>
                </c:pt>
                <c:pt idx="146">
                  <c:v>765.87750000000005</c:v>
                </c:pt>
                <c:pt idx="147">
                  <c:v>769.13931249999996</c:v>
                </c:pt>
                <c:pt idx="148">
                  <c:v>772.42881250000005</c:v>
                </c:pt>
                <c:pt idx="149">
                  <c:v>775.18287499999997</c:v>
                </c:pt>
                <c:pt idx="150">
                  <c:v>777.60225000000003</c:v>
                </c:pt>
                <c:pt idx="151">
                  <c:v>780.12256249999996</c:v>
                </c:pt>
                <c:pt idx="152">
                  <c:v>782.17425000000003</c:v>
                </c:pt>
                <c:pt idx="153">
                  <c:v>783.91006249999998</c:v>
                </c:pt>
                <c:pt idx="154">
                  <c:v>785.05825000000004</c:v>
                </c:pt>
                <c:pt idx="155">
                  <c:v>785.51768749999997</c:v>
                </c:pt>
                <c:pt idx="156">
                  <c:v>785.42631249999999</c:v>
                </c:pt>
                <c:pt idx="157">
                  <c:v>785.19831250000004</c:v>
                </c:pt>
                <c:pt idx="158">
                  <c:v>785.29250000000002</c:v>
                </c:pt>
                <c:pt idx="159">
                  <c:v>787.32749999999999</c:v>
                </c:pt>
                <c:pt idx="160">
                  <c:v>790.13350000000003</c:v>
                </c:pt>
                <c:pt idx="161">
                  <c:v>793.392875</c:v>
                </c:pt>
                <c:pt idx="162">
                  <c:v>797.19312500000001</c:v>
                </c:pt>
                <c:pt idx="163">
                  <c:v>800.93243749999999</c:v>
                </c:pt>
                <c:pt idx="164">
                  <c:v>804.68068749999998</c:v>
                </c:pt>
                <c:pt idx="165">
                  <c:v>808.4346875</c:v>
                </c:pt>
                <c:pt idx="166">
                  <c:v>811.59631249999995</c:v>
                </c:pt>
                <c:pt idx="167">
                  <c:v>814.57243749999998</c:v>
                </c:pt>
                <c:pt idx="168">
                  <c:v>817.22</c:v>
                </c:pt>
                <c:pt idx="169">
                  <c:v>819.07368750000001</c:v>
                </c:pt>
                <c:pt idx="170">
                  <c:v>820.77031250000005</c:v>
                </c:pt>
                <c:pt idx="171">
                  <c:v>823.23287500000004</c:v>
                </c:pt>
                <c:pt idx="172">
                  <c:v>826.00262499999997</c:v>
                </c:pt>
                <c:pt idx="173">
                  <c:v>828.44093750000002</c:v>
                </c:pt>
                <c:pt idx="174">
                  <c:v>830.3660625</c:v>
                </c:pt>
                <c:pt idx="175">
                  <c:v>831.61824999999999</c:v>
                </c:pt>
                <c:pt idx="176">
                  <c:v>832.24518750000004</c:v>
                </c:pt>
                <c:pt idx="177">
                  <c:v>832.84237499999995</c:v>
                </c:pt>
                <c:pt idx="178">
                  <c:v>833.29256250000003</c:v>
                </c:pt>
                <c:pt idx="179">
                  <c:v>833.73637499999995</c:v>
                </c:pt>
                <c:pt idx="180">
                  <c:v>834.38656249999997</c:v>
                </c:pt>
                <c:pt idx="181">
                  <c:v>835.64800000000002</c:v>
                </c:pt>
                <c:pt idx="182">
                  <c:v>836.91656250000005</c:v>
                </c:pt>
                <c:pt idx="183">
                  <c:v>837.93531250000001</c:v>
                </c:pt>
                <c:pt idx="184">
                  <c:v>838.66700000000003</c:v>
                </c:pt>
                <c:pt idx="185">
                  <c:v>839.61037499999998</c:v>
                </c:pt>
                <c:pt idx="186">
                  <c:v>841.00768749999997</c:v>
                </c:pt>
                <c:pt idx="187">
                  <c:v>842.82293749999997</c:v>
                </c:pt>
                <c:pt idx="188">
                  <c:v>844.8141875</c:v>
                </c:pt>
                <c:pt idx="189">
                  <c:v>847.1713125</c:v>
                </c:pt>
                <c:pt idx="190">
                  <c:v>849.77168749999998</c:v>
                </c:pt>
                <c:pt idx="191">
                  <c:v>852.84868749999998</c:v>
                </c:pt>
                <c:pt idx="192">
                  <c:v>856.26812500000005</c:v>
                </c:pt>
                <c:pt idx="193">
                  <c:v>860.25543749999997</c:v>
                </c:pt>
                <c:pt idx="194">
                  <c:v>863.73199999999997</c:v>
                </c:pt>
                <c:pt idx="195">
                  <c:v>866.74293750000004</c:v>
                </c:pt>
                <c:pt idx="196">
                  <c:v>869.49149999999997</c:v>
                </c:pt>
                <c:pt idx="197">
                  <c:v>871.84331250000002</c:v>
                </c:pt>
                <c:pt idx="198">
                  <c:v>873.83187499999997</c:v>
                </c:pt>
                <c:pt idx="199">
                  <c:v>875.54587500000002</c:v>
                </c:pt>
                <c:pt idx="200">
                  <c:v>877.17262500000004</c:v>
                </c:pt>
                <c:pt idx="201">
                  <c:v>878.86249999999995</c:v>
                </c:pt>
                <c:pt idx="202">
                  <c:v>880.51949999999999</c:v>
                </c:pt>
                <c:pt idx="203">
                  <c:v>882.00006250000001</c:v>
                </c:pt>
                <c:pt idx="204">
                  <c:v>883.04224999999997</c:v>
                </c:pt>
                <c:pt idx="205">
                  <c:v>883.94268750000003</c:v>
                </c:pt>
                <c:pt idx="206">
                  <c:v>884.68331250000006</c:v>
                </c:pt>
                <c:pt idx="207">
                  <c:v>885.37025000000006</c:v>
                </c:pt>
                <c:pt idx="208">
                  <c:v>885.7181875</c:v>
                </c:pt>
                <c:pt idx="209">
                  <c:v>885.70793749999996</c:v>
                </c:pt>
                <c:pt idx="210">
                  <c:v>885.52812500000005</c:v>
                </c:pt>
                <c:pt idx="211">
                  <c:v>885.54349999999999</c:v>
                </c:pt>
                <c:pt idx="212">
                  <c:v>885.81449999999995</c:v>
                </c:pt>
                <c:pt idx="213">
                  <c:v>886.58881250000002</c:v>
                </c:pt>
                <c:pt idx="214">
                  <c:v>887.70181249999996</c:v>
                </c:pt>
                <c:pt idx="215">
                  <c:v>888.78768749999995</c:v>
                </c:pt>
                <c:pt idx="216">
                  <c:v>889.81881250000004</c:v>
                </c:pt>
                <c:pt idx="217">
                  <c:v>891.03481250000004</c:v>
                </c:pt>
                <c:pt idx="218">
                  <c:v>892.58918749999998</c:v>
                </c:pt>
                <c:pt idx="219">
                  <c:v>894.34231250000005</c:v>
                </c:pt>
                <c:pt idx="220">
                  <c:v>896.10237500000005</c:v>
                </c:pt>
                <c:pt idx="221">
                  <c:v>897.71287500000005</c:v>
                </c:pt>
                <c:pt idx="222">
                  <c:v>899.19650000000001</c:v>
                </c:pt>
                <c:pt idx="223">
                  <c:v>900.59981249999998</c:v>
                </c:pt>
                <c:pt idx="224">
                  <c:v>901.96487500000001</c:v>
                </c:pt>
                <c:pt idx="225">
                  <c:v>903.583125</c:v>
                </c:pt>
                <c:pt idx="226">
                  <c:v>905.26143750000006</c:v>
                </c:pt>
                <c:pt idx="227">
                  <c:v>906.99587499999996</c:v>
                </c:pt>
                <c:pt idx="228">
                  <c:v>908.58156250000002</c:v>
                </c:pt>
                <c:pt idx="229">
                  <c:v>909.93718750000005</c:v>
                </c:pt>
                <c:pt idx="230">
                  <c:v>911.07468749999998</c:v>
                </c:pt>
                <c:pt idx="231">
                  <c:v>912.03062499999999</c:v>
                </c:pt>
                <c:pt idx="232">
                  <c:v>912.81537500000002</c:v>
                </c:pt>
                <c:pt idx="233">
                  <c:v>913.26262499999996</c:v>
                </c:pt>
                <c:pt idx="234">
                  <c:v>913.60912499999995</c:v>
                </c:pt>
                <c:pt idx="235">
                  <c:v>914.01718749999998</c:v>
                </c:pt>
                <c:pt idx="236">
                  <c:v>914.551875</c:v>
                </c:pt>
                <c:pt idx="237">
                  <c:v>914.93187499999999</c:v>
                </c:pt>
                <c:pt idx="238">
                  <c:v>915.36212499999999</c:v>
                </c:pt>
                <c:pt idx="239">
                  <c:v>915.78943749999996</c:v>
                </c:pt>
                <c:pt idx="240">
                  <c:v>916.26437499999997</c:v>
                </c:pt>
                <c:pt idx="241">
                  <c:v>916.67762500000003</c:v>
                </c:pt>
                <c:pt idx="242">
                  <c:v>917.00343750000002</c:v>
                </c:pt>
                <c:pt idx="243">
                  <c:v>917.21912499999996</c:v>
                </c:pt>
                <c:pt idx="244">
                  <c:v>917.39137500000004</c:v>
                </c:pt>
                <c:pt idx="245">
                  <c:v>917.56481250000002</c:v>
                </c:pt>
                <c:pt idx="246">
                  <c:v>917.99243750000005</c:v>
                </c:pt>
                <c:pt idx="247">
                  <c:v>918.76743750000003</c:v>
                </c:pt>
                <c:pt idx="248">
                  <c:v>919.79975000000002</c:v>
                </c:pt>
                <c:pt idx="249">
                  <c:v>920.895625</c:v>
                </c:pt>
                <c:pt idx="250">
                  <c:v>921.9944375</c:v>
                </c:pt>
                <c:pt idx="251">
                  <c:v>923.05425000000002</c:v>
                </c:pt>
                <c:pt idx="252">
                  <c:v>923.93456249999997</c:v>
                </c:pt>
                <c:pt idx="253">
                  <c:v>924.67312500000003</c:v>
                </c:pt>
                <c:pt idx="254">
                  <c:v>925.34199999999998</c:v>
                </c:pt>
                <c:pt idx="255">
                  <c:v>926.0630625</c:v>
                </c:pt>
                <c:pt idx="256">
                  <c:v>926.85987499999999</c:v>
                </c:pt>
                <c:pt idx="257">
                  <c:v>927.61300000000006</c:v>
                </c:pt>
                <c:pt idx="258">
                  <c:v>928.38256249999995</c:v>
                </c:pt>
                <c:pt idx="259">
                  <c:v>929.25156249999998</c:v>
                </c:pt>
                <c:pt idx="260">
                  <c:v>930.14493749999997</c:v>
                </c:pt>
                <c:pt idx="261">
                  <c:v>930.88762499999996</c:v>
                </c:pt>
                <c:pt idx="262">
                  <c:v>931.52025000000003</c:v>
                </c:pt>
                <c:pt idx="263">
                  <c:v>932.17399999999998</c:v>
                </c:pt>
                <c:pt idx="264">
                  <c:v>932.73725000000002</c:v>
                </c:pt>
                <c:pt idx="265">
                  <c:v>933.16512499999999</c:v>
                </c:pt>
                <c:pt idx="266">
                  <c:v>933.70524999999998</c:v>
                </c:pt>
                <c:pt idx="267">
                  <c:v>934.4163125</c:v>
                </c:pt>
                <c:pt idx="268">
                  <c:v>935.22468749999996</c:v>
                </c:pt>
                <c:pt idx="269">
                  <c:v>935.99187500000005</c:v>
                </c:pt>
                <c:pt idx="270">
                  <c:v>936.61843750000003</c:v>
                </c:pt>
                <c:pt idx="271">
                  <c:v>937.15081250000003</c:v>
                </c:pt>
                <c:pt idx="272">
                  <c:v>937.62462500000004</c:v>
                </c:pt>
                <c:pt idx="273">
                  <c:v>937.92937500000005</c:v>
                </c:pt>
                <c:pt idx="274">
                  <c:v>938.09225000000004</c:v>
                </c:pt>
                <c:pt idx="275">
                  <c:v>938.20050000000003</c:v>
                </c:pt>
                <c:pt idx="276">
                  <c:v>938.34299999999996</c:v>
                </c:pt>
                <c:pt idx="277">
                  <c:v>938.46362499999998</c:v>
                </c:pt>
                <c:pt idx="278">
                  <c:v>938.68487500000003</c:v>
                </c:pt>
                <c:pt idx="279">
                  <c:v>939.12368749999996</c:v>
                </c:pt>
                <c:pt idx="280">
                  <c:v>939.70699999999999</c:v>
                </c:pt>
                <c:pt idx="281">
                  <c:v>940.21756249999999</c:v>
                </c:pt>
                <c:pt idx="282">
                  <c:v>940.57187499999998</c:v>
                </c:pt>
                <c:pt idx="283">
                  <c:v>940.96068749999995</c:v>
                </c:pt>
                <c:pt idx="284">
                  <c:v>941.44062499999995</c:v>
                </c:pt>
                <c:pt idx="285">
                  <c:v>941.92862500000001</c:v>
                </c:pt>
                <c:pt idx="286">
                  <c:v>942.42618749999997</c:v>
                </c:pt>
                <c:pt idx="287">
                  <c:v>942.90131250000002</c:v>
                </c:pt>
                <c:pt idx="288">
                  <c:v>943.34024999999997</c:v>
                </c:pt>
                <c:pt idx="289">
                  <c:v>943.77281249999999</c:v>
                </c:pt>
                <c:pt idx="290">
                  <c:v>944.18793749999998</c:v>
                </c:pt>
                <c:pt idx="291">
                  <c:v>944.66674999999998</c:v>
                </c:pt>
                <c:pt idx="292">
                  <c:v>945.17387499999995</c:v>
                </c:pt>
                <c:pt idx="293">
                  <c:v>945.64337499999999</c:v>
                </c:pt>
                <c:pt idx="294">
                  <c:v>946.00787500000001</c:v>
                </c:pt>
                <c:pt idx="295">
                  <c:v>946.33618750000005</c:v>
                </c:pt>
                <c:pt idx="296">
                  <c:v>946.58562500000005</c:v>
                </c:pt>
                <c:pt idx="297">
                  <c:v>946.83987500000001</c:v>
                </c:pt>
                <c:pt idx="298">
                  <c:v>947.09825000000001</c:v>
                </c:pt>
                <c:pt idx="299">
                  <c:v>947.33731250000005</c:v>
                </c:pt>
                <c:pt idx="300">
                  <c:v>947.66399999999999</c:v>
                </c:pt>
                <c:pt idx="301">
                  <c:v>947.99081249999995</c:v>
                </c:pt>
                <c:pt idx="302">
                  <c:v>948.25987499999997</c:v>
                </c:pt>
                <c:pt idx="303">
                  <c:v>948.59481249999999</c:v>
                </c:pt>
                <c:pt idx="304">
                  <c:v>948.92306250000001</c:v>
                </c:pt>
                <c:pt idx="305">
                  <c:v>949.14393749999999</c:v>
                </c:pt>
                <c:pt idx="306">
                  <c:v>949.49706249999997</c:v>
                </c:pt>
                <c:pt idx="307">
                  <c:v>950.16674999999998</c:v>
                </c:pt>
                <c:pt idx="308">
                  <c:v>950.75068750000003</c:v>
                </c:pt>
                <c:pt idx="309">
                  <c:v>951.06537500000002</c:v>
                </c:pt>
                <c:pt idx="310">
                  <c:v>951.40674999999999</c:v>
                </c:pt>
                <c:pt idx="311">
                  <c:v>951.80375000000004</c:v>
                </c:pt>
                <c:pt idx="312">
                  <c:v>952.02549999999997</c:v>
                </c:pt>
                <c:pt idx="313">
                  <c:v>952.03668749999997</c:v>
                </c:pt>
                <c:pt idx="314">
                  <c:v>952.03137500000003</c:v>
                </c:pt>
                <c:pt idx="315">
                  <c:v>952.02168749999998</c:v>
                </c:pt>
                <c:pt idx="316">
                  <c:v>952.16012499999999</c:v>
                </c:pt>
                <c:pt idx="317">
                  <c:v>952.44093750000002</c:v>
                </c:pt>
                <c:pt idx="318">
                  <c:v>952.47381250000001</c:v>
                </c:pt>
                <c:pt idx="319">
                  <c:v>952.24675000000002</c:v>
                </c:pt>
                <c:pt idx="320">
                  <c:v>952.01981249999994</c:v>
                </c:pt>
                <c:pt idx="321">
                  <c:v>951.95606250000003</c:v>
                </c:pt>
                <c:pt idx="322">
                  <c:v>951.97968749999995</c:v>
                </c:pt>
                <c:pt idx="323">
                  <c:v>952.15025000000003</c:v>
                </c:pt>
                <c:pt idx="324">
                  <c:v>952.44406249999997</c:v>
                </c:pt>
                <c:pt idx="325">
                  <c:v>952.62037499999997</c:v>
                </c:pt>
                <c:pt idx="326">
                  <c:v>952.6590625</c:v>
                </c:pt>
                <c:pt idx="327">
                  <c:v>952.88218749999999</c:v>
                </c:pt>
                <c:pt idx="328">
                  <c:v>953.25549999999998</c:v>
                </c:pt>
                <c:pt idx="329">
                  <c:v>953.51443749999999</c:v>
                </c:pt>
                <c:pt idx="330">
                  <c:v>953.62037499999997</c:v>
                </c:pt>
                <c:pt idx="331">
                  <c:v>953.51056249999999</c:v>
                </c:pt>
                <c:pt idx="332">
                  <c:v>953.40087500000004</c:v>
                </c:pt>
                <c:pt idx="333">
                  <c:v>953.21506250000004</c:v>
                </c:pt>
                <c:pt idx="334">
                  <c:v>953.04881250000005</c:v>
                </c:pt>
                <c:pt idx="335">
                  <c:v>952.97837500000003</c:v>
                </c:pt>
                <c:pt idx="336">
                  <c:v>952.83881250000002</c:v>
                </c:pt>
                <c:pt idx="337">
                  <c:v>952.73712499999999</c:v>
                </c:pt>
                <c:pt idx="338">
                  <c:v>952.62256249999996</c:v>
                </c:pt>
                <c:pt idx="339">
                  <c:v>952.54662499999995</c:v>
                </c:pt>
                <c:pt idx="340">
                  <c:v>952.50793750000003</c:v>
                </c:pt>
                <c:pt idx="341">
                  <c:v>952.64274999999998</c:v>
                </c:pt>
                <c:pt idx="342">
                  <c:v>952.96124999999995</c:v>
                </c:pt>
                <c:pt idx="343">
                  <c:v>953.30606250000005</c:v>
                </c:pt>
                <c:pt idx="344">
                  <c:v>953.52837499999998</c:v>
                </c:pt>
                <c:pt idx="345">
                  <c:v>953.7131875</c:v>
                </c:pt>
                <c:pt idx="346">
                  <c:v>953.86199999999997</c:v>
                </c:pt>
                <c:pt idx="347">
                  <c:v>953.94150000000002</c:v>
                </c:pt>
                <c:pt idx="348">
                  <c:v>953.90912500000002</c:v>
                </c:pt>
                <c:pt idx="349">
                  <c:v>953.89531250000005</c:v>
                </c:pt>
                <c:pt idx="350">
                  <c:v>953.85618750000003</c:v>
                </c:pt>
                <c:pt idx="351">
                  <c:v>953.77056249999998</c:v>
                </c:pt>
                <c:pt idx="352">
                  <c:v>953.70793749999996</c:v>
                </c:pt>
                <c:pt idx="353">
                  <c:v>953.63093749999996</c:v>
                </c:pt>
                <c:pt idx="354">
                  <c:v>953.66068749999999</c:v>
                </c:pt>
                <c:pt idx="355">
                  <c:v>953.91243750000001</c:v>
                </c:pt>
                <c:pt idx="356">
                  <c:v>954.3058125</c:v>
                </c:pt>
                <c:pt idx="357">
                  <c:v>954.62099999999998</c:v>
                </c:pt>
                <c:pt idx="358">
                  <c:v>954.94768750000003</c:v>
                </c:pt>
                <c:pt idx="359">
                  <c:v>955.24543749999998</c:v>
                </c:pt>
                <c:pt idx="360">
                  <c:v>955.62774999999999</c:v>
                </c:pt>
                <c:pt idx="361">
                  <c:v>956.10306249999996</c:v>
                </c:pt>
                <c:pt idx="362">
                  <c:v>956.58962499999996</c:v>
                </c:pt>
                <c:pt idx="363">
                  <c:v>957.10968749999995</c:v>
                </c:pt>
                <c:pt idx="364">
                  <c:v>957.2595</c:v>
                </c:pt>
                <c:pt idx="365">
                  <c:v>956.95831250000003</c:v>
                </c:pt>
                <c:pt idx="366">
                  <c:v>956.41593750000004</c:v>
                </c:pt>
                <c:pt idx="367">
                  <c:v>956.03043749999995</c:v>
                </c:pt>
                <c:pt idx="368">
                  <c:v>955.85024999999996</c:v>
                </c:pt>
                <c:pt idx="369">
                  <c:v>955.74262499999998</c:v>
                </c:pt>
                <c:pt idx="370">
                  <c:v>955.97093749999999</c:v>
                </c:pt>
                <c:pt idx="371">
                  <c:v>956.53549999999996</c:v>
                </c:pt>
                <c:pt idx="372">
                  <c:v>957.11950000000002</c:v>
                </c:pt>
                <c:pt idx="373">
                  <c:v>957.63493749999998</c:v>
                </c:pt>
                <c:pt idx="374">
                  <c:v>958.3660625</c:v>
                </c:pt>
                <c:pt idx="375">
                  <c:v>959.46275000000003</c:v>
                </c:pt>
                <c:pt idx="376">
                  <c:v>960.38018750000003</c:v>
                </c:pt>
                <c:pt idx="377">
                  <c:v>960.79206250000004</c:v>
                </c:pt>
                <c:pt idx="378">
                  <c:v>960.58837500000004</c:v>
                </c:pt>
                <c:pt idx="379">
                  <c:v>960.35131249999995</c:v>
                </c:pt>
                <c:pt idx="380">
                  <c:v>959.91743750000001</c:v>
                </c:pt>
                <c:pt idx="381">
                  <c:v>959.33218750000003</c:v>
                </c:pt>
                <c:pt idx="382">
                  <c:v>958.85918749999996</c:v>
                </c:pt>
                <c:pt idx="383">
                  <c:v>958.61424999999997</c:v>
                </c:pt>
                <c:pt idx="384">
                  <c:v>958.05449999999996</c:v>
                </c:pt>
                <c:pt idx="385">
                  <c:v>957.61068750000004</c:v>
                </c:pt>
                <c:pt idx="386">
                  <c:v>957.41331249999996</c:v>
                </c:pt>
                <c:pt idx="387">
                  <c:v>957.84681250000006</c:v>
                </c:pt>
                <c:pt idx="388">
                  <c:v>958.95518749999997</c:v>
                </c:pt>
                <c:pt idx="389">
                  <c:v>960.34474999999998</c:v>
                </c:pt>
                <c:pt idx="390">
                  <c:v>962.0463125</c:v>
                </c:pt>
                <c:pt idx="391">
                  <c:v>963.54943749999995</c:v>
                </c:pt>
                <c:pt idx="392">
                  <c:v>964.10131249999995</c:v>
                </c:pt>
                <c:pt idx="393">
                  <c:v>963.8</c:v>
                </c:pt>
                <c:pt idx="394">
                  <c:v>963.98637499999995</c:v>
                </c:pt>
                <c:pt idx="395">
                  <c:v>963.30224999999996</c:v>
                </c:pt>
                <c:pt idx="396">
                  <c:v>962.09287500000005</c:v>
                </c:pt>
                <c:pt idx="397">
                  <c:v>960.01599999999996</c:v>
                </c:pt>
                <c:pt idx="398">
                  <c:v>957.47</c:v>
                </c:pt>
                <c:pt idx="399">
                  <c:v>955.22</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1-B27B-D443-978B-62075B7FA251}"/>
            </c:ext>
          </c:extLst>
        </c:ser>
        <c:ser>
          <c:idx val="8"/>
          <c:order val="8"/>
          <c:tx>
            <c:v>KCC</c:v>
          </c:tx>
          <c:spPr>
            <a:ln w="19050" cap="rnd">
              <a:solidFill>
                <a:schemeClr val="accent3">
                  <a:lumMod val="60000"/>
                </a:schemeClr>
              </a:solidFill>
              <a:prstDash val="sysDash"/>
              <a:round/>
            </a:ln>
            <a:effectLst/>
          </c:spPr>
          <c:marker>
            <c:symbol val="none"/>
          </c:marker>
          <c:xVal>
            <c:numRef>
              <c:f>'Girder1-Test2'!$CB$22:$CB$404</c:f>
              <c:numCache>
                <c:formatCode>0.00E+00</c:formatCode>
                <c:ptCount val="383"/>
                <c:pt idx="0">
                  <c:v>-0.5</c:v>
                </c:pt>
                <c:pt idx="1">
                  <c:v>-0.15494275093000001</c:v>
                </c:pt>
                <c:pt idx="2">
                  <c:v>-0.15490339695999999</c:v>
                </c:pt>
                <c:pt idx="3">
                  <c:v>-0.13946612179000001</c:v>
                </c:pt>
                <c:pt idx="4">
                  <c:v>-8.7127782404000001E-2</c:v>
                </c:pt>
                <c:pt idx="5">
                  <c:v>2.0319237374000002E-3</c:v>
                </c:pt>
                <c:pt idx="6">
                  <c:v>9.8215200007E-2</c:v>
                </c:pt>
                <c:pt idx="7">
                  <c:v>0.20558056235</c:v>
                </c:pt>
                <c:pt idx="8">
                  <c:v>0.31621819735000001</c:v>
                </c:pt>
                <c:pt idx="9">
                  <c:v>0.42698436974999998</c:v>
                </c:pt>
                <c:pt idx="10">
                  <c:v>0.53603219985999995</c:v>
                </c:pt>
                <c:pt idx="11">
                  <c:v>0.64008015393999995</c:v>
                </c:pt>
                <c:pt idx="12">
                  <c:v>0.74325489998000005</c:v>
                </c:pt>
                <c:pt idx="13">
                  <c:v>0.84340882300999998</c:v>
                </c:pt>
                <c:pt idx="14">
                  <c:v>0.93979418278000004</c:v>
                </c:pt>
                <c:pt idx="15">
                  <c:v>1.0375678538999999</c:v>
                </c:pt>
                <c:pt idx="16">
                  <c:v>1.1366013288000001</c:v>
                </c:pt>
                <c:pt idx="17">
                  <c:v>1.2348773478999999</c:v>
                </c:pt>
                <c:pt idx="18">
                  <c:v>1.3376071453</c:v>
                </c:pt>
                <c:pt idx="19">
                  <c:v>1.4518690109000001</c:v>
                </c:pt>
                <c:pt idx="20">
                  <c:v>1.5675615072</c:v>
                </c:pt>
                <c:pt idx="21">
                  <c:v>1.6795942783</c:v>
                </c:pt>
                <c:pt idx="22">
                  <c:v>1.7753459215</c:v>
                </c:pt>
                <c:pt idx="23">
                  <c:v>1.8574306965</c:v>
                </c:pt>
                <c:pt idx="24">
                  <c:v>1.9361109733999999</c:v>
                </c:pt>
                <c:pt idx="25">
                  <c:v>2.0165107249999998</c:v>
                </c:pt>
                <c:pt idx="26">
                  <c:v>2.0919754505000001</c:v>
                </c:pt>
                <c:pt idx="27">
                  <c:v>2.1682901382000002</c:v>
                </c:pt>
                <c:pt idx="28">
                  <c:v>2.2391159533999998</c:v>
                </c:pt>
                <c:pt idx="29">
                  <c:v>2.2917842865</c:v>
                </c:pt>
                <c:pt idx="30">
                  <c:v>2.3464975357000002</c:v>
                </c:pt>
                <c:pt idx="31">
                  <c:v>2.4209606646999999</c:v>
                </c:pt>
                <c:pt idx="32">
                  <c:v>2.5161073208000002</c:v>
                </c:pt>
                <c:pt idx="33">
                  <c:v>2.6118144988999998</c:v>
                </c:pt>
                <c:pt idx="34">
                  <c:v>2.6983041763000002</c:v>
                </c:pt>
                <c:pt idx="35">
                  <c:v>2.7862212658000001</c:v>
                </c:pt>
                <c:pt idx="36">
                  <c:v>2.8845930099000001</c:v>
                </c:pt>
                <c:pt idx="37">
                  <c:v>2.9851586819000002</c:v>
                </c:pt>
                <c:pt idx="38">
                  <c:v>3.0865974426</c:v>
                </c:pt>
                <c:pt idx="39">
                  <c:v>3.1884264945999998</c:v>
                </c:pt>
                <c:pt idx="40">
                  <c:v>3.2827565669999998</c:v>
                </c:pt>
                <c:pt idx="41">
                  <c:v>3.3759443760000001</c:v>
                </c:pt>
                <c:pt idx="42">
                  <c:v>3.4778771399999999</c:v>
                </c:pt>
                <c:pt idx="43">
                  <c:v>3.5979561806000002</c:v>
                </c:pt>
                <c:pt idx="44">
                  <c:v>3.7195112705</c:v>
                </c:pt>
                <c:pt idx="45">
                  <c:v>3.8251132965000001</c:v>
                </c:pt>
                <c:pt idx="46">
                  <c:v>3.9117765427000002</c:v>
                </c:pt>
                <c:pt idx="47">
                  <c:v>4.0003075600000004</c:v>
                </c:pt>
                <c:pt idx="48">
                  <c:v>4.0920867919999999</c:v>
                </c:pt>
                <c:pt idx="49">
                  <c:v>4.1813073157999998</c:v>
                </c:pt>
                <c:pt idx="50">
                  <c:v>4.2663378716000002</c:v>
                </c:pt>
                <c:pt idx="51">
                  <c:v>4.3492193221999997</c:v>
                </c:pt>
                <c:pt idx="52">
                  <c:v>4.4197125435000002</c:v>
                </c:pt>
                <c:pt idx="53">
                  <c:v>4.4963846206999998</c:v>
                </c:pt>
                <c:pt idx="54">
                  <c:v>4.5868344306999997</c:v>
                </c:pt>
                <c:pt idx="55">
                  <c:v>4.6815299988000003</c:v>
                </c:pt>
                <c:pt idx="56">
                  <c:v>4.7762541771000002</c:v>
                </c:pt>
                <c:pt idx="57">
                  <c:v>4.8625383377000002</c:v>
                </c:pt>
                <c:pt idx="58">
                  <c:v>4.9289989471000002</c:v>
                </c:pt>
                <c:pt idx="59">
                  <c:v>5.0020632744000002</c:v>
                </c:pt>
                <c:pt idx="60">
                  <c:v>5.0907230377000001</c:v>
                </c:pt>
                <c:pt idx="61">
                  <c:v>5.1873316765000004</c:v>
                </c:pt>
                <c:pt idx="62">
                  <c:v>5.2772092819000003</c:v>
                </c:pt>
                <c:pt idx="63">
                  <c:v>5.3687224387999999</c:v>
                </c:pt>
                <c:pt idx="64">
                  <c:v>5.4818725586000001</c:v>
                </c:pt>
                <c:pt idx="65">
                  <c:v>5.6081633568000004</c:v>
                </c:pt>
                <c:pt idx="66">
                  <c:v>5.7214298248000004</c:v>
                </c:pt>
                <c:pt idx="67">
                  <c:v>5.8236083984000002</c:v>
                </c:pt>
                <c:pt idx="68">
                  <c:v>5.9183988570999997</c:v>
                </c:pt>
                <c:pt idx="69">
                  <c:v>6.0039153099</c:v>
                </c:pt>
                <c:pt idx="70">
                  <c:v>6.0969991684</c:v>
                </c:pt>
                <c:pt idx="71">
                  <c:v>6.1865911483999998</c:v>
                </c:pt>
                <c:pt idx="72">
                  <c:v>6.2577352523999998</c:v>
                </c:pt>
                <c:pt idx="73">
                  <c:v>6.3299341201999999</c:v>
                </c:pt>
                <c:pt idx="74">
                  <c:v>6.4119877814999997</c:v>
                </c:pt>
                <c:pt idx="75">
                  <c:v>6.4926800727999998</c:v>
                </c:pt>
                <c:pt idx="76">
                  <c:v>6.5700502395999996</c:v>
                </c:pt>
                <c:pt idx="77">
                  <c:v>6.6516561508000001</c:v>
                </c:pt>
                <c:pt idx="78">
                  <c:v>6.7452692986000002</c:v>
                </c:pt>
                <c:pt idx="79">
                  <c:v>6.8420987129000004</c:v>
                </c:pt>
                <c:pt idx="80">
                  <c:v>6.9365468024999997</c:v>
                </c:pt>
                <c:pt idx="81">
                  <c:v>7.0328230857999996</c:v>
                </c:pt>
                <c:pt idx="82">
                  <c:v>7.1251101494000002</c:v>
                </c:pt>
                <c:pt idx="83">
                  <c:v>7.2041521071999997</c:v>
                </c:pt>
                <c:pt idx="84">
                  <c:v>7.2735819816999996</c:v>
                </c:pt>
                <c:pt idx="85">
                  <c:v>7.3454842566999998</c:v>
                </c:pt>
                <c:pt idx="86">
                  <c:v>7.4180808066999999</c:v>
                </c:pt>
                <c:pt idx="87">
                  <c:v>7.5145516395999996</c:v>
                </c:pt>
                <c:pt idx="88">
                  <c:v>7.6332149506000002</c:v>
                </c:pt>
                <c:pt idx="89">
                  <c:v>7.7497363091000002</c:v>
                </c:pt>
                <c:pt idx="90">
                  <c:v>7.8617424964999998</c:v>
                </c:pt>
                <c:pt idx="91">
                  <c:v>7.9712681769999998</c:v>
                </c:pt>
                <c:pt idx="92">
                  <c:v>8.0746965407999998</c:v>
                </c:pt>
                <c:pt idx="93">
                  <c:v>8.1749610901</c:v>
                </c:pt>
                <c:pt idx="94">
                  <c:v>8.2787456511999995</c:v>
                </c:pt>
                <c:pt idx="95">
                  <c:v>8.3809280396000005</c:v>
                </c:pt>
                <c:pt idx="96">
                  <c:v>8.4727516174000002</c:v>
                </c:pt>
                <c:pt idx="97">
                  <c:v>8.5556430816999995</c:v>
                </c:pt>
                <c:pt idx="98">
                  <c:v>8.6314573287999998</c:v>
                </c:pt>
                <c:pt idx="99">
                  <c:v>8.7057027816999994</c:v>
                </c:pt>
                <c:pt idx="100">
                  <c:v>8.7877855301000007</c:v>
                </c:pt>
                <c:pt idx="101">
                  <c:v>8.8792676925999992</c:v>
                </c:pt>
                <c:pt idx="102">
                  <c:v>8.9890985488999995</c:v>
                </c:pt>
                <c:pt idx="103">
                  <c:v>9.1096601485999997</c:v>
                </c:pt>
                <c:pt idx="104">
                  <c:v>9.2297677993999994</c:v>
                </c:pt>
                <c:pt idx="105">
                  <c:v>9.3460750580000003</c:v>
                </c:pt>
                <c:pt idx="106">
                  <c:v>9.4461555481000001</c:v>
                </c:pt>
                <c:pt idx="107">
                  <c:v>9.5317983627</c:v>
                </c:pt>
                <c:pt idx="108">
                  <c:v>9.6112957000999995</c:v>
                </c:pt>
                <c:pt idx="109">
                  <c:v>9.6837024689</c:v>
                </c:pt>
                <c:pt idx="110">
                  <c:v>9.7568206787000005</c:v>
                </c:pt>
                <c:pt idx="111">
                  <c:v>9.8356857299999998</c:v>
                </c:pt>
                <c:pt idx="112">
                  <c:v>9.9245090484999992</c:v>
                </c:pt>
                <c:pt idx="113">
                  <c:v>10.016947746</c:v>
                </c:pt>
                <c:pt idx="114">
                  <c:v>10.107398987</c:v>
                </c:pt>
                <c:pt idx="115">
                  <c:v>10.197591782</c:v>
                </c:pt>
                <c:pt idx="116">
                  <c:v>10.287210463999999</c:v>
                </c:pt>
                <c:pt idx="117">
                  <c:v>10.380808829999999</c:v>
                </c:pt>
                <c:pt idx="118">
                  <c:v>10.469295502</c:v>
                </c:pt>
                <c:pt idx="119">
                  <c:v>10.556220055000001</c:v>
                </c:pt>
                <c:pt idx="120">
                  <c:v>10.641737938</c:v>
                </c:pt>
                <c:pt idx="121">
                  <c:v>10.729808807</c:v>
                </c:pt>
                <c:pt idx="122">
                  <c:v>10.822699546999999</c:v>
                </c:pt>
                <c:pt idx="123">
                  <c:v>10.921230316000001</c:v>
                </c:pt>
                <c:pt idx="124">
                  <c:v>11.025787354</c:v>
                </c:pt>
                <c:pt idx="125">
                  <c:v>11.140249252</c:v>
                </c:pt>
                <c:pt idx="126">
                  <c:v>11.256253242</c:v>
                </c:pt>
                <c:pt idx="127">
                  <c:v>11.368082047</c:v>
                </c:pt>
                <c:pt idx="128">
                  <c:v>11.470157623</c:v>
                </c:pt>
                <c:pt idx="129">
                  <c:v>11.563471794</c:v>
                </c:pt>
                <c:pt idx="130">
                  <c:v>11.649269104</c:v>
                </c:pt>
                <c:pt idx="131">
                  <c:v>11.73103714</c:v>
                </c:pt>
                <c:pt idx="132">
                  <c:v>11.815149307</c:v>
                </c:pt>
                <c:pt idx="133">
                  <c:v>11.900945663</c:v>
                </c:pt>
                <c:pt idx="134">
                  <c:v>11.991593361</c:v>
                </c:pt>
                <c:pt idx="135">
                  <c:v>12.089001656000001</c:v>
                </c:pt>
                <c:pt idx="136">
                  <c:v>12.188619614</c:v>
                </c:pt>
                <c:pt idx="137">
                  <c:v>12.286345482</c:v>
                </c:pt>
                <c:pt idx="138">
                  <c:v>12.379938126000001</c:v>
                </c:pt>
                <c:pt idx="139">
                  <c:v>12.467054366999999</c:v>
                </c:pt>
                <c:pt idx="140">
                  <c:v>12.557707787</c:v>
                </c:pt>
                <c:pt idx="141">
                  <c:v>12.650839806</c:v>
                </c:pt>
                <c:pt idx="142">
                  <c:v>12.742645264</c:v>
                </c:pt>
                <c:pt idx="143">
                  <c:v>12.830101013</c:v>
                </c:pt>
                <c:pt idx="144">
                  <c:v>12.916100502000001</c:v>
                </c:pt>
                <c:pt idx="145">
                  <c:v>13.001226425</c:v>
                </c:pt>
                <c:pt idx="146">
                  <c:v>13.085680008000001</c:v>
                </c:pt>
                <c:pt idx="147">
                  <c:v>13.169507980000001</c:v>
                </c:pt>
                <c:pt idx="148">
                  <c:v>13.257015228</c:v>
                </c:pt>
                <c:pt idx="149">
                  <c:v>13.348668097999999</c:v>
                </c:pt>
                <c:pt idx="150">
                  <c:v>13.444791794</c:v>
                </c:pt>
                <c:pt idx="151">
                  <c:v>13.545948982000001</c:v>
                </c:pt>
                <c:pt idx="152">
                  <c:v>13.649407387</c:v>
                </c:pt>
                <c:pt idx="153">
                  <c:v>13.754516602000001</c:v>
                </c:pt>
                <c:pt idx="154">
                  <c:v>13.85789299</c:v>
                </c:pt>
                <c:pt idx="155">
                  <c:v>13.960903168</c:v>
                </c:pt>
                <c:pt idx="156">
                  <c:v>14.067671775999999</c:v>
                </c:pt>
                <c:pt idx="157">
                  <c:v>14.177518845</c:v>
                </c:pt>
                <c:pt idx="158">
                  <c:v>14.277205467</c:v>
                </c:pt>
                <c:pt idx="159">
                  <c:v>14.367153168</c:v>
                </c:pt>
                <c:pt idx="160">
                  <c:v>14.442975044000001</c:v>
                </c:pt>
                <c:pt idx="161">
                  <c:v>14.519762993000001</c:v>
                </c:pt>
                <c:pt idx="162">
                  <c:v>14.601770401</c:v>
                </c:pt>
                <c:pt idx="163">
                  <c:v>14.693940163000001</c:v>
                </c:pt>
                <c:pt idx="164">
                  <c:v>14.791724205</c:v>
                </c:pt>
                <c:pt idx="165">
                  <c:v>14.890456199999999</c:v>
                </c:pt>
                <c:pt idx="166">
                  <c:v>14.988297462</c:v>
                </c:pt>
                <c:pt idx="167">
                  <c:v>15.080784798</c:v>
                </c:pt>
                <c:pt idx="168">
                  <c:v>15.165568351999999</c:v>
                </c:pt>
                <c:pt idx="169">
                  <c:v>15.247799873</c:v>
                </c:pt>
                <c:pt idx="170">
                  <c:v>15.330482483000001</c:v>
                </c:pt>
                <c:pt idx="171">
                  <c:v>15.41587925</c:v>
                </c:pt>
                <c:pt idx="172">
                  <c:v>15.502683640000001</c:v>
                </c:pt>
                <c:pt idx="173">
                  <c:v>15.585329056000001</c:v>
                </c:pt>
                <c:pt idx="174">
                  <c:v>15.671534538</c:v>
                </c:pt>
                <c:pt idx="175">
                  <c:v>15.76145649</c:v>
                </c:pt>
                <c:pt idx="176">
                  <c:v>15.852107048000001</c:v>
                </c:pt>
                <c:pt idx="177">
                  <c:v>15.941431999000001</c:v>
                </c:pt>
                <c:pt idx="178">
                  <c:v>16.033454894999998</c:v>
                </c:pt>
                <c:pt idx="179">
                  <c:v>16.133556366000001</c:v>
                </c:pt>
                <c:pt idx="180">
                  <c:v>16.238807678000001</c:v>
                </c:pt>
                <c:pt idx="181">
                  <c:v>16.348340988</c:v>
                </c:pt>
                <c:pt idx="182">
                  <c:v>16.455085753999999</c:v>
                </c:pt>
                <c:pt idx="183">
                  <c:v>16.560510635</c:v>
                </c:pt>
                <c:pt idx="184">
                  <c:v>16.665277481</c:v>
                </c:pt>
                <c:pt idx="185">
                  <c:v>16.763992309999999</c:v>
                </c:pt>
                <c:pt idx="186">
                  <c:v>16.860725403</c:v>
                </c:pt>
                <c:pt idx="187">
                  <c:v>16.954198837</c:v>
                </c:pt>
                <c:pt idx="188">
                  <c:v>17.045091629000002</c:v>
                </c:pt>
                <c:pt idx="189">
                  <c:v>17.132740021</c:v>
                </c:pt>
                <c:pt idx="190">
                  <c:v>17.220539092999999</c:v>
                </c:pt>
                <c:pt idx="191">
                  <c:v>17.30809021</c:v>
                </c:pt>
                <c:pt idx="192">
                  <c:v>17.395851135000001</c:v>
                </c:pt>
                <c:pt idx="193">
                  <c:v>17.487642288</c:v>
                </c:pt>
                <c:pt idx="194">
                  <c:v>17.582151412999998</c:v>
                </c:pt>
                <c:pt idx="195">
                  <c:v>17.678180695000002</c:v>
                </c:pt>
                <c:pt idx="196">
                  <c:v>17.774396895999999</c:v>
                </c:pt>
                <c:pt idx="197">
                  <c:v>17.870714188000001</c:v>
                </c:pt>
                <c:pt idx="198">
                  <c:v>17.963623046999999</c:v>
                </c:pt>
                <c:pt idx="199">
                  <c:v>18.054790496999999</c:v>
                </c:pt>
                <c:pt idx="200">
                  <c:v>18.144954681000002</c:v>
                </c:pt>
                <c:pt idx="201">
                  <c:v>18.231319426999999</c:v>
                </c:pt>
                <c:pt idx="202">
                  <c:v>18.318632126000001</c:v>
                </c:pt>
                <c:pt idx="203">
                  <c:v>18.406000136999999</c:v>
                </c:pt>
                <c:pt idx="204">
                  <c:v>18.498653411999999</c:v>
                </c:pt>
                <c:pt idx="205">
                  <c:v>18.593790053999999</c:v>
                </c:pt>
                <c:pt idx="206">
                  <c:v>18.691864014</c:v>
                </c:pt>
                <c:pt idx="207">
                  <c:v>18.790525435999999</c:v>
                </c:pt>
                <c:pt idx="208">
                  <c:v>18.893621445000001</c:v>
                </c:pt>
                <c:pt idx="209">
                  <c:v>18.997138976999999</c:v>
                </c:pt>
                <c:pt idx="210">
                  <c:v>19.10102272</c:v>
                </c:pt>
                <c:pt idx="211">
                  <c:v>19.200202942000001</c:v>
                </c:pt>
                <c:pt idx="212">
                  <c:v>19.294897078999998</c:v>
                </c:pt>
                <c:pt idx="213">
                  <c:v>19.386802672999998</c:v>
                </c:pt>
                <c:pt idx="214">
                  <c:v>19.480262755999998</c:v>
                </c:pt>
                <c:pt idx="215">
                  <c:v>19.582178116000001</c:v>
                </c:pt>
                <c:pt idx="216">
                  <c:v>19.703350066999999</c:v>
                </c:pt>
                <c:pt idx="217">
                  <c:v>19.831764221</c:v>
                </c:pt>
                <c:pt idx="218">
                  <c:v>19.962215424</c:v>
                </c:pt>
                <c:pt idx="219">
                  <c:v>20.087732315</c:v>
                </c:pt>
                <c:pt idx="220">
                  <c:v>20.212099075000001</c:v>
                </c:pt>
                <c:pt idx="221">
                  <c:v>20.339574813999999</c:v>
                </c:pt>
                <c:pt idx="222">
                  <c:v>20.472743988000001</c:v>
                </c:pt>
                <c:pt idx="223">
                  <c:v>20.602098465000001</c:v>
                </c:pt>
                <c:pt idx="224">
                  <c:v>20.725654601999999</c:v>
                </c:pt>
                <c:pt idx="225">
                  <c:v>20.845808029000001</c:v>
                </c:pt>
                <c:pt idx="226">
                  <c:v>20.973390579</c:v>
                </c:pt>
                <c:pt idx="227">
                  <c:v>21.107917786000002</c:v>
                </c:pt>
                <c:pt idx="228">
                  <c:v>21.237323760999999</c:v>
                </c:pt>
                <c:pt idx="229">
                  <c:v>21.366588592999999</c:v>
                </c:pt>
                <c:pt idx="230">
                  <c:v>21.491630554</c:v>
                </c:pt>
                <c:pt idx="231">
                  <c:v>21.613672256000001</c:v>
                </c:pt>
                <c:pt idx="232">
                  <c:v>21.738161087000002</c:v>
                </c:pt>
                <c:pt idx="233">
                  <c:v>21.863653183</c:v>
                </c:pt>
                <c:pt idx="234">
                  <c:v>21.981168747000002</c:v>
                </c:pt>
                <c:pt idx="235">
                  <c:v>22.094369887999999</c:v>
                </c:pt>
                <c:pt idx="236">
                  <c:v>22.204257965</c:v>
                </c:pt>
                <c:pt idx="237">
                  <c:v>22.310926436999999</c:v>
                </c:pt>
                <c:pt idx="238">
                  <c:v>22.419551849000001</c:v>
                </c:pt>
                <c:pt idx="239">
                  <c:v>22.522769927999999</c:v>
                </c:pt>
                <c:pt idx="240">
                  <c:v>22.622198104999999</c:v>
                </c:pt>
                <c:pt idx="241">
                  <c:v>22.715070724</c:v>
                </c:pt>
                <c:pt idx="242">
                  <c:v>22.804237365999999</c:v>
                </c:pt>
                <c:pt idx="243">
                  <c:v>22.887960434</c:v>
                </c:pt>
                <c:pt idx="244">
                  <c:v>22.965639113999998</c:v>
                </c:pt>
                <c:pt idx="245">
                  <c:v>23.051593781000001</c:v>
                </c:pt>
                <c:pt idx="246">
                  <c:v>23.152616501000001</c:v>
                </c:pt>
                <c:pt idx="247">
                  <c:v>23.261243820000001</c:v>
                </c:pt>
                <c:pt idx="248">
                  <c:v>23.366210937999998</c:v>
                </c:pt>
                <c:pt idx="249">
                  <c:v>23.478084564</c:v>
                </c:pt>
                <c:pt idx="250">
                  <c:v>23.593084335</c:v>
                </c:pt>
                <c:pt idx="251">
                  <c:v>23.712472915999999</c:v>
                </c:pt>
                <c:pt idx="252">
                  <c:v>23.834371567000002</c:v>
                </c:pt>
                <c:pt idx="253">
                  <c:v>23.956584929999998</c:v>
                </c:pt>
                <c:pt idx="254">
                  <c:v>24.080451965000002</c:v>
                </c:pt>
                <c:pt idx="255">
                  <c:v>24.202770232999999</c:v>
                </c:pt>
                <c:pt idx="256">
                  <c:v>24.321645737000001</c:v>
                </c:pt>
                <c:pt idx="257">
                  <c:v>24.434865951999999</c:v>
                </c:pt>
                <c:pt idx="258">
                  <c:v>24.540172577</c:v>
                </c:pt>
                <c:pt idx="259">
                  <c:v>24.635059356999999</c:v>
                </c:pt>
                <c:pt idx="260">
                  <c:v>24.727073668999999</c:v>
                </c:pt>
                <c:pt idx="261">
                  <c:v>24.814540863000001</c:v>
                </c:pt>
                <c:pt idx="262">
                  <c:v>24.897716522</c:v>
                </c:pt>
                <c:pt idx="263">
                  <c:v>24.980522155999999</c:v>
                </c:pt>
                <c:pt idx="264">
                  <c:v>25.063707352000002</c:v>
                </c:pt>
                <c:pt idx="265">
                  <c:v>25.149723052999999</c:v>
                </c:pt>
                <c:pt idx="266">
                  <c:v>25.237518310999999</c:v>
                </c:pt>
                <c:pt idx="267">
                  <c:v>25.326108932</c:v>
                </c:pt>
                <c:pt idx="268">
                  <c:v>25.418537140000002</c:v>
                </c:pt>
                <c:pt idx="269">
                  <c:v>25.510839462</c:v>
                </c:pt>
                <c:pt idx="270">
                  <c:v>25.604459763000001</c:v>
                </c:pt>
                <c:pt idx="271">
                  <c:v>25.699815749999999</c:v>
                </c:pt>
                <c:pt idx="272">
                  <c:v>25.793455124000001</c:v>
                </c:pt>
                <c:pt idx="273">
                  <c:v>25.88511467</c:v>
                </c:pt>
                <c:pt idx="274">
                  <c:v>25.973577499000001</c:v>
                </c:pt>
                <c:pt idx="275">
                  <c:v>26.061981200999998</c:v>
                </c:pt>
                <c:pt idx="276">
                  <c:v>26.150884628</c:v>
                </c:pt>
                <c:pt idx="277">
                  <c:v>26.2430439</c:v>
                </c:pt>
                <c:pt idx="278">
                  <c:v>26.337217331000002</c:v>
                </c:pt>
                <c:pt idx="279">
                  <c:v>26.436681747000002</c:v>
                </c:pt>
                <c:pt idx="280">
                  <c:v>26.541872025</c:v>
                </c:pt>
                <c:pt idx="281">
                  <c:v>26.653198241999998</c:v>
                </c:pt>
                <c:pt idx="282">
                  <c:v>26.768705367999999</c:v>
                </c:pt>
                <c:pt idx="283">
                  <c:v>26.889472960999999</c:v>
                </c:pt>
                <c:pt idx="284">
                  <c:v>27.017087935999999</c:v>
                </c:pt>
                <c:pt idx="285">
                  <c:v>27.146472931000002</c:v>
                </c:pt>
                <c:pt idx="286">
                  <c:v>27.275482178000001</c:v>
                </c:pt>
                <c:pt idx="287">
                  <c:v>27.399242400999999</c:v>
                </c:pt>
                <c:pt idx="288">
                  <c:v>27.517162323000001</c:v>
                </c:pt>
                <c:pt idx="289">
                  <c:v>27.628349304</c:v>
                </c:pt>
                <c:pt idx="290">
                  <c:v>27.729553223</c:v>
                </c:pt>
                <c:pt idx="291">
                  <c:v>27.824106216000001</c:v>
                </c:pt>
                <c:pt idx="292">
                  <c:v>27.912183762000002</c:v>
                </c:pt>
                <c:pt idx="293">
                  <c:v>27.991586685000001</c:v>
                </c:pt>
                <c:pt idx="294">
                  <c:v>28.066738129000001</c:v>
                </c:pt>
                <c:pt idx="295">
                  <c:v>28.14112854</c:v>
                </c:pt>
                <c:pt idx="296">
                  <c:v>28.220083237000001</c:v>
                </c:pt>
                <c:pt idx="297">
                  <c:v>28.302867889000002</c:v>
                </c:pt>
                <c:pt idx="298">
                  <c:v>28.387302398999999</c:v>
                </c:pt>
                <c:pt idx="299">
                  <c:v>28.475585937999998</c:v>
                </c:pt>
                <c:pt idx="300">
                  <c:v>28.568304061999999</c:v>
                </c:pt>
                <c:pt idx="301">
                  <c:v>28.663539885999999</c:v>
                </c:pt>
                <c:pt idx="302">
                  <c:v>28.761983871000002</c:v>
                </c:pt>
                <c:pt idx="303">
                  <c:v>28.860841750999999</c:v>
                </c:pt>
                <c:pt idx="304">
                  <c:v>28.960277557000001</c:v>
                </c:pt>
                <c:pt idx="305">
                  <c:v>29.062625884999999</c:v>
                </c:pt>
                <c:pt idx="306">
                  <c:v>29.168718338000001</c:v>
                </c:pt>
                <c:pt idx="307">
                  <c:v>29.278324127000001</c:v>
                </c:pt>
                <c:pt idx="308">
                  <c:v>29.39046669</c:v>
                </c:pt>
                <c:pt idx="309">
                  <c:v>29.502447128</c:v>
                </c:pt>
                <c:pt idx="310">
                  <c:v>29.616756439</c:v>
                </c:pt>
                <c:pt idx="311">
                  <c:v>29.730829238999998</c:v>
                </c:pt>
                <c:pt idx="312">
                  <c:v>29.846557616999998</c:v>
                </c:pt>
                <c:pt idx="313">
                  <c:v>29.963851929</c:v>
                </c:pt>
                <c:pt idx="314">
                  <c:v>30.080297470000001</c:v>
                </c:pt>
                <c:pt idx="315">
                  <c:v>30.196203231999998</c:v>
                </c:pt>
                <c:pt idx="316">
                  <c:v>30.312137604</c:v>
                </c:pt>
                <c:pt idx="317">
                  <c:v>30.425117492999998</c:v>
                </c:pt>
                <c:pt idx="318">
                  <c:v>30.537796020999998</c:v>
                </c:pt>
                <c:pt idx="319">
                  <c:v>30.649581908999998</c:v>
                </c:pt>
                <c:pt idx="320">
                  <c:v>30.760158538999999</c:v>
                </c:pt>
                <c:pt idx="321">
                  <c:v>30.868856430000001</c:v>
                </c:pt>
                <c:pt idx="322">
                  <c:v>30.975502014</c:v>
                </c:pt>
                <c:pt idx="323">
                  <c:v>31.082181931000001</c:v>
                </c:pt>
                <c:pt idx="324">
                  <c:v>31.188974380000001</c:v>
                </c:pt>
                <c:pt idx="325">
                  <c:v>31.290983199999999</c:v>
                </c:pt>
                <c:pt idx="326">
                  <c:v>31.392442703</c:v>
                </c:pt>
                <c:pt idx="327">
                  <c:v>31.493404387999998</c:v>
                </c:pt>
                <c:pt idx="328">
                  <c:v>31.598884583</c:v>
                </c:pt>
                <c:pt idx="329">
                  <c:v>31.697795868</c:v>
                </c:pt>
                <c:pt idx="330">
                  <c:v>31.797130585000001</c:v>
                </c:pt>
                <c:pt idx="331">
                  <c:v>31.885435103999999</c:v>
                </c:pt>
                <c:pt idx="332">
                  <c:v>31.971187592</c:v>
                </c:pt>
                <c:pt idx="333">
                  <c:v>32.060428619</c:v>
                </c:pt>
                <c:pt idx="334">
                  <c:v>32.150108336999999</c:v>
                </c:pt>
                <c:pt idx="335">
                  <c:v>32.241744994999998</c:v>
                </c:pt>
                <c:pt idx="336">
                  <c:v>32.333564758000001</c:v>
                </c:pt>
                <c:pt idx="337">
                  <c:v>32.422065734999997</c:v>
                </c:pt>
                <c:pt idx="338">
                  <c:v>32.511577606000003</c:v>
                </c:pt>
                <c:pt idx="339">
                  <c:v>32.599681854000004</c:v>
                </c:pt>
                <c:pt idx="340">
                  <c:v>32.687862396</c:v>
                </c:pt>
                <c:pt idx="341">
                  <c:v>32.776035309000001</c:v>
                </c:pt>
                <c:pt idx="342">
                  <c:v>32.861537933000001</c:v>
                </c:pt>
                <c:pt idx="343">
                  <c:v>32.947940826</c:v>
                </c:pt>
                <c:pt idx="344">
                  <c:v>33.036109924000002</c:v>
                </c:pt>
                <c:pt idx="345">
                  <c:v>33.126430511000002</c:v>
                </c:pt>
                <c:pt idx="346">
                  <c:v>33.221244812000002</c:v>
                </c:pt>
                <c:pt idx="347">
                  <c:v>33.318710326999998</c:v>
                </c:pt>
                <c:pt idx="348">
                  <c:v>33.418098450000002</c:v>
                </c:pt>
                <c:pt idx="349">
                  <c:v>33.516044616999999</c:v>
                </c:pt>
                <c:pt idx="350">
                  <c:v>33.613101958999998</c:v>
                </c:pt>
                <c:pt idx="351">
                  <c:v>33.709728241000001</c:v>
                </c:pt>
                <c:pt idx="352">
                  <c:v>33.803585052000003</c:v>
                </c:pt>
                <c:pt idx="353">
                  <c:v>33.896511078000003</c:v>
                </c:pt>
                <c:pt idx="354">
                  <c:v>33.987552643000001</c:v>
                </c:pt>
                <c:pt idx="355">
                  <c:v>34.079498291</c:v>
                </c:pt>
                <c:pt idx="356">
                  <c:v>34.171466827000003</c:v>
                </c:pt>
                <c:pt idx="357">
                  <c:v>34.262409210000001</c:v>
                </c:pt>
                <c:pt idx="358">
                  <c:v>34.355049133000001</c:v>
                </c:pt>
                <c:pt idx="359">
                  <c:v>34.446926116999997</c:v>
                </c:pt>
                <c:pt idx="360">
                  <c:v>34.542385101000001</c:v>
                </c:pt>
                <c:pt idx="361">
                  <c:v>34.633491515999999</c:v>
                </c:pt>
                <c:pt idx="362">
                  <c:v>34.721668243000003</c:v>
                </c:pt>
                <c:pt idx="363">
                  <c:v>34.807170868</c:v>
                </c:pt>
                <c:pt idx="364">
                  <c:v>34.891696930000002</c:v>
                </c:pt>
                <c:pt idx="365">
                  <c:v>34.976463318</c:v>
                </c:pt>
                <c:pt idx="366">
                  <c:v>35.067378998000002</c:v>
                </c:pt>
                <c:pt idx="367">
                  <c:v>35.172168732000003</c:v>
                </c:pt>
                <c:pt idx="368">
                  <c:v>35.287189484000002</c:v>
                </c:pt>
                <c:pt idx="369">
                  <c:v>35.407669067</c:v>
                </c:pt>
                <c:pt idx="370">
                  <c:v>35.535968781000001</c:v>
                </c:pt>
                <c:pt idx="371">
                  <c:v>35.668006896999998</c:v>
                </c:pt>
                <c:pt idx="372">
                  <c:v>35.804454802999999</c:v>
                </c:pt>
                <c:pt idx="373">
                  <c:v>35.939418793000002</c:v>
                </c:pt>
                <c:pt idx="374">
                  <c:v>36.069419861</c:v>
                </c:pt>
                <c:pt idx="375">
                  <c:v>36.196556090999998</c:v>
                </c:pt>
                <c:pt idx="376">
                  <c:v>36.319465637</c:v>
                </c:pt>
                <c:pt idx="377">
                  <c:v>36.442195892000001</c:v>
                </c:pt>
                <c:pt idx="378">
                  <c:v>36.562416077000002</c:v>
                </c:pt>
                <c:pt idx="379">
                  <c:v>36.682056426999999</c:v>
                </c:pt>
                <c:pt idx="380">
                  <c:v>36.797328948999997</c:v>
                </c:pt>
                <c:pt idx="381">
                  <c:v>36.910663605000003</c:v>
                </c:pt>
                <c:pt idx="382">
                  <c:v>36.911746979</c:v>
                </c:pt>
              </c:numCache>
            </c:numRef>
          </c:xVal>
          <c:yVal>
            <c:numRef>
              <c:f>'Girder1-Test2'!$BY$5:$BY$228</c:f>
              <c:numCache>
                <c:formatCode>0.00E+00</c:formatCode>
                <c:ptCount val="224"/>
                <c:pt idx="0">
                  <c:v>0</c:v>
                </c:pt>
                <c:pt idx="1">
                  <c:v>86.358640625000007</c:v>
                </c:pt>
                <c:pt idx="2">
                  <c:v>88.013281250000006</c:v>
                </c:pt>
                <c:pt idx="3">
                  <c:v>89.424499999999995</c:v>
                </c:pt>
                <c:pt idx="4">
                  <c:v>90.794499999999999</c:v>
                </c:pt>
                <c:pt idx="5">
                  <c:v>92.271101563000002</c:v>
                </c:pt>
                <c:pt idx="6">
                  <c:v>93.920203125</c:v>
                </c:pt>
                <c:pt idx="7">
                  <c:v>95.976023437999999</c:v>
                </c:pt>
                <c:pt idx="8">
                  <c:v>98.736882813000008</c:v>
                </c:pt>
                <c:pt idx="9">
                  <c:v>112.07432813</c:v>
                </c:pt>
                <c:pt idx="10">
                  <c:v>132.00978125</c:v>
                </c:pt>
                <c:pt idx="11">
                  <c:v>149.84201563000002</c:v>
                </c:pt>
                <c:pt idx="12">
                  <c:v>159.49614063000001</c:v>
                </c:pt>
                <c:pt idx="13">
                  <c:v>164.40395313000002</c:v>
                </c:pt>
                <c:pt idx="14">
                  <c:v>170.52720313</c:v>
                </c:pt>
                <c:pt idx="15">
                  <c:v>178.22421875000001</c:v>
                </c:pt>
                <c:pt idx="16">
                  <c:v>188.10857813000001</c:v>
                </c:pt>
                <c:pt idx="17">
                  <c:v>199.86185938</c:v>
                </c:pt>
                <c:pt idx="18">
                  <c:v>210.02639063000001</c:v>
                </c:pt>
                <c:pt idx="19">
                  <c:v>220.857125</c:v>
                </c:pt>
                <c:pt idx="20">
                  <c:v>230.45568750000001</c:v>
                </c:pt>
                <c:pt idx="21">
                  <c:v>237.61835938000002</c:v>
                </c:pt>
                <c:pt idx="22">
                  <c:v>243.20164063000001</c:v>
                </c:pt>
                <c:pt idx="23">
                  <c:v>249.55489063000002</c:v>
                </c:pt>
                <c:pt idx="24">
                  <c:v>256.93603124999998</c:v>
                </c:pt>
                <c:pt idx="25">
                  <c:v>266.00190624999999</c:v>
                </c:pt>
                <c:pt idx="26">
                  <c:v>277.35643750000003</c:v>
                </c:pt>
                <c:pt idx="27">
                  <c:v>289.7165</c:v>
                </c:pt>
                <c:pt idx="28">
                  <c:v>302.74937499999999</c:v>
                </c:pt>
                <c:pt idx="29">
                  <c:v>316.51543750000002</c:v>
                </c:pt>
                <c:pt idx="30">
                  <c:v>331.79221875000002</c:v>
                </c:pt>
                <c:pt idx="31">
                  <c:v>347.24790625000003</c:v>
                </c:pt>
                <c:pt idx="32">
                  <c:v>360.83496874999997</c:v>
                </c:pt>
                <c:pt idx="33">
                  <c:v>372.53765625</c:v>
                </c:pt>
                <c:pt idx="34">
                  <c:v>383.33684375000001</c:v>
                </c:pt>
                <c:pt idx="35">
                  <c:v>393.64271874999997</c:v>
                </c:pt>
                <c:pt idx="36">
                  <c:v>403.71465625000002</c:v>
                </c:pt>
                <c:pt idx="37">
                  <c:v>414.68849999999998</c:v>
                </c:pt>
                <c:pt idx="38">
                  <c:v>426.779</c:v>
                </c:pt>
                <c:pt idx="39">
                  <c:v>435.69193749999999</c:v>
                </c:pt>
                <c:pt idx="40">
                  <c:v>442.2475</c:v>
                </c:pt>
                <c:pt idx="41">
                  <c:v>448.13896875</c:v>
                </c:pt>
                <c:pt idx="42">
                  <c:v>453.78399999999999</c:v>
                </c:pt>
                <c:pt idx="43">
                  <c:v>459.90143749999999</c:v>
                </c:pt>
                <c:pt idx="44">
                  <c:v>466.00359374999999</c:v>
                </c:pt>
                <c:pt idx="45">
                  <c:v>473.86568749999998</c:v>
                </c:pt>
                <c:pt idx="46">
                  <c:v>481.98200000000003</c:v>
                </c:pt>
                <c:pt idx="47">
                  <c:v>491.1185625</c:v>
                </c:pt>
                <c:pt idx="48">
                  <c:v>501.26056249999999</c:v>
                </c:pt>
                <c:pt idx="49">
                  <c:v>510.14353125000002</c:v>
                </c:pt>
                <c:pt idx="50">
                  <c:v>518.12406250000004</c:v>
                </c:pt>
                <c:pt idx="51">
                  <c:v>524.90731249999999</c:v>
                </c:pt>
                <c:pt idx="52">
                  <c:v>531.72606250000001</c:v>
                </c:pt>
                <c:pt idx="53">
                  <c:v>538.53662499999996</c:v>
                </c:pt>
                <c:pt idx="54">
                  <c:v>544.5150625</c:v>
                </c:pt>
                <c:pt idx="55">
                  <c:v>550.3588125</c:v>
                </c:pt>
                <c:pt idx="56">
                  <c:v>555.55043750000004</c:v>
                </c:pt>
                <c:pt idx="57">
                  <c:v>558.99012500000003</c:v>
                </c:pt>
                <c:pt idx="58">
                  <c:v>561.64762499999995</c:v>
                </c:pt>
                <c:pt idx="59">
                  <c:v>566.16268749999995</c:v>
                </c:pt>
                <c:pt idx="60">
                  <c:v>573.52662499999997</c:v>
                </c:pt>
                <c:pt idx="61">
                  <c:v>582.53099999999995</c:v>
                </c:pt>
                <c:pt idx="62">
                  <c:v>590.42481250000003</c:v>
                </c:pt>
                <c:pt idx="63">
                  <c:v>597.12768749999998</c:v>
                </c:pt>
                <c:pt idx="64">
                  <c:v>602.57024999999999</c:v>
                </c:pt>
                <c:pt idx="65">
                  <c:v>605.67212500000005</c:v>
                </c:pt>
                <c:pt idx="66">
                  <c:v>606.94893750000006</c:v>
                </c:pt>
                <c:pt idx="67">
                  <c:v>605.98656249999999</c:v>
                </c:pt>
                <c:pt idx="68">
                  <c:v>603.73743750000006</c:v>
                </c:pt>
                <c:pt idx="69">
                  <c:v>599.85918749999996</c:v>
                </c:pt>
                <c:pt idx="70">
                  <c:v>596.12412500000005</c:v>
                </c:pt>
                <c:pt idx="71">
                  <c:v>595.33681249999995</c:v>
                </c:pt>
                <c:pt idx="72">
                  <c:v>597.39918750000004</c:v>
                </c:pt>
                <c:pt idx="73">
                  <c:v>601.01987499999996</c:v>
                </c:pt>
                <c:pt idx="74">
                  <c:v>604.93118749999996</c:v>
                </c:pt>
                <c:pt idx="75">
                  <c:v>608.79499999999996</c:v>
                </c:pt>
                <c:pt idx="76">
                  <c:v>612.45693749999998</c:v>
                </c:pt>
                <c:pt idx="77">
                  <c:v>614.34137499999997</c:v>
                </c:pt>
                <c:pt idx="78">
                  <c:v>616.63643750000006</c:v>
                </c:pt>
                <c:pt idx="79">
                  <c:v>619.78268749999995</c:v>
                </c:pt>
                <c:pt idx="80">
                  <c:v>621.85168750000003</c:v>
                </c:pt>
                <c:pt idx="81">
                  <c:v>623.66949999999997</c:v>
                </c:pt>
                <c:pt idx="82">
                  <c:v>625.80862500000001</c:v>
                </c:pt>
                <c:pt idx="83">
                  <c:v>629.16081250000002</c:v>
                </c:pt>
                <c:pt idx="84">
                  <c:v>632.93793749999998</c:v>
                </c:pt>
                <c:pt idx="85">
                  <c:v>636.28549999999996</c:v>
                </c:pt>
                <c:pt idx="86">
                  <c:v>640.07299999999998</c:v>
                </c:pt>
                <c:pt idx="87">
                  <c:v>644.00900000000001</c:v>
                </c:pt>
                <c:pt idx="88">
                  <c:v>648.16624999999999</c:v>
                </c:pt>
                <c:pt idx="89">
                  <c:v>652.65712499999995</c:v>
                </c:pt>
                <c:pt idx="90">
                  <c:v>656.9369375</c:v>
                </c:pt>
                <c:pt idx="91">
                  <c:v>660.19093750000002</c:v>
                </c:pt>
                <c:pt idx="92">
                  <c:v>663.04</c:v>
                </c:pt>
                <c:pt idx="93">
                  <c:v>665.93131249999999</c:v>
                </c:pt>
                <c:pt idx="94">
                  <c:v>669.42362500000002</c:v>
                </c:pt>
                <c:pt idx="95">
                  <c:v>673.53043749999995</c:v>
                </c:pt>
                <c:pt idx="96">
                  <c:v>677.37068750000003</c:v>
                </c:pt>
                <c:pt idx="97">
                  <c:v>681.09606250000002</c:v>
                </c:pt>
                <c:pt idx="98">
                  <c:v>683.15931250000006</c:v>
                </c:pt>
                <c:pt idx="99">
                  <c:v>683.65025000000003</c:v>
                </c:pt>
                <c:pt idx="100">
                  <c:v>682.65843749999999</c:v>
                </c:pt>
                <c:pt idx="101">
                  <c:v>680.71187499999996</c:v>
                </c:pt>
                <c:pt idx="102">
                  <c:v>678.66600000000005</c:v>
                </c:pt>
                <c:pt idx="103">
                  <c:v>675.48018750000006</c:v>
                </c:pt>
                <c:pt idx="104">
                  <c:v>672.41724999999997</c:v>
                </c:pt>
                <c:pt idx="105">
                  <c:v>670.21068749999995</c:v>
                </c:pt>
                <c:pt idx="106">
                  <c:v>669.77243750000002</c:v>
                </c:pt>
                <c:pt idx="107">
                  <c:v>670.41774999999996</c:v>
                </c:pt>
                <c:pt idx="108">
                  <c:v>670.96387500000003</c:v>
                </c:pt>
                <c:pt idx="109">
                  <c:v>671.40818750000005</c:v>
                </c:pt>
                <c:pt idx="110">
                  <c:v>671.22818749999999</c:v>
                </c:pt>
                <c:pt idx="111">
                  <c:v>670.2784375</c:v>
                </c:pt>
                <c:pt idx="112">
                  <c:v>669.23987499999998</c:v>
                </c:pt>
                <c:pt idx="113">
                  <c:v>667.65537500000005</c:v>
                </c:pt>
                <c:pt idx="114">
                  <c:v>665.93781249999995</c:v>
                </c:pt>
                <c:pt idx="115">
                  <c:v>663.92674999999997</c:v>
                </c:pt>
                <c:pt idx="116">
                  <c:v>663.21281250000004</c:v>
                </c:pt>
                <c:pt idx="117">
                  <c:v>663.28312500000004</c:v>
                </c:pt>
                <c:pt idx="118">
                  <c:v>663.66343749999999</c:v>
                </c:pt>
                <c:pt idx="119">
                  <c:v>664.78650000000005</c:v>
                </c:pt>
                <c:pt idx="120">
                  <c:v>665.72237500000006</c:v>
                </c:pt>
                <c:pt idx="121">
                  <c:v>666.39306250000004</c:v>
                </c:pt>
                <c:pt idx="122">
                  <c:v>665.97193749999997</c:v>
                </c:pt>
                <c:pt idx="123">
                  <c:v>665.00287500000002</c:v>
                </c:pt>
                <c:pt idx="124">
                  <c:v>664.11243750000006</c:v>
                </c:pt>
                <c:pt idx="125">
                  <c:v>662.91843749999998</c:v>
                </c:pt>
                <c:pt idx="126">
                  <c:v>661.04337499999997</c:v>
                </c:pt>
                <c:pt idx="127">
                  <c:v>659.243875</c:v>
                </c:pt>
                <c:pt idx="128">
                  <c:v>657.71393750000004</c:v>
                </c:pt>
                <c:pt idx="129">
                  <c:v>656.73175000000003</c:v>
                </c:pt>
                <c:pt idx="130">
                  <c:v>656.25987499999997</c:v>
                </c:pt>
                <c:pt idx="131">
                  <c:v>655.54956249999998</c:v>
                </c:pt>
                <c:pt idx="132">
                  <c:v>654.35981249999998</c:v>
                </c:pt>
                <c:pt idx="133">
                  <c:v>651.86281250000002</c:v>
                </c:pt>
                <c:pt idx="134">
                  <c:v>649.46018749999996</c:v>
                </c:pt>
                <c:pt idx="135">
                  <c:v>647.53218749999996</c:v>
                </c:pt>
                <c:pt idx="136">
                  <c:v>645.79150000000004</c:v>
                </c:pt>
                <c:pt idx="137">
                  <c:v>644.86481249999997</c:v>
                </c:pt>
                <c:pt idx="138">
                  <c:v>644.81837499999995</c:v>
                </c:pt>
                <c:pt idx="139">
                  <c:v>645.89824999999996</c:v>
                </c:pt>
                <c:pt idx="140">
                  <c:v>648.32737499999996</c:v>
                </c:pt>
                <c:pt idx="141">
                  <c:v>651.02081250000003</c:v>
                </c:pt>
                <c:pt idx="142">
                  <c:v>654.599875</c:v>
                </c:pt>
                <c:pt idx="143">
                  <c:v>658.18212500000004</c:v>
                </c:pt>
                <c:pt idx="144">
                  <c:v>661.75987499999997</c:v>
                </c:pt>
                <c:pt idx="145">
                  <c:v>665.26737500000002</c:v>
                </c:pt>
                <c:pt idx="146">
                  <c:v>668.65693750000003</c:v>
                </c:pt>
                <c:pt idx="147">
                  <c:v>672.58306249999998</c:v>
                </c:pt>
                <c:pt idx="148">
                  <c:v>676.61212499999999</c:v>
                </c:pt>
                <c:pt idx="149">
                  <c:v>679.97912499999995</c:v>
                </c:pt>
                <c:pt idx="150">
                  <c:v>682.67650000000003</c:v>
                </c:pt>
                <c:pt idx="151">
                  <c:v>684.25206249999997</c:v>
                </c:pt>
                <c:pt idx="152">
                  <c:v>685.806375</c:v>
                </c:pt>
                <c:pt idx="153">
                  <c:v>687.2405</c:v>
                </c:pt>
                <c:pt idx="154">
                  <c:v>687.85756249999997</c:v>
                </c:pt>
                <c:pt idx="155">
                  <c:v>687.90862500000003</c:v>
                </c:pt>
                <c:pt idx="156">
                  <c:v>687.37693750000005</c:v>
                </c:pt>
                <c:pt idx="157">
                  <c:v>686.75681250000002</c:v>
                </c:pt>
                <c:pt idx="158">
                  <c:v>685.83487500000001</c:v>
                </c:pt>
                <c:pt idx="159">
                  <c:v>684.3526875</c:v>
                </c:pt>
                <c:pt idx="160">
                  <c:v>682.53243750000001</c:v>
                </c:pt>
                <c:pt idx="161">
                  <c:v>681.30462499999999</c:v>
                </c:pt>
                <c:pt idx="162">
                  <c:v>680.28268749999995</c:v>
                </c:pt>
                <c:pt idx="163">
                  <c:v>678.97187499999995</c:v>
                </c:pt>
                <c:pt idx="164">
                  <c:v>677.39556249999998</c:v>
                </c:pt>
                <c:pt idx="165">
                  <c:v>675.94943750000004</c:v>
                </c:pt>
                <c:pt idx="166">
                  <c:v>674.43299999999999</c:v>
                </c:pt>
                <c:pt idx="167">
                  <c:v>672.88568750000002</c:v>
                </c:pt>
                <c:pt idx="168">
                  <c:v>671.62924999999996</c:v>
                </c:pt>
                <c:pt idx="169">
                  <c:v>670.62268749999998</c:v>
                </c:pt>
                <c:pt idx="170">
                  <c:v>669.84156250000001</c:v>
                </c:pt>
                <c:pt idx="171">
                  <c:v>669.07193749999999</c:v>
                </c:pt>
                <c:pt idx="172">
                  <c:v>668.63137500000005</c:v>
                </c:pt>
                <c:pt idx="173">
                  <c:v>668.41262500000005</c:v>
                </c:pt>
                <c:pt idx="174">
                  <c:v>668.30443749999995</c:v>
                </c:pt>
                <c:pt idx="175">
                  <c:v>668.27981250000005</c:v>
                </c:pt>
                <c:pt idx="176">
                  <c:v>668.25424999999996</c:v>
                </c:pt>
                <c:pt idx="177">
                  <c:v>668.16750000000002</c:v>
                </c:pt>
                <c:pt idx="178">
                  <c:v>668.14200000000005</c:v>
                </c:pt>
                <c:pt idx="179">
                  <c:v>667.68124999999998</c:v>
                </c:pt>
                <c:pt idx="180">
                  <c:v>666.74637499999994</c:v>
                </c:pt>
                <c:pt idx="181">
                  <c:v>665.19899999999996</c:v>
                </c:pt>
                <c:pt idx="182">
                  <c:v>663.37968750000005</c:v>
                </c:pt>
                <c:pt idx="183">
                  <c:v>661.34668750000003</c:v>
                </c:pt>
                <c:pt idx="184">
                  <c:v>658.96124999999995</c:v>
                </c:pt>
                <c:pt idx="185">
                  <c:v>656.09731250000004</c:v>
                </c:pt>
                <c:pt idx="186">
                  <c:v>652.83118750000006</c:v>
                </c:pt>
                <c:pt idx="187">
                  <c:v>649.00587499999995</c:v>
                </c:pt>
                <c:pt idx="188">
                  <c:v>645.13149999999996</c:v>
                </c:pt>
                <c:pt idx="189">
                  <c:v>641.52787499999999</c:v>
                </c:pt>
                <c:pt idx="190">
                  <c:v>638.25537499999996</c:v>
                </c:pt>
                <c:pt idx="191">
                  <c:v>635.49731250000002</c:v>
                </c:pt>
                <c:pt idx="192">
                  <c:v>633.04062499999998</c:v>
                </c:pt>
                <c:pt idx="193">
                  <c:v>630.63381249999998</c:v>
                </c:pt>
                <c:pt idx="194">
                  <c:v>628.04737499999999</c:v>
                </c:pt>
                <c:pt idx="195">
                  <c:v>625.698125</c:v>
                </c:pt>
                <c:pt idx="196">
                  <c:v>623.47956250000004</c:v>
                </c:pt>
                <c:pt idx="197">
                  <c:v>620.91949999999997</c:v>
                </c:pt>
                <c:pt idx="198">
                  <c:v>617.92562499999997</c:v>
                </c:pt>
                <c:pt idx="199">
                  <c:v>614.76881249999997</c:v>
                </c:pt>
                <c:pt idx="200">
                  <c:v>611.40187500000002</c:v>
                </c:pt>
                <c:pt idx="201">
                  <c:v>608.02331249999997</c:v>
                </c:pt>
                <c:pt idx="202">
                  <c:v>605.02143750000005</c:v>
                </c:pt>
                <c:pt idx="203">
                  <c:v>602.40893749999998</c:v>
                </c:pt>
                <c:pt idx="204">
                  <c:v>599.93406249999998</c:v>
                </c:pt>
                <c:pt idx="205">
                  <c:v>597.06818750000002</c:v>
                </c:pt>
                <c:pt idx="206">
                  <c:v>593.64224999999999</c:v>
                </c:pt>
                <c:pt idx="207">
                  <c:v>589.73612500000002</c:v>
                </c:pt>
                <c:pt idx="208">
                  <c:v>585.4224375</c:v>
                </c:pt>
                <c:pt idx="209">
                  <c:v>580.64781249999999</c:v>
                </c:pt>
                <c:pt idx="210">
                  <c:v>575.50850000000003</c:v>
                </c:pt>
                <c:pt idx="211">
                  <c:v>569.94831250000004</c:v>
                </c:pt>
                <c:pt idx="212">
                  <c:v>563.62275</c:v>
                </c:pt>
                <c:pt idx="213">
                  <c:v>556.55806250000001</c:v>
                </c:pt>
                <c:pt idx="214">
                  <c:v>548.70731249999994</c:v>
                </c:pt>
                <c:pt idx="215">
                  <c:v>540.55674999999997</c:v>
                </c:pt>
                <c:pt idx="216">
                  <c:v>532.71368749999999</c:v>
                </c:pt>
                <c:pt idx="217">
                  <c:v>525.24131250000005</c:v>
                </c:pt>
                <c:pt idx="218">
                  <c:v>517.95896875000005</c:v>
                </c:pt>
                <c:pt idx="219">
                  <c:v>510.74921875000001</c:v>
                </c:pt>
                <c:pt idx="220">
                  <c:v>503.41609375000002</c:v>
                </c:pt>
                <c:pt idx="221">
                  <c:v>495.78975000000003</c:v>
                </c:pt>
                <c:pt idx="222">
                  <c:v>487.69328124999998</c:v>
                </c:pt>
                <c:pt idx="223">
                  <c:v>478.74912499999999</c:v>
                </c:pt>
              </c:numCache>
            </c:numRef>
          </c:yVal>
          <c:smooth val="1"/>
          <c:extLst>
            <c:ext xmlns:c16="http://schemas.microsoft.com/office/drawing/2014/chart" uri="{C3380CC4-5D6E-409C-BE32-E72D297353CC}">
              <c16:uniqueId val="{00000002-B27B-D443-978B-62075B7FA251}"/>
            </c:ext>
          </c:extLst>
        </c:ser>
        <c:dLbls>
          <c:showLegendKey val="0"/>
          <c:showVal val="0"/>
          <c:showCatName val="0"/>
          <c:showSerName val="0"/>
          <c:showPercent val="0"/>
          <c:showBubbleSize val="0"/>
        </c:dLbls>
        <c:axId val="1685076688"/>
        <c:axId val="1685077104"/>
        <c:extLst>
          <c:ext xmlns:c15="http://schemas.microsoft.com/office/drawing/2012/chart" uri="{02D57815-91ED-43cb-92C2-25804820EDAC}">
            <c15:filteredScatterSeries>
              <c15:ser>
                <c:idx val="0"/>
                <c:order val="0"/>
                <c:tx>
                  <c:v>G1T2-Exp</c:v>
                </c:tx>
                <c:spPr>
                  <a:ln w="38100" cap="rnd">
                    <a:solidFill>
                      <a:schemeClr val="tx1"/>
                    </a:solidFill>
                    <a:round/>
                  </a:ln>
                  <a:effectLst/>
                </c:spPr>
                <c:marker>
                  <c:symbol val="none"/>
                </c:marker>
                <c:xVal>
                  <c:numRef>
                    <c:extLst>
                      <c:ext uri="{02D57815-91ED-43cb-92C2-25804820EDAC}">
                        <c15:formulaRef>
                          <c15:sqref>'Girder1-Test2'!$A$3:$A$87</c15:sqref>
                        </c15:formulaRef>
                      </c:ext>
                    </c:extLst>
                    <c:numCache>
                      <c:formatCode>General</c:formatCode>
                      <c:ptCount val="85"/>
                      <c:pt idx="0">
                        <c:v>0.109856956404824</c:v>
                      </c:pt>
                      <c:pt idx="1">
                        <c:v>0.32998078323091001</c:v>
                      </c:pt>
                      <c:pt idx="2">
                        <c:v>0.659715618051958</c:v>
                      </c:pt>
                      <c:pt idx="3">
                        <c:v>1.0443789310754099</c:v>
                      </c:pt>
                      <c:pt idx="4">
                        <c:v>1.48380675669471</c:v>
                      </c:pt>
                      <c:pt idx="5">
                        <c:v>1.8681421385050201</c:v>
                      </c:pt>
                      <c:pt idx="6">
                        <c:v>2.1977130077195</c:v>
                      </c:pt>
                      <c:pt idx="7">
                        <c:v>2.4724373815348399</c:v>
                      </c:pt>
                      <c:pt idx="8">
                        <c:v>2.8020082507493198</c:v>
                      </c:pt>
                      <c:pt idx="9">
                        <c:v>3.1314971371604998</c:v>
                      </c:pt>
                      <c:pt idx="10">
                        <c:v>3.5161604501839601</c:v>
                      </c:pt>
                      <c:pt idx="11">
                        <c:v>3.9005778147975598</c:v>
                      </c:pt>
                      <c:pt idx="12">
                        <c:v>4.3947701530126997</c:v>
                      </c:pt>
                      <c:pt idx="13">
                        <c:v>4.7245049878337504</c:v>
                      </c:pt>
                      <c:pt idx="14">
                        <c:v>4.9990653960425204</c:v>
                      </c:pt>
                      <c:pt idx="15">
                        <c:v>5.2738717526611598</c:v>
                      </c:pt>
                      <c:pt idx="16">
                        <c:v>5.6036065874822096</c:v>
                      </c:pt>
                      <c:pt idx="17">
                        <c:v>5.8783309612975501</c:v>
                      </c:pt>
                      <c:pt idx="18">
                        <c:v>6.37235933390612</c:v>
                      </c:pt>
                      <c:pt idx="19">
                        <c:v>6.8116231939188303</c:v>
                      </c:pt>
                      <c:pt idx="20">
                        <c:v>7.1957946101225803</c:v>
                      </c:pt>
                      <c:pt idx="21">
                        <c:v>7.6348125217254399</c:v>
                      </c:pt>
                      <c:pt idx="22">
                        <c:v>8.2381239711158099</c:v>
                      </c:pt>
                      <c:pt idx="23">
                        <c:v>8.7318244125112301</c:v>
                      </c:pt>
                      <c:pt idx="24">
                        <c:v>9.2798794524860408</c:v>
                      </c:pt>
                      <c:pt idx="25">
                        <c:v>9.8280164752641408</c:v>
                      </c:pt>
                      <c:pt idx="26">
                        <c:v>10.485764506037199</c:v>
                      </c:pt>
                      <c:pt idx="27">
                        <c:v>10.869526008224501</c:v>
                      </c:pt>
                      <c:pt idx="28">
                        <c:v>11.3079700402043</c:v>
                      </c:pt>
                      <c:pt idx="29">
                        <c:v>11.691321628375199</c:v>
                      </c:pt>
                      <c:pt idx="30">
                        <c:v>11.965472122567499</c:v>
                      </c:pt>
                      <c:pt idx="31">
                        <c:v>12.349069659148199</c:v>
                      </c:pt>
                      <c:pt idx="32">
                        <c:v>12.6778207003298</c:v>
                      </c:pt>
                      <c:pt idx="33">
                        <c:v>12.896796767909899</c:v>
                      </c:pt>
                      <c:pt idx="34">
                        <c:v>13.225957723107999</c:v>
                      </c:pt>
                      <c:pt idx="35">
                        <c:v>13.719248250486901</c:v>
                      </c:pt>
                      <c:pt idx="36">
                        <c:v>14.1030917354775</c:v>
                      </c:pt>
                      <c:pt idx="37">
                        <c:v>14.8149484164201</c:v>
                      </c:pt>
                      <c:pt idx="38">
                        <c:v>15.1440273888149</c:v>
                      </c:pt>
                      <c:pt idx="39">
                        <c:v>15.5823074551882</c:v>
                      </c:pt>
                      <c:pt idx="40">
                        <c:v>16.020669504364701</c:v>
                      </c:pt>
                      <c:pt idx="41">
                        <c:v>16.513714083333799</c:v>
                      </c:pt>
                      <c:pt idx="42">
                        <c:v>16.842219176105601</c:v>
                      </c:pt>
                      <c:pt idx="43">
                        <c:v>17.006348748286499</c:v>
                      </c:pt>
                      <c:pt idx="44">
                        <c:v>17.116533635904499</c:v>
                      </c:pt>
                      <c:pt idx="45">
                        <c:v>17.554813702277801</c:v>
                      </c:pt>
                      <c:pt idx="46">
                        <c:v>18.047940264050201</c:v>
                      </c:pt>
                      <c:pt idx="47">
                        <c:v>18.650431885407698</c:v>
                      </c:pt>
                      <c:pt idx="48">
                        <c:v>19.143722412786602</c:v>
                      </c:pt>
                      <c:pt idx="49">
                        <c:v>19.636848974559001</c:v>
                      </c:pt>
                      <c:pt idx="50">
                        <c:v>20.020446511139799</c:v>
                      </c:pt>
                      <c:pt idx="51">
                        <c:v>20.294351056922199</c:v>
                      </c:pt>
                      <c:pt idx="52">
                        <c:v>20.677538679486499</c:v>
                      </c:pt>
                      <c:pt idx="53">
                        <c:v>20.842160148487199</c:v>
                      </c:pt>
                      <c:pt idx="54">
                        <c:v>21.225921650674501</c:v>
                      </c:pt>
                      <c:pt idx="55">
                        <c:v>21.5545907090528</c:v>
                      </c:pt>
                      <c:pt idx="56">
                        <c:v>22.1023998006178</c:v>
                      </c:pt>
                      <c:pt idx="57">
                        <c:v>22.540679866991098</c:v>
                      </c:pt>
                      <c:pt idx="58">
                        <c:v>22.9242774035718</c:v>
                      </c:pt>
                      <c:pt idx="59">
                        <c:v>23.3077929573492</c:v>
                      </c:pt>
                      <c:pt idx="60">
                        <c:v>23.6909805799135</c:v>
                      </c:pt>
                      <c:pt idx="61">
                        <c:v>24.129424611893398</c:v>
                      </c:pt>
                      <c:pt idx="62">
                        <c:v>24.732162181660701</c:v>
                      </c:pt>
                      <c:pt idx="63">
                        <c:v>25.3348997514281</c:v>
                      </c:pt>
                      <c:pt idx="64">
                        <c:v>25.827944330397202</c:v>
                      </c:pt>
                      <c:pt idx="65">
                        <c:v>26.430517934558001</c:v>
                      </c:pt>
                      <c:pt idx="66">
                        <c:v>26.813869522728901</c:v>
                      </c:pt>
                      <c:pt idx="67">
                        <c:v>27.361842579900401</c:v>
                      </c:pt>
                      <c:pt idx="68">
                        <c:v>27.909651671465301</c:v>
                      </c:pt>
                      <c:pt idx="69">
                        <c:v>28.293167225242801</c:v>
                      </c:pt>
                      <c:pt idx="70">
                        <c:v>28.840976316807701</c:v>
                      </c:pt>
                      <c:pt idx="71">
                        <c:v>29.443549920968501</c:v>
                      </c:pt>
                      <c:pt idx="72">
                        <c:v>30.0461235251293</c:v>
                      </c:pt>
                      <c:pt idx="73">
                        <c:v>30.484403591502598</c:v>
                      </c:pt>
                      <c:pt idx="74">
                        <c:v>30.922601675072599</c:v>
                      </c:pt>
                      <c:pt idx="75">
                        <c:v>31.360799758642599</c:v>
                      </c:pt>
                      <c:pt idx="76">
                        <c:v>31.6342124076053</c:v>
                      </c:pt>
                      <c:pt idx="77">
                        <c:v>31.963127414393501</c:v>
                      </c:pt>
                      <c:pt idx="78">
                        <c:v>32.4014074807668</c:v>
                      </c:pt>
                      <c:pt idx="79">
                        <c:v>32.894452059735897</c:v>
                      </c:pt>
                      <c:pt idx="80">
                        <c:v>33.442179168497603</c:v>
                      </c:pt>
                      <c:pt idx="81">
                        <c:v>33.935141764663399</c:v>
                      </c:pt>
                      <c:pt idx="82">
                        <c:v>34.482786890621803</c:v>
                      </c:pt>
                      <c:pt idx="83">
                        <c:v>34.8661384787926</c:v>
                      </c:pt>
                      <c:pt idx="84">
                        <c:v>35.304172596756104</c:v>
                      </c:pt>
                    </c:numCache>
                  </c:numRef>
                </c:xVal>
                <c:yVal>
                  <c:numRef>
                    <c:extLst>
                      <c:ext uri="{02D57815-91ED-43cb-92C2-25804820EDAC}">
                        <c15:formulaRef>
                          <c15:sqref>'Girder1-Test2'!$B$3:$B$87</c15:sqref>
                        </c15:formulaRef>
                      </c:ext>
                    </c:extLst>
                    <c:numCache>
                      <c:formatCode>General</c:formatCode>
                      <c:ptCount val="85"/>
                      <c:pt idx="0">
                        <c:v>8.9820359281436595</c:v>
                      </c:pt>
                      <c:pt idx="1">
                        <c:v>32.335329341317397</c:v>
                      </c:pt>
                      <c:pt idx="2">
                        <c:v>57.485029940119801</c:v>
                      </c:pt>
                      <c:pt idx="3">
                        <c:v>86.227544910179802</c:v>
                      </c:pt>
                      <c:pt idx="4">
                        <c:v>114.97005988023901</c:v>
                      </c:pt>
                      <c:pt idx="5">
                        <c:v>136.526946107784</c:v>
                      </c:pt>
                      <c:pt idx="6">
                        <c:v>158.08383233532899</c:v>
                      </c:pt>
                      <c:pt idx="7">
                        <c:v>177.84431137724499</c:v>
                      </c:pt>
                      <c:pt idx="8">
                        <c:v>199.40119760479001</c:v>
                      </c:pt>
                      <c:pt idx="9">
                        <c:v>219.16167664670601</c:v>
                      </c:pt>
                      <c:pt idx="10">
                        <c:v>247.90419161676601</c:v>
                      </c:pt>
                      <c:pt idx="11">
                        <c:v>271.25748502994003</c:v>
                      </c:pt>
                      <c:pt idx="12">
                        <c:v>300</c:v>
                      </c:pt>
                      <c:pt idx="13">
                        <c:v>325.14970059880199</c:v>
                      </c:pt>
                      <c:pt idx="14">
                        <c:v>341.31736526946099</c:v>
                      </c:pt>
                      <c:pt idx="15">
                        <c:v>362.87425149700499</c:v>
                      </c:pt>
                      <c:pt idx="16">
                        <c:v>388.023952095808</c:v>
                      </c:pt>
                      <c:pt idx="17">
                        <c:v>407.78443113772403</c:v>
                      </c:pt>
                      <c:pt idx="18">
                        <c:v>432.93413173652698</c:v>
                      </c:pt>
                      <c:pt idx="19">
                        <c:v>458.08383233532902</c:v>
                      </c:pt>
                      <c:pt idx="20">
                        <c:v>476.047904191616</c:v>
                      </c:pt>
                      <c:pt idx="21">
                        <c:v>495.80838323353203</c:v>
                      </c:pt>
                      <c:pt idx="22">
                        <c:v>515.56886227544896</c:v>
                      </c:pt>
                      <c:pt idx="23">
                        <c:v>533.53293413173606</c:v>
                      </c:pt>
                      <c:pt idx="24">
                        <c:v>542.51497005988006</c:v>
                      </c:pt>
                      <c:pt idx="25">
                        <c:v>553.29341317365197</c:v>
                      </c:pt>
                      <c:pt idx="26">
                        <c:v>565.86826347305396</c:v>
                      </c:pt>
                      <c:pt idx="27">
                        <c:v>574.85029940119705</c:v>
                      </c:pt>
                      <c:pt idx="28">
                        <c:v>582.035928143712</c:v>
                      </c:pt>
                      <c:pt idx="29">
                        <c:v>582.035928143712</c:v>
                      </c:pt>
                      <c:pt idx="30">
                        <c:v>589.22155688622695</c:v>
                      </c:pt>
                      <c:pt idx="31">
                        <c:v>594.61077844311296</c:v>
                      </c:pt>
                      <c:pt idx="32">
                        <c:v>598.20359281437095</c:v>
                      </c:pt>
                      <c:pt idx="33">
                        <c:v>596.40718562874201</c:v>
                      </c:pt>
                      <c:pt idx="34">
                        <c:v>608.98203592814298</c:v>
                      </c:pt>
                      <c:pt idx="35">
                        <c:v>617.96407185628698</c:v>
                      </c:pt>
                      <c:pt idx="36">
                        <c:v>628.74251497005901</c:v>
                      </c:pt>
                      <c:pt idx="37">
                        <c:v>626.94610778443098</c:v>
                      </c:pt>
                      <c:pt idx="38">
                        <c:v>637.72455089820301</c:v>
                      </c:pt>
                      <c:pt idx="39">
                        <c:v>641.31736526946099</c:v>
                      </c:pt>
                      <c:pt idx="40">
                        <c:v>646.70658682634701</c:v>
                      </c:pt>
                      <c:pt idx="41">
                        <c:v>650.29940119760397</c:v>
                      </c:pt>
                      <c:pt idx="42">
                        <c:v>648.50299401197606</c:v>
                      </c:pt>
                      <c:pt idx="43">
                        <c:v>644.91017964071796</c:v>
                      </c:pt>
                      <c:pt idx="44">
                        <c:v>659.28143712574797</c:v>
                      </c:pt>
                      <c:pt idx="45">
                        <c:v>662.87425149700596</c:v>
                      </c:pt>
                      <c:pt idx="46">
                        <c:v>668.26347305389197</c:v>
                      </c:pt>
                      <c:pt idx="47">
                        <c:v>670.05988023952102</c:v>
                      </c:pt>
                      <c:pt idx="48">
                        <c:v>679.041916167664</c:v>
                      </c:pt>
                      <c:pt idx="49">
                        <c:v>684.43113772455001</c:v>
                      </c:pt>
                      <c:pt idx="50">
                        <c:v>689.82035928143705</c:v>
                      </c:pt>
                      <c:pt idx="51">
                        <c:v>691.61676646706496</c:v>
                      </c:pt>
                      <c:pt idx="52">
                        <c:v>688.023952095808</c:v>
                      </c:pt>
                      <c:pt idx="53">
                        <c:v>695.20958083832295</c:v>
                      </c:pt>
                      <c:pt idx="54">
                        <c:v>704.19161676646695</c:v>
                      </c:pt>
                      <c:pt idx="55">
                        <c:v>705.98802395209498</c:v>
                      </c:pt>
                      <c:pt idx="56">
                        <c:v>709.58083832335296</c:v>
                      </c:pt>
                      <c:pt idx="57">
                        <c:v>713.17365269461004</c:v>
                      </c:pt>
                      <c:pt idx="58">
                        <c:v>718.56287425149696</c:v>
                      </c:pt>
                      <c:pt idx="59">
                        <c:v>722.15568862275404</c:v>
                      </c:pt>
                      <c:pt idx="60">
                        <c:v>718.56287425149696</c:v>
                      </c:pt>
                      <c:pt idx="61">
                        <c:v>725.74850299401203</c:v>
                      </c:pt>
                      <c:pt idx="62">
                        <c:v>732.93413173652698</c:v>
                      </c:pt>
                      <c:pt idx="63">
                        <c:v>740.11976047904102</c:v>
                      </c:pt>
                      <c:pt idx="64">
                        <c:v>743.71257485029901</c:v>
                      </c:pt>
                      <c:pt idx="65">
                        <c:v>747.30538922155699</c:v>
                      </c:pt>
                      <c:pt idx="66">
                        <c:v>747.30538922155699</c:v>
                      </c:pt>
                      <c:pt idx="67">
                        <c:v>754.49101796407103</c:v>
                      </c:pt>
                      <c:pt idx="68">
                        <c:v>758.08383233532902</c:v>
                      </c:pt>
                      <c:pt idx="69">
                        <c:v>761.67664670658598</c:v>
                      </c:pt>
                      <c:pt idx="70">
                        <c:v>765.26946107784397</c:v>
                      </c:pt>
                      <c:pt idx="71">
                        <c:v>768.86227544910105</c:v>
                      </c:pt>
                      <c:pt idx="72">
                        <c:v>772.45508982035904</c:v>
                      </c:pt>
                      <c:pt idx="73">
                        <c:v>776.047904191616</c:v>
                      </c:pt>
                      <c:pt idx="74">
                        <c:v>777.84431137724505</c:v>
                      </c:pt>
                      <c:pt idx="75">
                        <c:v>779.64071856287399</c:v>
                      </c:pt>
                      <c:pt idx="76">
                        <c:v>770.65868263472998</c:v>
                      </c:pt>
                      <c:pt idx="77">
                        <c:v>777.84431137724505</c:v>
                      </c:pt>
                      <c:pt idx="78">
                        <c:v>781.43712574850304</c:v>
                      </c:pt>
                      <c:pt idx="79">
                        <c:v>785.02994011976</c:v>
                      </c:pt>
                      <c:pt idx="80">
                        <c:v>786.82634730538905</c:v>
                      </c:pt>
                      <c:pt idx="81">
                        <c:v>788.62275449101799</c:v>
                      </c:pt>
                      <c:pt idx="82">
                        <c:v>788.62275449101799</c:v>
                      </c:pt>
                      <c:pt idx="83">
                        <c:v>788.62275449101799</c:v>
                      </c:pt>
                      <c:pt idx="84">
                        <c:v>786.82634730538905</c:v>
                      </c:pt>
                    </c:numCache>
                  </c:numRef>
                </c:yVal>
                <c:smooth val="1"/>
                <c:extLst>
                  <c:ext xmlns:c16="http://schemas.microsoft.com/office/drawing/2014/chart" uri="{C3380CC4-5D6E-409C-BE32-E72D297353CC}">
                    <c16:uniqueId val="{00000003-B27B-D443-978B-62075B7FA251}"/>
                  </c:ext>
                </c:extLst>
              </c15:ser>
            </c15:filteredScatterSeries>
            <c15:filteredScatterSeries>
              <c15:ser>
                <c:idx val="1"/>
                <c:order val="1"/>
                <c:tx>
                  <c:v>G1T3-Exp</c:v>
                </c:tx>
                <c:spPr>
                  <a:ln w="28575" cap="rnd">
                    <a:solidFill>
                      <a:srgbClr val="FF0000"/>
                    </a:solidFill>
                    <a:round/>
                  </a:ln>
                  <a:effectLst/>
                </c:spPr>
                <c:marker>
                  <c:symbol val="none"/>
                </c:marker>
                <c:xVal>
                  <c:numRef>
                    <c:extLst xmlns:c15="http://schemas.microsoft.com/office/drawing/2012/chart">
                      <c:ext xmlns:c15="http://schemas.microsoft.com/office/drawing/2012/chart" uri="{02D57815-91ED-43cb-92C2-25804820EDAC}">
                        <c15:formulaRef>
                          <c15:sqref>'Girder1-Test2'!$C$3:$C$54</c15:sqref>
                        </c15:formulaRef>
                      </c:ext>
                    </c:extLst>
                    <c:numCache>
                      <c:formatCode>General</c:formatCode>
                      <c:ptCount val="52"/>
                      <c:pt idx="0">
                        <c:v>5.4949176088467E-2</c:v>
                      </c:pt>
                      <c:pt idx="1">
                        <c:v>0.165581270972813</c:v>
                      </c:pt>
                      <c:pt idx="2">
                        <c:v>0.276213365857158</c:v>
                      </c:pt>
                      <c:pt idx="3">
                        <c:v>0.38668240680652399</c:v>
                      </c:pt>
                      <c:pt idx="4">
                        <c:v>0.55185604294188495</c:v>
                      </c:pt>
                      <c:pt idx="5">
                        <c:v>0.71719273301222497</c:v>
                      </c:pt>
                      <c:pt idx="6">
                        <c:v>0.88244789611507601</c:v>
                      </c:pt>
                      <c:pt idx="7">
                        <c:v>1.10216307350145</c:v>
                      </c:pt>
                      <c:pt idx="8">
                        <c:v>1.2672551826693199</c:v>
                      </c:pt>
                      <c:pt idx="9">
                        <c:v>1.43234729183719</c:v>
                      </c:pt>
                      <c:pt idx="10">
                        <c:v>1.54273480581906</c:v>
                      </c:pt>
                      <c:pt idx="11">
                        <c:v>1.7078269149869401</c:v>
                      </c:pt>
                      <c:pt idx="12">
                        <c:v>1.92794972721076</c:v>
                      </c:pt>
                      <c:pt idx="13">
                        <c:v>2.0931233633461201</c:v>
                      </c:pt>
                      <c:pt idx="14">
                        <c:v>2.3134092295049302</c:v>
                      </c:pt>
                      <c:pt idx="15">
                        <c:v>2.5334505147612698</c:v>
                      </c:pt>
                      <c:pt idx="16">
                        <c:v>2.64383802874314</c:v>
                      </c:pt>
                      <c:pt idx="17">
                        <c:v>2.8637162600644999</c:v>
                      </c:pt>
                      <c:pt idx="18">
                        <c:v>3.0287268422648799</c:v>
                      </c:pt>
                      <c:pt idx="19">
                        <c:v>3.2485235466187401</c:v>
                      </c:pt>
                      <c:pt idx="20">
                        <c:v>3.5777294413446001</c:v>
                      </c:pt>
                      <c:pt idx="21">
                        <c:v>3.6333308331729901</c:v>
                      </c:pt>
                      <c:pt idx="22">
                        <c:v>3.8530460105593698</c:v>
                      </c:pt>
                      <c:pt idx="23">
                        <c:v>4.0162629994749599</c:v>
                      </c:pt>
                      <c:pt idx="24">
                        <c:v>4.2906827720473304</c:v>
                      </c:pt>
                      <c:pt idx="25">
                        <c:v>4.5103979494337096</c:v>
                      </c:pt>
                      <c:pt idx="26">
                        <c:v>4.7301946537875699</c:v>
                      </c:pt>
                      <c:pt idx="27">
                        <c:v>5.0043698454574796</c:v>
                      </c:pt>
                      <c:pt idx="28">
                        <c:v>5.38803575446686</c:v>
                      </c:pt>
                      <c:pt idx="29">
                        <c:v>5.7718647174112201</c:v>
                      </c:pt>
                      <c:pt idx="30">
                        <c:v>6.2102352216065997</c:v>
                      </c:pt>
                      <c:pt idx="31">
                        <c:v>6.42946123718803</c:v>
                      </c:pt>
                      <c:pt idx="32">
                        <c:v>6.7032287940204798</c:v>
                      </c:pt>
                      <c:pt idx="33">
                        <c:v>6.9218841208294801</c:v>
                      </c:pt>
                      <c:pt idx="34">
                        <c:v>7.0866501221273897</c:v>
                      </c:pt>
                      <c:pt idx="35">
                        <c:v>7.4154483820157999</c:v>
                      </c:pt>
                      <c:pt idx="36">
                        <c:v>7.9083604274621901</c:v>
                      </c:pt>
                      <c:pt idx="37">
                        <c:v>8.2369141064481308</c:v>
                      </c:pt>
                      <c:pt idx="38">
                        <c:v>8.5652232045315895</c:v>
                      </c:pt>
                      <c:pt idx="39">
                        <c:v>9.0027784390520704</c:v>
                      </c:pt>
                      <c:pt idx="40">
                        <c:v>9.1677074942849597</c:v>
                      </c:pt>
                      <c:pt idx="41">
                        <c:v>9.5509657684568801</c:v>
                      </c:pt>
                      <c:pt idx="42">
                        <c:v>10.1531239503402</c:v>
                      </c:pt>
                      <c:pt idx="43">
                        <c:v>10.5911683466657</c:v>
                      </c:pt>
                      <c:pt idx="44">
                        <c:v>11.2480311237351</c:v>
                      </c:pt>
                      <c:pt idx="45">
                        <c:v>11.7954847104325</c:v>
                      </c:pt>
                      <c:pt idx="46">
                        <c:v>12.178661457636901</c:v>
                      </c:pt>
                      <c:pt idx="47">
                        <c:v>12.3975613653484</c:v>
                      </c:pt>
                      <c:pt idx="48">
                        <c:v>12.5620012587763</c:v>
                      </c:pt>
                      <c:pt idx="49">
                        <c:v>12.890473410794799</c:v>
                      </c:pt>
                      <c:pt idx="50">
                        <c:v>13.273650157999199</c:v>
                      </c:pt>
                      <c:pt idx="51">
                        <c:v>13.8755637589801</c:v>
                      </c:pt>
                    </c:numCache>
                  </c:numRef>
                </c:xVal>
                <c:yVal>
                  <c:numRef>
                    <c:extLst xmlns:c15="http://schemas.microsoft.com/office/drawing/2012/chart">
                      <c:ext xmlns:c15="http://schemas.microsoft.com/office/drawing/2012/chart" uri="{02D57815-91ED-43cb-92C2-25804820EDAC}">
                        <c15:formulaRef>
                          <c15:sqref>'Girder1-Test2'!$D$3:$D$54</c15:sqref>
                        </c15:formulaRef>
                      </c:ext>
                    </c:extLst>
                    <c:numCache>
                      <c:formatCode>General</c:formatCode>
                      <c:ptCount val="52"/>
                      <c:pt idx="0">
                        <c:v>8.9418777943369605</c:v>
                      </c:pt>
                      <c:pt idx="1">
                        <c:v>35.767511177347302</c:v>
                      </c:pt>
                      <c:pt idx="2">
                        <c:v>62.5931445603578</c:v>
                      </c:pt>
                      <c:pt idx="3">
                        <c:v>85.842026825633397</c:v>
                      </c:pt>
                      <c:pt idx="4">
                        <c:v>109.09090909090899</c:v>
                      </c:pt>
                      <c:pt idx="5">
                        <c:v>135.91654247391901</c:v>
                      </c:pt>
                      <c:pt idx="6">
                        <c:v>160.95380029806199</c:v>
                      </c:pt>
                      <c:pt idx="7">
                        <c:v>180.62593144560299</c:v>
                      </c:pt>
                      <c:pt idx="8">
                        <c:v>202.086438152011</c:v>
                      </c:pt>
                      <c:pt idx="9">
                        <c:v>223.54694485842001</c:v>
                      </c:pt>
                      <c:pt idx="10">
                        <c:v>245.00745156482799</c:v>
                      </c:pt>
                      <c:pt idx="11">
                        <c:v>266.467958271236</c:v>
                      </c:pt>
                      <c:pt idx="12">
                        <c:v>295.08196721311401</c:v>
                      </c:pt>
                      <c:pt idx="13">
                        <c:v>318.33084947839001</c:v>
                      </c:pt>
                      <c:pt idx="14">
                        <c:v>350.521609538002</c:v>
                      </c:pt>
                      <c:pt idx="15">
                        <c:v>377.34724292101299</c:v>
                      </c:pt>
                      <c:pt idx="16">
                        <c:v>398.807749627421</c:v>
                      </c:pt>
                      <c:pt idx="17">
                        <c:v>422.056631892697</c:v>
                      </c:pt>
                      <c:pt idx="18">
                        <c:v>441.72876304023799</c:v>
                      </c:pt>
                      <c:pt idx="19">
                        <c:v>463.189269746646</c:v>
                      </c:pt>
                      <c:pt idx="20">
                        <c:v>484.64977645305498</c:v>
                      </c:pt>
                      <c:pt idx="21">
                        <c:v>504.32190760059598</c:v>
                      </c:pt>
                      <c:pt idx="22">
                        <c:v>523.99403874813697</c:v>
                      </c:pt>
                      <c:pt idx="23">
                        <c:v>504.32190760059598</c:v>
                      </c:pt>
                      <c:pt idx="24">
                        <c:v>523.99403874813697</c:v>
                      </c:pt>
                      <c:pt idx="25">
                        <c:v>543.66616989567797</c:v>
                      </c:pt>
                      <c:pt idx="26">
                        <c:v>565.12667660208604</c:v>
                      </c:pt>
                      <c:pt idx="27">
                        <c:v>579.43368107302501</c:v>
                      </c:pt>
                      <c:pt idx="28">
                        <c:v>595.52906110283095</c:v>
                      </c:pt>
                      <c:pt idx="29">
                        <c:v>615.20119225037195</c:v>
                      </c:pt>
                      <c:pt idx="30">
                        <c:v>631.296572280178</c:v>
                      </c:pt>
                      <c:pt idx="31">
                        <c:v>640.23845007451496</c:v>
                      </c:pt>
                      <c:pt idx="32">
                        <c:v>645.60357675111698</c:v>
                      </c:pt>
                      <c:pt idx="33">
                        <c:v>642.02682563338305</c:v>
                      </c:pt>
                      <c:pt idx="34">
                        <c:v>656.33383010432101</c:v>
                      </c:pt>
                      <c:pt idx="35">
                        <c:v>668.85245901639303</c:v>
                      </c:pt>
                      <c:pt idx="36">
                        <c:v>681.37108792846402</c:v>
                      </c:pt>
                      <c:pt idx="37">
                        <c:v>688.52459016393402</c:v>
                      </c:pt>
                      <c:pt idx="38">
                        <c:v>690.31296572280098</c:v>
                      </c:pt>
                      <c:pt idx="39">
                        <c:v>688.52459016393402</c:v>
                      </c:pt>
                      <c:pt idx="40">
                        <c:v>706.40834575260806</c:v>
                      </c:pt>
                      <c:pt idx="41">
                        <c:v>713.56184798807703</c:v>
                      </c:pt>
                      <c:pt idx="42">
                        <c:v>722.50372578241399</c:v>
                      </c:pt>
                      <c:pt idx="43">
                        <c:v>731.44560357675095</c:v>
                      </c:pt>
                      <c:pt idx="44">
                        <c:v>740.38748137108701</c:v>
                      </c:pt>
                      <c:pt idx="45">
                        <c:v>749.32935916542397</c:v>
                      </c:pt>
                      <c:pt idx="46">
                        <c:v>754.69448584202598</c:v>
                      </c:pt>
                      <c:pt idx="47">
                        <c:v>756.48286140089397</c:v>
                      </c:pt>
                      <c:pt idx="48">
                        <c:v>763.63636363636294</c:v>
                      </c:pt>
                      <c:pt idx="49">
                        <c:v>769.00149031296496</c:v>
                      </c:pt>
                      <c:pt idx="50">
                        <c:v>774.36661698956698</c:v>
                      </c:pt>
                      <c:pt idx="51">
                        <c:v>777.94336810730204</c:v>
                      </c:pt>
                    </c:numCache>
                  </c:numRef>
                </c:yVal>
                <c:smooth val="1"/>
                <c:extLst xmlns:c15="http://schemas.microsoft.com/office/drawing/2012/chart">
                  <c:ext xmlns:c16="http://schemas.microsoft.com/office/drawing/2014/chart" uri="{C3380CC4-5D6E-409C-BE32-E72D297353CC}">
                    <c16:uniqueId val="{00000004-B27B-D443-978B-62075B7FA251}"/>
                  </c:ext>
                </c:extLst>
              </c15:ser>
            </c15:filteredScatterSeries>
            <c15:filteredScatterSeries>
              <c15:ser>
                <c:idx val="2"/>
                <c:order val="2"/>
                <c:spPr>
                  <a:ln w="19050" cap="rnd">
                    <a:solidFill>
                      <a:schemeClr val="accent3"/>
                    </a:solidFill>
                    <a:round/>
                  </a:ln>
                  <a:effectLst/>
                </c:spPr>
                <c:marker>
                  <c:symbol val="none"/>
                </c:marker>
                <c:xVal>
                  <c:numRef>
                    <c:extLst xmlns:c15="http://schemas.microsoft.com/office/drawing/2012/chart">
                      <c:ext xmlns:c15="http://schemas.microsoft.com/office/drawing/2012/chart" uri="{02D57815-91ED-43cb-92C2-25804820EDAC}">
                        <c15:formulaRef>
                          <c15:sqref>'Girder1-Test2'!$K$24:$K$404</c15:sqref>
                        </c15:formulaRef>
                      </c:ext>
                    </c:extLst>
                    <c:numCache>
                      <c:formatCode>General</c:formatCode>
                      <c:ptCount val="381"/>
                      <c:pt idx="0">
                        <c:v>4.3601798824999998E-3</c:v>
                      </c:pt>
                      <c:pt idx="1">
                        <c:v>5.2806854248000003E-2</c:v>
                      </c:pt>
                      <c:pt idx="2">
                        <c:v>0.17684078216999999</c:v>
                      </c:pt>
                      <c:pt idx="3">
                        <c:v>0.34563925862</c:v>
                      </c:pt>
                      <c:pt idx="4">
                        <c:v>0.50900256633999996</c:v>
                      </c:pt>
                      <c:pt idx="5">
                        <c:v>0.66517728567000001</c:v>
                      </c:pt>
                      <c:pt idx="6">
                        <c:v>0.85489946604</c:v>
                      </c:pt>
                      <c:pt idx="7">
                        <c:v>1.0672779082999999</c:v>
                      </c:pt>
                      <c:pt idx="8">
                        <c:v>1.243062377</c:v>
                      </c:pt>
                      <c:pt idx="9">
                        <c:v>1.3702908754000001</c:v>
                      </c:pt>
                      <c:pt idx="10">
                        <c:v>1.4666613340000001</c:v>
                      </c:pt>
                      <c:pt idx="11">
                        <c:v>1.5496174096999999</c:v>
                      </c:pt>
                      <c:pt idx="12">
                        <c:v>1.6347236633</c:v>
                      </c:pt>
                      <c:pt idx="13">
                        <c:v>1.7316833734999999</c:v>
                      </c:pt>
                      <c:pt idx="14">
                        <c:v>1.8500250577999999</c:v>
                      </c:pt>
                      <c:pt idx="15">
                        <c:v>1.9912993908000001</c:v>
                      </c:pt>
                      <c:pt idx="16">
                        <c:v>2.1506297588000001</c:v>
                      </c:pt>
                      <c:pt idx="17">
                        <c:v>2.3180391787999999</c:v>
                      </c:pt>
                      <c:pt idx="18">
                        <c:v>2.4730930328</c:v>
                      </c:pt>
                      <c:pt idx="19">
                        <c:v>2.6038794518000001</c:v>
                      </c:pt>
                      <c:pt idx="20">
                        <c:v>2.7257430553000002</c:v>
                      </c:pt>
                      <c:pt idx="21">
                        <c:v>2.8526816367999999</c:v>
                      </c:pt>
                      <c:pt idx="22">
                        <c:v>2.9837996960000002</c:v>
                      </c:pt>
                      <c:pt idx="23">
                        <c:v>3.1081123352</c:v>
                      </c:pt>
                      <c:pt idx="24">
                        <c:v>3.2095525265</c:v>
                      </c:pt>
                      <c:pt idx="25">
                        <c:v>3.3119268417000001</c:v>
                      </c:pt>
                      <c:pt idx="26">
                        <c:v>3.4074282646</c:v>
                      </c:pt>
                      <c:pt idx="27">
                        <c:v>3.5195348263000001</c:v>
                      </c:pt>
                      <c:pt idx="28">
                        <c:v>3.6525788307</c:v>
                      </c:pt>
                      <c:pt idx="29">
                        <c:v>3.8030788898000001</c:v>
                      </c:pt>
                      <c:pt idx="30">
                        <c:v>3.9608535766999999</c:v>
                      </c:pt>
                      <c:pt idx="31">
                        <c:v>4.1128606795999998</c:v>
                      </c:pt>
                      <c:pt idx="32">
                        <c:v>4.2592263222</c:v>
                      </c:pt>
                      <c:pt idx="33">
                        <c:v>4.3936314582999998</c:v>
                      </c:pt>
                      <c:pt idx="34">
                        <c:v>4.5106539726000001</c:v>
                      </c:pt>
                      <c:pt idx="35">
                        <c:v>4.6231360434999997</c:v>
                      </c:pt>
                      <c:pt idx="36">
                        <c:v>4.7582993506999998</c:v>
                      </c:pt>
                      <c:pt idx="37">
                        <c:v>4.9122514725000004</c:v>
                      </c:pt>
                      <c:pt idx="38">
                        <c:v>5.0873141289000001</c:v>
                      </c:pt>
                      <c:pt idx="39">
                        <c:v>5.2474274635000002</c:v>
                      </c:pt>
                      <c:pt idx="40">
                        <c:v>5.3924951552999998</c:v>
                      </c:pt>
                      <c:pt idx="41">
                        <c:v>5.5299763679999998</c:v>
                      </c:pt>
                      <c:pt idx="42">
                        <c:v>5.6554160117999999</c:v>
                      </c:pt>
                      <c:pt idx="43">
                        <c:v>5.7858514785999997</c:v>
                      </c:pt>
                      <c:pt idx="44">
                        <c:v>5.9181575774999997</c:v>
                      </c:pt>
                      <c:pt idx="45">
                        <c:v>6.0387234687999998</c:v>
                      </c:pt>
                      <c:pt idx="46">
                        <c:v>6.1580309868000001</c:v>
                      </c:pt>
                      <c:pt idx="47">
                        <c:v>6.2742733954999999</c:v>
                      </c:pt>
                      <c:pt idx="48">
                        <c:v>6.380343914</c:v>
                      </c:pt>
                      <c:pt idx="49">
                        <c:v>6.4994573593</c:v>
                      </c:pt>
                      <c:pt idx="50">
                        <c:v>6.6165027617999996</c:v>
                      </c:pt>
                      <c:pt idx="51">
                        <c:v>6.7476787567000001</c:v>
                      </c:pt>
                      <c:pt idx="52">
                        <c:v>6.8912544249999996</c:v>
                      </c:pt>
                      <c:pt idx="53">
                        <c:v>7.0365905762000001</c:v>
                      </c:pt>
                      <c:pt idx="54">
                        <c:v>7.1907525063</c:v>
                      </c:pt>
                      <c:pt idx="55">
                        <c:v>7.3480358124</c:v>
                      </c:pt>
                      <c:pt idx="56">
                        <c:v>7.5014781951999998</c:v>
                      </c:pt>
                      <c:pt idx="57">
                        <c:v>7.6414718627999996</c:v>
                      </c:pt>
                      <c:pt idx="58">
                        <c:v>7.7556877136000004</c:v>
                      </c:pt>
                      <c:pt idx="59">
                        <c:v>7.8678550720000002</c:v>
                      </c:pt>
                      <c:pt idx="60">
                        <c:v>7.9947328567999998</c:v>
                      </c:pt>
                      <c:pt idx="61">
                        <c:v>8.1268320083999992</c:v>
                      </c:pt>
                      <c:pt idx="62">
                        <c:v>8.2618131637999994</c:v>
                      </c:pt>
                      <c:pt idx="63">
                        <c:v>8.4001941681000005</c:v>
                      </c:pt>
                      <c:pt idx="64">
                        <c:v>8.5308942795</c:v>
                      </c:pt>
                      <c:pt idx="65">
                        <c:v>8.6644229889000002</c:v>
                      </c:pt>
                      <c:pt idx="66">
                        <c:v>8.8197422028000005</c:v>
                      </c:pt>
                      <c:pt idx="67">
                        <c:v>8.9789295196999994</c:v>
                      </c:pt>
                      <c:pt idx="68">
                        <c:v>9.1556787490999998</c:v>
                      </c:pt>
                      <c:pt idx="69">
                        <c:v>9.3446092606000004</c:v>
                      </c:pt>
                      <c:pt idx="70">
                        <c:v>9.5427417754999997</c:v>
                      </c:pt>
                      <c:pt idx="71">
                        <c:v>9.7455377578999993</c:v>
                      </c:pt>
                      <c:pt idx="72">
                        <c:v>9.9276075363</c:v>
                      </c:pt>
                      <c:pt idx="73">
                        <c:v>10.074991226</c:v>
                      </c:pt>
                      <c:pt idx="74">
                        <c:v>10.190703392</c:v>
                      </c:pt>
                      <c:pt idx="75">
                        <c:v>10.282109261</c:v>
                      </c:pt>
                      <c:pt idx="76">
                        <c:v>10.363609314</c:v>
                      </c:pt>
                      <c:pt idx="77">
                        <c:v>10.443703651</c:v>
                      </c:pt>
                      <c:pt idx="78">
                        <c:v>10.524763107</c:v>
                      </c:pt>
                      <c:pt idx="79">
                        <c:v>10.625162124999999</c:v>
                      </c:pt>
                      <c:pt idx="80">
                        <c:v>10.74698925</c:v>
                      </c:pt>
                      <c:pt idx="81">
                        <c:v>10.884308815000001</c:v>
                      </c:pt>
                      <c:pt idx="82">
                        <c:v>11.025838852</c:v>
                      </c:pt>
                      <c:pt idx="83">
                        <c:v>11.166182517999999</c:v>
                      </c:pt>
                      <c:pt idx="84">
                        <c:v>11.307836533</c:v>
                      </c:pt>
                      <c:pt idx="85">
                        <c:v>11.458622932000001</c:v>
                      </c:pt>
                      <c:pt idx="86">
                        <c:v>11.618810654000001</c:v>
                      </c:pt>
                      <c:pt idx="87">
                        <c:v>11.764295578</c:v>
                      </c:pt>
                      <c:pt idx="88">
                        <c:v>11.888883591000001</c:v>
                      </c:pt>
                      <c:pt idx="89">
                        <c:v>12.002999306</c:v>
                      </c:pt>
                      <c:pt idx="90">
                        <c:v>12.125955582</c:v>
                      </c:pt>
                      <c:pt idx="91">
                        <c:v>12.258718491</c:v>
                      </c:pt>
                      <c:pt idx="92">
                        <c:v>12.395271300999999</c:v>
                      </c:pt>
                      <c:pt idx="93">
                        <c:v>12.526372909999999</c:v>
                      </c:pt>
                      <c:pt idx="94">
                        <c:v>12.657981873000001</c:v>
                      </c:pt>
                      <c:pt idx="95">
                        <c:v>12.792467116999999</c:v>
                      </c:pt>
                      <c:pt idx="96">
                        <c:v>12.927667617999999</c:v>
                      </c:pt>
                      <c:pt idx="97">
                        <c:v>13.057229996</c:v>
                      </c:pt>
                      <c:pt idx="98">
                        <c:v>13.184092522</c:v>
                      </c:pt>
                      <c:pt idx="99">
                        <c:v>13.304098129</c:v>
                      </c:pt>
                      <c:pt idx="100">
                        <c:v>13.413550377</c:v>
                      </c:pt>
                      <c:pt idx="101">
                        <c:v>13.518152237000001</c:v>
                      </c:pt>
                      <c:pt idx="102">
                        <c:v>13.626977921</c:v>
                      </c:pt>
                      <c:pt idx="103">
                        <c:v>13.741611481</c:v>
                      </c:pt>
                      <c:pt idx="104">
                        <c:v>13.867826462</c:v>
                      </c:pt>
                      <c:pt idx="105">
                        <c:v>14.003667831</c:v>
                      </c:pt>
                      <c:pt idx="106">
                        <c:v>14.141532897999999</c:v>
                      </c:pt>
                      <c:pt idx="107">
                        <c:v>14.285240173</c:v>
                      </c:pt>
                      <c:pt idx="108">
                        <c:v>14.425495148</c:v>
                      </c:pt>
                      <c:pt idx="109">
                        <c:v>14.566311836000001</c:v>
                      </c:pt>
                      <c:pt idx="110">
                        <c:v>14.708827972</c:v>
                      </c:pt>
                      <c:pt idx="111">
                        <c:v>14.842137337</c:v>
                      </c:pt>
                      <c:pt idx="112">
                        <c:v>14.974215508</c:v>
                      </c:pt>
                      <c:pt idx="113">
                        <c:v>15.100902557</c:v>
                      </c:pt>
                      <c:pt idx="114">
                        <c:v>15.228243828</c:v>
                      </c:pt>
                      <c:pt idx="115">
                        <c:v>15.354423522999999</c:v>
                      </c:pt>
                      <c:pt idx="116">
                        <c:v>15.485983849</c:v>
                      </c:pt>
                      <c:pt idx="117">
                        <c:v>15.613180161000001</c:v>
                      </c:pt>
                      <c:pt idx="118">
                        <c:v>15.735300064</c:v>
                      </c:pt>
                      <c:pt idx="119">
                        <c:v>15.854871749999999</c:v>
                      </c:pt>
                      <c:pt idx="120">
                        <c:v>15.979880333000001</c:v>
                      </c:pt>
                      <c:pt idx="121">
                        <c:v>16.107875824000001</c:v>
                      </c:pt>
                      <c:pt idx="122">
                        <c:v>16.241598129</c:v>
                      </c:pt>
                      <c:pt idx="123">
                        <c:v>16.38038826</c:v>
                      </c:pt>
                      <c:pt idx="124">
                        <c:v>16.526351929</c:v>
                      </c:pt>
                      <c:pt idx="125">
                        <c:v>16.676622390999999</c:v>
                      </c:pt>
                      <c:pt idx="126">
                        <c:v>16.827919005999998</c:v>
                      </c:pt>
                      <c:pt idx="127">
                        <c:v>16.973419189000001</c:v>
                      </c:pt>
                      <c:pt idx="128">
                        <c:v>17.113977431999999</c:v>
                      </c:pt>
                      <c:pt idx="129">
                        <c:v>17.246881484999999</c:v>
                      </c:pt>
                      <c:pt idx="130">
                        <c:v>17.370538711999998</c:v>
                      </c:pt>
                      <c:pt idx="131">
                        <c:v>17.490665436</c:v>
                      </c:pt>
                      <c:pt idx="132">
                        <c:v>17.613754272000001</c:v>
                      </c:pt>
                      <c:pt idx="133">
                        <c:v>17.747863769999999</c:v>
                      </c:pt>
                      <c:pt idx="134">
                        <c:v>17.884485245</c:v>
                      </c:pt>
                      <c:pt idx="135">
                        <c:v>18.021081924000001</c:v>
                      </c:pt>
                      <c:pt idx="136">
                        <c:v>18.158809661999999</c:v>
                      </c:pt>
                      <c:pt idx="137">
                        <c:v>18.292402267</c:v>
                      </c:pt>
                      <c:pt idx="138">
                        <c:v>18.426536559999999</c:v>
                      </c:pt>
                      <c:pt idx="139">
                        <c:v>18.555950164999999</c:v>
                      </c:pt>
                      <c:pt idx="140">
                        <c:v>18.686077118</c:v>
                      </c:pt>
                      <c:pt idx="141">
                        <c:v>18.82327652</c:v>
                      </c:pt>
                      <c:pt idx="142">
                        <c:v>18.969877242999999</c:v>
                      </c:pt>
                      <c:pt idx="143">
                        <c:v>19.123058318999998</c:v>
                      </c:pt>
                      <c:pt idx="144">
                        <c:v>19.274791717999999</c:v>
                      </c:pt>
                      <c:pt idx="145">
                        <c:v>19.422224045</c:v>
                      </c:pt>
                      <c:pt idx="146">
                        <c:v>19.564462662</c:v>
                      </c:pt>
                      <c:pt idx="147">
                        <c:v>19.699625014999999</c:v>
                      </c:pt>
                      <c:pt idx="148">
                        <c:v>19.830278397000001</c:v>
                      </c:pt>
                      <c:pt idx="149">
                        <c:v>19.958244323999999</c:v>
                      </c:pt>
                      <c:pt idx="150">
                        <c:v>20.078010558999999</c:v>
                      </c:pt>
                      <c:pt idx="151">
                        <c:v>20.194593430000001</c:v>
                      </c:pt>
                      <c:pt idx="152">
                        <c:v>20.307498932000001</c:v>
                      </c:pt>
                      <c:pt idx="153">
                        <c:v>20.430768966999999</c:v>
                      </c:pt>
                      <c:pt idx="154">
                        <c:v>20.576478957999999</c:v>
                      </c:pt>
                      <c:pt idx="155">
                        <c:v>20.726814269999998</c:v>
                      </c:pt>
                      <c:pt idx="156">
                        <c:v>20.877531051999998</c:v>
                      </c:pt>
                      <c:pt idx="157">
                        <c:v>21.023710251000001</c:v>
                      </c:pt>
                      <c:pt idx="158">
                        <c:v>21.166275024000001</c:v>
                      </c:pt>
                      <c:pt idx="159">
                        <c:v>21.298360825</c:v>
                      </c:pt>
                      <c:pt idx="160">
                        <c:v>21.427026748999999</c:v>
                      </c:pt>
                      <c:pt idx="161">
                        <c:v>21.554206848</c:v>
                      </c:pt>
                      <c:pt idx="162">
                        <c:v>21.682470322</c:v>
                      </c:pt>
                      <c:pt idx="163">
                        <c:v>21.812459946000001</c:v>
                      </c:pt>
                      <c:pt idx="164">
                        <c:v>21.941549300999998</c:v>
                      </c:pt>
                      <c:pt idx="165">
                        <c:v>22.074085235999998</c:v>
                      </c:pt>
                      <c:pt idx="166">
                        <c:v>22.202274323000001</c:v>
                      </c:pt>
                      <c:pt idx="167">
                        <c:v>22.333845139000001</c:v>
                      </c:pt>
                      <c:pt idx="168">
                        <c:v>22.466274260999999</c:v>
                      </c:pt>
                      <c:pt idx="169">
                        <c:v>22.602018355999999</c:v>
                      </c:pt>
                      <c:pt idx="170">
                        <c:v>22.737157822</c:v>
                      </c:pt>
                      <c:pt idx="171">
                        <c:v>22.877355575999999</c:v>
                      </c:pt>
                      <c:pt idx="172">
                        <c:v>23.015964508</c:v>
                      </c:pt>
                      <c:pt idx="173">
                        <c:v>23.153079987000002</c:v>
                      </c:pt>
                      <c:pt idx="174">
                        <c:v>23.285686493</c:v>
                      </c:pt>
                      <c:pt idx="175">
                        <c:v>23.417831420999999</c:v>
                      </c:pt>
                      <c:pt idx="176">
                        <c:v>23.547096251999999</c:v>
                      </c:pt>
                      <c:pt idx="177">
                        <c:v>23.676586150999999</c:v>
                      </c:pt>
                      <c:pt idx="178">
                        <c:v>23.803777695000001</c:v>
                      </c:pt>
                      <c:pt idx="179">
                        <c:v>23.929775238000001</c:v>
                      </c:pt>
                      <c:pt idx="180">
                        <c:v>24.057569504</c:v>
                      </c:pt>
                      <c:pt idx="181">
                        <c:v>24.186502457</c:v>
                      </c:pt>
                      <c:pt idx="182">
                        <c:v>24.318134308000001</c:v>
                      </c:pt>
                      <c:pt idx="183">
                        <c:v>24.448360442999999</c:v>
                      </c:pt>
                      <c:pt idx="184">
                        <c:v>24.574436188</c:v>
                      </c:pt>
                      <c:pt idx="185">
                        <c:v>24.698087692000001</c:v>
                      </c:pt>
                      <c:pt idx="186">
                        <c:v>24.823141098000001</c:v>
                      </c:pt>
                      <c:pt idx="187">
                        <c:v>24.945129394999999</c:v>
                      </c:pt>
                      <c:pt idx="188">
                        <c:v>25.065458297999999</c:v>
                      </c:pt>
                      <c:pt idx="189">
                        <c:v>25.186147689999999</c:v>
                      </c:pt>
                      <c:pt idx="190">
                        <c:v>25.304006576999999</c:v>
                      </c:pt>
                      <c:pt idx="191">
                        <c:v>25.423593521000001</c:v>
                      </c:pt>
                      <c:pt idx="192">
                        <c:v>25.54300499</c:v>
                      </c:pt>
                      <c:pt idx="193">
                        <c:v>25.664461136</c:v>
                      </c:pt>
                      <c:pt idx="194">
                        <c:v>25.788293839000001</c:v>
                      </c:pt>
                      <c:pt idx="195">
                        <c:v>25.920249939000001</c:v>
                      </c:pt>
                      <c:pt idx="196">
                        <c:v>26.055295944000001</c:v>
                      </c:pt>
                      <c:pt idx="197">
                        <c:v>26.188829422000001</c:v>
                      </c:pt>
                      <c:pt idx="198">
                        <c:v>26.320577621000002</c:v>
                      </c:pt>
                      <c:pt idx="199">
                        <c:v>26.450916289999999</c:v>
                      </c:pt>
                      <c:pt idx="200">
                        <c:v>26.577859878999998</c:v>
                      </c:pt>
                      <c:pt idx="201">
                        <c:v>26.708744049</c:v>
                      </c:pt>
                      <c:pt idx="202">
                        <c:v>26.842962265000001</c:v>
                      </c:pt>
                      <c:pt idx="203">
                        <c:v>26.976726532000001</c:v>
                      </c:pt>
                      <c:pt idx="204">
                        <c:v>27.107959746999999</c:v>
                      </c:pt>
                      <c:pt idx="205">
                        <c:v>27.239656448000002</c:v>
                      </c:pt>
                      <c:pt idx="206">
                        <c:v>27.365020752</c:v>
                      </c:pt>
                      <c:pt idx="207">
                        <c:v>27.487306595</c:v>
                      </c:pt>
                      <c:pt idx="208">
                        <c:v>27.612337111999999</c:v>
                      </c:pt>
                      <c:pt idx="209">
                        <c:v>27.740749358999999</c:v>
                      </c:pt>
                      <c:pt idx="210">
                        <c:v>27.873416900999999</c:v>
                      </c:pt>
                      <c:pt idx="211">
                        <c:v>28.007692337000002</c:v>
                      </c:pt>
                      <c:pt idx="212">
                        <c:v>28.139955521000001</c:v>
                      </c:pt>
                      <c:pt idx="213">
                        <c:v>28.272756576999999</c:v>
                      </c:pt>
                      <c:pt idx="214">
                        <c:v>28.401550293</c:v>
                      </c:pt>
                      <c:pt idx="215">
                        <c:v>28.532686234</c:v>
                      </c:pt>
                      <c:pt idx="216">
                        <c:v>28.661247252999999</c:v>
                      </c:pt>
                      <c:pt idx="217">
                        <c:v>28.791864395000001</c:v>
                      </c:pt>
                      <c:pt idx="218">
                        <c:v>28.922723770000001</c:v>
                      </c:pt>
                      <c:pt idx="219">
                        <c:v>29.052774428999999</c:v>
                      </c:pt>
                      <c:pt idx="220">
                        <c:v>29.184289931999999</c:v>
                      </c:pt>
                      <c:pt idx="221">
                        <c:v>29.313085556000001</c:v>
                      </c:pt>
                      <c:pt idx="222">
                        <c:v>29.440881729000001</c:v>
                      </c:pt>
                      <c:pt idx="223">
                        <c:v>29.572269439999999</c:v>
                      </c:pt>
                      <c:pt idx="224">
                        <c:v>29.707447051999999</c:v>
                      </c:pt>
                      <c:pt idx="225">
                        <c:v>29.840164184999999</c:v>
                      </c:pt>
                      <c:pt idx="226">
                        <c:v>29.975929260000001</c:v>
                      </c:pt>
                      <c:pt idx="227">
                        <c:v>30.106761932000001</c:v>
                      </c:pt>
                      <c:pt idx="228">
                        <c:v>30.237926482999999</c:v>
                      </c:pt>
                      <c:pt idx="229">
                        <c:v>30.364444732999999</c:v>
                      </c:pt>
                      <c:pt idx="230">
                        <c:v>30.490219115999999</c:v>
                      </c:pt>
                      <c:pt idx="231">
                        <c:v>30.617145537999999</c:v>
                      </c:pt>
                      <c:pt idx="232">
                        <c:v>30.746879578000001</c:v>
                      </c:pt>
                      <c:pt idx="233">
                        <c:v>30.880300521999999</c:v>
                      </c:pt>
                      <c:pt idx="234">
                        <c:v>31.015945434999999</c:v>
                      </c:pt>
                      <c:pt idx="235">
                        <c:v>31.156572342</c:v>
                      </c:pt>
                      <c:pt idx="236">
                        <c:v>31.298000336000001</c:v>
                      </c:pt>
                      <c:pt idx="237">
                        <c:v>31.438051223999999</c:v>
                      </c:pt>
                      <c:pt idx="238">
                        <c:v>31.577619553000002</c:v>
                      </c:pt>
                      <c:pt idx="239">
                        <c:v>31.714887618999999</c:v>
                      </c:pt>
                      <c:pt idx="240">
                        <c:v>31.852705002</c:v>
                      </c:pt>
                      <c:pt idx="241">
                        <c:v>31.990560532</c:v>
                      </c:pt>
                      <c:pt idx="242">
                        <c:v>32.121444701999998</c:v>
                      </c:pt>
                      <c:pt idx="243">
                        <c:v>32.252933501999998</c:v>
                      </c:pt>
                      <c:pt idx="244">
                        <c:v>32.381614685000002</c:v>
                      </c:pt>
                      <c:pt idx="245">
                        <c:v>32.512073516999997</c:v>
                      </c:pt>
                      <c:pt idx="246">
                        <c:v>32.647140503000003</c:v>
                      </c:pt>
                      <c:pt idx="247">
                        <c:v>32.783138274999999</c:v>
                      </c:pt>
                      <c:pt idx="248">
                        <c:v>32.918746947999999</c:v>
                      </c:pt>
                      <c:pt idx="249">
                        <c:v>33.054588318</c:v>
                      </c:pt>
                      <c:pt idx="250">
                        <c:v>33.192657470999997</c:v>
                      </c:pt>
                      <c:pt idx="251">
                        <c:v>33.329696654999999</c:v>
                      </c:pt>
                      <c:pt idx="252">
                        <c:v>33.468208312999998</c:v>
                      </c:pt>
                      <c:pt idx="253">
                        <c:v>33.601791382000002</c:v>
                      </c:pt>
                      <c:pt idx="254">
                        <c:v>33.733417510999999</c:v>
                      </c:pt>
                      <c:pt idx="255">
                        <c:v>33.863792418999999</c:v>
                      </c:pt>
                      <c:pt idx="256">
                        <c:v>33.995021819999998</c:v>
                      </c:pt>
                      <c:pt idx="257">
                        <c:v>34.127510071000003</c:v>
                      </c:pt>
                      <c:pt idx="258">
                        <c:v>34.261486052999999</c:v>
                      </c:pt>
                      <c:pt idx="259">
                        <c:v>34.396224975999999</c:v>
                      </c:pt>
                      <c:pt idx="260">
                        <c:v>34.531848906999997</c:v>
                      </c:pt>
                      <c:pt idx="261">
                        <c:v>34.668853759999998</c:v>
                      </c:pt>
                      <c:pt idx="262">
                        <c:v>34.803565978999998</c:v>
                      </c:pt>
                      <c:pt idx="263">
                        <c:v>34.939868926999999</c:v>
                      </c:pt>
                      <c:pt idx="264">
                        <c:v>35.075149535999998</c:v>
                      </c:pt>
                      <c:pt idx="265">
                        <c:v>35.210369110000002</c:v>
                      </c:pt>
                      <c:pt idx="266">
                        <c:v>35.343570708999998</c:v>
                      </c:pt>
                      <c:pt idx="267">
                        <c:v>35.477760314999998</c:v>
                      </c:pt>
                      <c:pt idx="268">
                        <c:v>35.610061645999998</c:v>
                      </c:pt>
                      <c:pt idx="269">
                        <c:v>35.744632721000002</c:v>
                      </c:pt>
                      <c:pt idx="270">
                        <c:v>35.882572174000003</c:v>
                      </c:pt>
                      <c:pt idx="271">
                        <c:v>36.024353026999997</c:v>
                      </c:pt>
                      <c:pt idx="272">
                        <c:v>36.166313170999999</c:v>
                      </c:pt>
                      <c:pt idx="273">
                        <c:v>36.311641692999999</c:v>
                      </c:pt>
                      <c:pt idx="274">
                        <c:v>36.457744597999998</c:v>
                      </c:pt>
                      <c:pt idx="275">
                        <c:v>36.598838806000003</c:v>
                      </c:pt>
                      <c:pt idx="276">
                        <c:v>36.743789673000002</c:v>
                      </c:pt>
                      <c:pt idx="277">
                        <c:v>36.895824431999998</c:v>
                      </c:pt>
                      <c:pt idx="278">
                        <c:v>37.064903258999998</c:v>
                      </c:pt>
                      <c:pt idx="279">
                        <c:v>37.226097107000001</c:v>
                      </c:pt>
                      <c:pt idx="280">
                        <c:v>37.366512299</c:v>
                      </c:pt>
                      <c:pt idx="281">
                        <c:v>37.496700287000003</c:v>
                      </c:pt>
                      <c:pt idx="282">
                        <c:v>37.632568358999997</c:v>
                      </c:pt>
                      <c:pt idx="283">
                        <c:v>37.763664245999998</c:v>
                      </c:pt>
                      <c:pt idx="284">
                        <c:v>37.897605896000002</c:v>
                      </c:pt>
                      <c:pt idx="285">
                        <c:v>38.027530669999997</c:v>
                      </c:pt>
                      <c:pt idx="286">
                        <c:v>38.155979156000001</c:v>
                      </c:pt>
                      <c:pt idx="287">
                        <c:v>38.287288666000002</c:v>
                      </c:pt>
                      <c:pt idx="288">
                        <c:v>38.422107697000001</c:v>
                      </c:pt>
                      <c:pt idx="289">
                        <c:v>38.556682586999997</c:v>
                      </c:pt>
                      <c:pt idx="290">
                        <c:v>38.691314697000003</c:v>
                      </c:pt>
                      <c:pt idx="291">
                        <c:v>38.82648468</c:v>
                      </c:pt>
                      <c:pt idx="292">
                        <c:v>38.962890625</c:v>
                      </c:pt>
                      <c:pt idx="293">
                        <c:v>39.094345093000001</c:v>
                      </c:pt>
                      <c:pt idx="294">
                        <c:v>39.228130341000004</c:v>
                      </c:pt>
                      <c:pt idx="295">
                        <c:v>39.357376099</c:v>
                      </c:pt>
                      <c:pt idx="296">
                        <c:v>39.487728119000003</c:v>
                      </c:pt>
                      <c:pt idx="297">
                        <c:v>39.625473022000001</c:v>
                      </c:pt>
                      <c:pt idx="298">
                        <c:v>39.767700195000003</c:v>
                      </c:pt>
                      <c:pt idx="299">
                        <c:v>39.937385558999999</c:v>
                      </c:pt>
                      <c:pt idx="300">
                        <c:v>40.134037018000001</c:v>
                      </c:pt>
                      <c:pt idx="301">
                        <c:v>40.295310974000003</c:v>
                      </c:pt>
                      <c:pt idx="302">
                        <c:v>40.457828522</c:v>
                      </c:pt>
                      <c:pt idx="303">
                        <c:v>40.630725861000002</c:v>
                      </c:pt>
                      <c:pt idx="304">
                        <c:v>40.803249358999999</c:v>
                      </c:pt>
                      <c:pt idx="305">
                        <c:v>40.982391356999997</c:v>
                      </c:pt>
                      <c:pt idx="306">
                        <c:v>41.148025513</c:v>
                      </c:pt>
                      <c:pt idx="307">
                        <c:v>41.294883728000002</c:v>
                      </c:pt>
                      <c:pt idx="308">
                        <c:v>41.435054778999998</c:v>
                      </c:pt>
                      <c:pt idx="309">
                        <c:v>41.576389313</c:v>
                      </c:pt>
                      <c:pt idx="310">
                        <c:v>41.7174263</c:v>
                      </c:pt>
                      <c:pt idx="311">
                        <c:v>41.857345580999997</c:v>
                      </c:pt>
                      <c:pt idx="312">
                        <c:v>41.999721526999998</c:v>
                      </c:pt>
                      <c:pt idx="313">
                        <c:v>42.141410827999998</c:v>
                      </c:pt>
                      <c:pt idx="314">
                        <c:v>42.284648894999997</c:v>
                      </c:pt>
                      <c:pt idx="315">
                        <c:v>42.430068970000001</c:v>
                      </c:pt>
                      <c:pt idx="316">
                        <c:v>42.569297790999997</c:v>
                      </c:pt>
                      <c:pt idx="317">
                        <c:v>42.708793640000003</c:v>
                      </c:pt>
                      <c:pt idx="318">
                        <c:v>42.842029572000001</c:v>
                      </c:pt>
                      <c:pt idx="319">
                        <c:v>42.978733063</c:v>
                      </c:pt>
                      <c:pt idx="320">
                        <c:v>43.112308501999998</c:v>
                      </c:pt>
                      <c:pt idx="321">
                        <c:v>43.244029998999999</c:v>
                      </c:pt>
                      <c:pt idx="322">
                        <c:v>43.378704071000001</c:v>
                      </c:pt>
                      <c:pt idx="323">
                        <c:v>43.511726379000002</c:v>
                      </c:pt>
                      <c:pt idx="324">
                        <c:v>43.643608092999997</c:v>
                      </c:pt>
                      <c:pt idx="325">
                        <c:v>43.775157927999999</c:v>
                      </c:pt>
                      <c:pt idx="326">
                        <c:v>43.911197661999999</c:v>
                      </c:pt>
                      <c:pt idx="327">
                        <c:v>44.049156189000001</c:v>
                      </c:pt>
                      <c:pt idx="328">
                        <c:v>44.184295654000003</c:v>
                      </c:pt>
                      <c:pt idx="329">
                        <c:v>44.324337006</c:v>
                      </c:pt>
                      <c:pt idx="330">
                        <c:v>44.463874816999997</c:v>
                      </c:pt>
                      <c:pt idx="331">
                        <c:v>44.605072020999998</c:v>
                      </c:pt>
                      <c:pt idx="332">
                        <c:v>44.75296402</c:v>
                      </c:pt>
                      <c:pt idx="333">
                        <c:v>44.895469665999997</c:v>
                      </c:pt>
                      <c:pt idx="334">
                        <c:v>45.034652710000003</c:v>
                      </c:pt>
                      <c:pt idx="335">
                        <c:v>45.173446654999999</c:v>
                      </c:pt>
                      <c:pt idx="336">
                        <c:v>45.311492919999999</c:v>
                      </c:pt>
                      <c:pt idx="337">
                        <c:v>45.444969176999997</c:v>
                      </c:pt>
                      <c:pt idx="338">
                        <c:v>45.576629638999997</c:v>
                      </c:pt>
                      <c:pt idx="339">
                        <c:v>45.705448150999999</c:v>
                      </c:pt>
                      <c:pt idx="340">
                        <c:v>45.836212158000002</c:v>
                      </c:pt>
                      <c:pt idx="341">
                        <c:v>45.965545654000003</c:v>
                      </c:pt>
                      <c:pt idx="342">
                        <c:v>46.095207213999998</c:v>
                      </c:pt>
                      <c:pt idx="343">
                        <c:v>46.226238250999998</c:v>
                      </c:pt>
                      <c:pt idx="344">
                        <c:v>46.358295441000003</c:v>
                      </c:pt>
                      <c:pt idx="345">
                        <c:v>46.490936279000003</c:v>
                      </c:pt>
                      <c:pt idx="346">
                        <c:v>46.623649596999996</c:v>
                      </c:pt>
                      <c:pt idx="347">
                        <c:v>46.757755279999998</c:v>
                      </c:pt>
                      <c:pt idx="348">
                        <c:v>46.892108917000002</c:v>
                      </c:pt>
                      <c:pt idx="349">
                        <c:v>47.029022216999998</c:v>
                      </c:pt>
                      <c:pt idx="350">
                        <c:v>47.162998199</c:v>
                      </c:pt>
                      <c:pt idx="351">
                        <c:v>47.296527863000001</c:v>
                      </c:pt>
                      <c:pt idx="352">
                        <c:v>47.427616119</c:v>
                      </c:pt>
                      <c:pt idx="353">
                        <c:v>47.558917999000002</c:v>
                      </c:pt>
                      <c:pt idx="354">
                        <c:v>47.691936493</c:v>
                      </c:pt>
                      <c:pt idx="355">
                        <c:v>47.824489593999999</c:v>
                      </c:pt>
                      <c:pt idx="356">
                        <c:v>47.955734253000003</c:v>
                      </c:pt>
                      <c:pt idx="357">
                        <c:v>48.090225220000001</c:v>
                      </c:pt>
                      <c:pt idx="358">
                        <c:v>48.223476410000004</c:v>
                      </c:pt>
                      <c:pt idx="359">
                        <c:v>48.356185912999997</c:v>
                      </c:pt>
                      <c:pt idx="360">
                        <c:v>48.486671448000003</c:v>
                      </c:pt>
                      <c:pt idx="361">
                        <c:v>48.621143341</c:v>
                      </c:pt>
                      <c:pt idx="362">
                        <c:v>48.754810333000002</c:v>
                      </c:pt>
                      <c:pt idx="363">
                        <c:v>48.892665862999998</c:v>
                      </c:pt>
                      <c:pt idx="364">
                        <c:v>49.030353546000001</c:v>
                      </c:pt>
                      <c:pt idx="365">
                        <c:v>49.164962768999999</c:v>
                      </c:pt>
                      <c:pt idx="366">
                        <c:v>49.297790526999997</c:v>
                      </c:pt>
                      <c:pt idx="367">
                        <c:v>49.429862976000003</c:v>
                      </c:pt>
                      <c:pt idx="368">
                        <c:v>49.562843323000003</c:v>
                      </c:pt>
                      <c:pt idx="369">
                        <c:v>49.692562103</c:v>
                      </c:pt>
                      <c:pt idx="370">
                        <c:v>49.815673828000001</c:v>
                      </c:pt>
                      <c:pt idx="371">
                        <c:v>49.950584411999998</c:v>
                      </c:pt>
                      <c:pt idx="372">
                        <c:v>50.081851958999998</c:v>
                      </c:pt>
                      <c:pt idx="373">
                        <c:v>50.211116791000002</c:v>
                      </c:pt>
                      <c:pt idx="374">
                        <c:v>50.340961456000002</c:v>
                      </c:pt>
                      <c:pt idx="375">
                        <c:v>50.474613189999999</c:v>
                      </c:pt>
                      <c:pt idx="376">
                        <c:v>50.605308532999999</c:v>
                      </c:pt>
                      <c:pt idx="377">
                        <c:v>50.736377716</c:v>
                      </c:pt>
                      <c:pt idx="378">
                        <c:v>50.868415833</c:v>
                      </c:pt>
                      <c:pt idx="379">
                        <c:v>51.001232147000003</c:v>
                      </c:pt>
                      <c:pt idx="380">
                        <c:v>51.002532959</c:v>
                      </c:pt>
                    </c:numCache>
                  </c:numRef>
                </c:xVal>
                <c:yVal>
                  <c:numRef>
                    <c:extLst xmlns:c15="http://schemas.microsoft.com/office/drawing/2012/chart">
                      <c:ext xmlns:c15="http://schemas.microsoft.com/office/drawing/2012/chart" uri="{02D57815-91ED-43cb-92C2-25804820EDAC}">
                        <c15:formulaRef>
                          <c15:sqref>'Girder1-Test2'!$I$3:$I$402</c15:sqref>
                        </c15:formulaRef>
                      </c:ext>
                    </c:extLst>
                    <c:numCache>
                      <c:formatCode>0.00E+00</c:formatCode>
                      <c:ptCount val="400"/>
                      <c:pt idx="0">
                        <c:v>9.9009899423000003E-6</c:v>
                      </c:pt>
                      <c:pt idx="1">
                        <c:v>15.34565332</c:v>
                      </c:pt>
                      <c:pt idx="2">
                        <c:v>32.698326172000002</c:v>
                      </c:pt>
                      <c:pt idx="3">
                        <c:v>51.168910155999995</c:v>
                      </c:pt>
                      <c:pt idx="4">
                        <c:v>68.668218749999994</c:v>
                      </c:pt>
                      <c:pt idx="5">
                        <c:v>84.430398437999997</c:v>
                      </c:pt>
                      <c:pt idx="6">
                        <c:v>97.697625000000002</c:v>
                      </c:pt>
                      <c:pt idx="7">
                        <c:v>107.64574219000001</c:v>
                      </c:pt>
                      <c:pt idx="8">
                        <c:v>114.61267187999999</c:v>
                      </c:pt>
                      <c:pt idx="9">
                        <c:v>119.29830469000001</c:v>
                      </c:pt>
                      <c:pt idx="10">
                        <c:v>123.34266405999999</c:v>
                      </c:pt>
                      <c:pt idx="11">
                        <c:v>127.87127344000001</c:v>
                      </c:pt>
                      <c:pt idx="12">
                        <c:v>132.9683125</c:v>
                      </c:pt>
                      <c:pt idx="13">
                        <c:v>138.50464062</c:v>
                      </c:pt>
                      <c:pt idx="14">
                        <c:v>145.25771875000001</c:v>
                      </c:pt>
                      <c:pt idx="15">
                        <c:v>154.07801562</c:v>
                      </c:pt>
                      <c:pt idx="16">
                        <c:v>162.64425</c:v>
                      </c:pt>
                      <c:pt idx="17">
                        <c:v>171.09909375000001</c:v>
                      </c:pt>
                      <c:pt idx="18">
                        <c:v>180.47998438000002</c:v>
                      </c:pt>
                      <c:pt idx="19">
                        <c:v>190.84939061999998</c:v>
                      </c:pt>
                      <c:pt idx="20">
                        <c:v>202.66524999999999</c:v>
                      </c:pt>
                      <c:pt idx="21">
                        <c:v>217.70295311999999</c:v>
                      </c:pt>
                      <c:pt idx="22">
                        <c:v>234.78109375</c:v>
                      </c:pt>
                      <c:pt idx="23">
                        <c:v>252.40950000000001</c:v>
                      </c:pt>
                      <c:pt idx="24">
                        <c:v>268.47862500000002</c:v>
                      </c:pt>
                      <c:pt idx="25">
                        <c:v>284.0426875</c:v>
                      </c:pt>
                      <c:pt idx="26">
                        <c:v>300.98306250000002</c:v>
                      </c:pt>
                      <c:pt idx="27">
                        <c:v>319.83543750000001</c:v>
                      </c:pt>
                      <c:pt idx="28">
                        <c:v>338.28753124999997</c:v>
                      </c:pt>
                      <c:pt idx="29">
                        <c:v>353.44368750000001</c:v>
                      </c:pt>
                      <c:pt idx="30">
                        <c:v>367.29868750000003</c:v>
                      </c:pt>
                      <c:pt idx="31">
                        <c:v>380.15121875</c:v>
                      </c:pt>
                      <c:pt idx="32">
                        <c:v>395.10621874999998</c:v>
                      </c:pt>
                      <c:pt idx="33">
                        <c:v>409.52578125000002</c:v>
                      </c:pt>
                      <c:pt idx="34">
                        <c:v>423.119125</c:v>
                      </c:pt>
                      <c:pt idx="35">
                        <c:v>434.87209374999998</c:v>
                      </c:pt>
                      <c:pt idx="36">
                        <c:v>444.07096875000002</c:v>
                      </c:pt>
                      <c:pt idx="37">
                        <c:v>452.20212500000002</c:v>
                      </c:pt>
                      <c:pt idx="38">
                        <c:v>460.186125</c:v>
                      </c:pt>
                      <c:pt idx="39">
                        <c:v>467.69884374999998</c:v>
                      </c:pt>
                      <c:pt idx="40">
                        <c:v>476.87096874999997</c:v>
                      </c:pt>
                      <c:pt idx="41">
                        <c:v>486.78187500000001</c:v>
                      </c:pt>
                      <c:pt idx="42">
                        <c:v>497.38915624999998</c:v>
                      </c:pt>
                      <c:pt idx="43">
                        <c:v>502.97496875000002</c:v>
                      </c:pt>
                      <c:pt idx="44">
                        <c:v>509.56993749999998</c:v>
                      </c:pt>
                      <c:pt idx="45">
                        <c:v>518.21421874999999</c:v>
                      </c:pt>
                      <c:pt idx="46">
                        <c:v>526.38075000000003</c:v>
                      </c:pt>
                      <c:pt idx="47">
                        <c:v>534.60887500000001</c:v>
                      </c:pt>
                      <c:pt idx="48">
                        <c:v>544.79724999999996</c:v>
                      </c:pt>
                      <c:pt idx="49">
                        <c:v>556.5625</c:v>
                      </c:pt>
                      <c:pt idx="50">
                        <c:v>569.13043749999997</c:v>
                      </c:pt>
                      <c:pt idx="51">
                        <c:v>581.62943749999999</c:v>
                      </c:pt>
                      <c:pt idx="52">
                        <c:v>593.64662499999997</c:v>
                      </c:pt>
                      <c:pt idx="53">
                        <c:v>605.05768750000004</c:v>
                      </c:pt>
                      <c:pt idx="54">
                        <c:v>615.37025000000006</c:v>
                      </c:pt>
                      <c:pt idx="55">
                        <c:v>624.68887500000005</c:v>
                      </c:pt>
                      <c:pt idx="56">
                        <c:v>632.63493749999998</c:v>
                      </c:pt>
                      <c:pt idx="57">
                        <c:v>640.74850000000004</c:v>
                      </c:pt>
                      <c:pt idx="58">
                        <c:v>651.23293750000005</c:v>
                      </c:pt>
                      <c:pt idx="59">
                        <c:v>662.70093750000001</c:v>
                      </c:pt>
                      <c:pt idx="60">
                        <c:v>668.74706249999997</c:v>
                      </c:pt>
                      <c:pt idx="61">
                        <c:v>674.35118750000004</c:v>
                      </c:pt>
                      <c:pt idx="62">
                        <c:v>680.68762500000003</c:v>
                      </c:pt>
                      <c:pt idx="63">
                        <c:v>688.22193749999997</c:v>
                      </c:pt>
                      <c:pt idx="64">
                        <c:v>695.70074999999997</c:v>
                      </c:pt>
                      <c:pt idx="65">
                        <c:v>703.76987499999996</c:v>
                      </c:pt>
                      <c:pt idx="66">
                        <c:v>710.89549999999997</c:v>
                      </c:pt>
                      <c:pt idx="67">
                        <c:v>716.0379375</c:v>
                      </c:pt>
                      <c:pt idx="68">
                        <c:v>720.43312500000002</c:v>
                      </c:pt>
                      <c:pt idx="69">
                        <c:v>724.2684375</c:v>
                      </c:pt>
                      <c:pt idx="70">
                        <c:v>728.82481250000001</c:v>
                      </c:pt>
                      <c:pt idx="71">
                        <c:v>735.48181250000005</c:v>
                      </c:pt>
                      <c:pt idx="72">
                        <c:v>740.41600000000005</c:v>
                      </c:pt>
                      <c:pt idx="73">
                        <c:v>744.80981250000002</c:v>
                      </c:pt>
                      <c:pt idx="74">
                        <c:v>747.72512500000005</c:v>
                      </c:pt>
                      <c:pt idx="75">
                        <c:v>751.00231250000002</c:v>
                      </c:pt>
                      <c:pt idx="76">
                        <c:v>756.06493750000004</c:v>
                      </c:pt>
                      <c:pt idx="77">
                        <c:v>762.679125</c:v>
                      </c:pt>
                      <c:pt idx="78">
                        <c:v>768.70512499999995</c:v>
                      </c:pt>
                      <c:pt idx="79">
                        <c:v>772.43312500000002</c:v>
                      </c:pt>
                      <c:pt idx="80">
                        <c:v>776.34393750000004</c:v>
                      </c:pt>
                      <c:pt idx="81">
                        <c:v>782.39824999999996</c:v>
                      </c:pt>
                      <c:pt idx="82">
                        <c:v>790.55756250000002</c:v>
                      </c:pt>
                      <c:pt idx="83">
                        <c:v>799.493875</c:v>
                      </c:pt>
                      <c:pt idx="84">
                        <c:v>808.15549999999996</c:v>
                      </c:pt>
                      <c:pt idx="85">
                        <c:v>816.40331249999997</c:v>
                      </c:pt>
                      <c:pt idx="86">
                        <c:v>824.39206249999995</c:v>
                      </c:pt>
                      <c:pt idx="87">
                        <c:v>831.98225000000002</c:v>
                      </c:pt>
                      <c:pt idx="88">
                        <c:v>840.81937500000004</c:v>
                      </c:pt>
                      <c:pt idx="89">
                        <c:v>850.20056250000005</c:v>
                      </c:pt>
                      <c:pt idx="90">
                        <c:v>858.76918750000004</c:v>
                      </c:pt>
                      <c:pt idx="91">
                        <c:v>867.31368750000001</c:v>
                      </c:pt>
                      <c:pt idx="92">
                        <c:v>876.94556250000005</c:v>
                      </c:pt>
                      <c:pt idx="93">
                        <c:v>887.06781249999995</c:v>
                      </c:pt>
                      <c:pt idx="94">
                        <c:v>895.59299999999996</c:v>
                      </c:pt>
                      <c:pt idx="95">
                        <c:v>902.54481250000003</c:v>
                      </c:pt>
                      <c:pt idx="96">
                        <c:v>907.88243750000004</c:v>
                      </c:pt>
                      <c:pt idx="97">
                        <c:v>911.51137500000004</c:v>
                      </c:pt>
                      <c:pt idx="98">
                        <c:v>913.70937500000002</c:v>
                      </c:pt>
                      <c:pt idx="99">
                        <c:v>914.20737499999996</c:v>
                      </c:pt>
                      <c:pt idx="100">
                        <c:v>915.43131249999999</c:v>
                      </c:pt>
                      <c:pt idx="101">
                        <c:v>918.04212500000006</c:v>
                      </c:pt>
                      <c:pt idx="102">
                        <c:v>921.58462499999996</c:v>
                      </c:pt>
                      <c:pt idx="103">
                        <c:v>924.67250000000001</c:v>
                      </c:pt>
                      <c:pt idx="104">
                        <c:v>927.42068749999999</c:v>
                      </c:pt>
                      <c:pt idx="105">
                        <c:v>929.42543750000004</c:v>
                      </c:pt>
                      <c:pt idx="106">
                        <c:v>931.73331250000001</c:v>
                      </c:pt>
                      <c:pt idx="107">
                        <c:v>934.88568750000002</c:v>
                      </c:pt>
                      <c:pt idx="108">
                        <c:v>939.92949999999996</c:v>
                      </c:pt>
                      <c:pt idx="109">
                        <c:v>946.63131250000004</c:v>
                      </c:pt>
                      <c:pt idx="110">
                        <c:v>954.31056249999995</c:v>
                      </c:pt>
                      <c:pt idx="111">
                        <c:v>963.25900000000001</c:v>
                      </c:pt>
                      <c:pt idx="112">
                        <c:v>972.58987500000001</c:v>
                      </c:pt>
                      <c:pt idx="113">
                        <c:v>981.22231250000004</c:v>
                      </c:pt>
                      <c:pt idx="114">
                        <c:v>988.64049999999997</c:v>
                      </c:pt>
                      <c:pt idx="115">
                        <c:v>995.37599999999998</c:v>
                      </c:pt>
                      <c:pt idx="116">
                        <c:v>1001.084375</c:v>
                      </c:pt>
                      <c:pt idx="117">
                        <c:v>1006.3274375</c:v>
                      </c:pt>
                      <c:pt idx="118">
                        <c:v>1011.2198125</c:v>
                      </c:pt>
                      <c:pt idx="119">
                        <c:v>1015.0287499999999</c:v>
                      </c:pt>
                      <c:pt idx="120">
                        <c:v>1017.8509375</c:v>
                      </c:pt>
                      <c:pt idx="121">
                        <c:v>1020.257875</c:v>
                      </c:pt>
                      <c:pt idx="122">
                        <c:v>1021.3639375</c:v>
                      </c:pt>
                      <c:pt idx="123">
                        <c:v>1022.4074375</c:v>
                      </c:pt>
                      <c:pt idx="124">
                        <c:v>1022.955</c:v>
                      </c:pt>
                      <c:pt idx="125">
                        <c:v>1023.0045</c:v>
                      </c:pt>
                      <c:pt idx="126">
                        <c:v>1023.3816875</c:v>
                      </c:pt>
                      <c:pt idx="127">
                        <c:v>1023.9084375</c:v>
                      </c:pt>
                      <c:pt idx="128">
                        <c:v>1024.1271875</c:v>
                      </c:pt>
                      <c:pt idx="129">
                        <c:v>1024.7905625000001</c:v>
                      </c:pt>
                      <c:pt idx="130">
                        <c:v>1026.9454375</c:v>
                      </c:pt>
                      <c:pt idx="131">
                        <c:v>1029.5997500000001</c:v>
                      </c:pt>
                      <c:pt idx="132">
                        <c:v>1031.3574375000001</c:v>
                      </c:pt>
                      <c:pt idx="133">
                        <c:v>1032.9059999999999</c:v>
                      </c:pt>
                      <c:pt idx="134">
                        <c:v>1035.532375</c:v>
                      </c:pt>
                      <c:pt idx="135">
                        <c:v>1038.4036249999999</c:v>
                      </c:pt>
                      <c:pt idx="136">
                        <c:v>1042.226375</c:v>
                      </c:pt>
                      <c:pt idx="137">
                        <c:v>1046.8811874999999</c:v>
                      </c:pt>
                      <c:pt idx="138">
                        <c:v>1051.94175</c:v>
                      </c:pt>
                      <c:pt idx="139">
                        <c:v>1057.9411250000001</c:v>
                      </c:pt>
                      <c:pt idx="140">
                        <c:v>1064.78125</c:v>
                      </c:pt>
                      <c:pt idx="141">
                        <c:v>1071.4965</c:v>
                      </c:pt>
                      <c:pt idx="142">
                        <c:v>1078.2113750000001</c:v>
                      </c:pt>
                      <c:pt idx="143">
                        <c:v>1083.6657499999999</c:v>
                      </c:pt>
                      <c:pt idx="144">
                        <c:v>1088.7515000000001</c:v>
                      </c:pt>
                      <c:pt idx="145">
                        <c:v>1093.479</c:v>
                      </c:pt>
                      <c:pt idx="146">
                        <c:v>1098.1547499999999</c:v>
                      </c:pt>
                      <c:pt idx="147">
                        <c:v>1102.8266249999999</c:v>
                      </c:pt>
                      <c:pt idx="148">
                        <c:v>1106.2484999999999</c:v>
                      </c:pt>
                      <c:pt idx="149">
                        <c:v>1107.7307499999999</c:v>
                      </c:pt>
                      <c:pt idx="150">
                        <c:v>1107.6347499999999</c:v>
                      </c:pt>
                      <c:pt idx="151">
                        <c:v>1106.7217499999999</c:v>
                      </c:pt>
                      <c:pt idx="152">
                        <c:v>1105.86725</c:v>
                      </c:pt>
                      <c:pt idx="153">
                        <c:v>1105.4702500000001</c:v>
                      </c:pt>
                      <c:pt idx="154">
                        <c:v>1105.65625</c:v>
                      </c:pt>
                      <c:pt idx="155">
                        <c:v>1106.9166250000001</c:v>
                      </c:pt>
                      <c:pt idx="156">
                        <c:v>1109.1648749999999</c:v>
                      </c:pt>
                      <c:pt idx="157">
                        <c:v>1111.539</c:v>
                      </c:pt>
                      <c:pt idx="158">
                        <c:v>1113.2291250000001</c:v>
                      </c:pt>
                      <c:pt idx="159">
                        <c:v>1114.6587500000001</c:v>
                      </c:pt>
                      <c:pt idx="160">
                        <c:v>1115.9438749999999</c:v>
                      </c:pt>
                      <c:pt idx="161">
                        <c:v>1117.53</c:v>
                      </c:pt>
                      <c:pt idx="162">
                        <c:v>1119.1557499999999</c:v>
                      </c:pt>
                      <c:pt idx="163">
                        <c:v>1120.826</c:v>
                      </c:pt>
                      <c:pt idx="164">
                        <c:v>1122.7853749999999</c:v>
                      </c:pt>
                      <c:pt idx="165">
                        <c:v>1125.126</c:v>
                      </c:pt>
                      <c:pt idx="166">
                        <c:v>1127.716625</c:v>
                      </c:pt>
                      <c:pt idx="167">
                        <c:v>1130.575</c:v>
                      </c:pt>
                      <c:pt idx="168">
                        <c:v>1133.56575</c:v>
                      </c:pt>
                      <c:pt idx="169">
                        <c:v>1136.4545000000001</c:v>
                      </c:pt>
                      <c:pt idx="170">
                        <c:v>1139.21875</c:v>
                      </c:pt>
                      <c:pt idx="171">
                        <c:v>1141.6647499999999</c:v>
                      </c:pt>
                      <c:pt idx="172">
                        <c:v>1143.7372499999999</c:v>
                      </c:pt>
                      <c:pt idx="173">
                        <c:v>1145.5451250000001</c:v>
                      </c:pt>
                      <c:pt idx="174">
                        <c:v>1147.0519999999999</c:v>
                      </c:pt>
                      <c:pt idx="175">
                        <c:v>1148.23325</c:v>
                      </c:pt>
                      <c:pt idx="176">
                        <c:v>1149.1085</c:v>
                      </c:pt>
                      <c:pt idx="177">
                        <c:v>1149.9601250000001</c:v>
                      </c:pt>
                      <c:pt idx="178">
                        <c:v>1150.9501250000001</c:v>
                      </c:pt>
                      <c:pt idx="179">
                        <c:v>1151.8887500000001</c:v>
                      </c:pt>
                      <c:pt idx="180">
                        <c:v>1152.856</c:v>
                      </c:pt>
                      <c:pt idx="181">
                        <c:v>1153.749125</c:v>
                      </c:pt>
                      <c:pt idx="182">
                        <c:v>1154.4907499999999</c:v>
                      </c:pt>
                      <c:pt idx="183">
                        <c:v>1155.110375</c:v>
                      </c:pt>
                      <c:pt idx="184">
                        <c:v>1155.78675</c:v>
                      </c:pt>
                      <c:pt idx="185">
                        <c:v>1156.5619999999999</c:v>
                      </c:pt>
                      <c:pt idx="186">
                        <c:v>1157.4233750000001</c:v>
                      </c:pt>
                      <c:pt idx="187">
                        <c:v>1158.110625</c:v>
                      </c:pt>
                      <c:pt idx="188">
                        <c:v>1158.5897500000001</c:v>
                      </c:pt>
                      <c:pt idx="189">
                        <c:v>1159.12725</c:v>
                      </c:pt>
                      <c:pt idx="190">
                        <c:v>1159.8967500000001</c:v>
                      </c:pt>
                      <c:pt idx="191">
                        <c:v>1160.7897499999999</c:v>
                      </c:pt>
                      <c:pt idx="192">
                        <c:v>1161.716375</c:v>
                      </c:pt>
                      <c:pt idx="193">
                        <c:v>1162.5551250000001</c:v>
                      </c:pt>
                      <c:pt idx="194">
                        <c:v>1163.4668750000001</c:v>
                      </c:pt>
                      <c:pt idx="195">
                        <c:v>1164.5787499999999</c:v>
                      </c:pt>
                      <c:pt idx="196">
                        <c:v>1165.873</c:v>
                      </c:pt>
                      <c:pt idx="197">
                        <c:v>1167.31925</c:v>
                      </c:pt>
                      <c:pt idx="198">
                        <c:v>1168.863875</c:v>
                      </c:pt>
                      <c:pt idx="199">
                        <c:v>1170.32725</c:v>
                      </c:pt>
                      <c:pt idx="200">
                        <c:v>1171.8016250000001</c:v>
                      </c:pt>
                      <c:pt idx="201">
                        <c:v>1173.0956249999999</c:v>
                      </c:pt>
                      <c:pt idx="202">
                        <c:v>1174.295625</c:v>
                      </c:pt>
                      <c:pt idx="203">
                        <c:v>1175.2708749999999</c:v>
                      </c:pt>
                      <c:pt idx="204">
                        <c:v>1176.117375</c:v>
                      </c:pt>
                      <c:pt idx="205">
                        <c:v>1176.8006250000001</c:v>
                      </c:pt>
                      <c:pt idx="206">
                        <c:v>1177.4659999999999</c:v>
                      </c:pt>
                      <c:pt idx="207">
                        <c:v>1178.0561250000001</c:v>
                      </c:pt>
                      <c:pt idx="208">
                        <c:v>1178.6105</c:v>
                      </c:pt>
                      <c:pt idx="209">
                        <c:v>1179.0174999999999</c:v>
                      </c:pt>
                      <c:pt idx="210">
                        <c:v>1179.3166249999999</c:v>
                      </c:pt>
                      <c:pt idx="211">
                        <c:v>1179.4671249999999</c:v>
                      </c:pt>
                      <c:pt idx="212">
                        <c:v>1179.513625</c:v>
                      </c:pt>
                      <c:pt idx="213">
                        <c:v>1179.6967500000001</c:v>
                      </c:pt>
                      <c:pt idx="214">
                        <c:v>1179.9996249999999</c:v>
                      </c:pt>
                      <c:pt idx="215">
                        <c:v>1180.4303749999999</c:v>
                      </c:pt>
                      <c:pt idx="216">
                        <c:v>1181.0652500000001</c:v>
                      </c:pt>
                      <c:pt idx="217">
                        <c:v>1181.94625</c:v>
                      </c:pt>
                      <c:pt idx="218">
                        <c:v>1182.935375</c:v>
                      </c:pt>
                      <c:pt idx="219">
                        <c:v>1184.0106249999999</c:v>
                      </c:pt>
                      <c:pt idx="220">
                        <c:v>1185.033375</c:v>
                      </c:pt>
                      <c:pt idx="221">
                        <c:v>1185.9077500000001</c:v>
                      </c:pt>
                      <c:pt idx="222">
                        <c:v>1186.585</c:v>
                      </c:pt>
                      <c:pt idx="223">
                        <c:v>1187.3552500000001</c:v>
                      </c:pt>
                      <c:pt idx="224">
                        <c:v>1188.094875</c:v>
                      </c:pt>
                      <c:pt idx="225">
                        <c:v>1188.8296250000001</c:v>
                      </c:pt>
                      <c:pt idx="226">
                        <c:v>1189.289</c:v>
                      </c:pt>
                      <c:pt idx="227">
                        <c:v>1189.3542500000001</c:v>
                      </c:pt>
                      <c:pt idx="228">
                        <c:v>1189.6266250000001</c:v>
                      </c:pt>
                      <c:pt idx="229">
                        <c:v>1190.1405</c:v>
                      </c:pt>
                      <c:pt idx="230">
                        <c:v>1190.7515000000001</c:v>
                      </c:pt>
                      <c:pt idx="231">
                        <c:v>1191.3643750000001</c:v>
                      </c:pt>
                      <c:pt idx="232">
                        <c:v>1191.9326249999999</c:v>
                      </c:pt>
                      <c:pt idx="233">
                        <c:v>1192.3921250000001</c:v>
                      </c:pt>
                      <c:pt idx="234">
                        <c:v>1192.607</c:v>
                      </c:pt>
                      <c:pt idx="235">
                        <c:v>1192.6813749999999</c:v>
                      </c:pt>
                      <c:pt idx="236">
                        <c:v>1192.77325</c:v>
                      </c:pt>
                      <c:pt idx="237">
                        <c:v>1192.92975</c:v>
                      </c:pt>
                      <c:pt idx="238">
                        <c:v>1192.964375</c:v>
                      </c:pt>
                      <c:pt idx="239">
                        <c:v>1192.9793749999999</c:v>
                      </c:pt>
                      <c:pt idx="240">
                        <c:v>1193.036625</c:v>
                      </c:pt>
                      <c:pt idx="241">
                        <c:v>1193.132625</c:v>
                      </c:pt>
                      <c:pt idx="242">
                        <c:v>1193.1732500000001</c:v>
                      </c:pt>
                      <c:pt idx="243">
                        <c:v>1193.1476250000001</c:v>
                      </c:pt>
                      <c:pt idx="244">
                        <c:v>1193.21775</c:v>
                      </c:pt>
                      <c:pt idx="245">
                        <c:v>1193.46325</c:v>
                      </c:pt>
                      <c:pt idx="246">
                        <c:v>1193.8217500000001</c:v>
                      </c:pt>
                      <c:pt idx="247">
                        <c:v>1194.217875</c:v>
                      </c:pt>
                      <c:pt idx="248">
                        <c:v>1194.553375</c:v>
                      </c:pt>
                      <c:pt idx="249">
                        <c:v>1194.8425</c:v>
                      </c:pt>
                      <c:pt idx="250">
                        <c:v>1195.1503749999999</c:v>
                      </c:pt>
                      <c:pt idx="251">
                        <c:v>1195.4585</c:v>
                      </c:pt>
                      <c:pt idx="252">
                        <c:v>1195.7752499999999</c:v>
                      </c:pt>
                      <c:pt idx="253">
                        <c:v>1196.13375</c:v>
                      </c:pt>
                      <c:pt idx="254">
                        <c:v>1196.5218749999999</c:v>
                      </c:pt>
                      <c:pt idx="255">
                        <c:v>1196.913875</c:v>
                      </c:pt>
                      <c:pt idx="256">
                        <c:v>1197.2961250000001</c:v>
                      </c:pt>
                      <c:pt idx="257">
                        <c:v>1197.6872499999999</c:v>
                      </c:pt>
                      <c:pt idx="258">
                        <c:v>1198.0535</c:v>
                      </c:pt>
                      <c:pt idx="259">
                        <c:v>1198.4090000000001</c:v>
                      </c:pt>
                      <c:pt idx="260">
                        <c:v>1198.7170000000001</c:v>
                      </c:pt>
                      <c:pt idx="261">
                        <c:v>1198.9961249999999</c:v>
                      </c:pt>
                      <c:pt idx="262">
                        <c:v>1199.228875</c:v>
                      </c:pt>
                      <c:pt idx="263">
                        <c:v>1199.3921250000001</c:v>
                      </c:pt>
                      <c:pt idx="264">
                        <c:v>1199.449625</c:v>
                      </c:pt>
                      <c:pt idx="265">
                        <c:v>1199.4703750000001</c:v>
                      </c:pt>
                      <c:pt idx="266">
                        <c:v>1199.5002500000001</c:v>
                      </c:pt>
                      <c:pt idx="267">
                        <c:v>1199.48225</c:v>
                      </c:pt>
                      <c:pt idx="268">
                        <c:v>1199.4504999999999</c:v>
                      </c:pt>
                      <c:pt idx="269">
                        <c:v>1199.43075</c:v>
                      </c:pt>
                      <c:pt idx="270">
                        <c:v>1199.425</c:v>
                      </c:pt>
                      <c:pt idx="271">
                        <c:v>1199.4982500000001</c:v>
                      </c:pt>
                      <c:pt idx="272">
                        <c:v>1199.58125</c:v>
                      </c:pt>
                      <c:pt idx="273">
                        <c:v>1199.5773750000001</c:v>
                      </c:pt>
                      <c:pt idx="274">
                        <c:v>1199.5545</c:v>
                      </c:pt>
                      <c:pt idx="275">
                        <c:v>1199.5051249999999</c:v>
                      </c:pt>
                      <c:pt idx="276">
                        <c:v>1199.4277500000001</c:v>
                      </c:pt>
                      <c:pt idx="277">
                        <c:v>1199.343625</c:v>
                      </c:pt>
                      <c:pt idx="278">
                        <c:v>1199.3267499999999</c:v>
                      </c:pt>
                      <c:pt idx="279">
                        <c:v>1199.3655000000001</c:v>
                      </c:pt>
                      <c:pt idx="280">
                        <c:v>1199.4673749999999</c:v>
                      </c:pt>
                      <c:pt idx="281">
                        <c:v>1199.5228750000001</c:v>
                      </c:pt>
                      <c:pt idx="282">
                        <c:v>1199.545625</c:v>
                      </c:pt>
                      <c:pt idx="283">
                        <c:v>1199.6001249999999</c:v>
                      </c:pt>
                      <c:pt idx="284">
                        <c:v>1199.7080000000001</c:v>
                      </c:pt>
                      <c:pt idx="285">
                        <c:v>1199.853625</c:v>
                      </c:pt>
                      <c:pt idx="286">
                        <c:v>1200.0635</c:v>
                      </c:pt>
                      <c:pt idx="287">
                        <c:v>1200.3497500000001</c:v>
                      </c:pt>
                      <c:pt idx="288">
                        <c:v>1200.6457499999999</c:v>
                      </c:pt>
                      <c:pt idx="289">
                        <c:v>1200.92</c:v>
                      </c:pt>
                      <c:pt idx="290">
                        <c:v>1201.1476250000001</c:v>
                      </c:pt>
                      <c:pt idx="291">
                        <c:v>1201.3278749999999</c:v>
                      </c:pt>
                      <c:pt idx="292">
                        <c:v>1201.52575</c:v>
                      </c:pt>
                      <c:pt idx="293">
                        <c:v>1201.7078750000001</c:v>
                      </c:pt>
                      <c:pt idx="294">
                        <c:v>1201.87925</c:v>
                      </c:pt>
                      <c:pt idx="295">
                        <c:v>1202.0574999999999</c:v>
                      </c:pt>
                      <c:pt idx="296">
                        <c:v>1202.2</c:v>
                      </c:pt>
                      <c:pt idx="297">
                        <c:v>1202.3267499999999</c:v>
                      </c:pt>
                      <c:pt idx="298">
                        <c:v>1202.4177500000001</c:v>
                      </c:pt>
                      <c:pt idx="299">
                        <c:v>1202.48225</c:v>
                      </c:pt>
                      <c:pt idx="300">
                        <c:v>1202.588</c:v>
                      </c:pt>
                      <c:pt idx="301">
                        <c:v>1202.6257499999999</c:v>
                      </c:pt>
                      <c:pt idx="302">
                        <c:v>1202.685125</c:v>
                      </c:pt>
                      <c:pt idx="303">
                        <c:v>1202.7436250000001</c:v>
                      </c:pt>
                      <c:pt idx="304">
                        <c:v>1202.7465</c:v>
                      </c:pt>
                      <c:pt idx="305">
                        <c:v>1202.63275</c:v>
                      </c:pt>
                      <c:pt idx="306">
                        <c:v>1202.4960000000001</c:v>
                      </c:pt>
                      <c:pt idx="307">
                        <c:v>1202.375125</c:v>
                      </c:pt>
                      <c:pt idx="308">
                        <c:v>1202.358125</c:v>
                      </c:pt>
                      <c:pt idx="309">
                        <c:v>1202.4392499999999</c:v>
                      </c:pt>
                      <c:pt idx="310">
                        <c:v>1202.6353750000001</c:v>
                      </c:pt>
                      <c:pt idx="311">
                        <c:v>1202.8699999999999</c:v>
                      </c:pt>
                      <c:pt idx="312">
                        <c:v>1203.1313749999999</c:v>
                      </c:pt>
                      <c:pt idx="313">
                        <c:v>1203.43325</c:v>
                      </c:pt>
                      <c:pt idx="314">
                        <c:v>1203.7362499999999</c:v>
                      </c:pt>
                      <c:pt idx="315">
                        <c:v>1204.050125</c:v>
                      </c:pt>
                      <c:pt idx="316">
                        <c:v>1204.3452500000001</c:v>
                      </c:pt>
                      <c:pt idx="317">
                        <c:v>1204.655</c:v>
                      </c:pt>
                      <c:pt idx="318">
                        <c:v>1204.9558750000001</c:v>
                      </c:pt>
                      <c:pt idx="319">
                        <c:v>1205.2707499999999</c:v>
                      </c:pt>
                      <c:pt idx="320">
                        <c:v>1205.554875</c:v>
                      </c:pt>
                      <c:pt idx="321">
                        <c:v>1205.77475</c:v>
                      </c:pt>
                      <c:pt idx="322">
                        <c:v>1206.003375</c:v>
                      </c:pt>
                      <c:pt idx="323">
                        <c:v>1206.2451249999999</c:v>
                      </c:pt>
                      <c:pt idx="324">
                        <c:v>1206.4568750000001</c:v>
                      </c:pt>
                      <c:pt idx="325">
                        <c:v>1206.7004999999999</c:v>
                      </c:pt>
                      <c:pt idx="326">
                        <c:v>1206.917375</c:v>
                      </c:pt>
                      <c:pt idx="327">
                        <c:v>1207.143</c:v>
                      </c:pt>
                      <c:pt idx="328">
                        <c:v>1207.3797500000001</c:v>
                      </c:pt>
                      <c:pt idx="329">
                        <c:v>1207.6223749999999</c:v>
                      </c:pt>
                      <c:pt idx="330">
                        <c:v>1207.8283750000001</c:v>
                      </c:pt>
                      <c:pt idx="331">
                        <c:v>1207.9828749999999</c:v>
                      </c:pt>
                      <c:pt idx="332">
                        <c:v>1208.112625</c:v>
                      </c:pt>
                      <c:pt idx="333">
                        <c:v>1208.1522500000001</c:v>
                      </c:pt>
                      <c:pt idx="334">
                        <c:v>1208.2325000000001</c:v>
                      </c:pt>
                      <c:pt idx="335">
                        <c:v>1208.3207500000001</c:v>
                      </c:pt>
                      <c:pt idx="336">
                        <c:v>1208.4345000000001</c:v>
                      </c:pt>
                      <c:pt idx="337">
                        <c:v>1208.5631249999999</c:v>
                      </c:pt>
                      <c:pt idx="338">
                        <c:v>1208.7313750000001</c:v>
                      </c:pt>
                      <c:pt idx="339">
                        <c:v>1208.919625</c:v>
                      </c:pt>
                      <c:pt idx="340">
                        <c:v>1209.10275</c:v>
                      </c:pt>
                      <c:pt idx="341">
                        <c:v>1209.236375</c:v>
                      </c:pt>
                      <c:pt idx="342">
                        <c:v>1209.341375</c:v>
                      </c:pt>
                      <c:pt idx="343">
                        <c:v>1209.4483749999999</c:v>
                      </c:pt>
                      <c:pt idx="344">
                        <c:v>1209.585</c:v>
                      </c:pt>
                      <c:pt idx="345">
                        <c:v>1209.7563749999999</c:v>
                      </c:pt>
                      <c:pt idx="346">
                        <c:v>1209.9483749999999</c:v>
                      </c:pt>
                      <c:pt idx="347">
                        <c:v>1210.176125</c:v>
                      </c:pt>
                      <c:pt idx="348">
                        <c:v>1210.444375</c:v>
                      </c:pt>
                      <c:pt idx="349">
                        <c:v>1210.7206249999999</c:v>
                      </c:pt>
                      <c:pt idx="350">
                        <c:v>1210.9565</c:v>
                      </c:pt>
                      <c:pt idx="351">
                        <c:v>1211.0762500000001</c:v>
                      </c:pt>
                      <c:pt idx="352">
                        <c:v>1211.021125</c:v>
                      </c:pt>
                      <c:pt idx="353">
                        <c:v>1210.8968749999999</c:v>
                      </c:pt>
                      <c:pt idx="354">
                        <c:v>1210.7748750000001</c:v>
                      </c:pt>
                      <c:pt idx="355">
                        <c:v>1210.644</c:v>
                      </c:pt>
                      <c:pt idx="356">
                        <c:v>1210.4645</c:v>
                      </c:pt>
                      <c:pt idx="357">
                        <c:v>1210.3401249999999</c:v>
                      </c:pt>
                      <c:pt idx="358">
                        <c:v>1210.316</c:v>
                      </c:pt>
                      <c:pt idx="359">
                        <c:v>1210.3409999999999</c:v>
                      </c:pt>
                      <c:pt idx="360">
                        <c:v>1210.385</c:v>
                      </c:pt>
                      <c:pt idx="361">
                        <c:v>1210.5092500000001</c:v>
                      </c:pt>
                      <c:pt idx="362">
                        <c:v>1210.7707499999999</c:v>
                      </c:pt>
                      <c:pt idx="363">
                        <c:v>1211.0094999999999</c:v>
                      </c:pt>
                      <c:pt idx="364">
                        <c:v>1211.414125</c:v>
                      </c:pt>
                      <c:pt idx="365">
                        <c:v>1211.7985000000001</c:v>
                      </c:pt>
                      <c:pt idx="366">
                        <c:v>1212.1267499999999</c:v>
                      </c:pt>
                      <c:pt idx="367">
                        <c:v>1212.2138749999999</c:v>
                      </c:pt>
                      <c:pt idx="368">
                        <c:v>1212.1300000000001</c:v>
                      </c:pt>
                      <c:pt idx="369">
                        <c:v>1211.944125</c:v>
                      </c:pt>
                      <c:pt idx="370">
                        <c:v>1211.7439999999999</c:v>
                      </c:pt>
                      <c:pt idx="371">
                        <c:v>1211.51575</c:v>
                      </c:pt>
                      <c:pt idx="372">
                        <c:v>1211.26</c:v>
                      </c:pt>
                      <c:pt idx="373">
                        <c:v>1210.981125</c:v>
                      </c:pt>
                      <c:pt idx="374">
                        <c:v>1210.7392500000001</c:v>
                      </c:pt>
                      <c:pt idx="375">
                        <c:v>1210.6713749999999</c:v>
                      </c:pt>
                      <c:pt idx="376">
                        <c:v>1210.8787500000001</c:v>
                      </c:pt>
                      <c:pt idx="377">
                        <c:v>1211.4222500000001</c:v>
                      </c:pt>
                      <c:pt idx="378">
                        <c:v>1212.220875</c:v>
                      </c:pt>
                      <c:pt idx="379">
                        <c:v>1212.9974999999999</c:v>
                      </c:pt>
                      <c:pt idx="380">
                        <c:v>1213.576875</c:v>
                      </c:pt>
                      <c:pt idx="381">
                        <c:v>1214.0999999999999</c:v>
                      </c:pt>
                      <c:pt idx="382">
                        <c:v>1214.6457499999999</c:v>
                      </c:pt>
                      <c:pt idx="383">
                        <c:v>1215.1333749999999</c:v>
                      </c:pt>
                      <c:pt idx="384">
                        <c:v>1215.4193749999999</c:v>
                      </c:pt>
                      <c:pt idx="385">
                        <c:v>1215.4034999999999</c:v>
                      </c:pt>
                      <c:pt idx="386">
                        <c:v>1215.374125</c:v>
                      </c:pt>
                      <c:pt idx="387">
                        <c:v>1215.4079999999999</c:v>
                      </c:pt>
                      <c:pt idx="388">
                        <c:v>1215.5652500000001</c:v>
                      </c:pt>
                      <c:pt idx="389">
                        <c:v>1215.7571250000001</c:v>
                      </c:pt>
                      <c:pt idx="390">
                        <c:v>1215.926375</c:v>
                      </c:pt>
                      <c:pt idx="391">
                        <c:v>1216.3765000000001</c:v>
                      </c:pt>
                      <c:pt idx="392">
                        <c:v>1217.3933750000001</c:v>
                      </c:pt>
                      <c:pt idx="393">
                        <c:v>1218.8</c:v>
                      </c:pt>
                      <c:pt idx="394">
                        <c:v>1219.62725</c:v>
                      </c:pt>
                      <c:pt idx="395">
                        <c:v>1220.0445</c:v>
                      </c:pt>
                      <c:pt idx="396">
                        <c:v>1220.8286250000001</c:v>
                      </c:pt>
                      <c:pt idx="397">
                        <c:v>1221.24</c:v>
                      </c:pt>
                      <c:pt idx="398">
                        <c:v>1221.266625</c:v>
                      </c:pt>
                      <c:pt idx="399">
                        <c:v>1221.3</c:v>
                      </c:pt>
                    </c:numCache>
                  </c:numRef>
                </c:yVal>
                <c:smooth val="1"/>
                <c:extLst xmlns:c15="http://schemas.microsoft.com/office/drawing/2012/chart">
                  <c:ext xmlns:c16="http://schemas.microsoft.com/office/drawing/2014/chart" uri="{C3380CC4-5D6E-409C-BE32-E72D297353CC}">
                    <c16:uniqueId val="{00000005-B27B-D443-978B-62075B7FA251}"/>
                  </c:ext>
                </c:extLst>
              </c15:ser>
            </c15:filteredScatterSeries>
            <c15:filteredScatterSeries>
              <c15:ser>
                <c:idx val="3"/>
                <c:order val="3"/>
                <c:tx>
                  <c:v>FE_002</c:v>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Girder1-Test2'!$P$24:$P$404</c15:sqref>
                        </c15:formulaRef>
                      </c:ext>
                    </c:extLst>
                    <c:numCache>
                      <c:formatCode>0.00E+00</c:formatCode>
                      <c:ptCount val="381"/>
                      <c:pt idx="0">
                        <c:v>-4.7561607789E-4</c:v>
                      </c:pt>
                      <c:pt idx="1">
                        <c:v>5.3028725088000002E-2</c:v>
                      </c:pt>
                      <c:pt idx="2">
                        <c:v>0.15298955142000001</c:v>
                      </c:pt>
                      <c:pt idx="3">
                        <c:v>0.29309698939000001</c:v>
                      </c:pt>
                      <c:pt idx="4">
                        <c:v>0.42847484349999998</c:v>
                      </c:pt>
                      <c:pt idx="5">
                        <c:v>0.57903152704000005</c:v>
                      </c:pt>
                      <c:pt idx="6">
                        <c:v>0.72642111777999996</c:v>
                      </c:pt>
                      <c:pt idx="7">
                        <c:v>0.90250569581999995</c:v>
                      </c:pt>
                      <c:pt idx="8">
                        <c:v>1.0846762657</c:v>
                      </c:pt>
                      <c:pt idx="9">
                        <c:v>1.2353090047999999</c:v>
                      </c:pt>
                      <c:pt idx="10">
                        <c:v>1.3627958298</c:v>
                      </c:pt>
                      <c:pt idx="11">
                        <c:v>1.473623991</c:v>
                      </c:pt>
                      <c:pt idx="12">
                        <c:v>1.5643041134</c:v>
                      </c:pt>
                      <c:pt idx="13">
                        <c:v>1.6704510450000001</c:v>
                      </c:pt>
                      <c:pt idx="14">
                        <c:v>1.8122342825</c:v>
                      </c:pt>
                      <c:pt idx="15">
                        <c:v>1.9759345054999999</c:v>
                      </c:pt>
                      <c:pt idx="16">
                        <c:v>2.1503787041</c:v>
                      </c:pt>
                      <c:pt idx="17">
                        <c:v>2.3203432560000001</c:v>
                      </c:pt>
                      <c:pt idx="18">
                        <c:v>2.4693253039999998</c:v>
                      </c:pt>
                      <c:pt idx="19">
                        <c:v>2.6026341915</c:v>
                      </c:pt>
                      <c:pt idx="20">
                        <c:v>2.7366609572999998</c:v>
                      </c:pt>
                      <c:pt idx="21">
                        <c:v>2.8714737892</c:v>
                      </c:pt>
                      <c:pt idx="22">
                        <c:v>2.9696545601</c:v>
                      </c:pt>
                      <c:pt idx="23">
                        <c:v>3.0486283302000001</c:v>
                      </c:pt>
                      <c:pt idx="24">
                        <c:v>3.1327068805999998</c:v>
                      </c:pt>
                      <c:pt idx="25">
                        <c:v>3.2184028625000001</c:v>
                      </c:pt>
                      <c:pt idx="26">
                        <c:v>3.3267333508000001</c:v>
                      </c:pt>
                      <c:pt idx="27">
                        <c:v>3.4540469645999998</c:v>
                      </c:pt>
                      <c:pt idx="28">
                        <c:v>3.5741553307</c:v>
                      </c:pt>
                      <c:pt idx="29">
                        <c:v>3.7212634087000001</c:v>
                      </c:pt>
                      <c:pt idx="30">
                        <c:v>3.8633999824999998</c:v>
                      </c:pt>
                      <c:pt idx="31">
                        <c:v>3.9941537380000001</c:v>
                      </c:pt>
                      <c:pt idx="32">
                        <c:v>4.1083688735999999</c:v>
                      </c:pt>
                      <c:pt idx="33">
                        <c:v>4.2195534706000002</c:v>
                      </c:pt>
                      <c:pt idx="34">
                        <c:v>4.3372168541000002</c:v>
                      </c:pt>
                      <c:pt idx="35">
                        <c:v>4.4728956223000003</c:v>
                      </c:pt>
                      <c:pt idx="36">
                        <c:v>4.6307382584000001</c:v>
                      </c:pt>
                      <c:pt idx="37">
                        <c:v>4.8115386963000004</c:v>
                      </c:pt>
                      <c:pt idx="38">
                        <c:v>4.9862251282000001</c:v>
                      </c:pt>
                      <c:pt idx="39">
                        <c:v>5.1355047226000003</c:v>
                      </c:pt>
                      <c:pt idx="40">
                        <c:v>5.2712202071999998</c:v>
                      </c:pt>
                      <c:pt idx="41">
                        <c:v>5.3789539337000001</c:v>
                      </c:pt>
                      <c:pt idx="42">
                        <c:v>5.4596776962</c:v>
                      </c:pt>
                      <c:pt idx="43">
                        <c:v>5.5506348609999998</c:v>
                      </c:pt>
                      <c:pt idx="44">
                        <c:v>5.6582169533000002</c:v>
                      </c:pt>
                      <c:pt idx="45">
                        <c:v>5.7674293517999997</c:v>
                      </c:pt>
                      <c:pt idx="46">
                        <c:v>5.8575992583999996</c:v>
                      </c:pt>
                      <c:pt idx="47">
                        <c:v>5.9471154213000004</c:v>
                      </c:pt>
                      <c:pt idx="48">
                        <c:v>6.0408477782999999</c:v>
                      </c:pt>
                      <c:pt idx="49">
                        <c:v>6.1568484306000002</c:v>
                      </c:pt>
                      <c:pt idx="50">
                        <c:v>6.2876181602000001</c:v>
                      </c:pt>
                      <c:pt idx="51">
                        <c:v>6.4282975197000001</c:v>
                      </c:pt>
                      <c:pt idx="52">
                        <c:v>6.5659627913999996</c:v>
                      </c:pt>
                      <c:pt idx="53">
                        <c:v>6.7080483436999998</c:v>
                      </c:pt>
                      <c:pt idx="54">
                        <c:v>6.8599867821</c:v>
                      </c:pt>
                      <c:pt idx="55">
                        <c:v>7.0178637505000001</c:v>
                      </c:pt>
                      <c:pt idx="56">
                        <c:v>7.1619591713000004</c:v>
                      </c:pt>
                      <c:pt idx="57">
                        <c:v>7.2812204360999999</c:v>
                      </c:pt>
                      <c:pt idx="58">
                        <c:v>7.3874640464999999</c:v>
                      </c:pt>
                      <c:pt idx="59">
                        <c:v>7.4996953011</c:v>
                      </c:pt>
                      <c:pt idx="60">
                        <c:v>7.6234488486999998</c:v>
                      </c:pt>
                      <c:pt idx="61">
                        <c:v>7.7520313263</c:v>
                      </c:pt>
                      <c:pt idx="62">
                        <c:v>7.8753714560999999</c:v>
                      </c:pt>
                      <c:pt idx="63">
                        <c:v>8.0032577514999996</c:v>
                      </c:pt>
                      <c:pt idx="64">
                        <c:v>8.1372327804999998</c:v>
                      </c:pt>
                      <c:pt idx="65">
                        <c:v>8.2725515366</c:v>
                      </c:pt>
                      <c:pt idx="66">
                        <c:v>8.4210186005000001</c:v>
                      </c:pt>
                      <c:pt idx="67">
                        <c:v>8.5748100280999999</c:v>
                      </c:pt>
                      <c:pt idx="68">
                        <c:v>8.7409505844000002</c:v>
                      </c:pt>
                      <c:pt idx="69">
                        <c:v>8.9091014862000009</c:v>
                      </c:pt>
                      <c:pt idx="70">
                        <c:v>9.0599832535000004</c:v>
                      </c:pt>
                      <c:pt idx="71">
                        <c:v>9.1921720505</c:v>
                      </c:pt>
                      <c:pt idx="72">
                        <c:v>9.3106107712000004</c:v>
                      </c:pt>
                      <c:pt idx="73">
                        <c:v>9.4174203873</c:v>
                      </c:pt>
                      <c:pt idx="74">
                        <c:v>9.5210456848000007</c:v>
                      </c:pt>
                      <c:pt idx="75">
                        <c:v>9.6170473099000002</c:v>
                      </c:pt>
                      <c:pt idx="76">
                        <c:v>9.6991910933999996</c:v>
                      </c:pt>
                      <c:pt idx="77">
                        <c:v>9.7775554657000008</c:v>
                      </c:pt>
                      <c:pt idx="78">
                        <c:v>9.8780279160000006</c:v>
                      </c:pt>
                      <c:pt idx="79">
                        <c:v>10.015192032</c:v>
                      </c:pt>
                      <c:pt idx="80">
                        <c:v>10.176765442000001</c:v>
                      </c:pt>
                      <c:pt idx="81">
                        <c:v>10.326234818</c:v>
                      </c:pt>
                      <c:pt idx="82">
                        <c:v>10.462659836</c:v>
                      </c:pt>
                      <c:pt idx="83">
                        <c:v>10.598025322</c:v>
                      </c:pt>
                      <c:pt idx="84">
                        <c:v>10.732473372999999</c:v>
                      </c:pt>
                      <c:pt idx="85">
                        <c:v>10.865594864</c:v>
                      </c:pt>
                      <c:pt idx="86">
                        <c:v>10.996229172</c:v>
                      </c:pt>
                      <c:pt idx="87">
                        <c:v>11.126390456999999</c:v>
                      </c:pt>
                      <c:pt idx="88">
                        <c:v>11.251353264</c:v>
                      </c:pt>
                      <c:pt idx="89">
                        <c:v>11.372291564999999</c:v>
                      </c:pt>
                      <c:pt idx="90">
                        <c:v>11.491878509999999</c:v>
                      </c:pt>
                      <c:pt idx="91">
                        <c:v>11.608798027000001</c:v>
                      </c:pt>
                      <c:pt idx="92">
                        <c:v>11.727481842</c:v>
                      </c:pt>
                      <c:pt idx="93">
                        <c:v>11.846719741999999</c:v>
                      </c:pt>
                      <c:pt idx="94">
                        <c:v>11.969752312000001</c:v>
                      </c:pt>
                      <c:pt idx="95">
                        <c:v>12.090205192999999</c:v>
                      </c:pt>
                      <c:pt idx="96">
                        <c:v>12.216666222000001</c:v>
                      </c:pt>
                      <c:pt idx="97">
                        <c:v>12.353781700000001</c:v>
                      </c:pt>
                      <c:pt idx="98">
                        <c:v>12.492748260000001</c:v>
                      </c:pt>
                      <c:pt idx="99">
                        <c:v>12.628222466</c:v>
                      </c:pt>
                      <c:pt idx="100">
                        <c:v>12.771475792</c:v>
                      </c:pt>
                      <c:pt idx="101">
                        <c:v>12.915564537</c:v>
                      </c:pt>
                      <c:pt idx="102">
                        <c:v>13.064813614</c:v>
                      </c:pt>
                      <c:pt idx="103">
                        <c:v>13.213154792999999</c:v>
                      </c:pt>
                      <c:pt idx="104">
                        <c:v>13.361289024</c:v>
                      </c:pt>
                      <c:pt idx="105">
                        <c:v>13.505620956</c:v>
                      </c:pt>
                      <c:pt idx="106">
                        <c:v>13.64406395</c:v>
                      </c:pt>
                      <c:pt idx="107">
                        <c:v>13.777067184</c:v>
                      </c:pt>
                      <c:pt idx="108">
                        <c:v>13.908316612</c:v>
                      </c:pt>
                      <c:pt idx="109">
                        <c:v>14.047005652999999</c:v>
                      </c:pt>
                      <c:pt idx="110">
                        <c:v>14.189790726</c:v>
                      </c:pt>
                      <c:pt idx="111">
                        <c:v>14.328916550000001</c:v>
                      </c:pt>
                      <c:pt idx="112">
                        <c:v>14.464632033999999</c:v>
                      </c:pt>
                      <c:pt idx="113">
                        <c:v>14.596953392</c:v>
                      </c:pt>
                      <c:pt idx="114">
                        <c:v>14.730724335</c:v>
                      </c:pt>
                      <c:pt idx="115">
                        <c:v>14.868249893</c:v>
                      </c:pt>
                      <c:pt idx="116">
                        <c:v>15.006090164</c:v>
                      </c:pt>
                      <c:pt idx="117">
                        <c:v>15.14017868</c:v>
                      </c:pt>
                      <c:pt idx="118">
                        <c:v>15.272569656</c:v>
                      </c:pt>
                      <c:pt idx="119">
                        <c:v>15.40248394</c:v>
                      </c:pt>
                      <c:pt idx="120">
                        <c:v>15.528151512000001</c:v>
                      </c:pt>
                      <c:pt idx="121">
                        <c:v>15.654805183000001</c:v>
                      </c:pt>
                      <c:pt idx="122">
                        <c:v>15.785468101999999</c:v>
                      </c:pt>
                      <c:pt idx="123">
                        <c:v>15.919637679999999</c:v>
                      </c:pt>
                      <c:pt idx="124">
                        <c:v>16.055238723999999</c:v>
                      </c:pt>
                      <c:pt idx="125">
                        <c:v>16.191263199000002</c:v>
                      </c:pt>
                      <c:pt idx="126">
                        <c:v>16.329086304</c:v>
                      </c:pt>
                      <c:pt idx="127">
                        <c:v>16.467628478999998</c:v>
                      </c:pt>
                      <c:pt idx="128">
                        <c:v>16.607769011999999</c:v>
                      </c:pt>
                      <c:pt idx="129">
                        <c:v>16.747064590000001</c:v>
                      </c:pt>
                      <c:pt idx="130">
                        <c:v>16.884164810000001</c:v>
                      </c:pt>
                      <c:pt idx="131">
                        <c:v>17.023843764999999</c:v>
                      </c:pt>
                      <c:pt idx="132">
                        <c:v>17.162982940999999</c:v>
                      </c:pt>
                      <c:pt idx="133">
                        <c:v>17.301845551</c:v>
                      </c:pt>
                      <c:pt idx="134">
                        <c:v>17.437101364</c:v>
                      </c:pt>
                      <c:pt idx="135">
                        <c:v>17.568265915000001</c:v>
                      </c:pt>
                      <c:pt idx="136">
                        <c:v>17.698030471999999</c:v>
                      </c:pt>
                      <c:pt idx="137">
                        <c:v>17.828920363999998</c:v>
                      </c:pt>
                      <c:pt idx="138">
                        <c:v>17.965456009</c:v>
                      </c:pt>
                      <c:pt idx="139">
                        <c:v>18.105823517000001</c:v>
                      </c:pt>
                      <c:pt idx="140">
                        <c:v>18.246229172</c:v>
                      </c:pt>
                      <c:pt idx="141">
                        <c:v>18.385818481000001</c:v>
                      </c:pt>
                      <c:pt idx="142">
                        <c:v>18.523069381999999</c:v>
                      </c:pt>
                      <c:pt idx="143">
                        <c:v>18.653802872</c:v>
                      </c:pt>
                      <c:pt idx="144">
                        <c:v>18.779254912999999</c:v>
                      </c:pt>
                      <c:pt idx="145">
                        <c:v>18.903156281000001</c:v>
                      </c:pt>
                      <c:pt idx="146">
                        <c:v>19.027038573999999</c:v>
                      </c:pt>
                      <c:pt idx="147">
                        <c:v>19.147632599000001</c:v>
                      </c:pt>
                      <c:pt idx="148">
                        <c:v>19.266975403</c:v>
                      </c:pt>
                      <c:pt idx="149">
                        <c:v>19.388301849000001</c:v>
                      </c:pt>
                      <c:pt idx="150">
                        <c:v>19.513957977</c:v>
                      </c:pt>
                      <c:pt idx="151">
                        <c:v>19.640697479</c:v>
                      </c:pt>
                      <c:pt idx="152">
                        <c:v>19.773742676000001</c:v>
                      </c:pt>
                      <c:pt idx="153">
                        <c:v>19.909057616999998</c:v>
                      </c:pt>
                      <c:pt idx="154">
                        <c:v>20.045066833</c:v>
                      </c:pt>
                      <c:pt idx="155">
                        <c:v>20.181499480999999</c:v>
                      </c:pt>
                      <c:pt idx="156">
                        <c:v>20.320074081000001</c:v>
                      </c:pt>
                      <c:pt idx="157">
                        <c:v>20.459836960000001</c:v>
                      </c:pt>
                      <c:pt idx="158">
                        <c:v>20.601570128999999</c:v>
                      </c:pt>
                      <c:pt idx="159">
                        <c:v>20.737958908</c:v>
                      </c:pt>
                      <c:pt idx="160">
                        <c:v>20.872219086000001</c:v>
                      </c:pt>
                      <c:pt idx="161">
                        <c:v>21.002796173</c:v>
                      </c:pt>
                      <c:pt idx="162">
                        <c:v>21.132434844999999</c:v>
                      </c:pt>
                      <c:pt idx="163">
                        <c:v>21.263311386000002</c:v>
                      </c:pt>
                      <c:pt idx="164">
                        <c:v>21.396480560000001</c:v>
                      </c:pt>
                      <c:pt idx="165">
                        <c:v>21.529977798000001</c:v>
                      </c:pt>
                      <c:pt idx="166">
                        <c:v>21.661712646000002</c:v>
                      </c:pt>
                      <c:pt idx="167">
                        <c:v>21.790458679</c:v>
                      </c:pt>
                      <c:pt idx="168">
                        <c:v>21.919456482000001</c:v>
                      </c:pt>
                      <c:pt idx="169">
                        <c:v>22.049606322999999</c:v>
                      </c:pt>
                      <c:pt idx="170">
                        <c:v>22.182439804000001</c:v>
                      </c:pt>
                      <c:pt idx="171">
                        <c:v>22.31694603</c:v>
                      </c:pt>
                      <c:pt idx="172">
                        <c:v>22.448858261000002</c:v>
                      </c:pt>
                      <c:pt idx="173">
                        <c:v>22.579706192</c:v>
                      </c:pt>
                      <c:pt idx="174">
                        <c:v>22.712898253999999</c:v>
                      </c:pt>
                      <c:pt idx="175">
                        <c:v>22.850944518999999</c:v>
                      </c:pt>
                      <c:pt idx="176">
                        <c:v>22.988554001000001</c:v>
                      </c:pt>
                      <c:pt idx="177">
                        <c:v>23.120586395</c:v>
                      </c:pt>
                      <c:pt idx="178">
                        <c:v>23.245672226</c:v>
                      </c:pt>
                      <c:pt idx="179">
                        <c:v>23.367511748999998</c:v>
                      </c:pt>
                      <c:pt idx="180">
                        <c:v>23.492992400999999</c:v>
                      </c:pt>
                      <c:pt idx="181">
                        <c:v>23.630819321000001</c:v>
                      </c:pt>
                      <c:pt idx="182">
                        <c:v>23.775066376000002</c:v>
                      </c:pt>
                      <c:pt idx="183">
                        <c:v>23.917070388999999</c:v>
                      </c:pt>
                      <c:pt idx="184">
                        <c:v>24.057775497000002</c:v>
                      </c:pt>
                      <c:pt idx="185">
                        <c:v>24.202838898</c:v>
                      </c:pt>
                      <c:pt idx="186">
                        <c:v>24.351671219</c:v>
                      </c:pt>
                      <c:pt idx="187">
                        <c:v>24.505737305</c:v>
                      </c:pt>
                      <c:pt idx="188">
                        <c:v>24.667722701999999</c:v>
                      </c:pt>
                      <c:pt idx="189">
                        <c:v>24.837507248000001</c:v>
                      </c:pt>
                      <c:pt idx="190">
                        <c:v>25.009975433000001</c:v>
                      </c:pt>
                      <c:pt idx="191">
                        <c:v>25.181827545000001</c:v>
                      </c:pt>
                      <c:pt idx="192">
                        <c:v>25.351207732999999</c:v>
                      </c:pt>
                      <c:pt idx="193">
                        <c:v>25.520612716999999</c:v>
                      </c:pt>
                      <c:pt idx="194">
                        <c:v>25.691604613999999</c:v>
                      </c:pt>
                      <c:pt idx="195">
                        <c:v>25.859430313000001</c:v>
                      </c:pt>
                      <c:pt idx="196">
                        <c:v>26.023849487</c:v>
                      </c:pt>
                      <c:pt idx="197">
                        <c:v>26.190605164000001</c:v>
                      </c:pt>
                      <c:pt idx="198">
                        <c:v>26.362226486000001</c:v>
                      </c:pt>
                      <c:pt idx="199">
                        <c:v>26.539491652999999</c:v>
                      </c:pt>
                      <c:pt idx="200">
                        <c:v>26.724637985000001</c:v>
                      </c:pt>
                      <c:pt idx="201">
                        <c:v>26.91394043</c:v>
                      </c:pt>
                      <c:pt idx="202">
                        <c:v>27.112331390000001</c:v>
                      </c:pt>
                      <c:pt idx="203">
                        <c:v>27.313407898000001</c:v>
                      </c:pt>
                      <c:pt idx="204">
                        <c:v>27.518701553</c:v>
                      </c:pt>
                      <c:pt idx="205">
                        <c:v>27.723621368</c:v>
                      </c:pt>
                      <c:pt idx="206">
                        <c:v>27.929557800000001</c:v>
                      </c:pt>
                      <c:pt idx="207">
                        <c:v>28.141849518000001</c:v>
                      </c:pt>
                      <c:pt idx="208">
                        <c:v>28.361639022999999</c:v>
                      </c:pt>
                      <c:pt idx="209">
                        <c:v>28.586500168000001</c:v>
                      </c:pt>
                      <c:pt idx="210">
                        <c:v>28.812948227</c:v>
                      </c:pt>
                      <c:pt idx="211">
                        <c:v>29.041090012000002</c:v>
                      </c:pt>
                      <c:pt idx="212">
                        <c:v>29.274034499999999</c:v>
                      </c:pt>
                      <c:pt idx="213">
                        <c:v>29.510498046999999</c:v>
                      </c:pt>
                      <c:pt idx="214">
                        <c:v>29.746814728</c:v>
                      </c:pt>
                      <c:pt idx="215">
                        <c:v>29.979515075999998</c:v>
                      </c:pt>
                      <c:pt idx="216">
                        <c:v>30.203325272000001</c:v>
                      </c:pt>
                      <c:pt idx="217">
                        <c:v>30.417032242000001</c:v>
                      </c:pt>
                      <c:pt idx="218">
                        <c:v>30.620594024999999</c:v>
                      </c:pt>
                      <c:pt idx="219">
                        <c:v>30.820096970000002</c:v>
                      </c:pt>
                      <c:pt idx="220">
                        <c:v>31.018106460999999</c:v>
                      </c:pt>
                      <c:pt idx="221">
                        <c:v>31.213356017999999</c:v>
                      </c:pt>
                      <c:pt idx="222">
                        <c:v>31.407550812</c:v>
                      </c:pt>
                      <c:pt idx="223">
                        <c:v>31.609470367</c:v>
                      </c:pt>
                      <c:pt idx="224">
                        <c:v>31.812734603999999</c:v>
                      </c:pt>
                      <c:pt idx="225">
                        <c:v>32.024227142000001</c:v>
                      </c:pt>
                      <c:pt idx="226">
                        <c:v>32.247467041</c:v>
                      </c:pt>
                      <c:pt idx="227">
                        <c:v>32.475627899000003</c:v>
                      </c:pt>
                      <c:pt idx="228">
                        <c:v>32.700508118000002</c:v>
                      </c:pt>
                      <c:pt idx="229">
                        <c:v>32.930683135999999</c:v>
                      </c:pt>
                      <c:pt idx="230">
                        <c:v>33.162319183000001</c:v>
                      </c:pt>
                      <c:pt idx="231">
                        <c:v>33.388339995999999</c:v>
                      </c:pt>
                      <c:pt idx="232">
                        <c:v>33.600276946999998</c:v>
                      </c:pt>
                      <c:pt idx="233">
                        <c:v>33.805206298999998</c:v>
                      </c:pt>
                      <c:pt idx="234">
                        <c:v>33.990943909000002</c:v>
                      </c:pt>
                      <c:pt idx="235">
                        <c:v>34.175674438000001</c:v>
                      </c:pt>
                      <c:pt idx="236">
                        <c:v>34.347270966000004</c:v>
                      </c:pt>
                      <c:pt idx="237">
                        <c:v>34.516220093000001</c:v>
                      </c:pt>
                      <c:pt idx="238">
                        <c:v>34.688629149999997</c:v>
                      </c:pt>
                      <c:pt idx="239">
                        <c:v>34.863971710000001</c:v>
                      </c:pt>
                      <c:pt idx="240">
                        <c:v>35.036212921000001</c:v>
                      </c:pt>
                      <c:pt idx="241">
                        <c:v>35.204071044999999</c:v>
                      </c:pt>
                      <c:pt idx="242">
                        <c:v>35.369400024000001</c:v>
                      </c:pt>
                      <c:pt idx="243">
                        <c:v>35.544979095000002</c:v>
                      </c:pt>
                      <c:pt idx="244">
                        <c:v>35.719779967999997</c:v>
                      </c:pt>
                      <c:pt idx="245">
                        <c:v>35.897380828999999</c:v>
                      </c:pt>
                      <c:pt idx="246">
                        <c:v>36.071769713999998</c:v>
                      </c:pt>
                      <c:pt idx="247">
                        <c:v>36.246231078999998</c:v>
                      </c:pt>
                      <c:pt idx="248">
                        <c:v>36.412849426000001</c:v>
                      </c:pt>
                      <c:pt idx="249">
                        <c:v>36.574108123999999</c:v>
                      </c:pt>
                      <c:pt idx="250">
                        <c:v>36.726135253999999</c:v>
                      </c:pt>
                      <c:pt idx="251">
                        <c:v>36.868610382</c:v>
                      </c:pt>
                      <c:pt idx="252">
                        <c:v>37.001510619999998</c:v>
                      </c:pt>
                      <c:pt idx="253">
                        <c:v>37.127269745</c:v>
                      </c:pt>
                      <c:pt idx="254">
                        <c:v>37.251598358000003</c:v>
                      </c:pt>
                      <c:pt idx="255">
                        <c:v>37.373016356999997</c:v>
                      </c:pt>
                      <c:pt idx="256">
                        <c:v>37.490779877000001</c:v>
                      </c:pt>
                      <c:pt idx="257">
                        <c:v>37.621730804000002</c:v>
                      </c:pt>
                      <c:pt idx="258">
                        <c:v>37.741458893000001</c:v>
                      </c:pt>
                      <c:pt idx="259">
                        <c:v>37.864765167000002</c:v>
                      </c:pt>
                      <c:pt idx="260">
                        <c:v>37.994945526000002</c:v>
                      </c:pt>
                      <c:pt idx="261">
                        <c:v>38.125106811999999</c:v>
                      </c:pt>
                      <c:pt idx="262">
                        <c:v>38.266941070999998</c:v>
                      </c:pt>
                      <c:pt idx="263">
                        <c:v>38.405399322999997</c:v>
                      </c:pt>
                      <c:pt idx="264">
                        <c:v>38.562164307000003</c:v>
                      </c:pt>
                      <c:pt idx="265">
                        <c:v>38.704200745000001</c:v>
                      </c:pt>
                      <c:pt idx="266">
                        <c:v>38.851699828999998</c:v>
                      </c:pt>
                      <c:pt idx="267">
                        <c:v>39.003070831000002</c:v>
                      </c:pt>
                      <c:pt idx="268">
                        <c:v>39.127586364999999</c:v>
                      </c:pt>
                      <c:pt idx="269">
                        <c:v>39.242961884000003</c:v>
                      </c:pt>
                      <c:pt idx="270">
                        <c:v>39.364875793000003</c:v>
                      </c:pt>
                      <c:pt idx="271">
                        <c:v>39.502819060999997</c:v>
                      </c:pt>
                      <c:pt idx="272">
                        <c:v>39.635314940999997</c:v>
                      </c:pt>
                      <c:pt idx="273">
                        <c:v>39.772315978999998</c:v>
                      </c:pt>
                      <c:pt idx="274">
                        <c:v>39.910671233999999</c:v>
                      </c:pt>
                      <c:pt idx="275">
                        <c:v>40.054771422999998</c:v>
                      </c:pt>
                      <c:pt idx="276">
                        <c:v>40.199401854999998</c:v>
                      </c:pt>
                      <c:pt idx="277">
                        <c:v>40.348571776999997</c:v>
                      </c:pt>
                      <c:pt idx="278">
                        <c:v>40.496231078999998</c:v>
                      </c:pt>
                      <c:pt idx="279">
                        <c:v>40.645191193000002</c:v>
                      </c:pt>
                      <c:pt idx="280">
                        <c:v>40.796455383000001</c:v>
                      </c:pt>
                      <c:pt idx="281">
                        <c:v>40.948234558000003</c:v>
                      </c:pt>
                      <c:pt idx="282">
                        <c:v>41.099807738999999</c:v>
                      </c:pt>
                      <c:pt idx="283">
                        <c:v>41.251064301</c:v>
                      </c:pt>
                      <c:pt idx="284">
                        <c:v>41.401912689</c:v>
                      </c:pt>
                      <c:pt idx="285">
                        <c:v>41.553104400999999</c:v>
                      </c:pt>
                      <c:pt idx="286">
                        <c:v>41.706741332999997</c:v>
                      </c:pt>
                      <c:pt idx="287">
                        <c:v>41.860668181999998</c:v>
                      </c:pt>
                      <c:pt idx="288">
                        <c:v>42.014186858999999</c:v>
                      </c:pt>
                      <c:pt idx="289">
                        <c:v>42.168651580999999</c:v>
                      </c:pt>
                      <c:pt idx="290">
                        <c:v>42.322105407999999</c:v>
                      </c:pt>
                      <c:pt idx="291">
                        <c:v>42.471897124999998</c:v>
                      </c:pt>
                      <c:pt idx="292">
                        <c:v>42.618820190000001</c:v>
                      </c:pt>
                      <c:pt idx="293">
                        <c:v>42.760486602999997</c:v>
                      </c:pt>
                      <c:pt idx="294">
                        <c:v>42.898532867</c:v>
                      </c:pt>
                      <c:pt idx="295">
                        <c:v>43.033740997000002</c:v>
                      </c:pt>
                      <c:pt idx="296">
                        <c:v>43.167991637999997</c:v>
                      </c:pt>
                      <c:pt idx="297">
                        <c:v>43.298358917000002</c:v>
                      </c:pt>
                      <c:pt idx="298">
                        <c:v>43.423778534</c:v>
                      </c:pt>
                      <c:pt idx="299">
                        <c:v>43.547416687000002</c:v>
                      </c:pt>
                      <c:pt idx="300">
                        <c:v>43.670711517000001</c:v>
                      </c:pt>
                      <c:pt idx="301">
                        <c:v>43.794475554999998</c:v>
                      </c:pt>
                      <c:pt idx="302">
                        <c:v>43.917186737000002</c:v>
                      </c:pt>
                      <c:pt idx="303">
                        <c:v>44.040115356000001</c:v>
                      </c:pt>
                      <c:pt idx="304">
                        <c:v>44.16632843</c:v>
                      </c:pt>
                      <c:pt idx="305">
                        <c:v>44.294891356999997</c:v>
                      </c:pt>
                      <c:pt idx="306">
                        <c:v>44.420986176</c:v>
                      </c:pt>
                      <c:pt idx="307">
                        <c:v>44.546726227000001</c:v>
                      </c:pt>
                      <c:pt idx="308">
                        <c:v>44.673980712999999</c:v>
                      </c:pt>
                      <c:pt idx="309">
                        <c:v>44.802715302000003</c:v>
                      </c:pt>
                      <c:pt idx="310">
                        <c:v>44.934204102000002</c:v>
                      </c:pt>
                      <c:pt idx="311">
                        <c:v>45.068191528</c:v>
                      </c:pt>
                      <c:pt idx="312">
                        <c:v>45.203704834</c:v>
                      </c:pt>
                      <c:pt idx="313">
                        <c:v>45.337570190000001</c:v>
                      </c:pt>
                      <c:pt idx="314">
                        <c:v>45.470775604000004</c:v>
                      </c:pt>
                      <c:pt idx="315">
                        <c:v>45.603626251000001</c:v>
                      </c:pt>
                      <c:pt idx="316">
                        <c:v>45.737949370999999</c:v>
                      </c:pt>
                      <c:pt idx="317">
                        <c:v>45.871738434000001</c:v>
                      </c:pt>
                      <c:pt idx="318">
                        <c:v>46.004158019999998</c:v>
                      </c:pt>
                      <c:pt idx="319">
                        <c:v>46.134990692000002</c:v>
                      </c:pt>
                      <c:pt idx="320">
                        <c:v>46.267955780000001</c:v>
                      </c:pt>
                      <c:pt idx="321">
                        <c:v>46.397735595999997</c:v>
                      </c:pt>
                      <c:pt idx="322">
                        <c:v>46.527790070000002</c:v>
                      </c:pt>
                      <c:pt idx="323">
                        <c:v>46.657943725999999</c:v>
                      </c:pt>
                      <c:pt idx="324">
                        <c:v>46.783554076999998</c:v>
                      </c:pt>
                      <c:pt idx="325">
                        <c:v>46.907104492000002</c:v>
                      </c:pt>
                      <c:pt idx="326">
                        <c:v>47.026950835999997</c:v>
                      </c:pt>
                      <c:pt idx="327">
                        <c:v>47.146411895999996</c:v>
                      </c:pt>
                      <c:pt idx="328">
                        <c:v>47.279006957999997</c:v>
                      </c:pt>
                      <c:pt idx="329">
                        <c:v>47.425327301000003</c:v>
                      </c:pt>
                      <c:pt idx="330">
                        <c:v>47.585914612000003</c:v>
                      </c:pt>
                      <c:pt idx="331">
                        <c:v>47.751491547000001</c:v>
                      </c:pt>
                      <c:pt idx="332">
                        <c:v>47.919616699000002</c:v>
                      </c:pt>
                      <c:pt idx="333">
                        <c:v>48.076892852999997</c:v>
                      </c:pt>
                      <c:pt idx="334">
                        <c:v>48.222370148000003</c:v>
                      </c:pt>
                      <c:pt idx="335">
                        <c:v>48.360530853</c:v>
                      </c:pt>
                      <c:pt idx="336">
                        <c:v>48.48765564</c:v>
                      </c:pt>
                      <c:pt idx="337">
                        <c:v>48.609653473000002</c:v>
                      </c:pt>
                      <c:pt idx="338">
                        <c:v>48.728172301999997</c:v>
                      </c:pt>
                      <c:pt idx="339">
                        <c:v>48.838230133000003</c:v>
                      </c:pt>
                      <c:pt idx="340">
                        <c:v>48.957496642999999</c:v>
                      </c:pt>
                      <c:pt idx="341">
                        <c:v>49.071197509999998</c:v>
                      </c:pt>
                      <c:pt idx="342">
                        <c:v>49.180412292</c:v>
                      </c:pt>
                      <c:pt idx="343">
                        <c:v>49.306056976000001</c:v>
                      </c:pt>
                      <c:pt idx="344">
                        <c:v>49.410938262999998</c:v>
                      </c:pt>
                      <c:pt idx="345">
                        <c:v>49.530502319</c:v>
                      </c:pt>
                      <c:pt idx="346">
                        <c:v>49.663059234999999</c:v>
                      </c:pt>
                      <c:pt idx="347">
                        <c:v>49.793739318999997</c:v>
                      </c:pt>
                      <c:pt idx="348">
                        <c:v>49.930210113999998</c:v>
                      </c:pt>
                      <c:pt idx="349">
                        <c:v>50.072490692000002</c:v>
                      </c:pt>
                      <c:pt idx="350">
                        <c:v>50.220714569000002</c:v>
                      </c:pt>
                      <c:pt idx="351">
                        <c:v>50.367713928000001</c:v>
                      </c:pt>
                      <c:pt idx="352">
                        <c:v>50.506031036000003</c:v>
                      </c:pt>
                      <c:pt idx="353">
                        <c:v>50.636947632000002</c:v>
                      </c:pt>
                      <c:pt idx="354">
                        <c:v>50.772785186999997</c:v>
                      </c:pt>
                      <c:pt idx="355">
                        <c:v>50.919025421000001</c:v>
                      </c:pt>
                      <c:pt idx="356">
                        <c:v>51.072402953999998</c:v>
                      </c:pt>
                      <c:pt idx="357">
                        <c:v>51.228717803999999</c:v>
                      </c:pt>
                      <c:pt idx="358">
                        <c:v>51.383350372000002</c:v>
                      </c:pt>
                      <c:pt idx="359">
                        <c:v>51.532516479000002</c:v>
                      </c:pt>
                      <c:pt idx="360">
                        <c:v>51.671577454000001</c:v>
                      </c:pt>
                      <c:pt idx="361">
                        <c:v>51.804328918000003</c:v>
                      </c:pt>
                      <c:pt idx="362">
                        <c:v>51.936988831000001</c:v>
                      </c:pt>
                      <c:pt idx="363">
                        <c:v>52.067413330000001</c:v>
                      </c:pt>
                      <c:pt idx="364">
                        <c:v>52.194969176999997</c:v>
                      </c:pt>
                      <c:pt idx="365">
                        <c:v>52.325820923000002</c:v>
                      </c:pt>
                      <c:pt idx="366">
                        <c:v>52.458404541</c:v>
                      </c:pt>
                      <c:pt idx="367">
                        <c:v>52.594306946000003</c:v>
                      </c:pt>
                      <c:pt idx="368">
                        <c:v>52.733558655000003</c:v>
                      </c:pt>
                      <c:pt idx="369">
                        <c:v>52.874591827000003</c:v>
                      </c:pt>
                      <c:pt idx="370">
                        <c:v>53.017570495999998</c:v>
                      </c:pt>
                      <c:pt idx="371">
                        <c:v>53.162292479999998</c:v>
                      </c:pt>
                      <c:pt idx="372">
                        <c:v>53.308181763</c:v>
                      </c:pt>
                      <c:pt idx="373">
                        <c:v>53.452423095999997</c:v>
                      </c:pt>
                      <c:pt idx="374">
                        <c:v>53.593574523999997</c:v>
                      </c:pt>
                      <c:pt idx="375">
                        <c:v>53.732276917</c:v>
                      </c:pt>
                      <c:pt idx="376">
                        <c:v>53.869953156000001</c:v>
                      </c:pt>
                      <c:pt idx="377">
                        <c:v>54.006076813</c:v>
                      </c:pt>
                      <c:pt idx="378">
                        <c:v>54.138435364000003</c:v>
                      </c:pt>
                      <c:pt idx="379">
                        <c:v>54.268051147000001</c:v>
                      </c:pt>
                      <c:pt idx="380">
                        <c:v>54.269321441999999</c:v>
                      </c:pt>
                    </c:numCache>
                  </c:numRef>
                </c:xVal>
                <c:yVal>
                  <c:numRef>
                    <c:extLst xmlns:c15="http://schemas.microsoft.com/office/drawing/2012/chart">
                      <c:ext xmlns:c15="http://schemas.microsoft.com/office/drawing/2012/chart" uri="{02D57815-91ED-43cb-92C2-25804820EDAC}">
                        <c15:formulaRef>
                          <c15:sqref>'Girder1-Test2'!$N$3:$N$402</c15:sqref>
                        </c15:formulaRef>
                      </c:ext>
                    </c:extLst>
                    <c:numCache>
                      <c:formatCode>0.00E+00</c:formatCode>
                      <c:ptCount val="400"/>
                      <c:pt idx="0">
                        <c:v>-1.2345679104E-5</c:v>
                      </c:pt>
                      <c:pt idx="1">
                        <c:v>1.7410864257999998</c:v>
                      </c:pt>
                      <c:pt idx="2">
                        <c:v>5.7175063477000005</c:v>
                      </c:pt>
                      <c:pt idx="3">
                        <c:v>13.784542969</c:v>
                      </c:pt>
                      <c:pt idx="4">
                        <c:v>22.573679687999999</c:v>
                      </c:pt>
                      <c:pt idx="5">
                        <c:v>34.127875000000003</c:v>
                      </c:pt>
                      <c:pt idx="6">
                        <c:v>49.037136719000003</c:v>
                      </c:pt>
                      <c:pt idx="7">
                        <c:v>62.438246094</c:v>
                      </c:pt>
                      <c:pt idx="8">
                        <c:v>77.062570311999991</c:v>
                      </c:pt>
                      <c:pt idx="9">
                        <c:v>90.962570311999997</c:v>
                      </c:pt>
                      <c:pt idx="10">
                        <c:v>104.58083594</c:v>
                      </c:pt>
                      <c:pt idx="11">
                        <c:v>119.00071875</c:v>
                      </c:pt>
                      <c:pt idx="12">
                        <c:v>137.2528125</c:v>
                      </c:pt>
                      <c:pt idx="13">
                        <c:v>160.35195311999999</c:v>
                      </c:pt>
                      <c:pt idx="14">
                        <c:v>182.27504688000002</c:v>
                      </c:pt>
                      <c:pt idx="15">
                        <c:v>199.40282811999998</c:v>
                      </c:pt>
                      <c:pt idx="16">
                        <c:v>214.26503124999999</c:v>
                      </c:pt>
                      <c:pt idx="17">
                        <c:v>228.36259375</c:v>
                      </c:pt>
                      <c:pt idx="18">
                        <c:v>242.27209375000001</c:v>
                      </c:pt>
                      <c:pt idx="19">
                        <c:v>253.85826562</c:v>
                      </c:pt>
                      <c:pt idx="20">
                        <c:v>264.01159374999997</c:v>
                      </c:pt>
                      <c:pt idx="21">
                        <c:v>271.14653125000001</c:v>
                      </c:pt>
                      <c:pt idx="22">
                        <c:v>280.71715625000002</c:v>
                      </c:pt>
                      <c:pt idx="23">
                        <c:v>292.39665624999998</c:v>
                      </c:pt>
                      <c:pt idx="24">
                        <c:v>303.61665625000001</c:v>
                      </c:pt>
                      <c:pt idx="25">
                        <c:v>316.50912499999998</c:v>
                      </c:pt>
                      <c:pt idx="26">
                        <c:v>328.27800000000002</c:v>
                      </c:pt>
                      <c:pt idx="27">
                        <c:v>338.74565625000002</c:v>
                      </c:pt>
                      <c:pt idx="28">
                        <c:v>351.59853125000001</c:v>
                      </c:pt>
                      <c:pt idx="29">
                        <c:v>366.35506249999997</c:v>
                      </c:pt>
                      <c:pt idx="30">
                        <c:v>382.4428125</c:v>
                      </c:pt>
                      <c:pt idx="31">
                        <c:v>399.04428124999998</c:v>
                      </c:pt>
                      <c:pt idx="32">
                        <c:v>415.8769375</c:v>
                      </c:pt>
                      <c:pt idx="33">
                        <c:v>427.27971874999997</c:v>
                      </c:pt>
                      <c:pt idx="34">
                        <c:v>438.41896874999998</c:v>
                      </c:pt>
                      <c:pt idx="35">
                        <c:v>452.37303125</c:v>
                      </c:pt>
                      <c:pt idx="36">
                        <c:v>465.54178124999999</c:v>
                      </c:pt>
                      <c:pt idx="37">
                        <c:v>475.76903125000001</c:v>
                      </c:pt>
                      <c:pt idx="38">
                        <c:v>485.72690625000001</c:v>
                      </c:pt>
                      <c:pt idx="39">
                        <c:v>496.62312500000002</c:v>
                      </c:pt>
                      <c:pt idx="40">
                        <c:v>508.43615625000001</c:v>
                      </c:pt>
                      <c:pt idx="41">
                        <c:v>520.8225625</c:v>
                      </c:pt>
                      <c:pt idx="42">
                        <c:v>532.54887499999995</c:v>
                      </c:pt>
                      <c:pt idx="43">
                        <c:v>543.75331249999999</c:v>
                      </c:pt>
                      <c:pt idx="44">
                        <c:v>554.89762499999995</c:v>
                      </c:pt>
                      <c:pt idx="45">
                        <c:v>565.55349999999999</c:v>
                      </c:pt>
                      <c:pt idx="46">
                        <c:v>573.37756249999995</c:v>
                      </c:pt>
                      <c:pt idx="47">
                        <c:v>579.28712499999995</c:v>
                      </c:pt>
                      <c:pt idx="48">
                        <c:v>587.64256250000005</c:v>
                      </c:pt>
                      <c:pt idx="49">
                        <c:v>595.91143750000003</c:v>
                      </c:pt>
                      <c:pt idx="50">
                        <c:v>598.47299999999996</c:v>
                      </c:pt>
                      <c:pt idx="51">
                        <c:v>601.45106250000003</c:v>
                      </c:pt>
                      <c:pt idx="52">
                        <c:v>605.80218749999995</c:v>
                      </c:pt>
                      <c:pt idx="53">
                        <c:v>611.16600000000005</c:v>
                      </c:pt>
                      <c:pt idx="54">
                        <c:v>617.71849999999995</c:v>
                      </c:pt>
                      <c:pt idx="55">
                        <c:v>625.58318750000001</c:v>
                      </c:pt>
                      <c:pt idx="56">
                        <c:v>632.73012500000004</c:v>
                      </c:pt>
                      <c:pt idx="57">
                        <c:v>638.80681249999998</c:v>
                      </c:pt>
                      <c:pt idx="58">
                        <c:v>645.93775000000005</c:v>
                      </c:pt>
                      <c:pt idx="59">
                        <c:v>652.57468749999998</c:v>
                      </c:pt>
                      <c:pt idx="60">
                        <c:v>660.86393750000002</c:v>
                      </c:pt>
                      <c:pt idx="61">
                        <c:v>670.31337499999995</c:v>
                      </c:pt>
                      <c:pt idx="62">
                        <c:v>675.928</c:v>
                      </c:pt>
                      <c:pt idx="63">
                        <c:v>679.81737499999997</c:v>
                      </c:pt>
                      <c:pt idx="64">
                        <c:v>681.49568750000003</c:v>
                      </c:pt>
                      <c:pt idx="65">
                        <c:v>684.31093750000002</c:v>
                      </c:pt>
                      <c:pt idx="66">
                        <c:v>689.06987500000002</c:v>
                      </c:pt>
                      <c:pt idx="67">
                        <c:v>695.15493749999996</c:v>
                      </c:pt>
                      <c:pt idx="68">
                        <c:v>698.94668750000005</c:v>
                      </c:pt>
                      <c:pt idx="69">
                        <c:v>701.83518749999996</c:v>
                      </c:pt>
                      <c:pt idx="70">
                        <c:v>707.20206250000001</c:v>
                      </c:pt>
                      <c:pt idx="71">
                        <c:v>715.90981250000004</c:v>
                      </c:pt>
                      <c:pt idx="72">
                        <c:v>725.95349999999996</c:v>
                      </c:pt>
                      <c:pt idx="73">
                        <c:v>736.12912500000004</c:v>
                      </c:pt>
                      <c:pt idx="74">
                        <c:v>745.82781250000005</c:v>
                      </c:pt>
                      <c:pt idx="75">
                        <c:v>756.21287500000005</c:v>
                      </c:pt>
                      <c:pt idx="76">
                        <c:v>765.12993749999998</c:v>
                      </c:pt>
                      <c:pt idx="77">
                        <c:v>775.4615</c:v>
                      </c:pt>
                      <c:pt idx="78">
                        <c:v>786.77943749999997</c:v>
                      </c:pt>
                      <c:pt idx="79">
                        <c:v>797.50525000000005</c:v>
                      </c:pt>
                      <c:pt idx="80">
                        <c:v>809.60106250000001</c:v>
                      </c:pt>
                      <c:pt idx="81">
                        <c:v>822.27806250000003</c:v>
                      </c:pt>
                      <c:pt idx="82">
                        <c:v>835.56975</c:v>
                      </c:pt>
                      <c:pt idx="83">
                        <c:v>847.12718749999999</c:v>
                      </c:pt>
                      <c:pt idx="84">
                        <c:v>855.96887500000003</c:v>
                      </c:pt>
                      <c:pt idx="85">
                        <c:v>863.43724999999995</c:v>
                      </c:pt>
                      <c:pt idx="86">
                        <c:v>868.96868749999999</c:v>
                      </c:pt>
                      <c:pt idx="87">
                        <c:v>872.46456250000006</c:v>
                      </c:pt>
                      <c:pt idx="88">
                        <c:v>876.03643750000003</c:v>
                      </c:pt>
                      <c:pt idx="89">
                        <c:v>878.93962499999998</c:v>
                      </c:pt>
                      <c:pt idx="90">
                        <c:v>881.98856249999994</c:v>
                      </c:pt>
                      <c:pt idx="91">
                        <c:v>885.59199999999998</c:v>
                      </c:pt>
                      <c:pt idx="92">
                        <c:v>889.52593750000005</c:v>
                      </c:pt>
                      <c:pt idx="93">
                        <c:v>892.13687500000003</c:v>
                      </c:pt>
                      <c:pt idx="94">
                        <c:v>891.8911875</c:v>
                      </c:pt>
                      <c:pt idx="95">
                        <c:v>891.44931250000002</c:v>
                      </c:pt>
                      <c:pt idx="96">
                        <c:v>893.18200000000002</c:v>
                      </c:pt>
                      <c:pt idx="97">
                        <c:v>898.18331250000006</c:v>
                      </c:pt>
                      <c:pt idx="98">
                        <c:v>905.38962500000002</c:v>
                      </c:pt>
                      <c:pt idx="99">
                        <c:v>913.62293750000003</c:v>
                      </c:pt>
                      <c:pt idx="100">
                        <c:v>922.29825000000005</c:v>
                      </c:pt>
                      <c:pt idx="101">
                        <c:v>931.38575000000003</c:v>
                      </c:pt>
                      <c:pt idx="102">
                        <c:v>940.53612499999997</c:v>
                      </c:pt>
                      <c:pt idx="103">
                        <c:v>949.52437499999996</c:v>
                      </c:pt>
                      <c:pt idx="104">
                        <c:v>958.67562499999997</c:v>
                      </c:pt>
                      <c:pt idx="105">
                        <c:v>967.59268750000001</c:v>
                      </c:pt>
                      <c:pt idx="106">
                        <c:v>974.58487500000001</c:v>
                      </c:pt>
                      <c:pt idx="107">
                        <c:v>980.19</c:v>
                      </c:pt>
                      <c:pt idx="108">
                        <c:v>985.10062500000004</c:v>
                      </c:pt>
                      <c:pt idx="109">
                        <c:v>988.19593750000001</c:v>
                      </c:pt>
                      <c:pt idx="110">
                        <c:v>990.47012500000005</c:v>
                      </c:pt>
                      <c:pt idx="111">
                        <c:v>992.04156250000005</c:v>
                      </c:pt>
                      <c:pt idx="112">
                        <c:v>993.85893750000002</c:v>
                      </c:pt>
                      <c:pt idx="113">
                        <c:v>995.83268750000002</c:v>
                      </c:pt>
                      <c:pt idx="114">
                        <c:v>997.50199999999995</c:v>
                      </c:pt>
                      <c:pt idx="115">
                        <c:v>999.2471875</c:v>
                      </c:pt>
                      <c:pt idx="116">
                        <c:v>1000.6129375</c:v>
                      </c:pt>
                      <c:pt idx="117">
                        <c:v>1002.3123125</c:v>
                      </c:pt>
                      <c:pt idx="118">
                        <c:v>1005.2968125</c:v>
                      </c:pt>
                      <c:pt idx="119">
                        <c:v>1008.480375</c:v>
                      </c:pt>
                      <c:pt idx="120">
                        <c:v>1010.3913125</c:v>
                      </c:pt>
                      <c:pt idx="121">
                        <c:v>1010.343875</c:v>
                      </c:pt>
                      <c:pt idx="122">
                        <c:v>1009.4253125</c:v>
                      </c:pt>
                      <c:pt idx="123">
                        <c:v>1008.9663125</c:v>
                      </c:pt>
                      <c:pt idx="124">
                        <c:v>1008.885625</c:v>
                      </c:pt>
                      <c:pt idx="125">
                        <c:v>1008.8655625</c:v>
                      </c:pt>
                      <c:pt idx="126">
                        <c:v>1009.711</c:v>
                      </c:pt>
                      <c:pt idx="127">
                        <c:v>1012.17375</c:v>
                      </c:pt>
                      <c:pt idx="128">
                        <c:v>1016.3605</c:v>
                      </c:pt>
                      <c:pt idx="129">
                        <c:v>1020.6638124999999</c:v>
                      </c:pt>
                      <c:pt idx="130">
                        <c:v>1025.132625</c:v>
                      </c:pt>
                      <c:pt idx="131">
                        <c:v>1029.810375</c:v>
                      </c:pt>
                      <c:pt idx="132">
                        <c:v>1034.244375</c:v>
                      </c:pt>
                      <c:pt idx="133">
                        <c:v>1037.8966875000001</c:v>
                      </c:pt>
                      <c:pt idx="134">
                        <c:v>1041.0045625</c:v>
                      </c:pt>
                      <c:pt idx="135">
                        <c:v>1043.7473749999999</c:v>
                      </c:pt>
                      <c:pt idx="136">
                        <c:v>1045.7451874999999</c:v>
                      </c:pt>
                      <c:pt idx="137">
                        <c:v>1046.7621875</c:v>
                      </c:pt>
                      <c:pt idx="138">
                        <c:v>1046.3618750000001</c:v>
                      </c:pt>
                      <c:pt idx="139">
                        <c:v>1044.4990625</c:v>
                      </c:pt>
                      <c:pt idx="140">
                        <c:v>1042.187375</c:v>
                      </c:pt>
                      <c:pt idx="141">
                        <c:v>1040.3161250000001</c:v>
                      </c:pt>
                      <c:pt idx="142">
                        <c:v>1039.1991875000001</c:v>
                      </c:pt>
                      <c:pt idx="143">
                        <c:v>1038.5479375</c:v>
                      </c:pt>
                      <c:pt idx="144">
                        <c:v>1038.4543125</c:v>
                      </c:pt>
                      <c:pt idx="145">
                        <c:v>1038.6745625000001</c:v>
                      </c:pt>
                      <c:pt idx="146">
                        <c:v>1038.555875</c:v>
                      </c:pt>
                      <c:pt idx="147">
                        <c:v>1038.0047500000001</c:v>
                      </c:pt>
                      <c:pt idx="148">
                        <c:v>1037.2458125000001</c:v>
                      </c:pt>
                      <c:pt idx="149">
                        <c:v>1036.3616875</c:v>
                      </c:pt>
                      <c:pt idx="150">
                        <c:v>1035.1281875</c:v>
                      </c:pt>
                      <c:pt idx="151">
                        <c:v>1033.4156875000001</c:v>
                      </c:pt>
                      <c:pt idx="152">
                        <c:v>1030.8749375</c:v>
                      </c:pt>
                      <c:pt idx="153">
                        <c:v>1028.2718124999999</c:v>
                      </c:pt>
                      <c:pt idx="154">
                        <c:v>1026.0606250000001</c:v>
                      </c:pt>
                      <c:pt idx="155">
                        <c:v>1023.92225</c:v>
                      </c:pt>
                      <c:pt idx="156">
                        <c:v>1021.331875</c:v>
                      </c:pt>
                      <c:pt idx="157">
                        <c:v>1018.408125</c:v>
                      </c:pt>
                      <c:pt idx="158">
                        <c:v>1015.2563125</c:v>
                      </c:pt>
                      <c:pt idx="159">
                        <c:v>1011.9669375</c:v>
                      </c:pt>
                      <c:pt idx="160">
                        <c:v>1009.0021875</c:v>
                      </c:pt>
                      <c:pt idx="161">
                        <c:v>1006.47675</c:v>
                      </c:pt>
                      <c:pt idx="162">
                        <c:v>1004.3014375</c:v>
                      </c:pt>
                      <c:pt idx="163">
                        <c:v>1002.214625</c:v>
                      </c:pt>
                      <c:pt idx="164">
                        <c:v>1000.0444375</c:v>
                      </c:pt>
                      <c:pt idx="165">
                        <c:v>997.73443750000001</c:v>
                      </c:pt>
                      <c:pt idx="166">
                        <c:v>995.23943750000001</c:v>
                      </c:pt>
                      <c:pt idx="167">
                        <c:v>992.53025000000002</c:v>
                      </c:pt>
                      <c:pt idx="168">
                        <c:v>989.58693749999998</c:v>
                      </c:pt>
                      <c:pt idx="169">
                        <c:v>986.03731249999998</c:v>
                      </c:pt>
                      <c:pt idx="170">
                        <c:v>981.76056249999999</c:v>
                      </c:pt>
                      <c:pt idx="171">
                        <c:v>976.97225000000003</c:v>
                      </c:pt>
                      <c:pt idx="172">
                        <c:v>971.72850000000005</c:v>
                      </c:pt>
                      <c:pt idx="173">
                        <c:v>966.08256249999999</c:v>
                      </c:pt>
                      <c:pt idx="174">
                        <c:v>960.28287499999999</c:v>
                      </c:pt>
                      <c:pt idx="175">
                        <c:v>954.44581249999999</c:v>
                      </c:pt>
                      <c:pt idx="176">
                        <c:v>948.618875</c:v>
                      </c:pt>
                      <c:pt idx="177">
                        <c:v>942.74112500000001</c:v>
                      </c:pt>
                      <c:pt idx="178">
                        <c:v>936.90381249999996</c:v>
                      </c:pt>
                      <c:pt idx="179">
                        <c:v>931.03537500000004</c:v>
                      </c:pt>
                      <c:pt idx="180">
                        <c:v>924.89549999999997</c:v>
                      </c:pt>
                      <c:pt idx="181">
                        <c:v>918.59256249999999</c:v>
                      </c:pt>
                      <c:pt idx="182">
                        <c:v>911.91162499999996</c:v>
                      </c:pt>
                      <c:pt idx="183">
                        <c:v>904.71918749999998</c:v>
                      </c:pt>
                      <c:pt idx="184">
                        <c:v>896.93587500000001</c:v>
                      </c:pt>
                      <c:pt idx="185">
                        <c:v>888.8515625</c:v>
                      </c:pt>
                      <c:pt idx="186">
                        <c:v>880.69074999999998</c:v>
                      </c:pt>
                      <c:pt idx="187">
                        <c:v>872.69956249999996</c:v>
                      </c:pt>
                      <c:pt idx="188">
                        <c:v>864.84762499999999</c:v>
                      </c:pt>
                      <c:pt idx="189">
                        <c:v>857.20718750000003</c:v>
                      </c:pt>
                      <c:pt idx="190">
                        <c:v>849.53774999999996</c:v>
                      </c:pt>
                      <c:pt idx="191">
                        <c:v>841.57137499999999</c:v>
                      </c:pt>
                      <c:pt idx="192">
                        <c:v>833.51800000000003</c:v>
                      </c:pt>
                      <c:pt idx="193">
                        <c:v>825.20218750000004</c:v>
                      </c:pt>
                      <c:pt idx="194">
                        <c:v>816.47831250000002</c:v>
                      </c:pt>
                      <c:pt idx="195">
                        <c:v>807.52800000000002</c:v>
                      </c:pt>
                      <c:pt idx="196">
                        <c:v>798.33893750000004</c:v>
                      </c:pt>
                      <c:pt idx="197">
                        <c:v>788.79881250000005</c:v>
                      </c:pt>
                      <c:pt idx="198">
                        <c:v>778.92068749999999</c:v>
                      </c:pt>
                      <c:pt idx="199">
                        <c:v>768.82481250000001</c:v>
                      </c:pt>
                      <c:pt idx="200">
                        <c:v>758.55756250000002</c:v>
                      </c:pt>
                      <c:pt idx="201">
                        <c:v>748.32168750000005</c:v>
                      </c:pt>
                      <c:pt idx="202">
                        <c:v>738.79200000000003</c:v>
                      </c:pt>
                      <c:pt idx="203">
                        <c:v>729.27237500000001</c:v>
                      </c:pt>
                      <c:pt idx="204">
                        <c:v>719.70531249999999</c:v>
                      </c:pt>
                      <c:pt idx="205">
                        <c:v>710.16262500000005</c:v>
                      </c:pt>
                      <c:pt idx="206">
                        <c:v>700.40837499999998</c:v>
                      </c:pt>
                      <c:pt idx="207">
                        <c:v>690.16268749999995</c:v>
                      </c:pt>
                      <c:pt idx="208">
                        <c:v>679.39831249999997</c:v>
                      </c:pt>
                      <c:pt idx="209">
                        <c:v>668.09775000000002</c:v>
                      </c:pt>
                      <c:pt idx="210">
                        <c:v>656.41718749999995</c:v>
                      </c:pt>
                      <c:pt idx="211">
                        <c:v>644.34412499999996</c:v>
                      </c:pt>
                      <c:pt idx="212">
                        <c:v>632.12562500000001</c:v>
                      </c:pt>
                      <c:pt idx="213">
                        <c:v>619.97393750000003</c:v>
                      </c:pt>
                      <c:pt idx="214">
                        <c:v>607.727125</c:v>
                      </c:pt>
                      <c:pt idx="215">
                        <c:v>595.68431250000003</c:v>
                      </c:pt>
                      <c:pt idx="216">
                        <c:v>583.93106250000005</c:v>
                      </c:pt>
                      <c:pt idx="217">
                        <c:v>572.38743750000003</c:v>
                      </c:pt>
                      <c:pt idx="218">
                        <c:v>560.96468749999997</c:v>
                      </c:pt>
                      <c:pt idx="219">
                        <c:v>549.85612500000002</c:v>
                      </c:pt>
                      <c:pt idx="220">
                        <c:v>539.14293750000002</c:v>
                      </c:pt>
                      <c:pt idx="221">
                        <c:v>528.81124999999997</c:v>
                      </c:pt>
                      <c:pt idx="222">
                        <c:v>518.67959374999998</c:v>
                      </c:pt>
                      <c:pt idx="223">
                        <c:v>508.79725000000002</c:v>
                      </c:pt>
                      <c:pt idx="224">
                        <c:v>499.138125</c:v>
                      </c:pt>
                      <c:pt idx="225">
                        <c:v>489.45549999999997</c:v>
                      </c:pt>
                      <c:pt idx="226">
                        <c:v>479.72828125000001</c:v>
                      </c:pt>
                      <c:pt idx="227">
                        <c:v>469.99828124999999</c:v>
                      </c:pt>
                      <c:pt idx="228">
                        <c:v>460.27465625000002</c:v>
                      </c:pt>
                      <c:pt idx="229">
                        <c:v>450.47300000000001</c:v>
                      </c:pt>
                      <c:pt idx="230">
                        <c:v>440.44265625000003</c:v>
                      </c:pt>
                      <c:pt idx="231">
                        <c:v>430.29265624999999</c:v>
                      </c:pt>
                      <c:pt idx="232">
                        <c:v>420.23418750000002</c:v>
                      </c:pt>
                      <c:pt idx="233">
                        <c:v>410.4375</c:v>
                      </c:pt>
                      <c:pt idx="234">
                        <c:v>400.82556249999999</c:v>
                      </c:pt>
                      <c:pt idx="235">
                        <c:v>391.35159375000001</c:v>
                      </c:pt>
                      <c:pt idx="236">
                        <c:v>381.89912500000003</c:v>
                      </c:pt>
                      <c:pt idx="237">
                        <c:v>372.66665625000002</c:v>
                      </c:pt>
                      <c:pt idx="238">
                        <c:v>363.77281249999999</c:v>
                      </c:pt>
                      <c:pt idx="239">
                        <c:v>355.17653124999998</c:v>
                      </c:pt>
                      <c:pt idx="240">
                        <c:v>346.64937500000002</c:v>
                      </c:pt>
                      <c:pt idx="241">
                        <c:v>338.04393750000003</c:v>
                      </c:pt>
                      <c:pt idx="242">
                        <c:v>329.26840625</c:v>
                      </c:pt>
                      <c:pt idx="243">
                        <c:v>320.38640624999999</c:v>
                      </c:pt>
                      <c:pt idx="244">
                        <c:v>311.67899999999997</c:v>
                      </c:pt>
                      <c:pt idx="245">
                        <c:v>303.35790624999998</c:v>
                      </c:pt>
                      <c:pt idx="246">
                        <c:v>295.42725000000002</c:v>
                      </c:pt>
                      <c:pt idx="247">
                        <c:v>287.95715625000003</c:v>
                      </c:pt>
                      <c:pt idx="248">
                        <c:v>280.72628125</c:v>
                      </c:pt>
                      <c:pt idx="249">
                        <c:v>273.79787499999998</c:v>
                      </c:pt>
                      <c:pt idx="250">
                        <c:v>267.25640625</c:v>
                      </c:pt>
                      <c:pt idx="251">
                        <c:v>261.16715625000001</c:v>
                      </c:pt>
                      <c:pt idx="252">
                        <c:v>255.64876561999998</c:v>
                      </c:pt>
                      <c:pt idx="253">
                        <c:v>250.88024999999999</c:v>
                      </c:pt>
                      <c:pt idx="254">
                        <c:v>246.71629688000002</c:v>
                      </c:pt>
                      <c:pt idx="255">
                        <c:v>242.87432812</c:v>
                      </c:pt>
                      <c:pt idx="256">
                        <c:v>239.109375</c:v>
                      </c:pt>
                      <c:pt idx="257">
                        <c:v>235.27579688</c:v>
                      </c:pt>
                      <c:pt idx="258">
                        <c:v>231.46604688000002</c:v>
                      </c:pt>
                      <c:pt idx="259">
                        <c:v>227.60370311999998</c:v>
                      </c:pt>
                      <c:pt idx="260">
                        <c:v>223.639625</c:v>
                      </c:pt>
                      <c:pt idx="261">
                        <c:v>219.70814061999999</c:v>
                      </c:pt>
                      <c:pt idx="262">
                        <c:v>215.71271874999999</c:v>
                      </c:pt>
                      <c:pt idx="263">
                        <c:v>211.77679688000001</c:v>
                      </c:pt>
                      <c:pt idx="264">
                        <c:v>207.91296875</c:v>
                      </c:pt>
                      <c:pt idx="265">
                        <c:v>204.25259374999999</c:v>
                      </c:pt>
                      <c:pt idx="266">
                        <c:v>200.68148438</c:v>
                      </c:pt>
                      <c:pt idx="267">
                        <c:v>197.11592188</c:v>
                      </c:pt>
                      <c:pt idx="268">
                        <c:v>193.50481250000001</c:v>
                      </c:pt>
                      <c:pt idx="269">
                        <c:v>189.96271874999999</c:v>
                      </c:pt>
                      <c:pt idx="270">
                        <c:v>186.56221875</c:v>
                      </c:pt>
                      <c:pt idx="271">
                        <c:v>183.35085938</c:v>
                      </c:pt>
                      <c:pt idx="272">
                        <c:v>180.45395311999999</c:v>
                      </c:pt>
                      <c:pt idx="273">
                        <c:v>177.65098438000001</c:v>
                      </c:pt>
                      <c:pt idx="274">
                        <c:v>175.00110938</c:v>
                      </c:pt>
                      <c:pt idx="275">
                        <c:v>172.69110938</c:v>
                      </c:pt>
                      <c:pt idx="276">
                        <c:v>170.71839061999998</c:v>
                      </c:pt>
                      <c:pt idx="277">
                        <c:v>169.09790624999999</c:v>
                      </c:pt>
                      <c:pt idx="278">
                        <c:v>167.81790624999999</c:v>
                      </c:pt>
                      <c:pt idx="279">
                        <c:v>166.82556249999999</c:v>
                      </c:pt>
                      <c:pt idx="280">
                        <c:v>166.05851561999998</c:v>
                      </c:pt>
                      <c:pt idx="281">
                        <c:v>165.54629688</c:v>
                      </c:pt>
                      <c:pt idx="282">
                        <c:v>165.32642188</c:v>
                      </c:pt>
                      <c:pt idx="283">
                        <c:v>165.40778125</c:v>
                      </c:pt>
                      <c:pt idx="284">
                        <c:v>165.72690625000001</c:v>
                      </c:pt>
                      <c:pt idx="285">
                        <c:v>166.23432811999999</c:v>
                      </c:pt>
                      <c:pt idx="286">
                        <c:v>166.81740625</c:v>
                      </c:pt>
                      <c:pt idx="287">
                        <c:v>167.6050625</c:v>
                      </c:pt>
                      <c:pt idx="288">
                        <c:v>168.54617188</c:v>
                      </c:pt>
                      <c:pt idx="289">
                        <c:v>169.61654688000002</c:v>
                      </c:pt>
                      <c:pt idx="290">
                        <c:v>170.92879688000002</c:v>
                      </c:pt>
                      <c:pt idx="291">
                        <c:v>172.50320311999999</c:v>
                      </c:pt>
                      <c:pt idx="292">
                        <c:v>174.31321875</c:v>
                      </c:pt>
                      <c:pt idx="293">
                        <c:v>176.14760938000001</c:v>
                      </c:pt>
                      <c:pt idx="294">
                        <c:v>178.08201561999999</c:v>
                      </c:pt>
                      <c:pt idx="295">
                        <c:v>180.18789061999999</c:v>
                      </c:pt>
                      <c:pt idx="296">
                        <c:v>182.26220311999998</c:v>
                      </c:pt>
                      <c:pt idx="297">
                        <c:v>184.3381875</c:v>
                      </c:pt>
                      <c:pt idx="298">
                        <c:v>186.39867187999999</c:v>
                      </c:pt>
                      <c:pt idx="299">
                        <c:v>188.4658125</c:v>
                      </c:pt>
                      <c:pt idx="300">
                        <c:v>190.38010938000002</c:v>
                      </c:pt>
                      <c:pt idx="301">
                        <c:v>192.19901561999998</c:v>
                      </c:pt>
                      <c:pt idx="302">
                        <c:v>193.82603125</c:v>
                      </c:pt>
                      <c:pt idx="303">
                        <c:v>195.18965625000001</c:v>
                      </c:pt>
                      <c:pt idx="304">
                        <c:v>196.2655</c:v>
                      </c:pt>
                      <c:pt idx="305">
                        <c:v>197.02390625000001</c:v>
                      </c:pt>
                      <c:pt idx="306">
                        <c:v>197.71937500000001</c:v>
                      </c:pt>
                      <c:pt idx="307">
                        <c:v>198.63173438000001</c:v>
                      </c:pt>
                      <c:pt idx="308">
                        <c:v>199.77506249999999</c:v>
                      </c:pt>
                      <c:pt idx="309">
                        <c:v>201.14667188000001</c:v>
                      </c:pt>
                      <c:pt idx="310">
                        <c:v>202.67839061999999</c:v>
                      </c:pt>
                      <c:pt idx="311">
                        <c:v>204.21309375000001</c:v>
                      </c:pt>
                      <c:pt idx="312">
                        <c:v>205.60037500000001</c:v>
                      </c:pt>
                      <c:pt idx="313">
                        <c:v>206.74420311999998</c:v>
                      </c:pt>
                      <c:pt idx="314">
                        <c:v>207.52025</c:v>
                      </c:pt>
                      <c:pt idx="315">
                        <c:v>208.07642188</c:v>
                      </c:pt>
                      <c:pt idx="316">
                        <c:v>208.47703125000001</c:v>
                      </c:pt>
                      <c:pt idx="317">
                        <c:v>208.63617188000001</c:v>
                      </c:pt>
                      <c:pt idx="318">
                        <c:v>208.51690625000001</c:v>
                      </c:pt>
                      <c:pt idx="319">
                        <c:v>208.17679688000001</c:v>
                      </c:pt>
                      <c:pt idx="320">
                        <c:v>207.72667188</c:v>
                      </c:pt>
                      <c:pt idx="321">
                        <c:v>207.24667188000001</c:v>
                      </c:pt>
                      <c:pt idx="322">
                        <c:v>206.75320311999999</c:v>
                      </c:pt>
                      <c:pt idx="323">
                        <c:v>206.32062500000001</c:v>
                      </c:pt>
                      <c:pt idx="324">
                        <c:v>205.93432812</c:v>
                      </c:pt>
                      <c:pt idx="325">
                        <c:v>205.61160938</c:v>
                      </c:pt>
                      <c:pt idx="326">
                        <c:v>205.39690625</c:v>
                      </c:pt>
                      <c:pt idx="327">
                        <c:v>205.31493750000001</c:v>
                      </c:pt>
                      <c:pt idx="328">
                        <c:v>205.24592188</c:v>
                      </c:pt>
                      <c:pt idx="329">
                        <c:v>205.12679688</c:v>
                      </c:pt>
                      <c:pt idx="330">
                        <c:v>204.82148438000002</c:v>
                      </c:pt>
                      <c:pt idx="331">
                        <c:v>204.34160938000002</c:v>
                      </c:pt>
                      <c:pt idx="332">
                        <c:v>203.819625</c:v>
                      </c:pt>
                      <c:pt idx="333">
                        <c:v>203.42345312</c:v>
                      </c:pt>
                      <c:pt idx="334">
                        <c:v>203.19690625000001</c:v>
                      </c:pt>
                      <c:pt idx="335">
                        <c:v>203.10579688000001</c:v>
                      </c:pt>
                      <c:pt idx="336">
                        <c:v>203.01901562</c:v>
                      </c:pt>
                      <c:pt idx="337">
                        <c:v>202.86345312</c:v>
                      </c:pt>
                      <c:pt idx="338">
                        <c:v>202.57728125</c:v>
                      </c:pt>
                      <c:pt idx="339">
                        <c:v>202.15790625</c:v>
                      </c:pt>
                      <c:pt idx="340">
                        <c:v>201.740375</c:v>
                      </c:pt>
                      <c:pt idx="341">
                        <c:v>201.36690625</c:v>
                      </c:pt>
                      <c:pt idx="342">
                        <c:v>201.00209375</c:v>
                      </c:pt>
                      <c:pt idx="343">
                        <c:v>200.63259375000001</c:v>
                      </c:pt>
                      <c:pt idx="344">
                        <c:v>200.33173438</c:v>
                      </c:pt>
                      <c:pt idx="345">
                        <c:v>200.16246874999999</c:v>
                      </c:pt>
                      <c:pt idx="346">
                        <c:v>200.17037500000001</c:v>
                      </c:pt>
                      <c:pt idx="347">
                        <c:v>200.30753125000001</c:v>
                      </c:pt>
                      <c:pt idx="348">
                        <c:v>200.50259374999999</c:v>
                      </c:pt>
                      <c:pt idx="349">
                        <c:v>200.70123438000002</c:v>
                      </c:pt>
                      <c:pt idx="350">
                        <c:v>200.96382811999999</c:v>
                      </c:pt>
                      <c:pt idx="351">
                        <c:v>201.37</c:v>
                      </c:pt>
                      <c:pt idx="352">
                        <c:v>201.9246875</c:v>
                      </c:pt>
                      <c:pt idx="353">
                        <c:v>202.59246874999999</c:v>
                      </c:pt>
                      <c:pt idx="354">
                        <c:v>203.30443750000001</c:v>
                      </c:pt>
                      <c:pt idx="355">
                        <c:v>203.97914061999998</c:v>
                      </c:pt>
                      <c:pt idx="356">
                        <c:v>204.60604688000001</c:v>
                      </c:pt>
                      <c:pt idx="357">
                        <c:v>205.18185938000002</c:v>
                      </c:pt>
                      <c:pt idx="358">
                        <c:v>205.77864062</c:v>
                      </c:pt>
                      <c:pt idx="359">
                        <c:v>206.44196875</c:v>
                      </c:pt>
                      <c:pt idx="360">
                        <c:v>207.12417188000001</c:v>
                      </c:pt>
                      <c:pt idx="361">
                        <c:v>207.75142188000001</c:v>
                      </c:pt>
                      <c:pt idx="362">
                        <c:v>208.38426561999998</c:v>
                      </c:pt>
                      <c:pt idx="363">
                        <c:v>209.10560938</c:v>
                      </c:pt>
                      <c:pt idx="364">
                        <c:v>209.75478125000001</c:v>
                      </c:pt>
                      <c:pt idx="365">
                        <c:v>210.18275</c:v>
                      </c:pt>
                      <c:pt idx="366">
                        <c:v>210.45984375</c:v>
                      </c:pt>
                      <c:pt idx="367">
                        <c:v>210.82815625000001</c:v>
                      </c:pt>
                      <c:pt idx="368">
                        <c:v>211.33953124999999</c:v>
                      </c:pt>
                      <c:pt idx="369">
                        <c:v>212.06131250000001</c:v>
                      </c:pt>
                      <c:pt idx="370">
                        <c:v>213.00593749999999</c:v>
                      </c:pt>
                      <c:pt idx="371">
                        <c:v>214.3336875</c:v>
                      </c:pt>
                      <c:pt idx="372">
                        <c:v>216.10145312</c:v>
                      </c:pt>
                      <c:pt idx="373">
                        <c:v>218.47245311999998</c:v>
                      </c:pt>
                      <c:pt idx="374">
                        <c:v>219.48628124999999</c:v>
                      </c:pt>
                      <c:pt idx="375">
                        <c:v>218.62142188000001</c:v>
                      </c:pt>
                      <c:pt idx="376">
                        <c:v>217.80893750000001</c:v>
                      </c:pt>
                      <c:pt idx="377">
                        <c:v>218.40889061999999</c:v>
                      </c:pt>
                      <c:pt idx="378">
                        <c:v>220.06348438000001</c:v>
                      </c:pt>
                      <c:pt idx="379">
                        <c:v>222.62975</c:v>
                      </c:pt>
                      <c:pt idx="380">
                        <c:v>225.62204688</c:v>
                      </c:pt>
                      <c:pt idx="381">
                        <c:v>228.21189061999999</c:v>
                      </c:pt>
                      <c:pt idx="382">
                        <c:v>229.92514061999998</c:v>
                      </c:pt>
                      <c:pt idx="383">
                        <c:v>230.49484375</c:v>
                      </c:pt>
                      <c:pt idx="384">
                        <c:v>229.41354688000001</c:v>
                      </c:pt>
                      <c:pt idx="385">
                        <c:v>228.22240625000001</c:v>
                      </c:pt>
                      <c:pt idx="386">
                        <c:v>228.27778125</c:v>
                      </c:pt>
                      <c:pt idx="387">
                        <c:v>227.13159375000001</c:v>
                      </c:pt>
                      <c:pt idx="388">
                        <c:v>224.24217188</c:v>
                      </c:pt>
                      <c:pt idx="389">
                        <c:v>222.20571874999999</c:v>
                      </c:pt>
                      <c:pt idx="390">
                        <c:v>222.27737500000001</c:v>
                      </c:pt>
                      <c:pt idx="391">
                        <c:v>223.45235938000002</c:v>
                      </c:pt>
                      <c:pt idx="392">
                        <c:v>226.22867188000001</c:v>
                      </c:pt>
                      <c:pt idx="393">
                        <c:v>228.21460938000001</c:v>
                      </c:pt>
                      <c:pt idx="394">
                        <c:v>228.56364062</c:v>
                      </c:pt>
                      <c:pt idx="395">
                        <c:v>230.16110938</c:v>
                      </c:pt>
                      <c:pt idx="396">
                        <c:v>230.09714062</c:v>
                      </c:pt>
                      <c:pt idx="397">
                        <c:v>226.42</c:v>
                      </c:pt>
                      <c:pt idx="398">
                        <c:v>224.11332811999998</c:v>
                      </c:pt>
                      <c:pt idx="399">
                        <c:v>229.8</c:v>
                      </c:pt>
                    </c:numCache>
                  </c:numRef>
                </c:yVal>
                <c:smooth val="1"/>
                <c:extLst xmlns:c15="http://schemas.microsoft.com/office/drawing/2012/chart">
                  <c:ext xmlns:c16="http://schemas.microsoft.com/office/drawing/2014/chart" uri="{C3380CC4-5D6E-409C-BE32-E72D297353CC}">
                    <c16:uniqueId val="{00000006-B27B-D443-978B-62075B7FA251}"/>
                  </c:ext>
                </c:extLst>
              </c15:ser>
            </c15:filteredScatterSeries>
            <c15:filteredScatterSeries>
              <c15:ser>
                <c:idx val="4"/>
                <c:order val="4"/>
                <c:tx>
                  <c:v>G1-T2-FE</c:v>
                </c:tx>
                <c:spPr>
                  <a:ln w="12700" cap="rnd">
                    <a:solidFill>
                      <a:schemeClr val="tx1"/>
                    </a:solidFill>
                    <a:prstDash val="dash"/>
                    <a:round/>
                  </a:ln>
                  <a:effectLst/>
                </c:spPr>
                <c:marker>
                  <c:symbol val="none"/>
                </c:marker>
                <c:xVal>
                  <c:numRef>
                    <c:extLst xmlns:c15="http://schemas.microsoft.com/office/drawing/2012/chart">
                      <c:ext xmlns:c15="http://schemas.microsoft.com/office/drawing/2012/chart" uri="{02D57815-91ED-43cb-92C2-25804820EDAC}">
                        <c15:formulaRef>
                          <c15:sqref>'Girder1-Test2'!$T$24:$T$404</c15:sqref>
                        </c15:formulaRef>
                      </c:ext>
                    </c:extLst>
                    <c:numCache>
                      <c:formatCode>0.00E+00</c:formatCode>
                      <c:ptCount val="381"/>
                      <c:pt idx="0">
                        <c:v>3.3539056778000002E-2</c:v>
                      </c:pt>
                      <c:pt idx="1">
                        <c:v>5.9843327850000003E-2</c:v>
                      </c:pt>
                      <c:pt idx="2">
                        <c:v>0.16663396357999999</c:v>
                      </c:pt>
                      <c:pt idx="3">
                        <c:v>0.32425415516</c:v>
                      </c:pt>
                      <c:pt idx="4">
                        <c:v>0.48666337131999998</c:v>
                      </c:pt>
                      <c:pt idx="5">
                        <c:v>0.64943492413000004</c:v>
                      </c:pt>
                      <c:pt idx="6">
                        <c:v>0.85884702205999996</c:v>
                      </c:pt>
                      <c:pt idx="7">
                        <c:v>1.0858652592</c:v>
                      </c:pt>
                      <c:pt idx="8">
                        <c:v>1.2721354961</c:v>
                      </c:pt>
                      <c:pt idx="9">
                        <c:v>1.4117221832</c:v>
                      </c:pt>
                      <c:pt idx="10">
                        <c:v>1.4944645165999999</c:v>
                      </c:pt>
                      <c:pt idx="11">
                        <c:v>1.5706267357000001</c:v>
                      </c:pt>
                      <c:pt idx="12">
                        <c:v>1.6523598433</c:v>
                      </c:pt>
                      <c:pt idx="13">
                        <c:v>1.7276084423</c:v>
                      </c:pt>
                      <c:pt idx="14">
                        <c:v>1.8364181519</c:v>
                      </c:pt>
                      <c:pt idx="15">
                        <c:v>1.9692829847</c:v>
                      </c:pt>
                      <c:pt idx="16">
                        <c:v>2.1171433926000001</c:v>
                      </c:pt>
                      <c:pt idx="17">
                        <c:v>2.2604348660000002</c:v>
                      </c:pt>
                      <c:pt idx="18">
                        <c:v>2.409126997</c:v>
                      </c:pt>
                      <c:pt idx="19">
                        <c:v>2.5603272915000002</c:v>
                      </c:pt>
                      <c:pt idx="20">
                        <c:v>2.7025907039999999</c:v>
                      </c:pt>
                      <c:pt idx="21">
                        <c:v>2.8275668620999999</c:v>
                      </c:pt>
                      <c:pt idx="22">
                        <c:v>2.9467279910999999</c:v>
                      </c:pt>
                      <c:pt idx="23">
                        <c:v>3.0764992237</c:v>
                      </c:pt>
                      <c:pt idx="24">
                        <c:v>3.1988644599999998</c:v>
                      </c:pt>
                      <c:pt idx="25">
                        <c:v>3.3112235068999998</c:v>
                      </c:pt>
                      <c:pt idx="26">
                        <c:v>3.4199557303999999</c:v>
                      </c:pt>
                      <c:pt idx="27">
                        <c:v>3.5269920826000001</c:v>
                      </c:pt>
                      <c:pt idx="28">
                        <c:v>3.6517984867000002</c:v>
                      </c:pt>
                      <c:pt idx="29">
                        <c:v>3.7874939442</c:v>
                      </c:pt>
                      <c:pt idx="30">
                        <c:v>3.9233222007999999</c:v>
                      </c:pt>
                      <c:pt idx="31">
                        <c:v>4.0707888603000004</c:v>
                      </c:pt>
                      <c:pt idx="32">
                        <c:v>4.2257232666000002</c:v>
                      </c:pt>
                      <c:pt idx="33">
                        <c:v>4.3675398827</c:v>
                      </c:pt>
                      <c:pt idx="34">
                        <c:v>4.4942855835</c:v>
                      </c:pt>
                      <c:pt idx="35">
                        <c:v>4.6203503608999998</c:v>
                      </c:pt>
                      <c:pt idx="36">
                        <c:v>4.7637858390999996</c:v>
                      </c:pt>
                      <c:pt idx="37">
                        <c:v>4.9060802460000001</c:v>
                      </c:pt>
                      <c:pt idx="38">
                        <c:v>5.0655760765000002</c:v>
                      </c:pt>
                      <c:pt idx="39">
                        <c:v>5.2289967536999997</c:v>
                      </c:pt>
                      <c:pt idx="40">
                        <c:v>5.3881931305000004</c:v>
                      </c:pt>
                      <c:pt idx="41">
                        <c:v>5.5399341583000004</c:v>
                      </c:pt>
                      <c:pt idx="42">
                        <c:v>5.6742997169000002</c:v>
                      </c:pt>
                      <c:pt idx="43">
                        <c:v>5.8148198127999997</c:v>
                      </c:pt>
                      <c:pt idx="44">
                        <c:v>5.9661717415000002</c:v>
                      </c:pt>
                      <c:pt idx="45">
                        <c:v>6.1039013862999996</c:v>
                      </c:pt>
                      <c:pt idx="46">
                        <c:v>6.2276854515000002</c:v>
                      </c:pt>
                      <c:pt idx="47">
                        <c:v>6.3480715751999996</c:v>
                      </c:pt>
                      <c:pt idx="48">
                        <c:v>6.4628791808999999</c:v>
                      </c:pt>
                      <c:pt idx="49">
                        <c:v>6.5700383186</c:v>
                      </c:pt>
                      <c:pt idx="50">
                        <c:v>6.6882452964999999</c:v>
                      </c:pt>
                      <c:pt idx="51">
                        <c:v>6.8056964873999997</c:v>
                      </c:pt>
                      <c:pt idx="52">
                        <c:v>6.9408740997000002</c:v>
                      </c:pt>
                      <c:pt idx="53">
                        <c:v>7.0940904616999996</c:v>
                      </c:pt>
                      <c:pt idx="54">
                        <c:v>7.2500548363000004</c:v>
                      </c:pt>
                      <c:pt idx="55">
                        <c:v>7.4065704345999999</c:v>
                      </c:pt>
                      <c:pt idx="56">
                        <c:v>7.5538420676999998</c:v>
                      </c:pt>
                      <c:pt idx="57">
                        <c:v>7.6947040557999999</c:v>
                      </c:pt>
                      <c:pt idx="58">
                        <c:v>7.8223495483000001</c:v>
                      </c:pt>
                      <c:pt idx="59">
                        <c:v>7.9460544585999999</c:v>
                      </c:pt>
                      <c:pt idx="60">
                        <c:v>8.0727405547999993</c:v>
                      </c:pt>
                      <c:pt idx="61">
                        <c:v>8.2077331542999996</c:v>
                      </c:pt>
                      <c:pt idx="62">
                        <c:v>8.3595695495999998</c:v>
                      </c:pt>
                      <c:pt idx="63">
                        <c:v>8.5099897384999998</c:v>
                      </c:pt>
                      <c:pt idx="64">
                        <c:v>8.6474294662000002</c:v>
                      </c:pt>
                      <c:pt idx="65">
                        <c:v>8.7728099823000001</c:v>
                      </c:pt>
                      <c:pt idx="66">
                        <c:v>8.9012079238999995</c:v>
                      </c:pt>
                      <c:pt idx="67">
                        <c:v>9.0471658707000007</c:v>
                      </c:pt>
                      <c:pt idx="68">
                        <c:v>9.2240142822000006</c:v>
                      </c:pt>
                      <c:pt idx="69">
                        <c:v>9.4169673920000001</c:v>
                      </c:pt>
                      <c:pt idx="70">
                        <c:v>9.6215686797999993</c:v>
                      </c:pt>
                      <c:pt idx="71">
                        <c:v>9.8304128646999995</c:v>
                      </c:pt>
                      <c:pt idx="72">
                        <c:v>10.035590171999999</c:v>
                      </c:pt>
                      <c:pt idx="73">
                        <c:v>10.219537734999999</c:v>
                      </c:pt>
                      <c:pt idx="74">
                        <c:v>10.370107651</c:v>
                      </c:pt>
                      <c:pt idx="75">
                        <c:v>10.493662834</c:v>
                      </c:pt>
                      <c:pt idx="76">
                        <c:v>10.602495192999999</c:v>
                      </c:pt>
                      <c:pt idx="77">
                        <c:v>10.699926376000001</c:v>
                      </c:pt>
                      <c:pt idx="78">
                        <c:v>10.793723106</c:v>
                      </c:pt>
                      <c:pt idx="79">
                        <c:v>10.8898983</c:v>
                      </c:pt>
                      <c:pt idx="80">
                        <c:v>10.994364738</c:v>
                      </c:pt>
                      <c:pt idx="81">
                        <c:v>11.107076644999999</c:v>
                      </c:pt>
                      <c:pt idx="82">
                        <c:v>11.232373237999999</c:v>
                      </c:pt>
                      <c:pt idx="83">
                        <c:v>11.362025260999999</c:v>
                      </c:pt>
                      <c:pt idx="84">
                        <c:v>11.487230301</c:v>
                      </c:pt>
                      <c:pt idx="85">
                        <c:v>11.618422508</c:v>
                      </c:pt>
                      <c:pt idx="86">
                        <c:v>11.766901016</c:v>
                      </c:pt>
                      <c:pt idx="87">
                        <c:v>11.930775642</c:v>
                      </c:pt>
                      <c:pt idx="88">
                        <c:v>12.089543343000001</c:v>
                      </c:pt>
                      <c:pt idx="89">
                        <c:v>12.230232238999999</c:v>
                      </c:pt>
                      <c:pt idx="90">
                        <c:v>12.368790626999999</c:v>
                      </c:pt>
                      <c:pt idx="91">
                        <c:v>12.503200530999999</c:v>
                      </c:pt>
                      <c:pt idx="92">
                        <c:v>12.636175156</c:v>
                      </c:pt>
                      <c:pt idx="93">
                        <c:v>12.762178421</c:v>
                      </c:pt>
                      <c:pt idx="94">
                        <c:v>12.882758141</c:v>
                      </c:pt>
                      <c:pt idx="95">
                        <c:v>13.000635147000001</c:v>
                      </c:pt>
                      <c:pt idx="96">
                        <c:v>13.126975059999999</c:v>
                      </c:pt>
                      <c:pt idx="97">
                        <c:v>13.261095047</c:v>
                      </c:pt>
                      <c:pt idx="98">
                        <c:v>13.390258789000001</c:v>
                      </c:pt>
                      <c:pt idx="99">
                        <c:v>13.514172554</c:v>
                      </c:pt>
                      <c:pt idx="100">
                        <c:v>13.626937866</c:v>
                      </c:pt>
                      <c:pt idx="101">
                        <c:v>13.740928650000001</c:v>
                      </c:pt>
                      <c:pt idx="102">
                        <c:v>13.862039566</c:v>
                      </c:pt>
                      <c:pt idx="103">
                        <c:v>13.990124701999999</c:v>
                      </c:pt>
                      <c:pt idx="104">
                        <c:v>14.118317604</c:v>
                      </c:pt>
                      <c:pt idx="105">
                        <c:v>14.247594833000001</c:v>
                      </c:pt>
                      <c:pt idx="106">
                        <c:v>14.374182701000001</c:v>
                      </c:pt>
                      <c:pt idx="107">
                        <c:v>14.504007338999999</c:v>
                      </c:pt>
                      <c:pt idx="108">
                        <c:v>14.633686065999999</c:v>
                      </c:pt>
                      <c:pt idx="109">
                        <c:v>14.771407127</c:v>
                      </c:pt>
                      <c:pt idx="110">
                        <c:v>14.917729378000001</c:v>
                      </c:pt>
                      <c:pt idx="111">
                        <c:v>15.063434601000001</c:v>
                      </c:pt>
                      <c:pt idx="112">
                        <c:v>15.202186584</c:v>
                      </c:pt>
                      <c:pt idx="113">
                        <c:v>15.338565826</c:v>
                      </c:pt>
                      <c:pt idx="114">
                        <c:v>15.471726417999999</c:v>
                      </c:pt>
                      <c:pt idx="115">
                        <c:v>15.601613997999999</c:v>
                      </c:pt>
                      <c:pt idx="116">
                        <c:v>15.725703239</c:v>
                      </c:pt>
                      <c:pt idx="117">
                        <c:v>15.850426673999999</c:v>
                      </c:pt>
                      <c:pt idx="118">
                        <c:v>15.974934577999999</c:v>
                      </c:pt>
                      <c:pt idx="119">
                        <c:v>16.096475601000002</c:v>
                      </c:pt>
                      <c:pt idx="120">
                        <c:v>16.219242095999999</c:v>
                      </c:pt>
                      <c:pt idx="121">
                        <c:v>16.337818146</c:v>
                      </c:pt>
                      <c:pt idx="122">
                        <c:v>16.460744858000002</c:v>
                      </c:pt>
                      <c:pt idx="123">
                        <c:v>16.585643768000001</c:v>
                      </c:pt>
                      <c:pt idx="124">
                        <c:v>16.710563659999998</c:v>
                      </c:pt>
                      <c:pt idx="125">
                        <c:v>16.841276169</c:v>
                      </c:pt>
                      <c:pt idx="126">
                        <c:v>16.986536026</c:v>
                      </c:pt>
                      <c:pt idx="127">
                        <c:v>17.137910843</c:v>
                      </c:pt>
                      <c:pt idx="128">
                        <c:v>17.287149428999999</c:v>
                      </c:pt>
                      <c:pt idx="129">
                        <c:v>17.439073563000001</c:v>
                      </c:pt>
                      <c:pt idx="130">
                        <c:v>17.586154938</c:v>
                      </c:pt>
                      <c:pt idx="131">
                        <c:v>17.725637436</c:v>
                      </c:pt>
                      <c:pt idx="132">
                        <c:v>17.854225158999999</c:v>
                      </c:pt>
                      <c:pt idx="133">
                        <c:v>17.978523253999999</c:v>
                      </c:pt>
                      <c:pt idx="134">
                        <c:v>18.102445602</c:v>
                      </c:pt>
                      <c:pt idx="135">
                        <c:v>18.22867012</c:v>
                      </c:pt>
                      <c:pt idx="136">
                        <c:v>18.357938766</c:v>
                      </c:pt>
                      <c:pt idx="137">
                        <c:v>18.492464066</c:v>
                      </c:pt>
                      <c:pt idx="138">
                        <c:v>18.625915527</c:v>
                      </c:pt>
                      <c:pt idx="139">
                        <c:v>18.762849807999999</c:v>
                      </c:pt>
                      <c:pt idx="140">
                        <c:v>18.893999099999998</c:v>
                      </c:pt>
                      <c:pt idx="141">
                        <c:v>19.024478911999999</c:v>
                      </c:pt>
                      <c:pt idx="142">
                        <c:v>19.164608002000001</c:v>
                      </c:pt>
                      <c:pt idx="143">
                        <c:v>19.315383911000001</c:v>
                      </c:pt>
                      <c:pt idx="144">
                        <c:v>19.469329834</c:v>
                      </c:pt>
                      <c:pt idx="145">
                        <c:v>19.619649887000001</c:v>
                      </c:pt>
                      <c:pt idx="146">
                        <c:v>19.760984421</c:v>
                      </c:pt>
                      <c:pt idx="147">
                        <c:v>19.896043776999999</c:v>
                      </c:pt>
                      <c:pt idx="148">
                        <c:v>20.030578612999999</c:v>
                      </c:pt>
                      <c:pt idx="149">
                        <c:v>20.164384842</c:v>
                      </c:pt>
                      <c:pt idx="150">
                        <c:v>20.304567337000002</c:v>
                      </c:pt>
                      <c:pt idx="151">
                        <c:v>20.442260741999998</c:v>
                      </c:pt>
                      <c:pt idx="152">
                        <c:v>20.580656051999998</c:v>
                      </c:pt>
                      <c:pt idx="153">
                        <c:v>20.720472336</c:v>
                      </c:pt>
                      <c:pt idx="154">
                        <c:v>20.856601715</c:v>
                      </c:pt>
                      <c:pt idx="155">
                        <c:v>21.002389908000001</c:v>
                      </c:pt>
                      <c:pt idx="156">
                        <c:v>21.145416260000001</c:v>
                      </c:pt>
                      <c:pt idx="157">
                        <c:v>21.286874771000001</c:v>
                      </c:pt>
                      <c:pt idx="158">
                        <c:v>21.4205513</c:v>
                      </c:pt>
                      <c:pt idx="159">
                        <c:v>21.555166244999999</c:v>
                      </c:pt>
                      <c:pt idx="160">
                        <c:v>21.685287475999999</c:v>
                      </c:pt>
                      <c:pt idx="161">
                        <c:v>21.812749863000001</c:v>
                      </c:pt>
                      <c:pt idx="162">
                        <c:v>21.939828873</c:v>
                      </c:pt>
                      <c:pt idx="163">
                        <c:v>22.072572707999999</c:v>
                      </c:pt>
                      <c:pt idx="164">
                        <c:v>22.206296921</c:v>
                      </c:pt>
                      <c:pt idx="165">
                        <c:v>22.339252471999998</c:v>
                      </c:pt>
                      <c:pt idx="166">
                        <c:v>22.47262001</c:v>
                      </c:pt>
                      <c:pt idx="167">
                        <c:v>22.608047485</c:v>
                      </c:pt>
                      <c:pt idx="168">
                        <c:v>22.740114212000002</c:v>
                      </c:pt>
                      <c:pt idx="169">
                        <c:v>22.875207901</c:v>
                      </c:pt>
                      <c:pt idx="170">
                        <c:v>23.013124466000001</c:v>
                      </c:pt>
                      <c:pt idx="171">
                        <c:v>23.149213791000001</c:v>
                      </c:pt>
                      <c:pt idx="172">
                        <c:v>23.286523818999999</c:v>
                      </c:pt>
                      <c:pt idx="173">
                        <c:v>23.418703079</c:v>
                      </c:pt>
                      <c:pt idx="174">
                        <c:v>23.551572799999999</c:v>
                      </c:pt>
                      <c:pt idx="175">
                        <c:v>23.684167861999999</c:v>
                      </c:pt>
                      <c:pt idx="176">
                        <c:v>23.816701889000001</c:v>
                      </c:pt>
                      <c:pt idx="177">
                        <c:v>23.945024490000002</c:v>
                      </c:pt>
                      <c:pt idx="178">
                        <c:v>24.069944381999999</c:v>
                      </c:pt>
                      <c:pt idx="179">
                        <c:v>24.198062897</c:v>
                      </c:pt>
                      <c:pt idx="180">
                        <c:v>24.323804854999999</c:v>
                      </c:pt>
                      <c:pt idx="181">
                        <c:v>24.446014404</c:v>
                      </c:pt>
                      <c:pt idx="182">
                        <c:v>24.565164566</c:v>
                      </c:pt>
                      <c:pt idx="183">
                        <c:v>24.684993744</c:v>
                      </c:pt>
                      <c:pt idx="184">
                        <c:v>24.805557251</c:v>
                      </c:pt>
                      <c:pt idx="185">
                        <c:v>24.924440384</c:v>
                      </c:pt>
                      <c:pt idx="186">
                        <c:v>25.047233582</c:v>
                      </c:pt>
                      <c:pt idx="187">
                        <c:v>25.169290542999999</c:v>
                      </c:pt>
                      <c:pt idx="188">
                        <c:v>25.292320251</c:v>
                      </c:pt>
                      <c:pt idx="189">
                        <c:v>25.418157577999999</c:v>
                      </c:pt>
                      <c:pt idx="190">
                        <c:v>25.544004439999998</c:v>
                      </c:pt>
                      <c:pt idx="191">
                        <c:v>25.668756484999999</c:v>
                      </c:pt>
                      <c:pt idx="192">
                        <c:v>25.791782379000001</c:v>
                      </c:pt>
                      <c:pt idx="193">
                        <c:v>25.920442581</c:v>
                      </c:pt>
                      <c:pt idx="194">
                        <c:v>26.048889160000002</c:v>
                      </c:pt>
                      <c:pt idx="195">
                        <c:v>26.172283173</c:v>
                      </c:pt>
                      <c:pt idx="196">
                        <c:v>26.290754318000001</c:v>
                      </c:pt>
                      <c:pt idx="197">
                        <c:v>26.409582138000001</c:v>
                      </c:pt>
                      <c:pt idx="198">
                        <c:v>26.531299591</c:v>
                      </c:pt>
                      <c:pt idx="199">
                        <c:v>26.657022476000002</c:v>
                      </c:pt>
                      <c:pt idx="200">
                        <c:v>26.781442641999998</c:v>
                      </c:pt>
                      <c:pt idx="201">
                        <c:v>26.911119460999998</c:v>
                      </c:pt>
                      <c:pt idx="202">
                        <c:v>27.038709641000001</c:v>
                      </c:pt>
                      <c:pt idx="203">
                        <c:v>27.164560317999999</c:v>
                      </c:pt>
                      <c:pt idx="204">
                        <c:v>27.287460327000002</c:v>
                      </c:pt>
                      <c:pt idx="205">
                        <c:v>27.408422470000001</c:v>
                      </c:pt>
                      <c:pt idx="206">
                        <c:v>27.529493332000001</c:v>
                      </c:pt>
                      <c:pt idx="207">
                        <c:v>27.652685165000001</c:v>
                      </c:pt>
                      <c:pt idx="208">
                        <c:v>27.776666640999998</c:v>
                      </c:pt>
                      <c:pt idx="209">
                        <c:v>27.901468276999999</c:v>
                      </c:pt>
                      <c:pt idx="210">
                        <c:v>28.025482178000001</c:v>
                      </c:pt>
                      <c:pt idx="211">
                        <c:v>28.149103165</c:v>
                      </c:pt>
                      <c:pt idx="212">
                        <c:v>28.277553558000001</c:v>
                      </c:pt>
                      <c:pt idx="213">
                        <c:v>28.403379439999998</c:v>
                      </c:pt>
                      <c:pt idx="214">
                        <c:v>28.530090332</c:v>
                      </c:pt>
                      <c:pt idx="215">
                        <c:v>28.656246185000001</c:v>
                      </c:pt>
                      <c:pt idx="216">
                        <c:v>28.783716202000001</c:v>
                      </c:pt>
                      <c:pt idx="217">
                        <c:v>28.907794952</c:v>
                      </c:pt>
                      <c:pt idx="218">
                        <c:v>29.031232834000001</c:v>
                      </c:pt>
                      <c:pt idx="219">
                        <c:v>29.153390884</c:v>
                      </c:pt>
                      <c:pt idx="220">
                        <c:v>29.274873734</c:v>
                      </c:pt>
                      <c:pt idx="221">
                        <c:v>29.401336669999999</c:v>
                      </c:pt>
                      <c:pt idx="222">
                        <c:v>29.52996254</c:v>
                      </c:pt>
                      <c:pt idx="223">
                        <c:v>29.661500930999999</c:v>
                      </c:pt>
                      <c:pt idx="224">
                        <c:v>29.789979935000002</c:v>
                      </c:pt>
                      <c:pt idx="225">
                        <c:v>29.917140961000001</c:v>
                      </c:pt>
                      <c:pt idx="226">
                        <c:v>30.046543120999999</c:v>
                      </c:pt>
                      <c:pt idx="227">
                        <c:v>30.172578812000001</c:v>
                      </c:pt>
                      <c:pt idx="228">
                        <c:v>30.299121856999999</c:v>
                      </c:pt>
                      <c:pt idx="229">
                        <c:v>30.424068451</c:v>
                      </c:pt>
                      <c:pt idx="230">
                        <c:v>30.550266266000001</c:v>
                      </c:pt>
                      <c:pt idx="231">
                        <c:v>30.682775497000002</c:v>
                      </c:pt>
                      <c:pt idx="232">
                        <c:v>30.815389632999999</c:v>
                      </c:pt>
                      <c:pt idx="233">
                        <c:v>30.945978165</c:v>
                      </c:pt>
                      <c:pt idx="234">
                        <c:v>31.080852509</c:v>
                      </c:pt>
                      <c:pt idx="235">
                        <c:v>31.212839126999999</c:v>
                      </c:pt>
                      <c:pt idx="236">
                        <c:v>31.343812943</c:v>
                      </c:pt>
                      <c:pt idx="237">
                        <c:v>31.472358704000001</c:v>
                      </c:pt>
                      <c:pt idx="238">
                        <c:v>31.601377487000001</c:v>
                      </c:pt>
                      <c:pt idx="239">
                        <c:v>31.730861663999999</c:v>
                      </c:pt>
                      <c:pt idx="240">
                        <c:v>31.858695984000001</c:v>
                      </c:pt>
                      <c:pt idx="241">
                        <c:v>31.983633041000001</c:v>
                      </c:pt>
                      <c:pt idx="242">
                        <c:v>32.112926483000003</c:v>
                      </c:pt>
                      <c:pt idx="243">
                        <c:v>32.239234924000002</c:v>
                      </c:pt>
                      <c:pt idx="244">
                        <c:v>32.370578766000001</c:v>
                      </c:pt>
                      <c:pt idx="245">
                        <c:v>32.504524230999998</c:v>
                      </c:pt>
                      <c:pt idx="246">
                        <c:v>32.640792847</c:v>
                      </c:pt>
                      <c:pt idx="247">
                        <c:v>32.777275084999999</c:v>
                      </c:pt>
                      <c:pt idx="248">
                        <c:v>32.914085387999997</c:v>
                      </c:pt>
                      <c:pt idx="249">
                        <c:v>33.046688080000003</c:v>
                      </c:pt>
                      <c:pt idx="250">
                        <c:v>33.173912047999998</c:v>
                      </c:pt>
                      <c:pt idx="251">
                        <c:v>33.300621032999999</c:v>
                      </c:pt>
                      <c:pt idx="252">
                        <c:v>33.426311493</c:v>
                      </c:pt>
                      <c:pt idx="253">
                        <c:v>33.551258087000001</c:v>
                      </c:pt>
                      <c:pt idx="254">
                        <c:v>33.679012299</c:v>
                      </c:pt>
                      <c:pt idx="255">
                        <c:v>33.803848266999999</c:v>
                      </c:pt>
                      <c:pt idx="256">
                        <c:v>33.929595947000003</c:v>
                      </c:pt>
                      <c:pt idx="257">
                        <c:v>34.054382324000002</c:v>
                      </c:pt>
                      <c:pt idx="258">
                        <c:v>34.180690765000001</c:v>
                      </c:pt>
                      <c:pt idx="259">
                        <c:v>34.308338165000002</c:v>
                      </c:pt>
                      <c:pt idx="260">
                        <c:v>34.434238434000001</c:v>
                      </c:pt>
                      <c:pt idx="261">
                        <c:v>34.560974121000001</c:v>
                      </c:pt>
                      <c:pt idx="262">
                        <c:v>34.690185546999999</c:v>
                      </c:pt>
                      <c:pt idx="263">
                        <c:v>34.816738129000001</c:v>
                      </c:pt>
                      <c:pt idx="264">
                        <c:v>34.945533752000003</c:v>
                      </c:pt>
                      <c:pt idx="265">
                        <c:v>35.074256896999998</c:v>
                      </c:pt>
                      <c:pt idx="266">
                        <c:v>35.202156066999997</c:v>
                      </c:pt>
                      <c:pt idx="267">
                        <c:v>35.332412720000001</c:v>
                      </c:pt>
                      <c:pt idx="268">
                        <c:v>35.463554381999998</c:v>
                      </c:pt>
                      <c:pt idx="269">
                        <c:v>35.593601227000001</c:v>
                      </c:pt>
                      <c:pt idx="270">
                        <c:v>35.723251343000001</c:v>
                      </c:pt>
                      <c:pt idx="271">
                        <c:v>35.853477478000002</c:v>
                      </c:pt>
                      <c:pt idx="272">
                        <c:v>35.981746674</c:v>
                      </c:pt>
                      <c:pt idx="273">
                        <c:v>36.112770081000001</c:v>
                      </c:pt>
                      <c:pt idx="274">
                        <c:v>36.241230010999999</c:v>
                      </c:pt>
                      <c:pt idx="275">
                        <c:v>36.369243621999999</c:v>
                      </c:pt>
                      <c:pt idx="276">
                        <c:v>36.49577713</c:v>
                      </c:pt>
                      <c:pt idx="277">
                        <c:v>36.624477386000002</c:v>
                      </c:pt>
                      <c:pt idx="278">
                        <c:v>36.752174377000003</c:v>
                      </c:pt>
                      <c:pt idx="279">
                        <c:v>36.876811981000003</c:v>
                      </c:pt>
                      <c:pt idx="280">
                        <c:v>37.005893706999998</c:v>
                      </c:pt>
                      <c:pt idx="281">
                        <c:v>37.133865356000001</c:v>
                      </c:pt>
                      <c:pt idx="282">
                        <c:v>37.259582520000002</c:v>
                      </c:pt>
                      <c:pt idx="283">
                        <c:v>37.387245178000001</c:v>
                      </c:pt>
                      <c:pt idx="284">
                        <c:v>37.514629364000001</c:v>
                      </c:pt>
                      <c:pt idx="285">
                        <c:v>37.645771027000002</c:v>
                      </c:pt>
                      <c:pt idx="286">
                        <c:v>37.777725220000001</c:v>
                      </c:pt>
                      <c:pt idx="287">
                        <c:v>37.908679962000001</c:v>
                      </c:pt>
                      <c:pt idx="288">
                        <c:v>38.044036865000002</c:v>
                      </c:pt>
                      <c:pt idx="289">
                        <c:v>38.178222656000003</c:v>
                      </c:pt>
                      <c:pt idx="290">
                        <c:v>38.314254761000001</c:v>
                      </c:pt>
                      <c:pt idx="291">
                        <c:v>38.451805114999999</c:v>
                      </c:pt>
                      <c:pt idx="292">
                        <c:v>38.583019256999997</c:v>
                      </c:pt>
                      <c:pt idx="293">
                        <c:v>38.715816498000002</c:v>
                      </c:pt>
                      <c:pt idx="294">
                        <c:v>38.849487304999997</c:v>
                      </c:pt>
                      <c:pt idx="295">
                        <c:v>38.980381012000002</c:v>
                      </c:pt>
                      <c:pt idx="296">
                        <c:v>39.107154846</c:v>
                      </c:pt>
                      <c:pt idx="297">
                        <c:v>39.235588073999999</c:v>
                      </c:pt>
                      <c:pt idx="298">
                        <c:v>39.370838165000002</c:v>
                      </c:pt>
                      <c:pt idx="299">
                        <c:v>39.498886108000001</c:v>
                      </c:pt>
                      <c:pt idx="300">
                        <c:v>39.633384704999997</c:v>
                      </c:pt>
                      <c:pt idx="301">
                        <c:v>39.765476227000001</c:v>
                      </c:pt>
                      <c:pt idx="302">
                        <c:v>39.897266387999998</c:v>
                      </c:pt>
                      <c:pt idx="303">
                        <c:v>40.030235290999997</c:v>
                      </c:pt>
                      <c:pt idx="304">
                        <c:v>40.162807465</c:v>
                      </c:pt>
                      <c:pt idx="305">
                        <c:v>40.296966552999997</c:v>
                      </c:pt>
                      <c:pt idx="306">
                        <c:v>40.429515838999997</c:v>
                      </c:pt>
                      <c:pt idx="307">
                        <c:v>40.562389373999999</c:v>
                      </c:pt>
                      <c:pt idx="308">
                        <c:v>40.692329407000003</c:v>
                      </c:pt>
                      <c:pt idx="309">
                        <c:v>40.822612761999999</c:v>
                      </c:pt>
                      <c:pt idx="310">
                        <c:v>40.951892852999997</c:v>
                      </c:pt>
                      <c:pt idx="311">
                        <c:v>41.085788727000001</c:v>
                      </c:pt>
                      <c:pt idx="312">
                        <c:v>41.220146178999997</c:v>
                      </c:pt>
                      <c:pt idx="313">
                        <c:v>41.355777740000001</c:v>
                      </c:pt>
                      <c:pt idx="314">
                        <c:v>41.492408752000003</c:v>
                      </c:pt>
                      <c:pt idx="315">
                        <c:v>41.627952575999998</c:v>
                      </c:pt>
                      <c:pt idx="316">
                        <c:v>41.766868590999998</c:v>
                      </c:pt>
                      <c:pt idx="317">
                        <c:v>41.898044585999997</c:v>
                      </c:pt>
                      <c:pt idx="318">
                        <c:v>42.033103943</c:v>
                      </c:pt>
                      <c:pt idx="319">
                        <c:v>42.163490295000003</c:v>
                      </c:pt>
                      <c:pt idx="320">
                        <c:v>42.292697906000001</c:v>
                      </c:pt>
                      <c:pt idx="321">
                        <c:v>42.425819396999998</c:v>
                      </c:pt>
                      <c:pt idx="322">
                        <c:v>42.559635161999999</c:v>
                      </c:pt>
                      <c:pt idx="323">
                        <c:v>42.697021483999997</c:v>
                      </c:pt>
                      <c:pt idx="324">
                        <c:v>42.835556029999999</c:v>
                      </c:pt>
                      <c:pt idx="325">
                        <c:v>42.972240448000001</c:v>
                      </c:pt>
                      <c:pt idx="326">
                        <c:v>43.108039855999998</c:v>
                      </c:pt>
                      <c:pt idx="327">
                        <c:v>43.241966247999997</c:v>
                      </c:pt>
                      <c:pt idx="328">
                        <c:v>43.374675750999998</c:v>
                      </c:pt>
                      <c:pt idx="329">
                        <c:v>43.506282806000002</c:v>
                      </c:pt>
                      <c:pt idx="330">
                        <c:v>43.640296935999999</c:v>
                      </c:pt>
                      <c:pt idx="331">
                        <c:v>43.771800995</c:v>
                      </c:pt>
                      <c:pt idx="332">
                        <c:v>43.903915404999999</c:v>
                      </c:pt>
                      <c:pt idx="333">
                        <c:v>44.036144256999997</c:v>
                      </c:pt>
                      <c:pt idx="334">
                        <c:v>44.167057036999999</c:v>
                      </c:pt>
                      <c:pt idx="335">
                        <c:v>44.302272797000001</c:v>
                      </c:pt>
                      <c:pt idx="336">
                        <c:v>44.438423157000003</c:v>
                      </c:pt>
                      <c:pt idx="337">
                        <c:v>44.573547363000003</c:v>
                      </c:pt>
                      <c:pt idx="338">
                        <c:v>44.709163666000002</c:v>
                      </c:pt>
                      <c:pt idx="339">
                        <c:v>44.844493866000001</c:v>
                      </c:pt>
                      <c:pt idx="340">
                        <c:v>44.978492737000003</c:v>
                      </c:pt>
                      <c:pt idx="341">
                        <c:v>45.111690521</c:v>
                      </c:pt>
                      <c:pt idx="342">
                        <c:v>45.243221282999997</c:v>
                      </c:pt>
                      <c:pt idx="343">
                        <c:v>45.377910614000001</c:v>
                      </c:pt>
                      <c:pt idx="344">
                        <c:v>45.510890961000001</c:v>
                      </c:pt>
                      <c:pt idx="345">
                        <c:v>45.645851135000001</c:v>
                      </c:pt>
                      <c:pt idx="346">
                        <c:v>45.782360077</c:v>
                      </c:pt>
                      <c:pt idx="347">
                        <c:v>45.917060851999999</c:v>
                      </c:pt>
                      <c:pt idx="348">
                        <c:v>46.05304718</c:v>
                      </c:pt>
                      <c:pt idx="349">
                        <c:v>46.190677643000001</c:v>
                      </c:pt>
                      <c:pt idx="350">
                        <c:v>46.323799133000001</c:v>
                      </c:pt>
                      <c:pt idx="351">
                        <c:v>46.458324431999998</c:v>
                      </c:pt>
                      <c:pt idx="352">
                        <c:v>46.588390349999997</c:v>
                      </c:pt>
                      <c:pt idx="353">
                        <c:v>46.718341827000003</c:v>
                      </c:pt>
                      <c:pt idx="354">
                        <c:v>46.848411560000002</c:v>
                      </c:pt>
                      <c:pt idx="355">
                        <c:v>46.979454040999997</c:v>
                      </c:pt>
                      <c:pt idx="356">
                        <c:v>47.115337371999999</c:v>
                      </c:pt>
                      <c:pt idx="357">
                        <c:v>47.246135711999997</c:v>
                      </c:pt>
                      <c:pt idx="358">
                        <c:v>47.384525299000003</c:v>
                      </c:pt>
                      <c:pt idx="359">
                        <c:v>47.515975951999998</c:v>
                      </c:pt>
                      <c:pt idx="360">
                        <c:v>47.650867462000001</c:v>
                      </c:pt>
                      <c:pt idx="361">
                        <c:v>47.787097930999998</c:v>
                      </c:pt>
                      <c:pt idx="362">
                        <c:v>47.924365997000002</c:v>
                      </c:pt>
                      <c:pt idx="363">
                        <c:v>48.064537047999998</c:v>
                      </c:pt>
                      <c:pt idx="364">
                        <c:v>48.201061248999999</c:v>
                      </c:pt>
                      <c:pt idx="365">
                        <c:v>48.339893341</c:v>
                      </c:pt>
                      <c:pt idx="366">
                        <c:v>48.480354308999999</c:v>
                      </c:pt>
                      <c:pt idx="367">
                        <c:v>48.622474670000003</c:v>
                      </c:pt>
                      <c:pt idx="368">
                        <c:v>48.763710021999998</c:v>
                      </c:pt>
                      <c:pt idx="369">
                        <c:v>48.906860352000002</c:v>
                      </c:pt>
                      <c:pt idx="370">
                        <c:v>49.043106078999998</c:v>
                      </c:pt>
                      <c:pt idx="371">
                        <c:v>49.181392670000001</c:v>
                      </c:pt>
                      <c:pt idx="372">
                        <c:v>49.317012787000003</c:v>
                      </c:pt>
                      <c:pt idx="373">
                        <c:v>49.450080872000001</c:v>
                      </c:pt>
                      <c:pt idx="374">
                        <c:v>49.585754395000002</c:v>
                      </c:pt>
                      <c:pt idx="375">
                        <c:v>49.717220306000002</c:v>
                      </c:pt>
                      <c:pt idx="376">
                        <c:v>49.849704742</c:v>
                      </c:pt>
                      <c:pt idx="377">
                        <c:v>49.982131957999997</c:v>
                      </c:pt>
                      <c:pt idx="378">
                        <c:v>50.118949890000003</c:v>
                      </c:pt>
                      <c:pt idx="379">
                        <c:v>50.259826660000002</c:v>
                      </c:pt>
                      <c:pt idx="380">
                        <c:v>50.261219025000003</c:v>
                      </c:pt>
                    </c:numCache>
                  </c:numRef>
                </c:xVal>
                <c:yVal>
                  <c:numRef>
                    <c:extLst xmlns:c15="http://schemas.microsoft.com/office/drawing/2012/chart">
                      <c:ext xmlns:c15="http://schemas.microsoft.com/office/drawing/2012/chart" uri="{02D57815-91ED-43cb-92C2-25804820EDAC}">
                        <c15:formulaRef>
                          <c15:sqref>'Girder1-Test2'!$W$3:$W$404</c15:sqref>
                        </c15:formulaRef>
                      </c:ext>
                    </c:extLst>
                    <c:numCache>
                      <c:formatCode>0.00E+00</c:formatCode>
                      <c:ptCount val="402"/>
                      <c:pt idx="0">
                        <c:v>1.2935324013E-4</c:v>
                      </c:pt>
                      <c:pt idx="1">
                        <c:v>10.804577148</c:v>
                      </c:pt>
                      <c:pt idx="2">
                        <c:v>21.079392578</c:v>
                      </c:pt>
                      <c:pt idx="3">
                        <c:v>30.650019531000002</c:v>
                      </c:pt>
                      <c:pt idx="4">
                        <c:v>39.391832031</c:v>
                      </c:pt>
                      <c:pt idx="5">
                        <c:v>47.084347655999998</c:v>
                      </c:pt>
                      <c:pt idx="6">
                        <c:v>53.929871093999999</c:v>
                      </c:pt>
                      <c:pt idx="7">
                        <c:v>60.228019531000001</c:v>
                      </c:pt>
                      <c:pt idx="8">
                        <c:v>66.768070311999992</c:v>
                      </c:pt>
                      <c:pt idx="9">
                        <c:v>72.956226561999998</c:v>
                      </c:pt>
                      <c:pt idx="10">
                        <c:v>79.205203124999997</c:v>
                      </c:pt>
                      <c:pt idx="11">
                        <c:v>85.759601562</c:v>
                      </c:pt>
                      <c:pt idx="12">
                        <c:v>92.313281250000003</c:v>
                      </c:pt>
                      <c:pt idx="13">
                        <c:v>99.149406249999998</c:v>
                      </c:pt>
                      <c:pt idx="14">
                        <c:v>106.14178905999999</c:v>
                      </c:pt>
                      <c:pt idx="15">
                        <c:v>112.86775781</c:v>
                      </c:pt>
                      <c:pt idx="16">
                        <c:v>119.57239062000001</c:v>
                      </c:pt>
                      <c:pt idx="17">
                        <c:v>126.37418750000001</c:v>
                      </c:pt>
                      <c:pt idx="18">
                        <c:v>133.50082811999999</c:v>
                      </c:pt>
                      <c:pt idx="19">
                        <c:v>140.95553125000001</c:v>
                      </c:pt>
                      <c:pt idx="20">
                        <c:v>148.43845311999999</c:v>
                      </c:pt>
                      <c:pt idx="21">
                        <c:v>156.52146875</c:v>
                      </c:pt>
                      <c:pt idx="22">
                        <c:v>165.72801561999998</c:v>
                      </c:pt>
                      <c:pt idx="23">
                        <c:v>175.65371875</c:v>
                      </c:pt>
                      <c:pt idx="24">
                        <c:v>185.82821874999999</c:v>
                      </c:pt>
                      <c:pt idx="25">
                        <c:v>195.99493749999999</c:v>
                      </c:pt>
                      <c:pt idx="26">
                        <c:v>206.49540625</c:v>
                      </c:pt>
                      <c:pt idx="27">
                        <c:v>216.51390624999999</c:v>
                      </c:pt>
                      <c:pt idx="28">
                        <c:v>225.98150000000001</c:v>
                      </c:pt>
                      <c:pt idx="29">
                        <c:v>235.47789061999998</c:v>
                      </c:pt>
                      <c:pt idx="30">
                        <c:v>244.61629688000002</c:v>
                      </c:pt>
                      <c:pt idx="31">
                        <c:v>253.44951562</c:v>
                      </c:pt>
                      <c:pt idx="32">
                        <c:v>262.18150000000003</c:v>
                      </c:pt>
                      <c:pt idx="33">
                        <c:v>270.49981250000002</c:v>
                      </c:pt>
                      <c:pt idx="34">
                        <c:v>278.23528125000001</c:v>
                      </c:pt>
                      <c:pt idx="35">
                        <c:v>285.36212499999999</c:v>
                      </c:pt>
                      <c:pt idx="36">
                        <c:v>292.11559375000002</c:v>
                      </c:pt>
                      <c:pt idx="37">
                        <c:v>298.72434375</c:v>
                      </c:pt>
                      <c:pt idx="38">
                        <c:v>305.22878125</c:v>
                      </c:pt>
                      <c:pt idx="39">
                        <c:v>311.23218750000001</c:v>
                      </c:pt>
                      <c:pt idx="40">
                        <c:v>317.11346874999998</c:v>
                      </c:pt>
                      <c:pt idx="41">
                        <c:v>323.46912500000002</c:v>
                      </c:pt>
                      <c:pt idx="42">
                        <c:v>330.28128125000001</c:v>
                      </c:pt>
                      <c:pt idx="43">
                        <c:v>337.33540625000001</c:v>
                      </c:pt>
                      <c:pt idx="44">
                        <c:v>345.53750000000002</c:v>
                      </c:pt>
                      <c:pt idx="45">
                        <c:v>354.6760625</c:v>
                      </c:pt>
                      <c:pt idx="46">
                        <c:v>364.07137499999999</c:v>
                      </c:pt>
                      <c:pt idx="47">
                        <c:v>373.60003124999997</c:v>
                      </c:pt>
                      <c:pt idx="48">
                        <c:v>382.50746874999999</c:v>
                      </c:pt>
                      <c:pt idx="49">
                        <c:v>391.14031249999999</c:v>
                      </c:pt>
                      <c:pt idx="50">
                        <c:v>399.44087500000001</c:v>
                      </c:pt>
                      <c:pt idx="51">
                        <c:v>407.90612499999997</c:v>
                      </c:pt>
                      <c:pt idx="52">
                        <c:v>416.907375</c:v>
                      </c:pt>
                      <c:pt idx="53">
                        <c:v>425.73721875000001</c:v>
                      </c:pt>
                      <c:pt idx="54">
                        <c:v>433.38706250000001</c:v>
                      </c:pt>
                      <c:pt idx="55">
                        <c:v>440.57528124999999</c:v>
                      </c:pt>
                      <c:pt idx="56">
                        <c:v>447.31</c:v>
                      </c:pt>
                      <c:pt idx="57">
                        <c:v>453.67212499999999</c:v>
                      </c:pt>
                      <c:pt idx="58">
                        <c:v>459.5145</c:v>
                      </c:pt>
                      <c:pt idx="59">
                        <c:v>465.13846875000002</c:v>
                      </c:pt>
                      <c:pt idx="60">
                        <c:v>471.28537499999999</c:v>
                      </c:pt>
                      <c:pt idx="61">
                        <c:v>477.47534374999998</c:v>
                      </c:pt>
                      <c:pt idx="62">
                        <c:v>483.57915624999998</c:v>
                      </c:pt>
                      <c:pt idx="63">
                        <c:v>489.602125</c:v>
                      </c:pt>
                      <c:pt idx="64">
                        <c:v>496.06284375000001</c:v>
                      </c:pt>
                      <c:pt idx="65">
                        <c:v>502.90484375</c:v>
                      </c:pt>
                      <c:pt idx="66">
                        <c:v>509.10918750000002</c:v>
                      </c:pt>
                      <c:pt idx="67">
                        <c:v>515.32637499999998</c:v>
                      </c:pt>
                      <c:pt idx="68">
                        <c:v>521.25334375</c:v>
                      </c:pt>
                      <c:pt idx="69">
                        <c:v>526.94581249999999</c:v>
                      </c:pt>
                      <c:pt idx="70">
                        <c:v>533.30449999999996</c:v>
                      </c:pt>
                      <c:pt idx="71">
                        <c:v>540.81412499999999</c:v>
                      </c:pt>
                      <c:pt idx="72">
                        <c:v>548.88256249999995</c:v>
                      </c:pt>
                      <c:pt idx="73">
                        <c:v>556.93262500000003</c:v>
                      </c:pt>
                      <c:pt idx="74">
                        <c:v>563.79787499999998</c:v>
                      </c:pt>
                      <c:pt idx="75">
                        <c:v>570.78537500000004</c:v>
                      </c:pt>
                      <c:pt idx="76">
                        <c:v>578.64193750000004</c:v>
                      </c:pt>
                      <c:pt idx="77">
                        <c:v>587.46287500000005</c:v>
                      </c:pt>
                      <c:pt idx="78">
                        <c:v>596.04618749999997</c:v>
                      </c:pt>
                      <c:pt idx="79">
                        <c:v>603.84749999999997</c:v>
                      </c:pt>
                      <c:pt idx="80">
                        <c:v>611.14800000000002</c:v>
                      </c:pt>
                      <c:pt idx="81">
                        <c:v>617.50274999999999</c:v>
                      </c:pt>
                      <c:pt idx="82">
                        <c:v>624.86862499999995</c:v>
                      </c:pt>
                      <c:pt idx="83">
                        <c:v>632.37493749999999</c:v>
                      </c:pt>
                      <c:pt idx="84">
                        <c:v>639.71462499999996</c:v>
                      </c:pt>
                      <c:pt idx="85">
                        <c:v>646.62593749999996</c:v>
                      </c:pt>
                      <c:pt idx="86">
                        <c:v>652.70362499999999</c:v>
                      </c:pt>
                      <c:pt idx="87">
                        <c:v>658.80037500000003</c:v>
                      </c:pt>
                      <c:pt idx="88">
                        <c:v>665.17006249999997</c:v>
                      </c:pt>
                      <c:pt idx="89">
                        <c:v>671.61693749999995</c:v>
                      </c:pt>
                      <c:pt idx="90">
                        <c:v>678.73043749999999</c:v>
                      </c:pt>
                      <c:pt idx="91">
                        <c:v>686.22756249999998</c:v>
                      </c:pt>
                      <c:pt idx="92">
                        <c:v>693.45887500000003</c:v>
                      </c:pt>
                      <c:pt idx="93">
                        <c:v>697.9994375</c:v>
                      </c:pt>
                      <c:pt idx="94">
                        <c:v>702.95356249999998</c:v>
                      </c:pt>
                      <c:pt idx="95">
                        <c:v>708.94593750000001</c:v>
                      </c:pt>
                      <c:pt idx="96">
                        <c:v>714.64125000000001</c:v>
                      </c:pt>
                      <c:pt idx="97">
                        <c:v>719.62843750000002</c:v>
                      </c:pt>
                      <c:pt idx="98">
                        <c:v>724.58031249999999</c:v>
                      </c:pt>
                      <c:pt idx="99">
                        <c:v>729.47256249999998</c:v>
                      </c:pt>
                      <c:pt idx="100">
                        <c:v>734.31174999999996</c:v>
                      </c:pt>
                      <c:pt idx="101">
                        <c:v>739.1316875</c:v>
                      </c:pt>
                      <c:pt idx="102">
                        <c:v>743.91668749999997</c:v>
                      </c:pt>
                      <c:pt idx="103">
                        <c:v>748.66243750000001</c:v>
                      </c:pt>
                      <c:pt idx="104">
                        <c:v>753.39975000000004</c:v>
                      </c:pt>
                      <c:pt idx="105">
                        <c:v>758.18831250000005</c:v>
                      </c:pt>
                      <c:pt idx="106">
                        <c:v>762.41624999999999</c:v>
                      </c:pt>
                      <c:pt idx="107">
                        <c:v>766.43050000000005</c:v>
                      </c:pt>
                      <c:pt idx="108">
                        <c:v>771.56837499999995</c:v>
                      </c:pt>
                      <c:pt idx="109">
                        <c:v>777.22331250000002</c:v>
                      </c:pt>
                      <c:pt idx="110">
                        <c:v>780.24324999999999</c:v>
                      </c:pt>
                      <c:pt idx="111">
                        <c:v>782.98793750000004</c:v>
                      </c:pt>
                      <c:pt idx="112">
                        <c:v>786.15612499999997</c:v>
                      </c:pt>
                      <c:pt idx="113">
                        <c:v>790.0385</c:v>
                      </c:pt>
                      <c:pt idx="114">
                        <c:v>794.06743749999998</c:v>
                      </c:pt>
                      <c:pt idx="115">
                        <c:v>798.44974999999999</c:v>
                      </c:pt>
                      <c:pt idx="116">
                        <c:v>802.81637499999999</c:v>
                      </c:pt>
                      <c:pt idx="117">
                        <c:v>806.26968750000003</c:v>
                      </c:pt>
                      <c:pt idx="118">
                        <c:v>809.18568749999997</c:v>
                      </c:pt>
                      <c:pt idx="119">
                        <c:v>811.8565625</c:v>
                      </c:pt>
                      <c:pt idx="120">
                        <c:v>814.602125</c:v>
                      </c:pt>
                      <c:pt idx="121">
                        <c:v>818.29356250000001</c:v>
                      </c:pt>
                      <c:pt idx="122">
                        <c:v>821.02312500000005</c:v>
                      </c:pt>
                      <c:pt idx="123">
                        <c:v>823.16806250000002</c:v>
                      </c:pt>
                      <c:pt idx="124">
                        <c:v>824.40293750000001</c:v>
                      </c:pt>
                      <c:pt idx="125">
                        <c:v>825.19337499999995</c:v>
                      </c:pt>
                      <c:pt idx="126">
                        <c:v>826.78593750000005</c:v>
                      </c:pt>
                      <c:pt idx="127">
                        <c:v>829.16187500000001</c:v>
                      </c:pt>
                      <c:pt idx="128">
                        <c:v>831.65187500000002</c:v>
                      </c:pt>
                      <c:pt idx="129">
                        <c:v>833.06150000000002</c:v>
                      </c:pt>
                      <c:pt idx="130">
                        <c:v>834.5295625</c:v>
                      </c:pt>
                      <c:pt idx="131">
                        <c:v>836.63975000000005</c:v>
                      </c:pt>
                      <c:pt idx="132">
                        <c:v>839.92562499999997</c:v>
                      </c:pt>
                      <c:pt idx="133">
                        <c:v>843.87981249999996</c:v>
                      </c:pt>
                      <c:pt idx="134">
                        <c:v>847.65449999999998</c:v>
                      </c:pt>
                      <c:pt idx="135">
                        <c:v>851.27481250000005</c:v>
                      </c:pt>
                      <c:pt idx="136">
                        <c:v>855.12474999999995</c:v>
                      </c:pt>
                      <c:pt idx="137">
                        <c:v>858.43643750000001</c:v>
                      </c:pt>
                      <c:pt idx="138">
                        <c:v>862.06381250000004</c:v>
                      </c:pt>
                      <c:pt idx="139">
                        <c:v>866.09606250000002</c:v>
                      </c:pt>
                      <c:pt idx="140">
                        <c:v>870.13606249999998</c:v>
                      </c:pt>
                      <c:pt idx="141">
                        <c:v>874.18787499999996</c:v>
                      </c:pt>
                      <c:pt idx="142">
                        <c:v>878.36924999999997</c:v>
                      </c:pt>
                      <c:pt idx="143">
                        <c:v>883.06962499999997</c:v>
                      </c:pt>
                      <c:pt idx="144">
                        <c:v>887.61175000000003</c:v>
                      </c:pt>
                      <c:pt idx="145">
                        <c:v>891.54712500000005</c:v>
                      </c:pt>
                      <c:pt idx="146">
                        <c:v>894.96175000000005</c:v>
                      </c:pt>
                      <c:pt idx="147">
                        <c:v>897.7566875</c:v>
                      </c:pt>
                      <c:pt idx="148">
                        <c:v>899.99787500000002</c:v>
                      </c:pt>
                      <c:pt idx="149">
                        <c:v>900.92062499999997</c:v>
                      </c:pt>
                      <c:pt idx="150">
                        <c:v>901.50956250000002</c:v>
                      </c:pt>
                      <c:pt idx="151">
                        <c:v>902.546875</c:v>
                      </c:pt>
                      <c:pt idx="152">
                        <c:v>903.71675000000005</c:v>
                      </c:pt>
                      <c:pt idx="153">
                        <c:v>904.56243749999999</c:v>
                      </c:pt>
                      <c:pt idx="154">
                        <c:v>905.15993749999996</c:v>
                      </c:pt>
                      <c:pt idx="155">
                        <c:v>905.18087500000001</c:v>
                      </c:pt>
                      <c:pt idx="156">
                        <c:v>905.29274999999996</c:v>
                      </c:pt>
                      <c:pt idx="157">
                        <c:v>905.54300000000001</c:v>
                      </c:pt>
                      <c:pt idx="158">
                        <c:v>906.73081249999996</c:v>
                      </c:pt>
                      <c:pt idx="159">
                        <c:v>909.06793749999997</c:v>
                      </c:pt>
                      <c:pt idx="160">
                        <c:v>911.67825000000005</c:v>
                      </c:pt>
                      <c:pt idx="161">
                        <c:v>914.74568750000003</c:v>
                      </c:pt>
                      <c:pt idx="162">
                        <c:v>918.44518749999997</c:v>
                      </c:pt>
                      <c:pt idx="163">
                        <c:v>922.25312499999995</c:v>
                      </c:pt>
                      <c:pt idx="164">
                        <c:v>925.71831250000002</c:v>
                      </c:pt>
                      <c:pt idx="165">
                        <c:v>929.06443750000005</c:v>
                      </c:pt>
                      <c:pt idx="166">
                        <c:v>932.31737499999997</c:v>
                      </c:pt>
                      <c:pt idx="167">
                        <c:v>935.2890625</c:v>
                      </c:pt>
                      <c:pt idx="168">
                        <c:v>937.79443749999996</c:v>
                      </c:pt>
                      <c:pt idx="169">
                        <c:v>939.77462500000001</c:v>
                      </c:pt>
                      <c:pt idx="170">
                        <c:v>941.489375</c:v>
                      </c:pt>
                      <c:pt idx="171">
                        <c:v>943.03087500000004</c:v>
                      </c:pt>
                      <c:pt idx="172">
                        <c:v>944.0496875</c:v>
                      </c:pt>
                      <c:pt idx="173">
                        <c:v>944.48781250000002</c:v>
                      </c:pt>
                      <c:pt idx="174">
                        <c:v>944.72837500000003</c:v>
                      </c:pt>
                      <c:pt idx="175">
                        <c:v>944.50199999999995</c:v>
                      </c:pt>
                      <c:pt idx="176">
                        <c:v>943.86175000000003</c:v>
                      </c:pt>
                      <c:pt idx="177">
                        <c:v>943.49556250000001</c:v>
                      </c:pt>
                      <c:pt idx="178">
                        <c:v>943.19012499999997</c:v>
                      </c:pt>
                      <c:pt idx="179">
                        <c:v>943.05481250000003</c:v>
                      </c:pt>
                      <c:pt idx="180">
                        <c:v>943.48543749999999</c:v>
                      </c:pt>
                      <c:pt idx="181">
                        <c:v>944.73868749999997</c:v>
                      </c:pt>
                      <c:pt idx="182">
                        <c:v>946.39281249999999</c:v>
                      </c:pt>
                      <c:pt idx="183">
                        <c:v>948.06187499999999</c:v>
                      </c:pt>
                      <c:pt idx="184">
                        <c:v>949.74775</c:v>
                      </c:pt>
                      <c:pt idx="185">
                        <c:v>951.63268749999997</c:v>
                      </c:pt>
                      <c:pt idx="186">
                        <c:v>953.58362499999998</c:v>
                      </c:pt>
                      <c:pt idx="187">
                        <c:v>955.64831249999997</c:v>
                      </c:pt>
                      <c:pt idx="188">
                        <c:v>957.66868750000003</c:v>
                      </c:pt>
                      <c:pt idx="189">
                        <c:v>960.04937500000005</c:v>
                      </c:pt>
                      <c:pt idx="190">
                        <c:v>962.74</c:v>
                      </c:pt>
                      <c:pt idx="191">
                        <c:v>965.37256249999996</c:v>
                      </c:pt>
                      <c:pt idx="192">
                        <c:v>968.25631250000004</c:v>
                      </c:pt>
                      <c:pt idx="193">
                        <c:v>971.14381249999997</c:v>
                      </c:pt>
                      <c:pt idx="194">
                        <c:v>973.71293749999995</c:v>
                      </c:pt>
                      <c:pt idx="195">
                        <c:v>976.53493749999996</c:v>
                      </c:pt>
                      <c:pt idx="196">
                        <c:v>979.27887499999997</c:v>
                      </c:pt>
                      <c:pt idx="197">
                        <c:v>981.75350000000003</c:v>
                      </c:pt>
                      <c:pt idx="198">
                        <c:v>983.69574999999998</c:v>
                      </c:pt>
                      <c:pt idx="199">
                        <c:v>984.97781250000003</c:v>
                      </c:pt>
                      <c:pt idx="200">
                        <c:v>985.48275000000001</c:v>
                      </c:pt>
                      <c:pt idx="201">
                        <c:v>985.4006875</c:v>
                      </c:pt>
                      <c:pt idx="202">
                        <c:v>984.928</c:v>
                      </c:pt>
                      <c:pt idx="203">
                        <c:v>984.36974999999995</c:v>
                      </c:pt>
                      <c:pt idx="204">
                        <c:v>983.76837499999999</c:v>
                      </c:pt>
                      <c:pt idx="205">
                        <c:v>983.322</c:v>
                      </c:pt>
                      <c:pt idx="206">
                        <c:v>983.3911875</c:v>
                      </c:pt>
                      <c:pt idx="207">
                        <c:v>984.05537500000003</c:v>
                      </c:pt>
                      <c:pt idx="208">
                        <c:v>985.22237500000006</c:v>
                      </c:pt>
                      <c:pt idx="209">
                        <c:v>986.38543749999997</c:v>
                      </c:pt>
                      <c:pt idx="210">
                        <c:v>987.59</c:v>
                      </c:pt>
                      <c:pt idx="211">
                        <c:v>988.76412500000004</c:v>
                      </c:pt>
                      <c:pt idx="212">
                        <c:v>989.84118750000005</c:v>
                      </c:pt>
                      <c:pt idx="213">
                        <c:v>990.81281249999995</c:v>
                      </c:pt>
                      <c:pt idx="214">
                        <c:v>991.80799999999999</c:v>
                      </c:pt>
                      <c:pt idx="215">
                        <c:v>992.97037499999999</c:v>
                      </c:pt>
                      <c:pt idx="216">
                        <c:v>994.38468750000004</c:v>
                      </c:pt>
                      <c:pt idx="217">
                        <c:v>995.94299999999998</c:v>
                      </c:pt>
                      <c:pt idx="218">
                        <c:v>997.47456250000005</c:v>
                      </c:pt>
                      <c:pt idx="219">
                        <c:v>998.92218749999995</c:v>
                      </c:pt>
                      <c:pt idx="220">
                        <c:v>1000.0968125000001</c:v>
                      </c:pt>
                      <c:pt idx="221">
                        <c:v>1001.2901875</c:v>
                      </c:pt>
                      <c:pt idx="222">
                        <c:v>1002.30225</c:v>
                      </c:pt>
                      <c:pt idx="223">
                        <c:v>1003.0053124999999</c:v>
                      </c:pt>
                      <c:pt idx="224">
                        <c:v>1003.5421875</c:v>
                      </c:pt>
                      <c:pt idx="225">
                        <c:v>1003.97725</c:v>
                      </c:pt>
                      <c:pt idx="226">
                        <c:v>1004.4578749999999</c:v>
                      </c:pt>
                      <c:pt idx="227">
                        <c:v>1004.8334374999999</c:v>
                      </c:pt>
                      <c:pt idx="228">
                        <c:v>1005.2541874999999</c:v>
                      </c:pt>
                      <c:pt idx="229">
                        <c:v>1005.7386875</c:v>
                      </c:pt>
                      <c:pt idx="230">
                        <c:v>1005.9865625</c:v>
                      </c:pt>
                      <c:pt idx="231">
                        <c:v>1006.0398750000001</c:v>
                      </c:pt>
                      <c:pt idx="232">
                        <c:v>1005.8915</c:v>
                      </c:pt>
                      <c:pt idx="233">
                        <c:v>1005.7204375</c:v>
                      </c:pt>
                      <c:pt idx="234">
                        <c:v>1005.7030625</c:v>
                      </c:pt>
                      <c:pt idx="235">
                        <c:v>1005.7215</c:v>
                      </c:pt>
                      <c:pt idx="236">
                        <c:v>1005.8568125</c:v>
                      </c:pt>
                      <c:pt idx="237">
                        <c:v>1006.0279375</c:v>
                      </c:pt>
                      <c:pt idx="238">
                        <c:v>1006.2061875000001</c:v>
                      </c:pt>
                      <c:pt idx="239">
                        <c:v>1006.386125</c:v>
                      </c:pt>
                      <c:pt idx="240">
                        <c:v>1006.6744375</c:v>
                      </c:pt>
                      <c:pt idx="241">
                        <c:v>1007.1965625</c:v>
                      </c:pt>
                      <c:pt idx="242">
                        <c:v>1007.8714375</c:v>
                      </c:pt>
                      <c:pt idx="243">
                        <c:v>1008.60775</c:v>
                      </c:pt>
                      <c:pt idx="244">
                        <c:v>1009.4396875</c:v>
                      </c:pt>
                      <c:pt idx="245">
                        <c:v>1010.2711875</c:v>
                      </c:pt>
                      <c:pt idx="246">
                        <c:v>1011.1319999999999</c:v>
                      </c:pt>
                      <c:pt idx="247">
                        <c:v>1011.9050625</c:v>
                      </c:pt>
                      <c:pt idx="248">
                        <c:v>1012.614875</c:v>
                      </c:pt>
                      <c:pt idx="249">
                        <c:v>1013.3555625</c:v>
                      </c:pt>
                      <c:pt idx="250">
                        <c:v>1014.0889375</c:v>
                      </c:pt>
                      <c:pt idx="251">
                        <c:v>1014.828875</c:v>
                      </c:pt>
                      <c:pt idx="252">
                        <c:v>1015.5528125</c:v>
                      </c:pt>
                      <c:pt idx="253">
                        <c:v>1016.1845</c:v>
                      </c:pt>
                      <c:pt idx="254">
                        <c:v>1016.7001875</c:v>
                      </c:pt>
                      <c:pt idx="255">
                        <c:v>1017.1120625</c:v>
                      </c:pt>
                      <c:pt idx="256">
                        <c:v>1017.4996875000001</c:v>
                      </c:pt>
                      <c:pt idx="257">
                        <c:v>1017.75825</c:v>
                      </c:pt>
                      <c:pt idx="258">
                        <c:v>1017.8691875</c:v>
                      </c:pt>
                      <c:pt idx="259">
                        <c:v>1017.8516875</c:v>
                      </c:pt>
                      <c:pt idx="260">
                        <c:v>1017.8283125</c:v>
                      </c:pt>
                      <c:pt idx="261">
                        <c:v>1017.7731250000001</c:v>
                      </c:pt>
                      <c:pt idx="262">
                        <c:v>1017.744875</c:v>
                      </c:pt>
                      <c:pt idx="263">
                        <c:v>1017.7925625</c:v>
                      </c:pt>
                      <c:pt idx="264">
                        <c:v>1017.9095625</c:v>
                      </c:pt>
                      <c:pt idx="265">
                        <c:v>1018.002125</c:v>
                      </c:pt>
                      <c:pt idx="266">
                        <c:v>1018.04625</c:v>
                      </c:pt>
                      <c:pt idx="267">
                        <c:v>1018.214875</c:v>
                      </c:pt>
                      <c:pt idx="268">
                        <c:v>1018.6280625000001</c:v>
                      </c:pt>
                      <c:pt idx="269">
                        <c:v>1019.1919375</c:v>
                      </c:pt>
                      <c:pt idx="270">
                        <c:v>1019.78425</c:v>
                      </c:pt>
                      <c:pt idx="271">
                        <c:v>1020.3339999999999</c:v>
                      </c:pt>
                      <c:pt idx="272">
                        <c:v>1020.8533125</c:v>
                      </c:pt>
                      <c:pt idx="273">
                        <c:v>1021.38025</c:v>
                      </c:pt>
                      <c:pt idx="274">
                        <c:v>1021.944125</c:v>
                      </c:pt>
                      <c:pt idx="275">
                        <c:v>1022.560625</c:v>
                      </c:pt>
                      <c:pt idx="276">
                        <c:v>1023.1696875</c:v>
                      </c:pt>
                      <c:pt idx="277">
                        <c:v>1023.759125</c:v>
                      </c:pt>
                      <c:pt idx="278">
                        <c:v>1024.282125</c:v>
                      </c:pt>
                      <c:pt idx="279">
                        <c:v>1024.6976875</c:v>
                      </c:pt>
                      <c:pt idx="280">
                        <c:v>1025.0763750000001</c:v>
                      </c:pt>
                      <c:pt idx="281">
                        <c:v>1025.4344375000001</c:v>
                      </c:pt>
                      <c:pt idx="282">
                        <c:v>1025.740875</c:v>
                      </c:pt>
                      <c:pt idx="283">
                        <c:v>1025.9440625</c:v>
                      </c:pt>
                      <c:pt idx="284">
                        <c:v>1026.0543749999999</c:v>
                      </c:pt>
                      <c:pt idx="285">
                        <c:v>1026.0584375000001</c:v>
                      </c:pt>
                      <c:pt idx="286">
                        <c:v>1025.9693749999999</c:v>
                      </c:pt>
                      <c:pt idx="287">
                        <c:v>1025.7727500000001</c:v>
                      </c:pt>
                      <c:pt idx="288">
                        <c:v>1025.5583750000001</c:v>
                      </c:pt>
                      <c:pt idx="289">
                        <c:v>1025.4171249999999</c:v>
                      </c:pt>
                      <c:pt idx="290">
                        <c:v>1025.3708125000001</c:v>
                      </c:pt>
                      <c:pt idx="291">
                        <c:v>1025.391625</c:v>
                      </c:pt>
                      <c:pt idx="292">
                        <c:v>1025.4772499999999</c:v>
                      </c:pt>
                      <c:pt idx="293">
                        <c:v>1025.5697500000001</c:v>
                      </c:pt>
                      <c:pt idx="294">
                        <c:v>1025.6927499999999</c:v>
                      </c:pt>
                      <c:pt idx="295">
                        <c:v>1025.8763750000001</c:v>
                      </c:pt>
                      <c:pt idx="296">
                        <c:v>1026.0505625000001</c:v>
                      </c:pt>
                      <c:pt idx="297">
                        <c:v>1026.2560000000001</c:v>
                      </c:pt>
                      <c:pt idx="298">
                        <c:v>1026.5023125</c:v>
                      </c:pt>
                      <c:pt idx="299">
                        <c:v>1026.77925</c:v>
                      </c:pt>
                      <c:pt idx="300">
                        <c:v>1027.3119375000001</c:v>
                      </c:pt>
                      <c:pt idx="301">
                        <c:v>1027.9303124999999</c:v>
                      </c:pt>
                      <c:pt idx="302">
                        <c:v>1028.6211249999999</c:v>
                      </c:pt>
                      <c:pt idx="303">
                        <c:v>1029.1322500000001</c:v>
                      </c:pt>
                      <c:pt idx="304">
                        <c:v>1029.3486875000001</c:v>
                      </c:pt>
                      <c:pt idx="305">
                        <c:v>1029.3413125</c:v>
                      </c:pt>
                      <c:pt idx="306">
                        <c:v>1029.3191875</c:v>
                      </c:pt>
                      <c:pt idx="307">
                        <c:v>1029.3820625000001</c:v>
                      </c:pt>
                      <c:pt idx="308">
                        <c:v>1029.4480625000001</c:v>
                      </c:pt>
                      <c:pt idx="309">
                        <c:v>1029.5517500000001</c:v>
                      </c:pt>
                      <c:pt idx="310">
                        <c:v>1029.6120000000001</c:v>
                      </c:pt>
                      <c:pt idx="311">
                        <c:v>1029.576125</c:v>
                      </c:pt>
                      <c:pt idx="312">
                        <c:v>1029.7014999999999</c:v>
                      </c:pt>
                      <c:pt idx="313">
                        <c:v>1030.2194374999999</c:v>
                      </c:pt>
                      <c:pt idx="314">
                        <c:v>1030.9891250000001</c:v>
                      </c:pt>
                      <c:pt idx="315">
                        <c:v>1031.6383125</c:v>
                      </c:pt>
                      <c:pt idx="316">
                        <c:v>1032.0444375</c:v>
                      </c:pt>
                      <c:pt idx="317">
                        <c:v>1032.2899375</c:v>
                      </c:pt>
                      <c:pt idx="318">
                        <c:v>1032.5125625000001</c:v>
                      </c:pt>
                      <c:pt idx="319">
                        <c:v>1032.832625</c:v>
                      </c:pt>
                      <c:pt idx="320">
                        <c:v>1033.1811875000001</c:v>
                      </c:pt>
                      <c:pt idx="321">
                        <c:v>1033.4393749999999</c:v>
                      </c:pt>
                      <c:pt idx="322">
                        <c:v>1033.5076875</c:v>
                      </c:pt>
                      <c:pt idx="323">
                        <c:v>1033.4019375</c:v>
                      </c:pt>
                      <c:pt idx="324">
                        <c:v>1033.3828125</c:v>
                      </c:pt>
                      <c:pt idx="325">
                        <c:v>1033.6287500000001</c:v>
                      </c:pt>
                      <c:pt idx="326">
                        <c:v>1033.9829374999999</c:v>
                      </c:pt>
                      <c:pt idx="327">
                        <c:v>1034.3903124999999</c:v>
                      </c:pt>
                      <c:pt idx="328">
                        <c:v>1034.7266875</c:v>
                      </c:pt>
                      <c:pt idx="329">
                        <c:v>1035.1001249999999</c:v>
                      </c:pt>
                      <c:pt idx="330">
                        <c:v>1035.483375</c:v>
                      </c:pt>
                      <c:pt idx="331">
                        <c:v>1036.0598124999999</c:v>
                      </c:pt>
                      <c:pt idx="332">
                        <c:v>1036.651625</c:v>
                      </c:pt>
                      <c:pt idx="333">
                        <c:v>1037.1690625000001</c:v>
                      </c:pt>
                      <c:pt idx="334">
                        <c:v>1037.3691875</c:v>
                      </c:pt>
                      <c:pt idx="335">
                        <c:v>1037.48125</c:v>
                      </c:pt>
                      <c:pt idx="336">
                        <c:v>1037.7115624999999</c:v>
                      </c:pt>
                      <c:pt idx="337">
                        <c:v>1038.013375</c:v>
                      </c:pt>
                      <c:pt idx="338">
                        <c:v>1038.1778750000001</c:v>
                      </c:pt>
                      <c:pt idx="339">
                        <c:v>1038.2047500000001</c:v>
                      </c:pt>
                      <c:pt idx="340">
                        <c:v>1038.07375</c:v>
                      </c:pt>
                      <c:pt idx="341">
                        <c:v>1037.9245625000001</c:v>
                      </c:pt>
                      <c:pt idx="342">
                        <c:v>1037.9085</c:v>
                      </c:pt>
                      <c:pt idx="343">
                        <c:v>1038.1449375</c:v>
                      </c:pt>
                      <c:pt idx="344">
                        <c:v>1038.4970625000001</c:v>
                      </c:pt>
                      <c:pt idx="345">
                        <c:v>1038.7621875</c:v>
                      </c:pt>
                      <c:pt idx="346">
                        <c:v>1038.8903749999999</c:v>
                      </c:pt>
                      <c:pt idx="347">
                        <c:v>1039.0969375</c:v>
                      </c:pt>
                      <c:pt idx="348">
                        <c:v>1039.3843125000001</c:v>
                      </c:pt>
                      <c:pt idx="349">
                        <c:v>1039.7800625</c:v>
                      </c:pt>
                      <c:pt idx="350">
                        <c:v>1040.1330625000001</c:v>
                      </c:pt>
                      <c:pt idx="351">
                        <c:v>1040.3400624999999</c:v>
                      </c:pt>
                      <c:pt idx="352">
                        <c:v>1040.4482499999999</c:v>
                      </c:pt>
                      <c:pt idx="353">
                        <c:v>1040.4955625</c:v>
                      </c:pt>
                      <c:pt idx="354">
                        <c:v>1040.5054375</c:v>
                      </c:pt>
                      <c:pt idx="355">
                        <c:v>1040.5741250000001</c:v>
                      </c:pt>
                      <c:pt idx="356">
                        <c:v>1040.6906875</c:v>
                      </c:pt>
                      <c:pt idx="357">
                        <c:v>1040.9670625000001</c:v>
                      </c:pt>
                      <c:pt idx="358">
                        <c:v>1041.2407499999999</c:v>
                      </c:pt>
                      <c:pt idx="359">
                        <c:v>1041.5455625</c:v>
                      </c:pt>
                      <c:pt idx="360">
                        <c:v>1041.9063125</c:v>
                      </c:pt>
                      <c:pt idx="361">
                        <c:v>1042.1792499999999</c:v>
                      </c:pt>
                      <c:pt idx="362">
                        <c:v>1042.4745625</c:v>
                      </c:pt>
                      <c:pt idx="363">
                        <c:v>1042.7547500000001</c:v>
                      </c:pt>
                      <c:pt idx="364">
                        <c:v>1043.192875</c:v>
                      </c:pt>
                      <c:pt idx="365">
                        <c:v>1043.6086875000001</c:v>
                      </c:pt>
                      <c:pt idx="366">
                        <c:v>1043.9836250000001</c:v>
                      </c:pt>
                      <c:pt idx="367">
                        <c:v>1044.2353125</c:v>
                      </c:pt>
                      <c:pt idx="368">
                        <c:v>1044.5126875000001</c:v>
                      </c:pt>
                      <c:pt idx="369">
                        <c:v>1044.6950624999999</c:v>
                      </c:pt>
                      <c:pt idx="370">
                        <c:v>1044.8898125000001</c:v>
                      </c:pt>
                      <c:pt idx="371">
                        <c:v>1045.2649375000001</c:v>
                      </c:pt>
                      <c:pt idx="372">
                        <c:v>1045.4581874999999</c:v>
                      </c:pt>
                      <c:pt idx="373">
                        <c:v>1045.3264375000001</c:v>
                      </c:pt>
                      <c:pt idx="374">
                        <c:v>1044.9921875</c:v>
                      </c:pt>
                      <c:pt idx="375">
                        <c:v>1044.7245</c:v>
                      </c:pt>
                      <c:pt idx="376">
                        <c:v>1044.6574375</c:v>
                      </c:pt>
                      <c:pt idx="377">
                        <c:v>1044.6777500000001</c:v>
                      </c:pt>
                      <c:pt idx="378">
                        <c:v>1044.7628125000001</c:v>
                      </c:pt>
                      <c:pt idx="379">
                        <c:v>1044.485375</c:v>
                      </c:pt>
                      <c:pt idx="380">
                        <c:v>1044.2538750000001</c:v>
                      </c:pt>
                      <c:pt idx="381">
                        <c:v>1044.1594375</c:v>
                      </c:pt>
                      <c:pt idx="382">
                        <c:v>1044.3143124999999</c:v>
                      </c:pt>
                      <c:pt idx="383">
                        <c:v>1044.4970000000001</c:v>
                      </c:pt>
                      <c:pt idx="384">
                        <c:v>1044.5645</c:v>
                      </c:pt>
                      <c:pt idx="385">
                        <c:v>1044.2655</c:v>
                      </c:pt>
                      <c:pt idx="386">
                        <c:v>1044.151875</c:v>
                      </c:pt>
                      <c:pt idx="387">
                        <c:v>1044.2760000000001</c:v>
                      </c:pt>
                      <c:pt idx="388">
                        <c:v>1044.6478125000001</c:v>
                      </c:pt>
                      <c:pt idx="389">
                        <c:v>1044.857125</c:v>
                      </c:pt>
                      <c:pt idx="390">
                        <c:v>1044.5736875</c:v>
                      </c:pt>
                      <c:pt idx="391">
                        <c:v>1043.7411875</c:v>
                      </c:pt>
                      <c:pt idx="392">
                        <c:v>1043.3933125000001</c:v>
                      </c:pt>
                      <c:pt idx="393">
                        <c:v>1043.3384375000001</c:v>
                      </c:pt>
                      <c:pt idx="394">
                        <c:v>1044.2818124999999</c:v>
                      </c:pt>
                      <c:pt idx="395">
                        <c:v>1045.0555625</c:v>
                      </c:pt>
                      <c:pt idx="396">
                        <c:v>1045.9571249999999</c:v>
                      </c:pt>
                      <c:pt idx="397">
                        <c:v>1045.74</c:v>
                      </c:pt>
                      <c:pt idx="398">
                        <c:v>1044.6333125000001</c:v>
                      </c:pt>
                      <c:pt idx="399">
                        <c:v>1042.2</c:v>
                      </c:pt>
                      <c:pt idx="400">
                        <c:v>0</c:v>
                      </c:pt>
                      <c:pt idx="401">
                        <c:v>0</c:v>
                      </c:pt>
                    </c:numCache>
                  </c:numRef>
                </c:yVal>
                <c:smooth val="1"/>
                <c:extLst xmlns:c15="http://schemas.microsoft.com/office/drawing/2012/chart">
                  <c:ext xmlns:c16="http://schemas.microsoft.com/office/drawing/2014/chart" uri="{C3380CC4-5D6E-409C-BE32-E72D297353CC}">
                    <c16:uniqueId val="{00000007-B27B-D443-978B-62075B7FA251}"/>
                  </c:ext>
                </c:extLst>
              </c15:ser>
            </c15:filteredScatterSeries>
            <c15:filteredScatterSeries>
              <c15:ser>
                <c:idx val="7"/>
                <c:order val="7"/>
                <c:tx>
                  <c:v>G1-T3-FE-001</c:v>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Girder1-Test2'!$AC$23:$AC$343</c15:sqref>
                        </c15:formulaRef>
                      </c:ext>
                    </c:extLst>
                    <c:numCache>
                      <c:formatCode>0.00E+00</c:formatCode>
                      <c:ptCount val="321"/>
                      <c:pt idx="0">
                        <c:v>0.19792526960000001</c:v>
                      </c:pt>
                      <c:pt idx="1">
                        <c:v>0.11754605174</c:v>
                      </c:pt>
                      <c:pt idx="2">
                        <c:v>1.8982095644E-2</c:v>
                      </c:pt>
                      <c:pt idx="3">
                        <c:v>-4.6435423194999999E-2</c:v>
                      </c:pt>
                      <c:pt idx="4">
                        <c:v>-3.2506614922999999E-2</c:v>
                      </c:pt>
                      <c:pt idx="5">
                        <c:v>6.1654545366999998E-2</c:v>
                      </c:pt>
                      <c:pt idx="6">
                        <c:v>0.16092702746000001</c:v>
                      </c:pt>
                      <c:pt idx="7">
                        <c:v>0.27609416842000001</c:v>
                      </c:pt>
                      <c:pt idx="8">
                        <c:v>0.38940510154000002</c:v>
                      </c:pt>
                      <c:pt idx="9">
                        <c:v>0.51766997575999996</c:v>
                      </c:pt>
                      <c:pt idx="10">
                        <c:v>0.65853488444999997</c:v>
                      </c:pt>
                      <c:pt idx="11">
                        <c:v>0.81215059756999997</c:v>
                      </c:pt>
                      <c:pt idx="12">
                        <c:v>0.96413242817</c:v>
                      </c:pt>
                      <c:pt idx="13">
                        <c:v>1.1174150705000001</c:v>
                      </c:pt>
                      <c:pt idx="14">
                        <c:v>1.2566449641999999</c:v>
                      </c:pt>
                      <c:pt idx="15">
                        <c:v>1.3620537519</c:v>
                      </c:pt>
                      <c:pt idx="16">
                        <c:v>1.4585531949999999</c:v>
                      </c:pt>
                      <c:pt idx="17">
                        <c:v>1.5543260574</c:v>
                      </c:pt>
                      <c:pt idx="18">
                        <c:v>1.6466709374999999</c:v>
                      </c:pt>
                      <c:pt idx="19">
                        <c:v>1.7436193228000001</c:v>
                      </c:pt>
                      <c:pt idx="20">
                        <c:v>1.8436362743000001</c:v>
                      </c:pt>
                      <c:pt idx="21">
                        <c:v>1.9477074146</c:v>
                      </c:pt>
                      <c:pt idx="22">
                        <c:v>2.0456013679999998</c:v>
                      </c:pt>
                      <c:pt idx="23">
                        <c:v>2.1403977870999999</c:v>
                      </c:pt>
                      <c:pt idx="24">
                        <c:v>2.2327060698999999</c:v>
                      </c:pt>
                      <c:pt idx="25">
                        <c:v>2.3334560394000001</c:v>
                      </c:pt>
                      <c:pt idx="26">
                        <c:v>2.4409239291999998</c:v>
                      </c:pt>
                      <c:pt idx="27">
                        <c:v>2.5532572269</c:v>
                      </c:pt>
                      <c:pt idx="28">
                        <c:v>2.6642746924999998</c:v>
                      </c:pt>
                      <c:pt idx="29">
                        <c:v>2.7786753177999999</c:v>
                      </c:pt>
                      <c:pt idx="30">
                        <c:v>2.8813831805999999</c:v>
                      </c:pt>
                      <c:pt idx="31">
                        <c:v>2.9291360378000002</c:v>
                      </c:pt>
                      <c:pt idx="32">
                        <c:v>2.9305419921999998</c:v>
                      </c:pt>
                      <c:pt idx="33">
                        <c:v>2.9014010428999999</c:v>
                      </c:pt>
                      <c:pt idx="34">
                        <c:v>2.8777956963000002</c:v>
                      </c:pt>
                      <c:pt idx="35">
                        <c:v>2.9098246097999998</c:v>
                      </c:pt>
                      <c:pt idx="36">
                        <c:v>2.9736750125999998</c:v>
                      </c:pt>
                      <c:pt idx="37">
                        <c:v>3.0535597801000001</c:v>
                      </c:pt>
                      <c:pt idx="38">
                        <c:v>3.1497197150999998</c:v>
                      </c:pt>
                      <c:pt idx="39">
                        <c:v>3.2621667384999999</c:v>
                      </c:pt>
                      <c:pt idx="40">
                        <c:v>3.3770515918999999</c:v>
                      </c:pt>
                      <c:pt idx="41">
                        <c:v>3.5063855648</c:v>
                      </c:pt>
                      <c:pt idx="42">
                        <c:v>3.6371450423999998</c:v>
                      </c:pt>
                      <c:pt idx="43">
                        <c:v>3.7686934471</c:v>
                      </c:pt>
                      <c:pt idx="44">
                        <c:v>3.8996496200999999</c:v>
                      </c:pt>
                      <c:pt idx="45">
                        <c:v>4.0137925148000004</c:v>
                      </c:pt>
                      <c:pt idx="46">
                        <c:v>4.1117577553000002</c:v>
                      </c:pt>
                      <c:pt idx="47">
                        <c:v>4.1871242523000003</c:v>
                      </c:pt>
                      <c:pt idx="48">
                        <c:v>4.2401094436999998</c:v>
                      </c:pt>
                      <c:pt idx="49">
                        <c:v>4.3058075904999997</c:v>
                      </c:pt>
                      <c:pt idx="50">
                        <c:v>4.4006657599999999</c:v>
                      </c:pt>
                      <c:pt idx="51">
                        <c:v>4.5152568817000001</c:v>
                      </c:pt>
                      <c:pt idx="52">
                        <c:v>4.6412296294999997</c:v>
                      </c:pt>
                      <c:pt idx="53">
                        <c:v>4.7661805153000003</c:v>
                      </c:pt>
                      <c:pt idx="54">
                        <c:v>4.8839168548999998</c:v>
                      </c:pt>
                      <c:pt idx="55">
                        <c:v>4.9963998795000002</c:v>
                      </c:pt>
                      <c:pt idx="56">
                        <c:v>5.1007676125000003</c:v>
                      </c:pt>
                      <c:pt idx="57">
                        <c:v>5.1972818375000003</c:v>
                      </c:pt>
                      <c:pt idx="58">
                        <c:v>5.2782630920000004</c:v>
                      </c:pt>
                      <c:pt idx="59">
                        <c:v>5.3468155861</c:v>
                      </c:pt>
                      <c:pt idx="60">
                        <c:v>5.4053506851000002</c:v>
                      </c:pt>
                      <c:pt idx="61">
                        <c:v>5.4576516150999996</c:v>
                      </c:pt>
                      <c:pt idx="62">
                        <c:v>5.5151157379000004</c:v>
                      </c:pt>
                      <c:pt idx="63">
                        <c:v>5.5819797515999996</c:v>
                      </c:pt>
                      <c:pt idx="64">
                        <c:v>5.6620001792999997</c:v>
                      </c:pt>
                      <c:pt idx="65">
                        <c:v>5.7542777060999999</c:v>
                      </c:pt>
                      <c:pt idx="66">
                        <c:v>5.8561625481000004</c:v>
                      </c:pt>
                      <c:pt idx="67">
                        <c:v>5.9627661705000001</c:v>
                      </c:pt>
                      <c:pt idx="68">
                        <c:v>6.0789914130999998</c:v>
                      </c:pt>
                      <c:pt idx="69">
                        <c:v>6.2059879303000001</c:v>
                      </c:pt>
                      <c:pt idx="70">
                        <c:v>6.3248987198000002</c:v>
                      </c:pt>
                      <c:pt idx="71">
                        <c:v>6.4302597046000001</c:v>
                      </c:pt>
                      <c:pt idx="72">
                        <c:v>6.5238246917999998</c:v>
                      </c:pt>
                      <c:pt idx="73">
                        <c:v>6.6161189078999998</c:v>
                      </c:pt>
                      <c:pt idx="74">
                        <c:v>6.6984496117000001</c:v>
                      </c:pt>
                      <c:pt idx="75">
                        <c:v>6.7757797241000004</c:v>
                      </c:pt>
                      <c:pt idx="76">
                        <c:v>6.8529376983999999</c:v>
                      </c:pt>
                      <c:pt idx="77">
                        <c:v>6.9396657943999998</c:v>
                      </c:pt>
                      <c:pt idx="78">
                        <c:v>7.0324687957999998</c:v>
                      </c:pt>
                      <c:pt idx="79">
                        <c:v>7.1314444542000004</c:v>
                      </c:pt>
                      <c:pt idx="80">
                        <c:v>7.2326941490000003</c:v>
                      </c:pt>
                      <c:pt idx="81">
                        <c:v>7.3314890862000004</c:v>
                      </c:pt>
                      <c:pt idx="82">
                        <c:v>7.4330921173000002</c:v>
                      </c:pt>
                      <c:pt idx="83">
                        <c:v>7.5341811180000002</c:v>
                      </c:pt>
                      <c:pt idx="84">
                        <c:v>7.6323776245000001</c:v>
                      </c:pt>
                      <c:pt idx="85">
                        <c:v>7.7202553748999998</c:v>
                      </c:pt>
                      <c:pt idx="86">
                        <c:v>7.7999835013999999</c:v>
                      </c:pt>
                      <c:pt idx="87">
                        <c:v>7.8629050254999999</c:v>
                      </c:pt>
                      <c:pt idx="88">
                        <c:v>7.9084191321999997</c:v>
                      </c:pt>
                      <c:pt idx="89">
                        <c:v>7.9535708426999996</c:v>
                      </c:pt>
                      <c:pt idx="90">
                        <c:v>8.0039939879999995</c:v>
                      </c:pt>
                      <c:pt idx="91">
                        <c:v>8.0743875503999991</c:v>
                      </c:pt>
                      <c:pt idx="92">
                        <c:v>8.1585950851</c:v>
                      </c:pt>
                      <c:pt idx="93">
                        <c:v>8.2574787139999994</c:v>
                      </c:pt>
                      <c:pt idx="94">
                        <c:v>8.3712987900000009</c:v>
                      </c:pt>
                      <c:pt idx="95">
                        <c:v>8.4978704453000002</c:v>
                      </c:pt>
                      <c:pt idx="96">
                        <c:v>8.6286907195999998</c:v>
                      </c:pt>
                      <c:pt idx="97">
                        <c:v>8.7604846954000006</c:v>
                      </c:pt>
                      <c:pt idx="98">
                        <c:v>8.8803663254000007</c:v>
                      </c:pt>
                      <c:pt idx="99">
                        <c:v>8.9861125945999998</c:v>
                      </c:pt>
                      <c:pt idx="100">
                        <c:v>9.0806941985999998</c:v>
                      </c:pt>
                      <c:pt idx="101">
                        <c:v>9.1700973511000008</c:v>
                      </c:pt>
                      <c:pt idx="102">
                        <c:v>9.2536411285</c:v>
                      </c:pt>
                      <c:pt idx="103">
                        <c:v>9.3415031433000006</c:v>
                      </c:pt>
                      <c:pt idx="104">
                        <c:v>9.4291448592999991</c:v>
                      </c:pt>
                      <c:pt idx="105">
                        <c:v>9.5184106827000008</c:v>
                      </c:pt>
                      <c:pt idx="106">
                        <c:v>9.6107587813999995</c:v>
                      </c:pt>
                      <c:pt idx="107">
                        <c:v>9.7032842636000005</c:v>
                      </c:pt>
                      <c:pt idx="108">
                        <c:v>9.7998914719000005</c:v>
                      </c:pt>
                      <c:pt idx="109">
                        <c:v>9.9054431914999999</c:v>
                      </c:pt>
                      <c:pt idx="110">
                        <c:v>10.017475127999999</c:v>
                      </c:pt>
                      <c:pt idx="111">
                        <c:v>10.127550125000001</c:v>
                      </c:pt>
                      <c:pt idx="112">
                        <c:v>10.231031418000001</c:v>
                      </c:pt>
                      <c:pt idx="113">
                        <c:v>10.3227911</c:v>
                      </c:pt>
                      <c:pt idx="114">
                        <c:v>10.409378051999999</c:v>
                      </c:pt>
                      <c:pt idx="115">
                        <c:v>10.485501289</c:v>
                      </c:pt>
                      <c:pt idx="116">
                        <c:v>10.55802536</c:v>
                      </c:pt>
                      <c:pt idx="117">
                        <c:v>10.629628180999999</c:v>
                      </c:pt>
                      <c:pt idx="118">
                        <c:v>10.707698821999999</c:v>
                      </c:pt>
                      <c:pt idx="119">
                        <c:v>10.788331032</c:v>
                      </c:pt>
                      <c:pt idx="120">
                        <c:v>10.873770714000001</c:v>
                      </c:pt>
                      <c:pt idx="121">
                        <c:v>10.965945244</c:v>
                      </c:pt>
                      <c:pt idx="122">
                        <c:v>11.061934471000001</c:v>
                      </c:pt>
                      <c:pt idx="123">
                        <c:v>11.159490585</c:v>
                      </c:pt>
                      <c:pt idx="124">
                        <c:v>11.258118629</c:v>
                      </c:pt>
                      <c:pt idx="125">
                        <c:v>11.357522963999999</c:v>
                      </c:pt>
                      <c:pt idx="126">
                        <c:v>11.463811873999999</c:v>
                      </c:pt>
                      <c:pt idx="127">
                        <c:v>11.570857048000001</c:v>
                      </c:pt>
                      <c:pt idx="128">
                        <c:v>11.668895721</c:v>
                      </c:pt>
                      <c:pt idx="129">
                        <c:v>11.757405281</c:v>
                      </c:pt>
                      <c:pt idx="130">
                        <c:v>11.840986252</c:v>
                      </c:pt>
                      <c:pt idx="131">
                        <c:v>11.928006172</c:v>
                      </c:pt>
                      <c:pt idx="132">
                        <c:v>12.014905929999999</c:v>
                      </c:pt>
                      <c:pt idx="133">
                        <c:v>12.105895042</c:v>
                      </c:pt>
                      <c:pt idx="134">
                        <c:v>12.195329665999999</c:v>
                      </c:pt>
                      <c:pt idx="135">
                        <c:v>12.287924767</c:v>
                      </c:pt>
                      <c:pt idx="136">
                        <c:v>12.384965897000001</c:v>
                      </c:pt>
                      <c:pt idx="137">
                        <c:v>12.48492527</c:v>
                      </c:pt>
                      <c:pt idx="138">
                        <c:v>12.585356711999999</c:v>
                      </c:pt>
                      <c:pt idx="139">
                        <c:v>12.68614769</c:v>
                      </c:pt>
                      <c:pt idx="140">
                        <c:v>12.784111022999999</c:v>
                      </c:pt>
                      <c:pt idx="141">
                        <c:v>12.879257202</c:v>
                      </c:pt>
                      <c:pt idx="142">
                        <c:v>12.973756789999999</c:v>
                      </c:pt>
                      <c:pt idx="143">
                        <c:v>13.070304870999999</c:v>
                      </c:pt>
                      <c:pt idx="144">
                        <c:v>13.168099402999999</c:v>
                      </c:pt>
                      <c:pt idx="145">
                        <c:v>13.269308089999999</c:v>
                      </c:pt>
                      <c:pt idx="146">
                        <c:v>13.375260353</c:v>
                      </c:pt>
                      <c:pt idx="147">
                        <c:v>13.480298996</c:v>
                      </c:pt>
                      <c:pt idx="148">
                        <c:v>13.596287727</c:v>
                      </c:pt>
                      <c:pt idx="149">
                        <c:v>13.706466675</c:v>
                      </c:pt>
                      <c:pt idx="150">
                        <c:v>13.808754921</c:v>
                      </c:pt>
                      <c:pt idx="151">
                        <c:v>13.917024612000001</c:v>
                      </c:pt>
                      <c:pt idx="152">
                        <c:v>14.023897171</c:v>
                      </c:pt>
                      <c:pt idx="153">
                        <c:v>14.120460509999999</c:v>
                      </c:pt>
                      <c:pt idx="154">
                        <c:v>14.220007896</c:v>
                      </c:pt>
                      <c:pt idx="155">
                        <c:v>14.321339607000001</c:v>
                      </c:pt>
                      <c:pt idx="156">
                        <c:v>14.424656868</c:v>
                      </c:pt>
                      <c:pt idx="157">
                        <c:v>14.528092384000001</c:v>
                      </c:pt>
                      <c:pt idx="158">
                        <c:v>14.637501716999999</c:v>
                      </c:pt>
                      <c:pt idx="159">
                        <c:v>14.758260727</c:v>
                      </c:pt>
                      <c:pt idx="160">
                        <c:v>14.865591049000001</c:v>
                      </c:pt>
                      <c:pt idx="161">
                        <c:v>14.981990814</c:v>
                      </c:pt>
                      <c:pt idx="162">
                        <c:v>15.100539207000001</c:v>
                      </c:pt>
                      <c:pt idx="163">
                        <c:v>15.232561111000001</c:v>
                      </c:pt>
                      <c:pt idx="164">
                        <c:v>15.372051238999999</c:v>
                      </c:pt>
                      <c:pt idx="165">
                        <c:v>15.509096145999999</c:v>
                      </c:pt>
                      <c:pt idx="166">
                        <c:v>15.659856796</c:v>
                      </c:pt>
                      <c:pt idx="167">
                        <c:v>15.799946784999999</c:v>
                      </c:pt>
                      <c:pt idx="168">
                        <c:v>15.925567627</c:v>
                      </c:pt>
                      <c:pt idx="169">
                        <c:v>16.016656875999999</c:v>
                      </c:pt>
                      <c:pt idx="170">
                        <c:v>16.115167618000001</c:v>
                      </c:pt>
                      <c:pt idx="171">
                        <c:v>16.213920593000001</c:v>
                      </c:pt>
                      <c:pt idx="172">
                        <c:v>16.317462921000001</c:v>
                      </c:pt>
                      <c:pt idx="173">
                        <c:v>16.416772842</c:v>
                      </c:pt>
                      <c:pt idx="174">
                        <c:v>16.509698868000001</c:v>
                      </c:pt>
                      <c:pt idx="175">
                        <c:v>16.604558945000001</c:v>
                      </c:pt>
                      <c:pt idx="176">
                        <c:v>16.695102691999999</c:v>
                      </c:pt>
                      <c:pt idx="177">
                        <c:v>16.791299819999999</c:v>
                      </c:pt>
                      <c:pt idx="178">
                        <c:v>16.889459609999999</c:v>
                      </c:pt>
                      <c:pt idx="179">
                        <c:v>16.990503311000001</c:v>
                      </c:pt>
                      <c:pt idx="180">
                        <c:v>17.086303710999999</c:v>
                      </c:pt>
                      <c:pt idx="181">
                        <c:v>17.186325072999999</c:v>
                      </c:pt>
                      <c:pt idx="182">
                        <c:v>17.297798156999999</c:v>
                      </c:pt>
                      <c:pt idx="183">
                        <c:v>17.399370192999999</c:v>
                      </c:pt>
                      <c:pt idx="184">
                        <c:v>17.504728317000001</c:v>
                      </c:pt>
                      <c:pt idx="185">
                        <c:v>17.615364074999999</c:v>
                      </c:pt>
                      <c:pt idx="186">
                        <c:v>17.717998505000001</c:v>
                      </c:pt>
                      <c:pt idx="187">
                        <c:v>17.821182251</c:v>
                      </c:pt>
                      <c:pt idx="188">
                        <c:v>17.939128876000002</c:v>
                      </c:pt>
                      <c:pt idx="189">
                        <c:v>18.05805397</c:v>
                      </c:pt>
                      <c:pt idx="190">
                        <c:v>18.182907104000002</c:v>
                      </c:pt>
                      <c:pt idx="191">
                        <c:v>18.304830550999998</c:v>
                      </c:pt>
                      <c:pt idx="192">
                        <c:v>18.423194885000001</c:v>
                      </c:pt>
                      <c:pt idx="193">
                        <c:v>18.542499542000002</c:v>
                      </c:pt>
                      <c:pt idx="194">
                        <c:v>18.658645629999999</c:v>
                      </c:pt>
                      <c:pt idx="195">
                        <c:v>18.766778945999999</c:v>
                      </c:pt>
                      <c:pt idx="196">
                        <c:v>18.877859116</c:v>
                      </c:pt>
                      <c:pt idx="197">
                        <c:v>19.003395081000001</c:v>
                      </c:pt>
                      <c:pt idx="198">
                        <c:v>19.133325577000001</c:v>
                      </c:pt>
                      <c:pt idx="199">
                        <c:v>19.256948471000001</c:v>
                      </c:pt>
                      <c:pt idx="200">
                        <c:v>19.385869979999999</c:v>
                      </c:pt>
                      <c:pt idx="201">
                        <c:v>19.507360458000001</c:v>
                      </c:pt>
                      <c:pt idx="202">
                        <c:v>19.621301651</c:v>
                      </c:pt>
                      <c:pt idx="203">
                        <c:v>19.741920471</c:v>
                      </c:pt>
                      <c:pt idx="204">
                        <c:v>19.861577988000001</c:v>
                      </c:pt>
                      <c:pt idx="205">
                        <c:v>19.975700377999999</c:v>
                      </c:pt>
                      <c:pt idx="206">
                        <c:v>20.094890593999999</c:v>
                      </c:pt>
                      <c:pt idx="207">
                        <c:v>20.213323592999998</c:v>
                      </c:pt>
                      <c:pt idx="208">
                        <c:v>20.326379776</c:v>
                      </c:pt>
                      <c:pt idx="209">
                        <c:v>20.438642502</c:v>
                      </c:pt>
                      <c:pt idx="210">
                        <c:v>20.558042526000001</c:v>
                      </c:pt>
                      <c:pt idx="211">
                        <c:v>20.682477950999999</c:v>
                      </c:pt>
                      <c:pt idx="212">
                        <c:v>20.804868698</c:v>
                      </c:pt>
                      <c:pt idx="213">
                        <c:v>20.929769516</c:v>
                      </c:pt>
                      <c:pt idx="214">
                        <c:v>21.043886185000002</c:v>
                      </c:pt>
                      <c:pt idx="215">
                        <c:v>21.166622161999999</c:v>
                      </c:pt>
                      <c:pt idx="216">
                        <c:v>21.284107208000002</c:v>
                      </c:pt>
                      <c:pt idx="217">
                        <c:v>21.389623642</c:v>
                      </c:pt>
                      <c:pt idx="218">
                        <c:v>21.497262955</c:v>
                      </c:pt>
                      <c:pt idx="219">
                        <c:v>21.602714539000001</c:v>
                      </c:pt>
                      <c:pt idx="220">
                        <c:v>21.709447861000001</c:v>
                      </c:pt>
                      <c:pt idx="221">
                        <c:v>21.809453963999999</c:v>
                      </c:pt>
                      <c:pt idx="222">
                        <c:v>21.912229537999998</c:v>
                      </c:pt>
                      <c:pt idx="223">
                        <c:v>22.002605438</c:v>
                      </c:pt>
                      <c:pt idx="224">
                        <c:v>22.098350525000001</c:v>
                      </c:pt>
                      <c:pt idx="225">
                        <c:v>22.201623916999999</c:v>
                      </c:pt>
                      <c:pt idx="226">
                        <c:v>22.312593459999999</c:v>
                      </c:pt>
                      <c:pt idx="227">
                        <c:v>22.428472519</c:v>
                      </c:pt>
                      <c:pt idx="228">
                        <c:v>22.547328949000001</c:v>
                      </c:pt>
                      <c:pt idx="229">
                        <c:v>22.665111541999998</c:v>
                      </c:pt>
                      <c:pt idx="230">
                        <c:v>22.784835815000001</c:v>
                      </c:pt>
                      <c:pt idx="231">
                        <c:v>22.896577834999999</c:v>
                      </c:pt>
                      <c:pt idx="232">
                        <c:v>23.004638671999999</c:v>
                      </c:pt>
                      <c:pt idx="233">
                        <c:v>23.10710907</c:v>
                      </c:pt>
                      <c:pt idx="234">
                        <c:v>23.195152282999999</c:v>
                      </c:pt>
                      <c:pt idx="235">
                        <c:v>23.270643234000001</c:v>
                      </c:pt>
                      <c:pt idx="236">
                        <c:v>23.354715346999999</c:v>
                      </c:pt>
                      <c:pt idx="237">
                        <c:v>23.441713332999999</c:v>
                      </c:pt>
                      <c:pt idx="238">
                        <c:v>23.532712935999999</c:v>
                      </c:pt>
                      <c:pt idx="239">
                        <c:v>23.638895035000001</c:v>
                      </c:pt>
                      <c:pt idx="240">
                        <c:v>23.747335434</c:v>
                      </c:pt>
                      <c:pt idx="241">
                        <c:v>23.868898391999998</c:v>
                      </c:pt>
                      <c:pt idx="242">
                        <c:v>23.990652084000001</c:v>
                      </c:pt>
                      <c:pt idx="243">
                        <c:v>24.116449356</c:v>
                      </c:pt>
                      <c:pt idx="244">
                        <c:v>24.240535735999998</c:v>
                      </c:pt>
                      <c:pt idx="245">
                        <c:v>24.355384827000002</c:v>
                      </c:pt>
                      <c:pt idx="246">
                        <c:v>24.477348328000001</c:v>
                      </c:pt>
                      <c:pt idx="247">
                        <c:v>24.594326019</c:v>
                      </c:pt>
                      <c:pt idx="248">
                        <c:v>24.700544356999998</c:v>
                      </c:pt>
                      <c:pt idx="249">
                        <c:v>24.804201125999999</c:v>
                      </c:pt>
                      <c:pt idx="250">
                        <c:v>24.911260604999999</c:v>
                      </c:pt>
                      <c:pt idx="251">
                        <c:v>25.006248474</c:v>
                      </c:pt>
                      <c:pt idx="252">
                        <c:v>25.104152678999998</c:v>
                      </c:pt>
                      <c:pt idx="253">
                        <c:v>25.208255768000001</c:v>
                      </c:pt>
                      <c:pt idx="254">
                        <c:v>25.317310333000002</c:v>
                      </c:pt>
                      <c:pt idx="255">
                        <c:v>25.437191009999999</c:v>
                      </c:pt>
                      <c:pt idx="256">
                        <c:v>25.559293747000002</c:v>
                      </c:pt>
                      <c:pt idx="257">
                        <c:v>25.686849594000002</c:v>
                      </c:pt>
                      <c:pt idx="258">
                        <c:v>25.811326981000001</c:v>
                      </c:pt>
                      <c:pt idx="259">
                        <c:v>25.93699646</c:v>
                      </c:pt>
                      <c:pt idx="260">
                        <c:v>26.053287506</c:v>
                      </c:pt>
                      <c:pt idx="261">
                        <c:v>26.165746688999999</c:v>
                      </c:pt>
                      <c:pt idx="262">
                        <c:v>26.266290665</c:v>
                      </c:pt>
                      <c:pt idx="263">
                        <c:v>26.374547958000001</c:v>
                      </c:pt>
                      <c:pt idx="264">
                        <c:v>26.485101700000001</c:v>
                      </c:pt>
                      <c:pt idx="265">
                        <c:v>26.589307784999999</c:v>
                      </c:pt>
                      <c:pt idx="266">
                        <c:v>26.691040039000001</c:v>
                      </c:pt>
                      <c:pt idx="267">
                        <c:v>26.798870087000001</c:v>
                      </c:pt>
                      <c:pt idx="268">
                        <c:v>26.910144806000002</c:v>
                      </c:pt>
                      <c:pt idx="269">
                        <c:v>27.021947861000001</c:v>
                      </c:pt>
                      <c:pt idx="270">
                        <c:v>27.132953644000001</c:v>
                      </c:pt>
                      <c:pt idx="271">
                        <c:v>27.243659973</c:v>
                      </c:pt>
                      <c:pt idx="272">
                        <c:v>27.352821349999999</c:v>
                      </c:pt>
                      <c:pt idx="273">
                        <c:v>27.455718994000001</c:v>
                      </c:pt>
                      <c:pt idx="274">
                        <c:v>27.555067061999999</c:v>
                      </c:pt>
                      <c:pt idx="275">
                        <c:v>27.653512955</c:v>
                      </c:pt>
                      <c:pt idx="276">
                        <c:v>27.743795394999999</c:v>
                      </c:pt>
                      <c:pt idx="277">
                        <c:v>27.83203125</c:v>
                      </c:pt>
                      <c:pt idx="278">
                        <c:v>27.918085097999999</c:v>
                      </c:pt>
                      <c:pt idx="279">
                        <c:v>28.000745772999998</c:v>
                      </c:pt>
                      <c:pt idx="280">
                        <c:v>28.092552184999999</c:v>
                      </c:pt>
                      <c:pt idx="281">
                        <c:v>28.184118270999999</c:v>
                      </c:pt>
                      <c:pt idx="282">
                        <c:v>28.284097672000001</c:v>
                      </c:pt>
                      <c:pt idx="283">
                        <c:v>28.386287689</c:v>
                      </c:pt>
                      <c:pt idx="284">
                        <c:v>28.491786956999999</c:v>
                      </c:pt>
                      <c:pt idx="285">
                        <c:v>28.597833633</c:v>
                      </c:pt>
                      <c:pt idx="286">
                        <c:v>28.703510284</c:v>
                      </c:pt>
                      <c:pt idx="287">
                        <c:v>28.80995369</c:v>
                      </c:pt>
                      <c:pt idx="288">
                        <c:v>28.908590317000002</c:v>
                      </c:pt>
                      <c:pt idx="289">
                        <c:v>29.009073257000001</c:v>
                      </c:pt>
                      <c:pt idx="290">
                        <c:v>29.102622986</c:v>
                      </c:pt>
                      <c:pt idx="291">
                        <c:v>29.196073532</c:v>
                      </c:pt>
                      <c:pt idx="292">
                        <c:v>29.287147522000001</c:v>
                      </c:pt>
                      <c:pt idx="293">
                        <c:v>29.377212524000001</c:v>
                      </c:pt>
                      <c:pt idx="294">
                        <c:v>29.465301514</c:v>
                      </c:pt>
                      <c:pt idx="295">
                        <c:v>29.560159682999998</c:v>
                      </c:pt>
                      <c:pt idx="296">
                        <c:v>29.663845062</c:v>
                      </c:pt>
                      <c:pt idx="297">
                        <c:v>29.780792236</c:v>
                      </c:pt>
                      <c:pt idx="298">
                        <c:v>29.896354675000001</c:v>
                      </c:pt>
                      <c:pt idx="299">
                        <c:v>30.005846024</c:v>
                      </c:pt>
                      <c:pt idx="300">
                        <c:v>30.118156432999999</c:v>
                      </c:pt>
                      <c:pt idx="301">
                        <c:v>30.226238251000002</c:v>
                      </c:pt>
                      <c:pt idx="302">
                        <c:v>30.323778151999999</c:v>
                      </c:pt>
                      <c:pt idx="303">
                        <c:v>30.422931671000001</c:v>
                      </c:pt>
                      <c:pt idx="304">
                        <c:v>30.520570755000001</c:v>
                      </c:pt>
                      <c:pt idx="305">
                        <c:v>30.609504699999999</c:v>
                      </c:pt>
                      <c:pt idx="306">
                        <c:v>30.701255797999998</c:v>
                      </c:pt>
                      <c:pt idx="307">
                        <c:v>30.802402495999999</c:v>
                      </c:pt>
                      <c:pt idx="308">
                        <c:v>30.908798218000001</c:v>
                      </c:pt>
                      <c:pt idx="309">
                        <c:v>31.026651382000001</c:v>
                      </c:pt>
                      <c:pt idx="310">
                        <c:v>31.131441116000001</c:v>
                      </c:pt>
                      <c:pt idx="311">
                        <c:v>31.243822097999999</c:v>
                      </c:pt>
                      <c:pt idx="312">
                        <c:v>31.358951568999998</c:v>
                      </c:pt>
                      <c:pt idx="313">
                        <c:v>31.480085373000001</c:v>
                      </c:pt>
                      <c:pt idx="314">
                        <c:v>31.597564696999999</c:v>
                      </c:pt>
                      <c:pt idx="315">
                        <c:v>31.707208633</c:v>
                      </c:pt>
                      <c:pt idx="316">
                        <c:v>31.821214676</c:v>
                      </c:pt>
                      <c:pt idx="317">
                        <c:v>31.929111481</c:v>
                      </c:pt>
                      <c:pt idx="318">
                        <c:v>32.029083252</c:v>
                      </c:pt>
                      <c:pt idx="319">
                        <c:v>32.122840881000002</c:v>
                      </c:pt>
                      <c:pt idx="320">
                        <c:v>32.207530974999997</c:v>
                      </c:pt>
                    </c:numCache>
                  </c:numRef>
                </c:xVal>
                <c:yVal>
                  <c:numRef>
                    <c:extLst xmlns:c15="http://schemas.microsoft.com/office/drawing/2012/chart">
                      <c:ext xmlns:c15="http://schemas.microsoft.com/office/drawing/2012/chart" uri="{02D57815-91ED-43cb-92C2-25804820EDAC}">
                        <c15:formulaRef>
                          <c15:sqref>'Girder1-Test2'!$AE$3:$AE$402</c15:sqref>
                        </c15:formulaRef>
                      </c:ext>
                    </c:extLst>
                    <c:numCache>
                      <c:formatCode>0.00E+00</c:formatCode>
                      <c:ptCount val="400"/>
                      <c:pt idx="0">
                        <c:v>0</c:v>
                      </c:pt>
                      <c:pt idx="1">
                        <c:v>7.0264355469000002</c:v>
                      </c:pt>
                      <c:pt idx="2">
                        <c:v>14.659306640999999</c:v>
                      </c:pt>
                      <c:pt idx="3">
                        <c:v>22.786138672</c:v>
                      </c:pt>
                      <c:pt idx="4">
                        <c:v>30.231880859</c:v>
                      </c:pt>
                      <c:pt idx="5">
                        <c:v>37.049308594000003</c:v>
                      </c:pt>
                      <c:pt idx="6">
                        <c:v>46.405839843999999</c:v>
                      </c:pt>
                      <c:pt idx="7">
                        <c:v>58.438316405999998</c:v>
                      </c:pt>
                      <c:pt idx="8">
                        <c:v>71.676734374999995</c:v>
                      </c:pt>
                      <c:pt idx="9">
                        <c:v>84.721679688000009</c:v>
                      </c:pt>
                      <c:pt idx="10">
                        <c:v>96.513765625000005</c:v>
                      </c:pt>
                      <c:pt idx="11">
                        <c:v>108.81722655999999</c:v>
                      </c:pt>
                      <c:pt idx="12">
                        <c:v>118.88455469</c:v>
                      </c:pt>
                      <c:pt idx="13">
                        <c:v>126.59078905999999</c:v>
                      </c:pt>
                      <c:pt idx="14">
                        <c:v>134.92335938000002</c:v>
                      </c:pt>
                      <c:pt idx="15">
                        <c:v>145.30395311999999</c:v>
                      </c:pt>
                      <c:pt idx="16">
                        <c:v>157.62237500000001</c:v>
                      </c:pt>
                      <c:pt idx="17">
                        <c:v>169.70050000000001</c:v>
                      </c:pt>
                      <c:pt idx="18">
                        <c:v>181.5043125</c:v>
                      </c:pt>
                      <c:pt idx="19">
                        <c:v>191.54182811999999</c:v>
                      </c:pt>
                      <c:pt idx="20">
                        <c:v>200.67296875</c:v>
                      </c:pt>
                      <c:pt idx="21">
                        <c:v>209.31971874999999</c:v>
                      </c:pt>
                      <c:pt idx="22">
                        <c:v>218.74607811999999</c:v>
                      </c:pt>
                      <c:pt idx="23">
                        <c:v>229.04473438000002</c:v>
                      </c:pt>
                      <c:pt idx="24">
                        <c:v>240.45028124999999</c:v>
                      </c:pt>
                      <c:pt idx="25">
                        <c:v>247.80014061999998</c:v>
                      </c:pt>
                      <c:pt idx="26">
                        <c:v>253.33535938</c:v>
                      </c:pt>
                      <c:pt idx="27">
                        <c:v>258.79170311999997</c:v>
                      </c:pt>
                      <c:pt idx="28">
                        <c:v>264.21990625000001</c:v>
                      </c:pt>
                      <c:pt idx="29">
                        <c:v>268.30571874999998</c:v>
                      </c:pt>
                      <c:pt idx="30">
                        <c:v>272.71996875000002</c:v>
                      </c:pt>
                      <c:pt idx="31">
                        <c:v>277.69328124999998</c:v>
                      </c:pt>
                      <c:pt idx="32">
                        <c:v>284.56456250000002</c:v>
                      </c:pt>
                      <c:pt idx="33">
                        <c:v>291.93506250000002</c:v>
                      </c:pt>
                      <c:pt idx="34">
                        <c:v>297.74671875000001</c:v>
                      </c:pt>
                      <c:pt idx="35">
                        <c:v>304.50615625</c:v>
                      </c:pt>
                      <c:pt idx="36">
                        <c:v>310.82112499999999</c:v>
                      </c:pt>
                      <c:pt idx="37">
                        <c:v>317.01434375000002</c:v>
                      </c:pt>
                      <c:pt idx="38">
                        <c:v>323.87621875000002</c:v>
                      </c:pt>
                      <c:pt idx="39">
                        <c:v>331.15662500000002</c:v>
                      </c:pt>
                      <c:pt idx="40">
                        <c:v>340.36371874999998</c:v>
                      </c:pt>
                      <c:pt idx="41">
                        <c:v>349.34321875000001</c:v>
                      </c:pt>
                      <c:pt idx="42">
                        <c:v>354.65234375</c:v>
                      </c:pt>
                      <c:pt idx="43">
                        <c:v>359.51359374999998</c:v>
                      </c:pt>
                      <c:pt idx="44">
                        <c:v>365.45909375000002</c:v>
                      </c:pt>
                      <c:pt idx="45">
                        <c:v>374.21940625000002</c:v>
                      </c:pt>
                      <c:pt idx="46">
                        <c:v>383.3613125</c:v>
                      </c:pt>
                      <c:pt idx="47">
                        <c:v>392.68799999999999</c:v>
                      </c:pt>
                      <c:pt idx="48">
                        <c:v>402.67124999999999</c:v>
                      </c:pt>
                      <c:pt idx="49">
                        <c:v>412.58575000000002</c:v>
                      </c:pt>
                      <c:pt idx="50">
                        <c:v>422.43909374999998</c:v>
                      </c:pt>
                      <c:pt idx="51">
                        <c:v>432.31700000000001</c:v>
                      </c:pt>
                      <c:pt idx="52">
                        <c:v>441.28603125000001</c:v>
                      </c:pt>
                      <c:pt idx="53">
                        <c:v>449.06843750000002</c:v>
                      </c:pt>
                      <c:pt idx="54">
                        <c:v>455.84756249999998</c:v>
                      </c:pt>
                      <c:pt idx="55">
                        <c:v>462.1875</c:v>
                      </c:pt>
                      <c:pt idx="56">
                        <c:v>467.99824999999998</c:v>
                      </c:pt>
                      <c:pt idx="57">
                        <c:v>474.32831249999998</c:v>
                      </c:pt>
                      <c:pt idx="58">
                        <c:v>483.03856250000001</c:v>
                      </c:pt>
                      <c:pt idx="59">
                        <c:v>491.93950000000001</c:v>
                      </c:pt>
                      <c:pt idx="60">
                        <c:v>499.24340625000002</c:v>
                      </c:pt>
                      <c:pt idx="61">
                        <c:v>502.55956250000003</c:v>
                      </c:pt>
                      <c:pt idx="62">
                        <c:v>505.75603124999998</c:v>
                      </c:pt>
                      <c:pt idx="63">
                        <c:v>511.38049999999998</c:v>
                      </c:pt>
                      <c:pt idx="64">
                        <c:v>517.61081249999995</c:v>
                      </c:pt>
                      <c:pt idx="65">
                        <c:v>524.25959375000002</c:v>
                      </c:pt>
                      <c:pt idx="66">
                        <c:v>529.96524999999997</c:v>
                      </c:pt>
                      <c:pt idx="67">
                        <c:v>534.68212500000004</c:v>
                      </c:pt>
                      <c:pt idx="68">
                        <c:v>539.36262499999998</c:v>
                      </c:pt>
                      <c:pt idx="69">
                        <c:v>542.67981250000003</c:v>
                      </c:pt>
                      <c:pt idx="70">
                        <c:v>547.05018749999999</c:v>
                      </c:pt>
                      <c:pt idx="71">
                        <c:v>553.40025000000003</c:v>
                      </c:pt>
                      <c:pt idx="72">
                        <c:v>560.31662500000004</c:v>
                      </c:pt>
                      <c:pt idx="73">
                        <c:v>567.36981249999997</c:v>
                      </c:pt>
                      <c:pt idx="74">
                        <c:v>573.66618749999998</c:v>
                      </c:pt>
                      <c:pt idx="75">
                        <c:v>580.00212499999998</c:v>
                      </c:pt>
                      <c:pt idx="76">
                        <c:v>587.42399999999998</c:v>
                      </c:pt>
                      <c:pt idx="77">
                        <c:v>594.16381249999995</c:v>
                      </c:pt>
                      <c:pt idx="78">
                        <c:v>598.08825000000002</c:v>
                      </c:pt>
                      <c:pt idx="79">
                        <c:v>603.33062500000005</c:v>
                      </c:pt>
                      <c:pt idx="80">
                        <c:v>608.6903125</c:v>
                      </c:pt>
                      <c:pt idx="81">
                        <c:v>614.82331250000004</c:v>
                      </c:pt>
                      <c:pt idx="82">
                        <c:v>621.02724999999998</c:v>
                      </c:pt>
                      <c:pt idx="83">
                        <c:v>627.03387499999997</c:v>
                      </c:pt>
                      <c:pt idx="84">
                        <c:v>631.99756249999996</c:v>
                      </c:pt>
                      <c:pt idx="85">
                        <c:v>636.10693749999996</c:v>
                      </c:pt>
                      <c:pt idx="86">
                        <c:v>639.22368749999998</c:v>
                      </c:pt>
                      <c:pt idx="87">
                        <c:v>643.62774999999999</c:v>
                      </c:pt>
                      <c:pt idx="88">
                        <c:v>649.2645</c:v>
                      </c:pt>
                      <c:pt idx="89">
                        <c:v>654.33068749999995</c:v>
                      </c:pt>
                      <c:pt idx="90">
                        <c:v>656.42156250000005</c:v>
                      </c:pt>
                      <c:pt idx="91">
                        <c:v>656.97368749999998</c:v>
                      </c:pt>
                      <c:pt idx="92">
                        <c:v>657.11093749999998</c:v>
                      </c:pt>
                      <c:pt idx="93">
                        <c:v>655.375</c:v>
                      </c:pt>
                      <c:pt idx="94">
                        <c:v>652.55668749999995</c:v>
                      </c:pt>
                      <c:pt idx="95">
                        <c:v>651.10462500000006</c:v>
                      </c:pt>
                      <c:pt idx="96">
                        <c:v>652.14456250000001</c:v>
                      </c:pt>
                      <c:pt idx="97">
                        <c:v>654.78037500000005</c:v>
                      </c:pt>
                      <c:pt idx="98">
                        <c:v>657.83787500000005</c:v>
                      </c:pt>
                      <c:pt idx="99">
                        <c:v>660.70600000000002</c:v>
                      </c:pt>
                      <c:pt idx="100">
                        <c:v>663.73006250000003</c:v>
                      </c:pt>
                      <c:pt idx="101">
                        <c:v>666.97137499999997</c:v>
                      </c:pt>
                      <c:pt idx="102">
                        <c:v>671.24306249999995</c:v>
                      </c:pt>
                      <c:pt idx="103">
                        <c:v>675.28818750000005</c:v>
                      </c:pt>
                      <c:pt idx="104">
                        <c:v>679.03337499999998</c:v>
                      </c:pt>
                      <c:pt idx="105">
                        <c:v>683.08406249999996</c:v>
                      </c:pt>
                      <c:pt idx="106">
                        <c:v>687.77356250000003</c:v>
                      </c:pt>
                      <c:pt idx="107">
                        <c:v>691.11874999999998</c:v>
                      </c:pt>
                      <c:pt idx="108">
                        <c:v>694.03549999999996</c:v>
                      </c:pt>
                      <c:pt idx="109">
                        <c:v>697.15150000000006</c:v>
                      </c:pt>
                      <c:pt idx="110">
                        <c:v>699.61424999999997</c:v>
                      </c:pt>
                      <c:pt idx="111">
                        <c:v>701.75493749999998</c:v>
                      </c:pt>
                      <c:pt idx="112">
                        <c:v>702.94718750000004</c:v>
                      </c:pt>
                      <c:pt idx="113">
                        <c:v>704.71668750000003</c:v>
                      </c:pt>
                      <c:pt idx="114">
                        <c:v>705.66362500000002</c:v>
                      </c:pt>
                      <c:pt idx="115">
                        <c:v>705.39862500000004</c:v>
                      </c:pt>
                      <c:pt idx="116">
                        <c:v>704.32493750000003</c:v>
                      </c:pt>
                      <c:pt idx="117">
                        <c:v>702.41075000000001</c:v>
                      </c:pt>
                      <c:pt idx="118">
                        <c:v>699.3253125</c:v>
                      </c:pt>
                      <c:pt idx="119">
                        <c:v>695.19818750000002</c:v>
                      </c:pt>
                      <c:pt idx="120">
                        <c:v>691.47056250000003</c:v>
                      </c:pt>
                      <c:pt idx="121">
                        <c:v>688.13499999999999</c:v>
                      </c:pt>
                      <c:pt idx="122">
                        <c:v>684.99199999999996</c:v>
                      </c:pt>
                      <c:pt idx="123">
                        <c:v>681.72262499999999</c:v>
                      </c:pt>
                      <c:pt idx="124">
                        <c:v>677.72987499999999</c:v>
                      </c:pt>
                      <c:pt idx="125">
                        <c:v>674.31074999999998</c:v>
                      </c:pt>
                      <c:pt idx="126">
                        <c:v>672.99099999999999</c:v>
                      </c:pt>
                      <c:pt idx="127">
                        <c:v>673.17668749999996</c:v>
                      </c:pt>
                      <c:pt idx="128">
                        <c:v>674.53724999999997</c:v>
                      </c:pt>
                      <c:pt idx="129">
                        <c:v>675.75268749999998</c:v>
                      </c:pt>
                      <c:pt idx="130">
                        <c:v>677.18543750000003</c:v>
                      </c:pt>
                      <c:pt idx="131">
                        <c:v>678.07737499999996</c:v>
                      </c:pt>
                      <c:pt idx="132">
                        <c:v>678.67662499999994</c:v>
                      </c:pt>
                      <c:pt idx="133">
                        <c:v>679.06781249999995</c:v>
                      </c:pt>
                      <c:pt idx="134">
                        <c:v>679.81206250000002</c:v>
                      </c:pt>
                      <c:pt idx="135">
                        <c:v>680.50993749999998</c:v>
                      </c:pt>
                      <c:pt idx="136">
                        <c:v>680.50868749999995</c:v>
                      </c:pt>
                      <c:pt idx="137">
                        <c:v>680.93418750000001</c:v>
                      </c:pt>
                      <c:pt idx="138">
                        <c:v>681.83624999999995</c:v>
                      </c:pt>
                      <c:pt idx="139">
                        <c:v>683.39224999999999</c:v>
                      </c:pt>
                      <c:pt idx="140">
                        <c:v>685.825875</c:v>
                      </c:pt>
                      <c:pt idx="141">
                        <c:v>688.827</c:v>
                      </c:pt>
                      <c:pt idx="142">
                        <c:v>692.22343750000005</c:v>
                      </c:pt>
                      <c:pt idx="143">
                        <c:v>695.30318750000004</c:v>
                      </c:pt>
                      <c:pt idx="144">
                        <c:v>697.52025000000003</c:v>
                      </c:pt>
                      <c:pt idx="145">
                        <c:v>698.46006250000005</c:v>
                      </c:pt>
                      <c:pt idx="146">
                        <c:v>698.1903125</c:v>
                      </c:pt>
                      <c:pt idx="147">
                        <c:v>697.44856249999998</c:v>
                      </c:pt>
                      <c:pt idx="148">
                        <c:v>695.93362500000001</c:v>
                      </c:pt>
                      <c:pt idx="149">
                        <c:v>693.77268749999996</c:v>
                      </c:pt>
                      <c:pt idx="150">
                        <c:v>691.62468750000005</c:v>
                      </c:pt>
                      <c:pt idx="151">
                        <c:v>689.50218749999999</c:v>
                      </c:pt>
                      <c:pt idx="152">
                        <c:v>687.32331250000004</c:v>
                      </c:pt>
                      <c:pt idx="153">
                        <c:v>686.01868750000006</c:v>
                      </c:pt>
                      <c:pt idx="154">
                        <c:v>685.90099999999995</c:v>
                      </c:pt>
                      <c:pt idx="155">
                        <c:v>686.71462499999996</c:v>
                      </c:pt>
                      <c:pt idx="156">
                        <c:v>687.92737499999998</c:v>
                      </c:pt>
                      <c:pt idx="157">
                        <c:v>688.93118749999996</c:v>
                      </c:pt>
                      <c:pt idx="158">
                        <c:v>689.18431250000003</c:v>
                      </c:pt>
                      <c:pt idx="159">
                        <c:v>688.60956250000004</c:v>
                      </c:pt>
                      <c:pt idx="160">
                        <c:v>687.70425</c:v>
                      </c:pt>
                      <c:pt idx="161">
                        <c:v>687.31537500000002</c:v>
                      </c:pt>
                      <c:pt idx="162">
                        <c:v>687.16587500000003</c:v>
                      </c:pt>
                      <c:pt idx="163">
                        <c:v>687.22262499999999</c:v>
                      </c:pt>
                      <c:pt idx="164">
                        <c:v>686.93187499999999</c:v>
                      </c:pt>
                      <c:pt idx="165">
                        <c:v>686.803</c:v>
                      </c:pt>
                      <c:pt idx="166">
                        <c:v>687.27106249999997</c:v>
                      </c:pt>
                      <c:pt idx="167">
                        <c:v>688.90781249999998</c:v>
                      </c:pt>
                      <c:pt idx="168">
                        <c:v>691.43662500000005</c:v>
                      </c:pt>
                      <c:pt idx="169">
                        <c:v>694.25774999999999</c:v>
                      </c:pt>
                      <c:pt idx="170">
                        <c:v>696.59974999999997</c:v>
                      </c:pt>
                      <c:pt idx="171">
                        <c:v>698.39499999999998</c:v>
                      </c:pt>
                      <c:pt idx="172">
                        <c:v>699.52987499999995</c:v>
                      </c:pt>
                      <c:pt idx="173">
                        <c:v>700.04049999999995</c:v>
                      </c:pt>
                      <c:pt idx="174">
                        <c:v>700.02099999999996</c:v>
                      </c:pt>
                      <c:pt idx="175">
                        <c:v>699.60143749999997</c:v>
                      </c:pt>
                      <c:pt idx="176">
                        <c:v>699.10543749999999</c:v>
                      </c:pt>
                      <c:pt idx="177">
                        <c:v>698.60118750000004</c:v>
                      </c:pt>
                      <c:pt idx="178">
                        <c:v>698.47175000000004</c:v>
                      </c:pt>
                      <c:pt idx="179">
                        <c:v>699.23649999999998</c:v>
                      </c:pt>
                      <c:pt idx="180">
                        <c:v>700.54362500000002</c:v>
                      </c:pt>
                      <c:pt idx="181">
                        <c:v>702.09193749999997</c:v>
                      </c:pt>
                      <c:pt idx="182">
                        <c:v>703.73218750000001</c:v>
                      </c:pt>
                      <c:pt idx="183">
                        <c:v>705.26575000000003</c:v>
                      </c:pt>
                      <c:pt idx="184">
                        <c:v>706.63324999999998</c:v>
                      </c:pt>
                      <c:pt idx="185">
                        <c:v>708.00381249999998</c:v>
                      </c:pt>
                      <c:pt idx="186">
                        <c:v>709.36793750000004</c:v>
                      </c:pt>
                      <c:pt idx="187">
                        <c:v>710.62837500000001</c:v>
                      </c:pt>
                      <c:pt idx="188">
                        <c:v>711.69631249999998</c:v>
                      </c:pt>
                      <c:pt idx="189">
                        <c:v>712.67581250000001</c:v>
                      </c:pt>
                      <c:pt idx="190">
                        <c:v>713.62837500000001</c:v>
                      </c:pt>
                      <c:pt idx="191">
                        <c:v>714.54231249999998</c:v>
                      </c:pt>
                      <c:pt idx="192">
                        <c:v>715.63975000000005</c:v>
                      </c:pt>
                      <c:pt idx="193">
                        <c:v>716.91700000000003</c:v>
                      </c:pt>
                      <c:pt idx="194">
                        <c:v>718.45768750000002</c:v>
                      </c:pt>
                      <c:pt idx="195">
                        <c:v>720.23581249999995</c:v>
                      </c:pt>
                      <c:pt idx="196">
                        <c:v>721.90075000000002</c:v>
                      </c:pt>
                      <c:pt idx="197">
                        <c:v>723.19475</c:v>
                      </c:pt>
                      <c:pt idx="198">
                        <c:v>724.1568125</c:v>
                      </c:pt>
                      <c:pt idx="199">
                        <c:v>724.95462499999996</c:v>
                      </c:pt>
                      <c:pt idx="200">
                        <c:v>725.60299999999995</c:v>
                      </c:pt>
                      <c:pt idx="201">
                        <c:v>726.11300000000006</c:v>
                      </c:pt>
                      <c:pt idx="202">
                        <c:v>726.56262500000003</c:v>
                      </c:pt>
                      <c:pt idx="203">
                        <c:v>727.00374999999997</c:v>
                      </c:pt>
                      <c:pt idx="204">
                        <c:v>727.43206250000003</c:v>
                      </c:pt>
                      <c:pt idx="205">
                        <c:v>728.04674999999997</c:v>
                      </c:pt>
                      <c:pt idx="206">
                        <c:v>728.99818749999997</c:v>
                      </c:pt>
                      <c:pt idx="207">
                        <c:v>730.3766875</c:v>
                      </c:pt>
                      <c:pt idx="208">
                        <c:v>732.04156250000005</c:v>
                      </c:pt>
                      <c:pt idx="209">
                        <c:v>733.77962500000001</c:v>
                      </c:pt>
                      <c:pt idx="210">
                        <c:v>735.36531249999996</c:v>
                      </c:pt>
                      <c:pt idx="211">
                        <c:v>736.81993750000004</c:v>
                      </c:pt>
                      <c:pt idx="212">
                        <c:v>738.15256250000004</c:v>
                      </c:pt>
                      <c:pt idx="213">
                        <c:v>739.60256249999998</c:v>
                      </c:pt>
                      <c:pt idx="214">
                        <c:v>741.14156249999996</c:v>
                      </c:pt>
                      <c:pt idx="215">
                        <c:v>742.53368750000004</c:v>
                      </c:pt>
                      <c:pt idx="216">
                        <c:v>743.65781249999998</c:v>
                      </c:pt>
                      <c:pt idx="217">
                        <c:v>744.57787499999995</c:v>
                      </c:pt>
                      <c:pt idx="218">
                        <c:v>745.42331249999995</c:v>
                      </c:pt>
                      <c:pt idx="219">
                        <c:v>746.47137499999997</c:v>
                      </c:pt>
                      <c:pt idx="220">
                        <c:v>747.80537500000003</c:v>
                      </c:pt>
                      <c:pt idx="221">
                        <c:v>749.29443749999996</c:v>
                      </c:pt>
                      <c:pt idx="222">
                        <c:v>750.73649999999998</c:v>
                      </c:pt>
                      <c:pt idx="223">
                        <c:v>752.12006250000002</c:v>
                      </c:pt>
                      <c:pt idx="224">
                        <c:v>753.43843749999996</c:v>
                      </c:pt>
                      <c:pt idx="225">
                        <c:v>754.7315625</c:v>
                      </c:pt>
                      <c:pt idx="226">
                        <c:v>755.88943749999999</c:v>
                      </c:pt>
                      <c:pt idx="227">
                        <c:v>756.91899999999998</c:v>
                      </c:pt>
                      <c:pt idx="228">
                        <c:v>757.87699999999995</c:v>
                      </c:pt>
                      <c:pt idx="229">
                        <c:v>758.84293749999995</c:v>
                      </c:pt>
                      <c:pt idx="230">
                        <c:v>760.11468749999995</c:v>
                      </c:pt>
                      <c:pt idx="231">
                        <c:v>761.61518750000005</c:v>
                      </c:pt>
                      <c:pt idx="232">
                        <c:v>763.21799999999996</c:v>
                      </c:pt>
                      <c:pt idx="233">
                        <c:v>764.7566875</c:v>
                      </c:pt>
                      <c:pt idx="234">
                        <c:v>766.22868749999998</c:v>
                      </c:pt>
                      <c:pt idx="235">
                        <c:v>767.69243749999998</c:v>
                      </c:pt>
                      <c:pt idx="236">
                        <c:v>769.10350000000005</c:v>
                      </c:pt>
                      <c:pt idx="237">
                        <c:v>770.52187500000002</c:v>
                      </c:pt>
                      <c:pt idx="238">
                        <c:v>771.73831250000001</c:v>
                      </c:pt>
                      <c:pt idx="239">
                        <c:v>772.55487500000004</c:v>
                      </c:pt>
                      <c:pt idx="240">
                        <c:v>772.83056250000004</c:v>
                      </c:pt>
                      <c:pt idx="241">
                        <c:v>772.47387500000002</c:v>
                      </c:pt>
                      <c:pt idx="242">
                        <c:v>771.55106249999994</c:v>
                      </c:pt>
                      <c:pt idx="243">
                        <c:v>770.32856249999998</c:v>
                      </c:pt>
                      <c:pt idx="244">
                        <c:v>769.12031249999995</c:v>
                      </c:pt>
                      <c:pt idx="245">
                        <c:v>767.90862500000003</c:v>
                      </c:pt>
                      <c:pt idx="246">
                        <c:v>766.73950000000002</c:v>
                      </c:pt>
                      <c:pt idx="247">
                        <c:v>765.63625000000002</c:v>
                      </c:pt>
                      <c:pt idx="248">
                        <c:v>764.49062500000002</c:v>
                      </c:pt>
                      <c:pt idx="249">
                        <c:v>763.22518749999995</c:v>
                      </c:pt>
                      <c:pt idx="250">
                        <c:v>761.88593749999995</c:v>
                      </c:pt>
                      <c:pt idx="251">
                        <c:v>760.45187499999997</c:v>
                      </c:pt>
                      <c:pt idx="252">
                        <c:v>758.90256250000004</c:v>
                      </c:pt>
                      <c:pt idx="253">
                        <c:v>757.26418750000005</c:v>
                      </c:pt>
                      <c:pt idx="254">
                        <c:v>755.59368749999999</c:v>
                      </c:pt>
                      <c:pt idx="255">
                        <c:v>753.92443749999995</c:v>
                      </c:pt>
                      <c:pt idx="256">
                        <c:v>752.39193750000004</c:v>
                      </c:pt>
                      <c:pt idx="257">
                        <c:v>751.07474999999999</c:v>
                      </c:pt>
                      <c:pt idx="258">
                        <c:v>750.00406250000003</c:v>
                      </c:pt>
                      <c:pt idx="259">
                        <c:v>749.27625</c:v>
                      </c:pt>
                      <c:pt idx="260">
                        <c:v>748.94500000000005</c:v>
                      </c:pt>
                      <c:pt idx="261">
                        <c:v>748.83193749999998</c:v>
                      </c:pt>
                      <c:pt idx="262">
                        <c:v>748.68056249999995</c:v>
                      </c:pt>
                      <c:pt idx="263">
                        <c:v>748.39918750000004</c:v>
                      </c:pt>
                      <c:pt idx="264">
                        <c:v>748.00062500000001</c:v>
                      </c:pt>
                      <c:pt idx="265">
                        <c:v>747.50287500000002</c:v>
                      </c:pt>
                      <c:pt idx="266">
                        <c:v>746.92975000000001</c:v>
                      </c:pt>
                      <c:pt idx="267">
                        <c:v>746.13668749999999</c:v>
                      </c:pt>
                      <c:pt idx="268">
                        <c:v>745.05781249999995</c:v>
                      </c:pt>
                      <c:pt idx="269">
                        <c:v>743.77800000000002</c:v>
                      </c:pt>
                      <c:pt idx="270">
                        <c:v>742.41481250000004</c:v>
                      </c:pt>
                      <c:pt idx="271">
                        <c:v>741.09687499999995</c:v>
                      </c:pt>
                      <c:pt idx="272">
                        <c:v>739.92949999999996</c:v>
                      </c:pt>
                      <c:pt idx="273">
                        <c:v>738.92681249999998</c:v>
                      </c:pt>
                      <c:pt idx="274">
                        <c:v>738.0223125</c:v>
                      </c:pt>
                      <c:pt idx="275">
                        <c:v>737.1395</c:v>
                      </c:pt>
                      <c:pt idx="276">
                        <c:v>736.31756250000001</c:v>
                      </c:pt>
                      <c:pt idx="277">
                        <c:v>735.58843750000005</c:v>
                      </c:pt>
                      <c:pt idx="278">
                        <c:v>734.90374999999995</c:v>
                      </c:pt>
                      <c:pt idx="279">
                        <c:v>734.23524999999995</c:v>
                      </c:pt>
                      <c:pt idx="280">
                        <c:v>733.54643750000002</c:v>
                      </c:pt>
                      <c:pt idx="281">
                        <c:v>732.82606250000003</c:v>
                      </c:pt>
                      <c:pt idx="282">
                        <c:v>732.24437499999999</c:v>
                      </c:pt>
                      <c:pt idx="283">
                        <c:v>731.84806249999997</c:v>
                      </c:pt>
                      <c:pt idx="284">
                        <c:v>731.49400000000003</c:v>
                      </c:pt>
                      <c:pt idx="285">
                        <c:v>731.27356250000003</c:v>
                      </c:pt>
                      <c:pt idx="286">
                        <c:v>731.18612499999995</c:v>
                      </c:pt>
                      <c:pt idx="287">
                        <c:v>731.19381250000004</c:v>
                      </c:pt>
                      <c:pt idx="288">
                        <c:v>731.24262499999998</c:v>
                      </c:pt>
                      <c:pt idx="289">
                        <c:v>731.33656250000001</c:v>
                      </c:pt>
                      <c:pt idx="290">
                        <c:v>731.40887499999997</c:v>
                      </c:pt>
                      <c:pt idx="291">
                        <c:v>731.28537500000004</c:v>
                      </c:pt>
                      <c:pt idx="292">
                        <c:v>730.79593750000004</c:v>
                      </c:pt>
                      <c:pt idx="293">
                        <c:v>729.95881250000002</c:v>
                      </c:pt>
                      <c:pt idx="294">
                        <c:v>728.91643750000003</c:v>
                      </c:pt>
                      <c:pt idx="295">
                        <c:v>727.73262499999998</c:v>
                      </c:pt>
                      <c:pt idx="296">
                        <c:v>726.42525000000001</c:v>
                      </c:pt>
                      <c:pt idx="297">
                        <c:v>725.04731249999998</c:v>
                      </c:pt>
                      <c:pt idx="298">
                        <c:v>723.7254375</c:v>
                      </c:pt>
                      <c:pt idx="299">
                        <c:v>722.49562500000002</c:v>
                      </c:pt>
                      <c:pt idx="300">
                        <c:v>721.34462499999995</c:v>
                      </c:pt>
                      <c:pt idx="301">
                        <c:v>720.33106250000003</c:v>
                      </c:pt>
                      <c:pt idx="302">
                        <c:v>719.46568749999994</c:v>
                      </c:pt>
                      <c:pt idx="303">
                        <c:v>718.74075000000005</c:v>
                      </c:pt>
                      <c:pt idx="304">
                        <c:v>718.05068749999998</c:v>
                      </c:pt>
                      <c:pt idx="305">
                        <c:v>717.29637500000001</c:v>
                      </c:pt>
                      <c:pt idx="306">
                        <c:v>716.32381250000003</c:v>
                      </c:pt>
                      <c:pt idx="307">
                        <c:v>715.30849999999998</c:v>
                      </c:pt>
                      <c:pt idx="308">
                        <c:v>714.32156250000003</c:v>
                      </c:pt>
                      <c:pt idx="309">
                        <c:v>713.37818749999997</c:v>
                      </c:pt>
                      <c:pt idx="310">
                        <c:v>712.51487499999996</c:v>
                      </c:pt>
                      <c:pt idx="311">
                        <c:v>711.87368749999996</c:v>
                      </c:pt>
                      <c:pt idx="312">
                        <c:v>711.53162499999996</c:v>
                      </c:pt>
                      <c:pt idx="313">
                        <c:v>711.43624999999997</c:v>
                      </c:pt>
                      <c:pt idx="314">
                        <c:v>711.56681249999997</c:v>
                      </c:pt>
                      <c:pt idx="315">
                        <c:v>711.87525000000005</c:v>
                      </c:pt>
                      <c:pt idx="316">
                        <c:v>712.37512500000003</c:v>
                      </c:pt>
                      <c:pt idx="317">
                        <c:v>712.97799999999995</c:v>
                      </c:pt>
                      <c:pt idx="318">
                        <c:v>713.56837499999995</c:v>
                      </c:pt>
                      <c:pt idx="319">
                        <c:v>714.04837499999996</c:v>
                      </c:pt>
                      <c:pt idx="320">
                        <c:v>714.43931250000003</c:v>
                      </c:pt>
                      <c:pt idx="321">
                        <c:v>714.74581250000006</c:v>
                      </c:pt>
                      <c:pt idx="322">
                        <c:v>715.00718749999999</c:v>
                      </c:pt>
                      <c:pt idx="323">
                        <c:v>715.29931250000004</c:v>
                      </c:pt>
                      <c:pt idx="324">
                        <c:v>715.78818750000005</c:v>
                      </c:pt>
                      <c:pt idx="325">
                        <c:v>716.56187499999999</c:v>
                      </c:pt>
                      <c:pt idx="326">
                        <c:v>717.57518749999997</c:v>
                      </c:pt>
                      <c:pt idx="327">
                        <c:v>718.81637499999999</c:v>
                      </c:pt>
                      <c:pt idx="328">
                        <c:v>720.17899999999997</c:v>
                      </c:pt>
                      <c:pt idx="329">
                        <c:v>721.67918750000001</c:v>
                      </c:pt>
                      <c:pt idx="330">
                        <c:v>723.27181250000001</c:v>
                      </c:pt>
                      <c:pt idx="331">
                        <c:v>724.85506250000003</c:v>
                      </c:pt>
                      <c:pt idx="332">
                        <c:v>726.35456250000004</c:v>
                      </c:pt>
                      <c:pt idx="333">
                        <c:v>727.74862499999995</c:v>
                      </c:pt>
                      <c:pt idx="334">
                        <c:v>729.07381250000003</c:v>
                      </c:pt>
                      <c:pt idx="335">
                        <c:v>730.33474999999999</c:v>
                      </c:pt>
                      <c:pt idx="336">
                        <c:v>731.4971875</c:v>
                      </c:pt>
                      <c:pt idx="337">
                        <c:v>732.5920625</c:v>
                      </c:pt>
                      <c:pt idx="338">
                        <c:v>733.68025</c:v>
                      </c:pt>
                      <c:pt idx="339">
                        <c:v>734.80856249999999</c:v>
                      </c:pt>
                      <c:pt idx="340">
                        <c:v>736.06131249999999</c:v>
                      </c:pt>
                      <c:pt idx="341">
                        <c:v>737.42693750000001</c:v>
                      </c:pt>
                      <c:pt idx="342">
                        <c:v>738.86762499999998</c:v>
                      </c:pt>
                      <c:pt idx="343">
                        <c:v>740.37924999999996</c:v>
                      </c:pt>
                      <c:pt idx="344">
                        <c:v>741.87768749999998</c:v>
                      </c:pt>
                      <c:pt idx="345">
                        <c:v>743.26862500000004</c:v>
                      </c:pt>
                      <c:pt idx="346">
                        <c:v>744.53268749999995</c:v>
                      </c:pt>
                      <c:pt idx="347">
                        <c:v>745.70106250000003</c:v>
                      </c:pt>
                      <c:pt idx="348">
                        <c:v>746.79650000000004</c:v>
                      </c:pt>
                      <c:pt idx="349">
                        <c:v>747.78043749999995</c:v>
                      </c:pt>
                      <c:pt idx="350">
                        <c:v>749.74337500000001</c:v>
                      </c:pt>
                      <c:pt idx="351">
                        <c:v>752.25287500000002</c:v>
                      </c:pt>
                      <c:pt idx="352">
                        <c:v>755.25156249999998</c:v>
                      </c:pt>
                      <c:pt idx="353">
                        <c:v>758.25531249999995</c:v>
                      </c:pt>
                      <c:pt idx="354">
                        <c:v>760.69925000000001</c:v>
                      </c:pt>
                      <c:pt idx="355">
                        <c:v>762.15731249999999</c:v>
                      </c:pt>
                      <c:pt idx="356">
                        <c:v>762.74400000000003</c:v>
                      </c:pt>
                      <c:pt idx="357">
                        <c:v>762.76093749999995</c:v>
                      </c:pt>
                      <c:pt idx="358">
                        <c:v>762.91306250000002</c:v>
                      </c:pt>
                      <c:pt idx="359">
                        <c:v>763.77493749999996</c:v>
                      </c:pt>
                      <c:pt idx="360">
                        <c:v>765.33856249999997</c:v>
                      </c:pt>
                      <c:pt idx="361">
                        <c:v>767.36412499999994</c:v>
                      </c:pt>
                      <c:pt idx="362">
                        <c:v>769.75181250000003</c:v>
                      </c:pt>
                      <c:pt idx="363">
                        <c:v>772.76756250000005</c:v>
                      </c:pt>
                      <c:pt idx="364">
                        <c:v>776.12774999999999</c:v>
                      </c:pt>
                      <c:pt idx="365">
                        <c:v>779.62249999999995</c:v>
                      </c:pt>
                      <c:pt idx="366">
                        <c:v>783.05899999999997</c:v>
                      </c:pt>
                      <c:pt idx="367">
                        <c:v>786.15668749999998</c:v>
                      </c:pt>
                      <c:pt idx="368">
                        <c:v>788.47387500000002</c:v>
                      </c:pt>
                      <c:pt idx="369">
                        <c:v>789.60981249999998</c:v>
                      </c:pt>
                      <c:pt idx="370">
                        <c:v>790.01137500000004</c:v>
                      </c:pt>
                      <c:pt idx="371">
                        <c:v>790.40700000000004</c:v>
                      </c:pt>
                      <c:pt idx="372">
                        <c:v>791.77093749999995</c:v>
                      </c:pt>
                      <c:pt idx="373">
                        <c:v>794.26412500000004</c:v>
                      </c:pt>
                      <c:pt idx="374">
                        <c:v>798.04737499999999</c:v>
                      </c:pt>
                      <c:pt idx="375">
                        <c:v>802.59625000000005</c:v>
                      </c:pt>
                      <c:pt idx="376">
                        <c:v>807.31043750000003</c:v>
                      </c:pt>
                      <c:pt idx="377">
                        <c:v>811.73424999999997</c:v>
                      </c:pt>
                      <c:pt idx="378">
                        <c:v>815.811375</c:v>
                      </c:pt>
                      <c:pt idx="379">
                        <c:v>819.12974999999994</c:v>
                      </c:pt>
                      <c:pt idx="380">
                        <c:v>821.57462499999997</c:v>
                      </c:pt>
                      <c:pt idx="381">
                        <c:v>822.79381249999994</c:v>
                      </c:pt>
                      <c:pt idx="382">
                        <c:v>822.13287500000001</c:v>
                      </c:pt>
                      <c:pt idx="383">
                        <c:v>819.25699999999995</c:v>
                      </c:pt>
                      <c:pt idx="384">
                        <c:v>815.20937500000002</c:v>
                      </c:pt>
                      <c:pt idx="385">
                        <c:v>811.73243749999995</c:v>
                      </c:pt>
                      <c:pt idx="386">
                        <c:v>809.55443749999995</c:v>
                      </c:pt>
                      <c:pt idx="387">
                        <c:v>809.05799999999999</c:v>
                      </c:pt>
                      <c:pt idx="388">
                        <c:v>809.77218749999997</c:v>
                      </c:pt>
                      <c:pt idx="389">
                        <c:v>811.05237499999998</c:v>
                      </c:pt>
                      <c:pt idx="390">
                        <c:v>811.59737500000006</c:v>
                      </c:pt>
                      <c:pt idx="391">
                        <c:v>811.06943750000005</c:v>
                      </c:pt>
                      <c:pt idx="392">
                        <c:v>809.31268750000004</c:v>
                      </c:pt>
                      <c:pt idx="393">
                        <c:v>805.90156249999995</c:v>
                      </c:pt>
                      <c:pt idx="394">
                        <c:v>801.08181249999996</c:v>
                      </c:pt>
                      <c:pt idx="395">
                        <c:v>794.81775000000005</c:v>
                      </c:pt>
                      <c:pt idx="396">
                        <c:v>787.55143750000002</c:v>
                      </c:pt>
                      <c:pt idx="397">
                        <c:v>777.36800000000005</c:v>
                      </c:pt>
                      <c:pt idx="398">
                        <c:v>764.97668750000003</c:v>
                      </c:pt>
                      <c:pt idx="399">
                        <c:v>754.82</c:v>
                      </c:pt>
                    </c:numCache>
                  </c:numRef>
                </c:yVal>
                <c:smooth val="1"/>
                <c:extLst xmlns:c15="http://schemas.microsoft.com/office/drawing/2012/chart">
                  <c:ext xmlns:c16="http://schemas.microsoft.com/office/drawing/2014/chart" uri="{C3380CC4-5D6E-409C-BE32-E72D297353CC}">
                    <c16:uniqueId val="{00000008-B27B-D443-978B-62075B7FA251}"/>
                  </c:ext>
                </c:extLst>
              </c15:ser>
            </c15:filteredScatterSeries>
          </c:ext>
        </c:extLst>
      </c:scatterChart>
      <c:valAx>
        <c:axId val="1685076688"/>
        <c:scaling>
          <c:orientation val="minMax"/>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ment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685077104"/>
        <c:crosses val="autoZero"/>
        <c:crossBetween val="midCat"/>
      </c:valAx>
      <c:valAx>
        <c:axId val="1685077104"/>
        <c:scaling>
          <c:orientation val="minMax"/>
          <c:max val="1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hear force (K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685076688"/>
        <c:crosses val="autoZero"/>
        <c:crossBetween val="midCat"/>
        <c:majorUnit val="200"/>
      </c:valAx>
      <c:spPr>
        <a:noFill/>
        <a:ln>
          <a:noFill/>
        </a:ln>
        <a:effectLst/>
      </c:spPr>
    </c:plotArea>
    <c:legend>
      <c:legendPos val="r"/>
      <c:legendEntry>
        <c:idx val="1"/>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0.57036711659487205"/>
          <c:y val="0.61813692038495183"/>
          <c:w val="0.39197804028125682"/>
          <c:h val="0.2053000874890638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b="0"/>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052757556248866"/>
          <c:y val="8.9286436332472754E-2"/>
          <c:w val="0.7624285643539841"/>
          <c:h val="0.77414617651321194"/>
        </c:manualLayout>
      </c:layout>
      <c:scatterChart>
        <c:scatterStyle val="smoothMarker"/>
        <c:varyColors val="0"/>
        <c:ser>
          <c:idx val="0"/>
          <c:order val="0"/>
          <c:tx>
            <c:v>Test</c:v>
          </c:tx>
          <c:spPr>
            <a:ln w="25400" cap="rnd">
              <a:solidFill>
                <a:schemeClr val="tx1"/>
              </a:solidFill>
              <a:round/>
            </a:ln>
            <a:effectLst/>
          </c:spPr>
          <c:marker>
            <c:symbol val="none"/>
          </c:marker>
          <c:xVal>
            <c:numRef>
              <c:f>[validatioon_minn.xlsx]Sheet1!$B$2:$B$121</c:f>
              <c:numCache>
                <c:formatCode>0.00</c:formatCode>
                <c:ptCount val="120"/>
                <c:pt idx="0">
                  <c:v>2.5059764438519601</c:v>
                </c:pt>
                <c:pt idx="1">
                  <c:v>3.2552717260668946</c:v>
                </c:pt>
                <c:pt idx="2">
                  <c:v>6.4189629176408687</c:v>
                </c:pt>
                <c:pt idx="3">
                  <c:v>10.789852063894394</c:v>
                </c:pt>
                <c:pt idx="4">
                  <c:v>12.677659899919099</c:v>
                </c:pt>
                <c:pt idx="5">
                  <c:v>17.140129580665597</c:v>
                </c:pt>
                <c:pt idx="6">
                  <c:v>21.579704127788787</c:v>
                </c:pt>
                <c:pt idx="7">
                  <c:v>23.444616830190316</c:v>
                </c:pt>
                <c:pt idx="8">
                  <c:v>25.675851670563272</c:v>
                </c:pt>
                <c:pt idx="9">
                  <c:v>29.045599064746391</c:v>
                </c:pt>
                <c:pt idx="10">
                  <c:v>33.622544413609042</c:v>
                </c:pt>
                <c:pt idx="11">
                  <c:v>38.176594628848534</c:v>
                </c:pt>
                <c:pt idx="12">
                  <c:v>41.500551755785089</c:v>
                </c:pt>
                <c:pt idx="13">
                  <c:v>46.100392238270899</c:v>
                </c:pt>
                <c:pt idx="14">
                  <c:v>50.700232720756695</c:v>
                </c:pt>
                <c:pt idx="15">
                  <c:v>56.553061425168593</c:v>
                </c:pt>
                <c:pt idx="16">
                  <c:v>64.957656840678965</c:v>
                </c:pt>
                <c:pt idx="17">
                  <c:v>69.809343793020474</c:v>
                </c:pt>
                <c:pt idx="18">
                  <c:v>75.936914100910968</c:v>
                </c:pt>
                <c:pt idx="19">
                  <c:v>75.77664816554838</c:v>
                </c:pt>
                <c:pt idx="20">
                  <c:v>80.58254485064333</c:v>
                </c:pt>
                <c:pt idx="21">
                  <c:v>82.974045626379237</c:v>
                </c:pt>
                <c:pt idx="22">
                  <c:v>87.757047177851035</c:v>
                </c:pt>
                <c:pt idx="23">
                  <c:v>92.654524397438848</c:v>
                </c:pt>
                <c:pt idx="24">
                  <c:v>97.460421082533543</c:v>
                </c:pt>
                <c:pt idx="25">
                  <c:v>101.01332954570266</c:v>
                </c:pt>
                <c:pt idx="26">
                  <c:v>107.20958525446288</c:v>
                </c:pt>
                <c:pt idx="27">
                  <c:v>108.27941240740323</c:v>
                </c:pt>
                <c:pt idx="28">
                  <c:v>114.40698271529372</c:v>
                </c:pt>
                <c:pt idx="29">
                  <c:v>119.30445993488179</c:v>
                </c:pt>
                <c:pt idx="30">
                  <c:v>122.85736839805065</c:v>
                </c:pt>
                <c:pt idx="31">
                  <c:v>127.70905535039216</c:v>
                </c:pt>
                <c:pt idx="32">
                  <c:v>132.62942770360314</c:v>
                </c:pt>
                <c:pt idx="33">
                  <c:v>138.64252234337761</c:v>
                </c:pt>
                <c:pt idx="34">
                  <c:v>144.79298778489152</c:v>
                </c:pt>
                <c:pt idx="35">
                  <c:v>152.15065118108495</c:v>
                </c:pt>
                <c:pt idx="36">
                  <c:v>155.74934991150039</c:v>
                </c:pt>
                <c:pt idx="37">
                  <c:v>160.6468271310882</c:v>
                </c:pt>
                <c:pt idx="38">
                  <c:v>170.53336210475697</c:v>
                </c:pt>
                <c:pt idx="39">
                  <c:v>175.38504905709848</c:v>
                </c:pt>
                <c:pt idx="40">
                  <c:v>180.23673600943974</c:v>
                </c:pt>
                <c:pt idx="41">
                  <c:v>182.69692218604536</c:v>
                </c:pt>
                <c:pt idx="42">
                  <c:v>192.67503769420699</c:v>
                </c:pt>
                <c:pt idx="43">
                  <c:v>200.14717675851645</c:v>
                </c:pt>
                <c:pt idx="44">
                  <c:v>203.72298035530872</c:v>
                </c:pt>
                <c:pt idx="45">
                  <c:v>209.87344579682264</c:v>
                </c:pt>
                <c:pt idx="46">
                  <c:v>218.55278281581161</c:v>
                </c:pt>
                <c:pt idx="47">
                  <c:v>229.78388654589932</c:v>
                </c:pt>
                <c:pt idx="48">
                  <c:v>242.31376876515944</c:v>
                </c:pt>
                <c:pt idx="49">
                  <c:v>251.08468631864153</c:v>
                </c:pt>
                <c:pt idx="50">
                  <c:v>254.86654611804221</c:v>
                </c:pt>
                <c:pt idx="51">
                  <c:v>255.00391691978217</c:v>
                </c:pt>
                <c:pt idx="52">
                  <c:v>257.69305443261908</c:v>
                </c:pt>
                <c:pt idx="53">
                  <c:v>255.32444879050527</c:v>
                </c:pt>
                <c:pt idx="54">
                  <c:v>258.7857767191818</c:v>
                </c:pt>
                <c:pt idx="55">
                  <c:v>267.32774293643183</c:v>
                </c:pt>
                <c:pt idx="56">
                  <c:v>277.23717304372451</c:v>
                </c:pt>
                <c:pt idx="57">
                  <c:v>279.60577868583579</c:v>
                </c:pt>
                <c:pt idx="58">
                  <c:v>281.04192797674961</c:v>
                </c:pt>
                <c:pt idx="59">
                  <c:v>287.10081288376887</c:v>
                </c:pt>
                <c:pt idx="60">
                  <c:v>294.55005681445618</c:v>
                </c:pt>
                <c:pt idx="61">
                  <c:v>304.50527718899468</c:v>
                </c:pt>
                <c:pt idx="62">
                  <c:v>306.98835849922295</c:v>
                </c:pt>
                <c:pt idx="63">
                  <c:v>307.26310010270277</c:v>
                </c:pt>
                <c:pt idx="64">
                  <c:v>304.84870419334322</c:v>
                </c:pt>
                <c:pt idx="65">
                  <c:v>309.6546008784369</c:v>
                </c:pt>
                <c:pt idx="66">
                  <c:v>315.78217118632739</c:v>
                </c:pt>
                <c:pt idx="67">
                  <c:v>323.18562484976894</c:v>
                </c:pt>
                <c:pt idx="68">
                  <c:v>330.65776391407661</c:v>
                </c:pt>
                <c:pt idx="69">
                  <c:v>335.80708760352144</c:v>
                </c:pt>
                <c:pt idx="70">
                  <c:v>334.69147018333575</c:v>
                </c:pt>
                <c:pt idx="71">
                  <c:v>338.22148351288098</c:v>
                </c:pt>
                <c:pt idx="72">
                  <c:v>345.57914690907415</c:v>
                </c:pt>
                <c:pt idx="73">
                  <c:v>351.84408801870461</c:v>
                </c:pt>
                <c:pt idx="74">
                  <c:v>354.51033039791861</c:v>
                </c:pt>
                <c:pt idx="75">
                  <c:v>358.4295609990582</c:v>
                </c:pt>
                <c:pt idx="76">
                  <c:v>358.52114153355228</c:v>
                </c:pt>
                <c:pt idx="77">
                  <c:v>364.53423617332578</c:v>
                </c:pt>
                <c:pt idx="78">
                  <c:v>366.94863208268532</c:v>
                </c:pt>
                <c:pt idx="79">
                  <c:v>374.3978760133727</c:v>
                </c:pt>
                <c:pt idx="80">
                  <c:v>380.59413172213186</c:v>
                </c:pt>
                <c:pt idx="81">
                  <c:v>380.77729279111759</c:v>
                </c:pt>
                <c:pt idx="82">
                  <c:v>382.14475668116023</c:v>
                </c:pt>
                <c:pt idx="83">
                  <c:v>385.7663505451996</c:v>
                </c:pt>
                <c:pt idx="84">
                  <c:v>390.66382776478736</c:v>
                </c:pt>
                <c:pt idx="85">
                  <c:v>399.36605991740032</c:v>
                </c:pt>
                <c:pt idx="86">
                  <c:v>406.88398924895631</c:v>
                </c:pt>
                <c:pt idx="87">
                  <c:v>408.27434827262181</c:v>
                </c:pt>
                <c:pt idx="88">
                  <c:v>409.61891702903898</c:v>
                </c:pt>
                <c:pt idx="89">
                  <c:v>408.48040447523044</c:v>
                </c:pt>
                <c:pt idx="90">
                  <c:v>413.33209142756994</c:v>
                </c:pt>
                <c:pt idx="91">
                  <c:v>416.90789502436343</c:v>
                </c:pt>
                <c:pt idx="92">
                  <c:v>421.82826737757421</c:v>
                </c:pt>
                <c:pt idx="93">
                  <c:v>429.41488211000143</c:v>
                </c:pt>
                <c:pt idx="94">
                  <c:v>429.50646264449301</c:v>
                </c:pt>
                <c:pt idx="95">
                  <c:v>434.38104473045797</c:v>
                </c:pt>
                <c:pt idx="96">
                  <c:v>440.53151017197138</c:v>
                </c:pt>
                <c:pt idx="97">
                  <c:v>448.04943950352742</c:v>
                </c:pt>
                <c:pt idx="98">
                  <c:v>455.61315910232923</c:v>
                </c:pt>
                <c:pt idx="99">
                  <c:v>455.77342503769205</c:v>
                </c:pt>
                <c:pt idx="100">
                  <c:v>455.95658610667778</c:v>
                </c:pt>
                <c:pt idx="101">
                  <c:v>454.90965408736088</c:v>
                </c:pt>
                <c:pt idx="102">
                  <c:v>455.0928151563466</c:v>
                </c:pt>
                <c:pt idx="103">
                  <c:v>455.2988713589578</c:v>
                </c:pt>
                <c:pt idx="104">
                  <c:v>455.48203242794347</c:v>
                </c:pt>
                <c:pt idx="105">
                  <c:v>456.84949631798355</c:v>
                </c:pt>
                <c:pt idx="106">
                  <c:v>461.63249786945693</c:v>
                </c:pt>
                <c:pt idx="107">
                  <c:v>465.20830146624792</c:v>
                </c:pt>
                <c:pt idx="108">
                  <c:v>470.01419815134415</c:v>
                </c:pt>
                <c:pt idx="109">
                  <c:v>474.79719970281491</c:v>
                </c:pt>
                <c:pt idx="110">
                  <c:v>480.90187487708255</c:v>
                </c:pt>
                <c:pt idx="111">
                  <c:v>488.23664313965281</c:v>
                </c:pt>
                <c:pt idx="112">
                  <c:v>495.61720166946884</c:v>
                </c:pt>
                <c:pt idx="113">
                  <c:v>504.29653868845884</c:v>
                </c:pt>
                <c:pt idx="114">
                  <c:v>509.35428184340952</c:v>
                </c:pt>
                <c:pt idx="115">
                  <c:v>511.90604855450903</c:v>
                </c:pt>
                <c:pt idx="116">
                  <c:v>514.29754933024321</c:v>
                </c:pt>
                <c:pt idx="117">
                  <c:v>517.9878285951512</c:v>
                </c:pt>
                <c:pt idx="118">
                  <c:v>526.71295588138696</c:v>
                </c:pt>
                <c:pt idx="119">
                  <c:v>534.2079900793201</c:v>
                </c:pt>
              </c:numCache>
            </c:numRef>
          </c:xVal>
          <c:yVal>
            <c:numRef>
              <c:f>[validatioon_minn.xlsx]Sheet1!$D$2:$D$121</c:f>
              <c:numCache>
                <c:formatCode>General</c:formatCode>
                <c:ptCount val="120"/>
                <c:pt idx="0">
                  <c:v>2.9160238620653547E-2</c:v>
                </c:pt>
                <c:pt idx="1">
                  <c:v>48.814239451084539</c:v>
                </c:pt>
                <c:pt idx="2">
                  <c:v>106.52235168148925</c:v>
                </c:pt>
                <c:pt idx="3">
                  <c:v>168.69198042086418</c:v>
                </c:pt>
                <c:pt idx="4">
                  <c:v>228.58711054782228</c:v>
                </c:pt>
                <c:pt idx="5">
                  <c:v>281.89202674649778</c:v>
                </c:pt>
                <c:pt idx="6">
                  <c:v>337.41312108034873</c:v>
                </c:pt>
                <c:pt idx="7">
                  <c:v>399.52442934248177</c:v>
                </c:pt>
                <c:pt idx="8">
                  <c:v>426.17688744181925</c:v>
                </c:pt>
                <c:pt idx="9">
                  <c:v>463.93939645564836</c:v>
                </c:pt>
                <c:pt idx="10">
                  <c:v>506.16342197845086</c:v>
                </c:pt>
                <c:pt idx="11">
                  <c:v>550.60362563642684</c:v>
                </c:pt>
                <c:pt idx="12">
                  <c:v>592.79849092060908</c:v>
                </c:pt>
                <c:pt idx="13">
                  <c:v>632.80633830823786</c:v>
                </c:pt>
                <c:pt idx="14">
                  <c:v>672.81418569586674</c:v>
                </c:pt>
                <c:pt idx="15">
                  <c:v>712.85119332211582</c:v>
                </c:pt>
                <c:pt idx="16">
                  <c:v>748.51416515525386</c:v>
                </c:pt>
                <c:pt idx="17">
                  <c:v>764.14405305595938</c:v>
                </c:pt>
                <c:pt idx="18">
                  <c:v>777.58692306011153</c:v>
                </c:pt>
                <c:pt idx="19">
                  <c:v>793.10017000633593</c:v>
                </c:pt>
                <c:pt idx="20">
                  <c:v>813.16241417738865</c:v>
                </c:pt>
                <c:pt idx="21">
                  <c:v>824.30162533050623</c:v>
                </c:pt>
                <c:pt idx="22">
                  <c:v>846.58004763673273</c:v>
                </c:pt>
                <c:pt idx="23">
                  <c:v>857.77757926709103</c:v>
                </c:pt>
                <c:pt idx="24">
                  <c:v>877.83982343814819</c:v>
                </c:pt>
                <c:pt idx="25">
                  <c:v>897.87290737058072</c:v>
                </c:pt>
                <c:pt idx="26">
                  <c:v>904.66724296920756</c:v>
                </c:pt>
                <c:pt idx="27">
                  <c:v>922.42582828922582</c:v>
                </c:pt>
                <c:pt idx="28">
                  <c:v>935.86869829337797</c:v>
                </c:pt>
                <c:pt idx="29">
                  <c:v>947.06622992373627</c:v>
                </c:pt>
                <c:pt idx="30">
                  <c:v>967.09931385616869</c:v>
                </c:pt>
                <c:pt idx="31">
                  <c:v>982.7292017568742</c:v>
                </c:pt>
                <c:pt idx="32">
                  <c:v>991.71055525205873</c:v>
                </c:pt>
                <c:pt idx="33">
                  <c:v>1016.2343159320836</c:v>
                </c:pt>
                <c:pt idx="34">
                  <c:v>1027.4610078010576</c:v>
                </c:pt>
                <c:pt idx="35">
                  <c:v>1043.1492161790081</c:v>
                </c:pt>
                <c:pt idx="36">
                  <c:v>1058.7499438410935</c:v>
                </c:pt>
                <c:pt idx="37">
                  <c:v>1069.9474754714472</c:v>
                </c:pt>
                <c:pt idx="38">
                  <c:v>1083.4778261914603</c:v>
                </c:pt>
                <c:pt idx="39">
                  <c:v>1099.1077140921702</c:v>
                </c:pt>
                <c:pt idx="40">
                  <c:v>1114.7376019928759</c:v>
                </c:pt>
                <c:pt idx="41">
                  <c:v>1119.2282787404638</c:v>
                </c:pt>
                <c:pt idx="42">
                  <c:v>1123.8939169197779</c:v>
                </c:pt>
                <c:pt idx="43">
                  <c:v>1128.5012346218557</c:v>
                </c:pt>
                <c:pt idx="44">
                  <c:v>1146.3181404191146</c:v>
                </c:pt>
                <c:pt idx="45">
                  <c:v>1157.5448322880886</c:v>
                </c:pt>
                <c:pt idx="46">
                  <c:v>1166.6136664991341</c:v>
                </c:pt>
                <c:pt idx="47">
                  <c:v>1171.3084649170685</c:v>
                </c:pt>
                <c:pt idx="48">
                  <c:v>1171.6000673032761</c:v>
                </c:pt>
                <c:pt idx="49">
                  <c:v>1171.8041889736223</c:v>
                </c:pt>
                <c:pt idx="50">
                  <c:v>1169.6754915543097</c:v>
                </c:pt>
                <c:pt idx="51">
                  <c:v>1156.3784227432634</c:v>
                </c:pt>
                <c:pt idx="52">
                  <c:v>1138.7073181391061</c:v>
                </c:pt>
                <c:pt idx="53">
                  <c:v>1125.3519288508148</c:v>
                </c:pt>
                <c:pt idx="54">
                  <c:v>1154.2497253239508</c:v>
                </c:pt>
                <c:pt idx="55">
                  <c:v>1176.6156283460423</c:v>
                </c:pt>
                <c:pt idx="56">
                  <c:v>1187.929800930882</c:v>
                </c:pt>
                <c:pt idx="57">
                  <c:v>1201.2851902191687</c:v>
                </c:pt>
                <c:pt idx="58">
                  <c:v>1183.5849253763954</c:v>
                </c:pt>
                <c:pt idx="59">
                  <c:v>1203.6763297860684</c:v>
                </c:pt>
                <c:pt idx="60">
                  <c:v>1210.4998256233157</c:v>
                </c:pt>
                <c:pt idx="61">
                  <c:v>1217.3816419378079</c:v>
                </c:pt>
                <c:pt idx="62">
                  <c:v>1219.6561405502221</c:v>
                </c:pt>
                <c:pt idx="63">
                  <c:v>1193.0620029281297</c:v>
                </c:pt>
                <c:pt idx="64">
                  <c:v>1184.1389699101856</c:v>
                </c:pt>
                <c:pt idx="65">
                  <c:v>1204.2012140812428</c:v>
                </c:pt>
                <c:pt idx="66">
                  <c:v>1217.644084085395</c:v>
                </c:pt>
                <c:pt idx="67">
                  <c:v>1228.8999361929939</c:v>
                </c:pt>
                <c:pt idx="68">
                  <c:v>1233.5072538950674</c:v>
                </c:pt>
                <c:pt idx="69">
                  <c:v>1220.3268260385021</c:v>
                </c:pt>
                <c:pt idx="70">
                  <c:v>1207.0005969888314</c:v>
                </c:pt>
                <c:pt idx="71">
                  <c:v>1229.2498590564419</c:v>
                </c:pt>
                <c:pt idx="72">
                  <c:v>1244.9380674343879</c:v>
                </c:pt>
                <c:pt idx="73">
                  <c:v>1245.0838686274894</c:v>
                </c:pt>
                <c:pt idx="74">
                  <c:v>1229.6289421585102</c:v>
                </c:pt>
                <c:pt idx="75">
                  <c:v>1214.203175928151</c:v>
                </c:pt>
                <c:pt idx="76">
                  <c:v>1205.3384633874521</c:v>
                </c:pt>
                <c:pt idx="77">
                  <c:v>1229.862224067477</c:v>
                </c:pt>
                <c:pt idx="78">
                  <c:v>1238.7852570854166</c:v>
                </c:pt>
                <c:pt idx="79">
                  <c:v>1245.6087529226636</c:v>
                </c:pt>
                <c:pt idx="80">
                  <c:v>1252.4030885212903</c:v>
                </c:pt>
                <c:pt idx="81">
                  <c:v>1234.6736634398926</c:v>
                </c:pt>
                <c:pt idx="82">
                  <c:v>1223.6219330026402</c:v>
                </c:pt>
                <c:pt idx="83">
                  <c:v>1237.0064825295517</c:v>
                </c:pt>
                <c:pt idx="84">
                  <c:v>1248.20401415991</c:v>
                </c:pt>
                <c:pt idx="85">
                  <c:v>1255.0566702357776</c:v>
                </c:pt>
                <c:pt idx="86">
                  <c:v>1255.2316316675037</c:v>
                </c:pt>
                <c:pt idx="87">
                  <c:v>1241.9637230950732</c:v>
                </c:pt>
                <c:pt idx="88">
                  <c:v>1233.1281707929948</c:v>
                </c:pt>
                <c:pt idx="89">
                  <c:v>1222.0181198785017</c:v>
                </c:pt>
                <c:pt idx="90">
                  <c:v>1237.6480077792071</c:v>
                </c:pt>
                <c:pt idx="91">
                  <c:v>1255.4649135764662</c:v>
                </c:pt>
                <c:pt idx="92">
                  <c:v>1264.4462670716507</c:v>
                </c:pt>
                <c:pt idx="93">
                  <c:v>1257.9726940978514</c:v>
                </c:pt>
                <c:pt idx="94">
                  <c:v>1249.1079815571525</c:v>
                </c:pt>
                <c:pt idx="95">
                  <c:v>1262.52169132268</c:v>
                </c:pt>
                <c:pt idx="96">
                  <c:v>1273.7483831916586</c:v>
                </c:pt>
                <c:pt idx="97">
                  <c:v>1273.9233446233848</c:v>
                </c:pt>
                <c:pt idx="98">
                  <c:v>1269.6659497847593</c:v>
                </c:pt>
                <c:pt idx="99">
                  <c:v>1254.1527028385349</c:v>
                </c:pt>
                <c:pt idx="100">
                  <c:v>1236.4232777571369</c:v>
                </c:pt>
                <c:pt idx="101">
                  <c:v>1216.4485143019451</c:v>
                </c:pt>
                <c:pt idx="102">
                  <c:v>1198.7190892205469</c:v>
                </c:pt>
                <c:pt idx="103">
                  <c:v>1178.7734860039754</c:v>
                </c:pt>
                <c:pt idx="104">
                  <c:v>1161.0440609225775</c:v>
                </c:pt>
                <c:pt idx="105">
                  <c:v>1149.9923304853253</c:v>
                </c:pt>
                <c:pt idx="106">
                  <c:v>1172.2707527915561</c:v>
                </c:pt>
                <c:pt idx="107">
                  <c:v>1190.087658588815</c:v>
                </c:pt>
                <c:pt idx="108">
                  <c:v>1210.1499027598677</c:v>
                </c:pt>
                <c:pt idx="109">
                  <c:v>1232.4283250660985</c:v>
                </c:pt>
                <c:pt idx="110">
                  <c:v>1248.0873732054242</c:v>
                </c:pt>
                <c:pt idx="111">
                  <c:v>1265.9917597185486</c:v>
                </c:pt>
                <c:pt idx="112">
                  <c:v>1279.4637899613213</c:v>
                </c:pt>
                <c:pt idx="113">
                  <c:v>1288.5326241723621</c:v>
                </c:pt>
                <c:pt idx="114">
                  <c:v>1284.216908856496</c:v>
                </c:pt>
                <c:pt idx="115">
                  <c:v>1279.8428730633893</c:v>
                </c:pt>
                <c:pt idx="116">
                  <c:v>1290.9820842165025</c:v>
                </c:pt>
                <c:pt idx="117">
                  <c:v>1297.7180993378888</c:v>
                </c:pt>
                <c:pt idx="118">
                  <c:v>1302.3545772785872</c:v>
                </c:pt>
                <c:pt idx="119">
                  <c:v>1304.7457168454823</c:v>
                </c:pt>
              </c:numCache>
            </c:numRef>
          </c:yVal>
          <c:smooth val="1"/>
          <c:extLst>
            <c:ext xmlns:c16="http://schemas.microsoft.com/office/drawing/2014/chart" uri="{C3380CC4-5D6E-409C-BE32-E72D297353CC}">
              <c16:uniqueId val="{00000000-791B-644E-A947-8967CA39E781}"/>
            </c:ext>
          </c:extLst>
        </c:ser>
        <c:ser>
          <c:idx val="1"/>
          <c:order val="1"/>
          <c:tx>
            <c:v>FE-001</c:v>
          </c:tx>
          <c:spPr>
            <a:ln w="19050" cap="rnd">
              <a:solidFill>
                <a:srgbClr val="FF0000"/>
              </a:solidFill>
              <a:round/>
            </a:ln>
            <a:effectLst/>
          </c:spPr>
          <c:marker>
            <c:symbol val="none"/>
          </c:marker>
          <c:xVal>
            <c:numRef>
              <c:f>[validatioon_minn.xlsx]Sheet1!$V$23:$V$804</c:f>
              <c:numCache>
                <c:formatCode>0.00E+00</c:formatCode>
                <c:ptCount val="782"/>
                <c:pt idx="0">
                  <c:v>0</c:v>
                </c:pt>
                <c:pt idx="1">
                  <c:v>19.875</c:v>
                </c:pt>
                <c:pt idx="2">
                  <c:v>19.876953125</c:v>
                </c:pt>
                <c:pt idx="3">
                  <c:v>19.8779296875</c:v>
                </c:pt>
                <c:pt idx="4">
                  <c:v>19.8798828125</c:v>
                </c:pt>
                <c:pt idx="5">
                  <c:v>19.880859375</c:v>
                </c:pt>
                <c:pt idx="6">
                  <c:v>19.8828125</c:v>
                </c:pt>
                <c:pt idx="7">
                  <c:v>19.8837890625</c:v>
                </c:pt>
                <c:pt idx="8">
                  <c:v>19.884765625</c:v>
                </c:pt>
                <c:pt idx="9">
                  <c:v>20</c:v>
                </c:pt>
                <c:pt idx="10">
                  <c:v>19.88671875</c:v>
                </c:pt>
                <c:pt idx="11">
                  <c:v>19.8876953125</c:v>
                </c:pt>
                <c:pt idx="12">
                  <c:v>19.8876953125</c:v>
                </c:pt>
                <c:pt idx="13">
                  <c:v>19.888671875</c:v>
                </c:pt>
                <c:pt idx="14">
                  <c:v>19.9228515625</c:v>
                </c:pt>
                <c:pt idx="15">
                  <c:v>19.9619140625</c:v>
                </c:pt>
                <c:pt idx="16">
                  <c:v>20.064453125</c:v>
                </c:pt>
                <c:pt idx="17">
                  <c:v>20.2734375</c:v>
                </c:pt>
                <c:pt idx="18">
                  <c:v>20.587890625</c:v>
                </c:pt>
                <c:pt idx="19">
                  <c:v>20.98828125</c:v>
                </c:pt>
                <c:pt idx="20">
                  <c:v>21.4736328125</c:v>
                </c:pt>
                <c:pt idx="21">
                  <c:v>22.05859375</c:v>
                </c:pt>
                <c:pt idx="22">
                  <c:v>22.7294921875</c:v>
                </c:pt>
                <c:pt idx="23">
                  <c:v>23.474609375</c:v>
                </c:pt>
                <c:pt idx="24">
                  <c:v>24.2509765625</c:v>
                </c:pt>
                <c:pt idx="25">
                  <c:v>25.029296875</c:v>
                </c:pt>
                <c:pt idx="26">
                  <c:v>25.751953125</c:v>
                </c:pt>
                <c:pt idx="27">
                  <c:v>26.4443359375</c:v>
                </c:pt>
                <c:pt idx="28">
                  <c:v>27.1240234375</c:v>
                </c:pt>
                <c:pt idx="29">
                  <c:v>27.775390625</c:v>
                </c:pt>
                <c:pt idx="30">
                  <c:v>28.4189453125</c:v>
                </c:pt>
                <c:pt idx="31">
                  <c:v>29.0576171875</c:v>
                </c:pt>
                <c:pt idx="32">
                  <c:v>29.67578125</c:v>
                </c:pt>
                <c:pt idx="33">
                  <c:v>30.268554688000002</c:v>
                </c:pt>
                <c:pt idx="34">
                  <c:v>30.836914063000002</c:v>
                </c:pt>
                <c:pt idx="35">
                  <c:v>31.370117188000002</c:v>
                </c:pt>
                <c:pt idx="36">
                  <c:v>31.881835938000002</c:v>
                </c:pt>
                <c:pt idx="37">
                  <c:v>32.352539063000002</c:v>
                </c:pt>
                <c:pt idx="38">
                  <c:v>32.791015625</c:v>
                </c:pt>
                <c:pt idx="39">
                  <c:v>33.202148438000002</c:v>
                </c:pt>
                <c:pt idx="40">
                  <c:v>33.58203125</c:v>
                </c:pt>
                <c:pt idx="41">
                  <c:v>33.938476563000002</c:v>
                </c:pt>
                <c:pt idx="42">
                  <c:v>34.28515625</c:v>
                </c:pt>
                <c:pt idx="43">
                  <c:v>34.6171875</c:v>
                </c:pt>
                <c:pt idx="44">
                  <c:v>34.943359375</c:v>
                </c:pt>
                <c:pt idx="45">
                  <c:v>35.270507813000002</c:v>
                </c:pt>
                <c:pt idx="46">
                  <c:v>35.598632813000002</c:v>
                </c:pt>
                <c:pt idx="47">
                  <c:v>35.932617188000002</c:v>
                </c:pt>
                <c:pt idx="48">
                  <c:v>36.266601562999995</c:v>
                </c:pt>
                <c:pt idx="49">
                  <c:v>36.606445312999995</c:v>
                </c:pt>
                <c:pt idx="50">
                  <c:v>36.958984375</c:v>
                </c:pt>
                <c:pt idx="51">
                  <c:v>37.322265625</c:v>
                </c:pt>
                <c:pt idx="52">
                  <c:v>37.702148437999995</c:v>
                </c:pt>
                <c:pt idx="53">
                  <c:v>38.106445312999995</c:v>
                </c:pt>
                <c:pt idx="54">
                  <c:v>38.518554687999995</c:v>
                </c:pt>
                <c:pt idx="55">
                  <c:v>38.947265625</c:v>
                </c:pt>
                <c:pt idx="56">
                  <c:v>39.388671875</c:v>
                </c:pt>
                <c:pt idx="57">
                  <c:v>39.837890625</c:v>
                </c:pt>
                <c:pt idx="58">
                  <c:v>40.305664062999995</c:v>
                </c:pt>
                <c:pt idx="59">
                  <c:v>40.774414062999995</c:v>
                </c:pt>
                <c:pt idx="60">
                  <c:v>41.254882812999995</c:v>
                </c:pt>
                <c:pt idx="61">
                  <c:v>41.748046875</c:v>
                </c:pt>
                <c:pt idx="62">
                  <c:v>42.248046875</c:v>
                </c:pt>
                <c:pt idx="63">
                  <c:v>42.754882812999995</c:v>
                </c:pt>
                <c:pt idx="64">
                  <c:v>43.271484375</c:v>
                </c:pt>
                <c:pt idx="65">
                  <c:v>43.774414062999995</c:v>
                </c:pt>
                <c:pt idx="66">
                  <c:v>44.267578125</c:v>
                </c:pt>
                <c:pt idx="67">
                  <c:v>44.750976562999995</c:v>
                </c:pt>
                <c:pt idx="68">
                  <c:v>45.221679687999995</c:v>
                </c:pt>
                <c:pt idx="69">
                  <c:v>45.688476562999995</c:v>
                </c:pt>
                <c:pt idx="70">
                  <c:v>46.135742187999995</c:v>
                </c:pt>
                <c:pt idx="71">
                  <c:v>46.578125</c:v>
                </c:pt>
                <c:pt idx="72">
                  <c:v>47.016601562999995</c:v>
                </c:pt>
                <c:pt idx="73">
                  <c:v>47.448242187999995</c:v>
                </c:pt>
                <c:pt idx="74">
                  <c:v>47.869140625</c:v>
                </c:pt>
                <c:pt idx="75">
                  <c:v>48.283203125</c:v>
                </c:pt>
                <c:pt idx="76">
                  <c:v>48.6796875</c:v>
                </c:pt>
                <c:pt idx="77">
                  <c:v>49.067382812999995</c:v>
                </c:pt>
                <c:pt idx="78">
                  <c:v>49.4453125</c:v>
                </c:pt>
                <c:pt idx="79">
                  <c:v>49.821289062999995</c:v>
                </c:pt>
                <c:pt idx="80">
                  <c:v>50.196289062999995</c:v>
                </c:pt>
                <c:pt idx="81">
                  <c:v>50.557617187999995</c:v>
                </c:pt>
                <c:pt idx="82">
                  <c:v>50.915039062999995</c:v>
                </c:pt>
                <c:pt idx="83">
                  <c:v>51.266601562999995</c:v>
                </c:pt>
                <c:pt idx="84">
                  <c:v>51.611328125</c:v>
                </c:pt>
                <c:pt idx="85">
                  <c:v>51.952148437999995</c:v>
                </c:pt>
                <c:pt idx="86">
                  <c:v>52.297851563000002</c:v>
                </c:pt>
                <c:pt idx="87">
                  <c:v>52.640625</c:v>
                </c:pt>
                <c:pt idx="88">
                  <c:v>52.991210938000002</c:v>
                </c:pt>
                <c:pt idx="89">
                  <c:v>53.345703125</c:v>
                </c:pt>
                <c:pt idx="90">
                  <c:v>53.705078125</c:v>
                </c:pt>
                <c:pt idx="91">
                  <c:v>54.077148438000002</c:v>
                </c:pt>
                <c:pt idx="92">
                  <c:v>54.447265625</c:v>
                </c:pt>
                <c:pt idx="93">
                  <c:v>54.823242188000002</c:v>
                </c:pt>
                <c:pt idx="94">
                  <c:v>55.206054688000002</c:v>
                </c:pt>
                <c:pt idx="95">
                  <c:v>55.595703125</c:v>
                </c:pt>
                <c:pt idx="96">
                  <c:v>55.99609375</c:v>
                </c:pt>
                <c:pt idx="97">
                  <c:v>56.4140625</c:v>
                </c:pt>
                <c:pt idx="98">
                  <c:v>56.83203125</c:v>
                </c:pt>
                <c:pt idx="99">
                  <c:v>57.25390625</c:v>
                </c:pt>
                <c:pt idx="100">
                  <c:v>57.677734375</c:v>
                </c:pt>
                <c:pt idx="101">
                  <c:v>58.102539063000002</c:v>
                </c:pt>
                <c:pt idx="102">
                  <c:v>58.534179688000002</c:v>
                </c:pt>
                <c:pt idx="103">
                  <c:v>58.956054688000002</c:v>
                </c:pt>
                <c:pt idx="104">
                  <c:v>59.375976563000002</c:v>
                </c:pt>
                <c:pt idx="105">
                  <c:v>59.795898438000002</c:v>
                </c:pt>
                <c:pt idx="106">
                  <c:v>60.217773438000002</c:v>
                </c:pt>
                <c:pt idx="107">
                  <c:v>60.637695313000002</c:v>
                </c:pt>
                <c:pt idx="108">
                  <c:v>61.065429688000002</c:v>
                </c:pt>
                <c:pt idx="109">
                  <c:v>61.48046875</c:v>
                </c:pt>
                <c:pt idx="110">
                  <c:v>61.890625</c:v>
                </c:pt>
                <c:pt idx="111">
                  <c:v>62.293945313000002</c:v>
                </c:pt>
                <c:pt idx="112">
                  <c:v>62.689453125</c:v>
                </c:pt>
                <c:pt idx="113">
                  <c:v>63.075195313000002</c:v>
                </c:pt>
                <c:pt idx="114">
                  <c:v>63.463867188000002</c:v>
                </c:pt>
                <c:pt idx="115">
                  <c:v>63.84375</c:v>
                </c:pt>
                <c:pt idx="116">
                  <c:v>64.223632812999995</c:v>
                </c:pt>
                <c:pt idx="117">
                  <c:v>64.60546875</c:v>
                </c:pt>
                <c:pt idx="118">
                  <c:v>64.985351562999995</c:v>
                </c:pt>
                <c:pt idx="119">
                  <c:v>65.37109375</c:v>
                </c:pt>
                <c:pt idx="120">
                  <c:v>65.74609375</c:v>
                </c:pt>
                <c:pt idx="121">
                  <c:v>66.120117187999995</c:v>
                </c:pt>
                <c:pt idx="122">
                  <c:v>66.495117187999995</c:v>
                </c:pt>
                <c:pt idx="123">
                  <c:v>66.866210937999995</c:v>
                </c:pt>
                <c:pt idx="124">
                  <c:v>67.236328125</c:v>
                </c:pt>
                <c:pt idx="125">
                  <c:v>67.61328125</c:v>
                </c:pt>
                <c:pt idx="126">
                  <c:v>67.986328125</c:v>
                </c:pt>
                <c:pt idx="127">
                  <c:v>68.366210937999995</c:v>
                </c:pt>
                <c:pt idx="128">
                  <c:v>68.756835937999995</c:v>
                </c:pt>
                <c:pt idx="129">
                  <c:v>69.15625</c:v>
                </c:pt>
                <c:pt idx="130">
                  <c:v>69.572265625</c:v>
                </c:pt>
                <c:pt idx="131">
                  <c:v>69.982421875</c:v>
                </c:pt>
                <c:pt idx="132">
                  <c:v>70.390625</c:v>
                </c:pt>
                <c:pt idx="133">
                  <c:v>70.802734375</c:v>
                </c:pt>
                <c:pt idx="134">
                  <c:v>71.224609375</c:v>
                </c:pt>
                <c:pt idx="135">
                  <c:v>71.655273437999995</c:v>
                </c:pt>
                <c:pt idx="136">
                  <c:v>72.091796875</c:v>
                </c:pt>
                <c:pt idx="137">
                  <c:v>72.5234375</c:v>
                </c:pt>
                <c:pt idx="138">
                  <c:v>72.965820312999995</c:v>
                </c:pt>
                <c:pt idx="139">
                  <c:v>73.405273437999995</c:v>
                </c:pt>
                <c:pt idx="140">
                  <c:v>73.837890625</c:v>
                </c:pt>
                <c:pt idx="141">
                  <c:v>74.265625</c:v>
                </c:pt>
                <c:pt idx="142">
                  <c:v>74.673828125</c:v>
                </c:pt>
                <c:pt idx="143">
                  <c:v>75.077148437999995</c:v>
                </c:pt>
                <c:pt idx="144">
                  <c:v>75.473632812999995</c:v>
                </c:pt>
                <c:pt idx="145">
                  <c:v>75.875</c:v>
                </c:pt>
                <c:pt idx="146">
                  <c:v>76.276367187999995</c:v>
                </c:pt>
                <c:pt idx="147">
                  <c:v>76.692382812999995</c:v>
                </c:pt>
                <c:pt idx="148">
                  <c:v>77.095703125</c:v>
                </c:pt>
                <c:pt idx="149">
                  <c:v>77.5</c:v>
                </c:pt>
                <c:pt idx="150">
                  <c:v>77.897460937999995</c:v>
                </c:pt>
                <c:pt idx="151">
                  <c:v>78.287109375</c:v>
                </c:pt>
                <c:pt idx="152">
                  <c:v>78.666015625</c:v>
                </c:pt>
                <c:pt idx="153">
                  <c:v>79.04296875</c:v>
                </c:pt>
                <c:pt idx="154">
                  <c:v>79.408203125</c:v>
                </c:pt>
                <c:pt idx="155">
                  <c:v>79.779296875</c:v>
                </c:pt>
                <c:pt idx="156">
                  <c:v>80.151367187999995</c:v>
                </c:pt>
                <c:pt idx="157">
                  <c:v>80.528320312999995</c:v>
                </c:pt>
                <c:pt idx="158">
                  <c:v>80.900390625</c:v>
                </c:pt>
                <c:pt idx="159">
                  <c:v>81.2734375</c:v>
                </c:pt>
                <c:pt idx="160">
                  <c:v>81.653320312999995</c:v>
                </c:pt>
                <c:pt idx="161">
                  <c:v>82.036132812999995</c:v>
                </c:pt>
                <c:pt idx="162">
                  <c:v>82.415039062999995</c:v>
                </c:pt>
                <c:pt idx="163">
                  <c:v>82.798828125</c:v>
                </c:pt>
                <c:pt idx="164">
                  <c:v>83.201171875</c:v>
                </c:pt>
                <c:pt idx="165">
                  <c:v>83.599609375</c:v>
                </c:pt>
                <c:pt idx="166">
                  <c:v>84.004882812999995</c:v>
                </c:pt>
                <c:pt idx="167">
                  <c:v>84.413085937999995</c:v>
                </c:pt>
                <c:pt idx="168">
                  <c:v>84.821289062999995</c:v>
                </c:pt>
                <c:pt idx="169">
                  <c:v>85.239257812999995</c:v>
                </c:pt>
                <c:pt idx="170">
                  <c:v>85.64453125</c:v>
                </c:pt>
                <c:pt idx="171">
                  <c:v>86.040039062999995</c:v>
                </c:pt>
                <c:pt idx="172">
                  <c:v>86.421875</c:v>
                </c:pt>
                <c:pt idx="173">
                  <c:v>86.802734375</c:v>
                </c:pt>
                <c:pt idx="174">
                  <c:v>87.185546875</c:v>
                </c:pt>
                <c:pt idx="175">
                  <c:v>87.578125</c:v>
                </c:pt>
                <c:pt idx="176">
                  <c:v>87.96875</c:v>
                </c:pt>
                <c:pt idx="177">
                  <c:v>88.362304687999995</c:v>
                </c:pt>
                <c:pt idx="178">
                  <c:v>88.7578125</c:v>
                </c:pt>
                <c:pt idx="179">
                  <c:v>89.162109375</c:v>
                </c:pt>
                <c:pt idx="180">
                  <c:v>89.576171875</c:v>
                </c:pt>
                <c:pt idx="181">
                  <c:v>89.984375</c:v>
                </c:pt>
                <c:pt idx="182">
                  <c:v>90.389648437999995</c:v>
                </c:pt>
                <c:pt idx="183">
                  <c:v>90.79296875</c:v>
                </c:pt>
                <c:pt idx="184">
                  <c:v>91.189453125</c:v>
                </c:pt>
                <c:pt idx="185">
                  <c:v>91.583007812999995</c:v>
                </c:pt>
                <c:pt idx="186">
                  <c:v>91.975585937999995</c:v>
                </c:pt>
                <c:pt idx="187">
                  <c:v>92.374023437999995</c:v>
                </c:pt>
                <c:pt idx="188">
                  <c:v>92.790039062999995</c:v>
                </c:pt>
                <c:pt idx="189">
                  <c:v>93.211914062999995</c:v>
                </c:pt>
                <c:pt idx="190">
                  <c:v>93.633789062999995</c:v>
                </c:pt>
                <c:pt idx="191">
                  <c:v>94.065429687999995</c:v>
                </c:pt>
                <c:pt idx="192">
                  <c:v>94.487304687999995</c:v>
                </c:pt>
                <c:pt idx="193">
                  <c:v>94.908203125</c:v>
                </c:pt>
                <c:pt idx="194">
                  <c:v>95.328125</c:v>
                </c:pt>
                <c:pt idx="195">
                  <c:v>95.75</c:v>
                </c:pt>
                <c:pt idx="196">
                  <c:v>96.171875</c:v>
                </c:pt>
                <c:pt idx="197">
                  <c:v>96.6015625</c:v>
                </c:pt>
                <c:pt idx="198">
                  <c:v>97.0234375</c:v>
                </c:pt>
                <c:pt idx="199">
                  <c:v>97.446289062999995</c:v>
                </c:pt>
                <c:pt idx="200">
                  <c:v>97.874023437999995</c:v>
                </c:pt>
                <c:pt idx="201">
                  <c:v>98.307617187999995</c:v>
                </c:pt>
                <c:pt idx="202">
                  <c:v>98.745117187999995</c:v>
                </c:pt>
                <c:pt idx="203">
                  <c:v>99.192382812999995</c:v>
                </c:pt>
                <c:pt idx="204">
                  <c:v>99.629882812999995</c:v>
                </c:pt>
                <c:pt idx="205">
                  <c:v>100.06347656299999</c:v>
                </c:pt>
                <c:pt idx="206">
                  <c:v>100.49316406299999</c:v>
                </c:pt>
                <c:pt idx="207">
                  <c:v>100.921875</c:v>
                </c:pt>
                <c:pt idx="208">
                  <c:v>101.35644531299999</c:v>
                </c:pt>
                <c:pt idx="209">
                  <c:v>101.783203125</c:v>
                </c:pt>
                <c:pt idx="210">
                  <c:v>102.21191406299999</c:v>
                </c:pt>
                <c:pt idx="211">
                  <c:v>102.63964843799999</c:v>
                </c:pt>
                <c:pt idx="212">
                  <c:v>103.068359375</c:v>
                </c:pt>
                <c:pt idx="213">
                  <c:v>103.498046875</c:v>
                </c:pt>
                <c:pt idx="214">
                  <c:v>103.93066406299999</c:v>
                </c:pt>
                <c:pt idx="215">
                  <c:v>104.35839843799999</c:v>
                </c:pt>
                <c:pt idx="216">
                  <c:v>104.79003906299999</c:v>
                </c:pt>
                <c:pt idx="217">
                  <c:v>105.22558593799999</c:v>
                </c:pt>
                <c:pt idx="218">
                  <c:v>105.6640625</c:v>
                </c:pt>
                <c:pt idx="219">
                  <c:v>106.11035156299999</c:v>
                </c:pt>
                <c:pt idx="220">
                  <c:v>106.546875</c:v>
                </c:pt>
                <c:pt idx="221">
                  <c:v>106.9765625</c:v>
                </c:pt>
                <c:pt idx="222">
                  <c:v>107.404296875</c:v>
                </c:pt>
                <c:pt idx="223">
                  <c:v>107.830078125</c:v>
                </c:pt>
                <c:pt idx="224">
                  <c:v>108.251953125</c:v>
                </c:pt>
                <c:pt idx="225">
                  <c:v>108.67871093799999</c:v>
                </c:pt>
                <c:pt idx="226">
                  <c:v>109.09765625</c:v>
                </c:pt>
                <c:pt idx="227">
                  <c:v>109.51464843799999</c:v>
                </c:pt>
                <c:pt idx="228">
                  <c:v>109.927734375</c:v>
                </c:pt>
                <c:pt idx="229">
                  <c:v>110.337890625</c:v>
                </c:pt>
                <c:pt idx="230">
                  <c:v>110.751953125</c:v>
                </c:pt>
                <c:pt idx="231">
                  <c:v>111.15332031299999</c:v>
                </c:pt>
                <c:pt idx="232">
                  <c:v>111.55371093799999</c:v>
                </c:pt>
                <c:pt idx="233">
                  <c:v>111.95214843799999</c:v>
                </c:pt>
                <c:pt idx="234">
                  <c:v>112.35058593799999</c:v>
                </c:pt>
                <c:pt idx="235">
                  <c:v>112.74707031299999</c:v>
                </c:pt>
                <c:pt idx="236">
                  <c:v>113.150390625</c:v>
                </c:pt>
                <c:pt idx="237">
                  <c:v>113.544921875</c:v>
                </c:pt>
                <c:pt idx="238">
                  <c:v>113.94042968799999</c:v>
                </c:pt>
                <c:pt idx="239">
                  <c:v>114.33105468799999</c:v>
                </c:pt>
                <c:pt idx="240">
                  <c:v>114.71777343799999</c:v>
                </c:pt>
                <c:pt idx="241">
                  <c:v>115.107421875</c:v>
                </c:pt>
                <c:pt idx="242">
                  <c:v>115.49902343799999</c:v>
                </c:pt>
                <c:pt idx="243">
                  <c:v>115.87890625</c:v>
                </c:pt>
                <c:pt idx="244">
                  <c:v>116.25488281299999</c:v>
                </c:pt>
                <c:pt idx="245">
                  <c:v>116.626953125</c:v>
                </c:pt>
                <c:pt idx="246">
                  <c:v>116.994140625</c:v>
                </c:pt>
                <c:pt idx="247">
                  <c:v>117.3671875</c:v>
                </c:pt>
                <c:pt idx="248">
                  <c:v>117.72753906299999</c:v>
                </c:pt>
                <c:pt idx="249">
                  <c:v>118.08984375</c:v>
                </c:pt>
                <c:pt idx="250">
                  <c:v>118.45019531299999</c:v>
                </c:pt>
                <c:pt idx="251">
                  <c:v>118.814453125</c:v>
                </c:pt>
                <c:pt idx="252">
                  <c:v>119.18359375</c:v>
                </c:pt>
                <c:pt idx="253">
                  <c:v>119.56738281299999</c:v>
                </c:pt>
                <c:pt idx="254">
                  <c:v>119.9453125</c:v>
                </c:pt>
                <c:pt idx="255">
                  <c:v>120.32714844</c:v>
                </c:pt>
                <c:pt idx="256">
                  <c:v>120.7109375</c:v>
                </c:pt>
                <c:pt idx="257">
                  <c:v>121.09863281</c:v>
                </c:pt>
                <c:pt idx="258">
                  <c:v>121.5</c:v>
                </c:pt>
                <c:pt idx="259">
                  <c:v>121.89257813</c:v>
                </c:pt>
                <c:pt idx="260">
                  <c:v>122.29296875</c:v>
                </c:pt>
                <c:pt idx="261">
                  <c:v>122.69238281</c:v>
                </c:pt>
                <c:pt idx="262">
                  <c:v>123.09472656</c:v>
                </c:pt>
                <c:pt idx="263">
                  <c:v>123.50292969</c:v>
                </c:pt>
                <c:pt idx="264">
                  <c:v>123.92675781</c:v>
                </c:pt>
                <c:pt idx="265">
                  <c:v>124.34765625</c:v>
                </c:pt>
                <c:pt idx="266">
                  <c:v>124.77148438</c:v>
                </c:pt>
                <c:pt idx="267">
                  <c:v>125.20117188</c:v>
                </c:pt>
                <c:pt idx="268">
                  <c:v>125.63183594</c:v>
                </c:pt>
                <c:pt idx="269">
                  <c:v>126.07617188</c:v>
                </c:pt>
                <c:pt idx="270">
                  <c:v>126.51171875</c:v>
                </c:pt>
                <c:pt idx="271">
                  <c:v>126.94921875</c:v>
                </c:pt>
                <c:pt idx="272">
                  <c:v>127.38769531</c:v>
                </c:pt>
                <c:pt idx="273">
                  <c:v>127.82324219</c:v>
                </c:pt>
                <c:pt idx="274">
                  <c:v>128.25585938</c:v>
                </c:pt>
                <c:pt idx="275">
                  <c:v>128.69921875</c:v>
                </c:pt>
                <c:pt idx="276">
                  <c:v>129.13183594</c:v>
                </c:pt>
                <c:pt idx="277">
                  <c:v>129.55957031</c:v>
                </c:pt>
                <c:pt idx="278">
                  <c:v>129.9921875</c:v>
                </c:pt>
                <c:pt idx="279">
                  <c:v>130.41894531</c:v>
                </c:pt>
                <c:pt idx="280">
                  <c:v>130.84570313</c:v>
                </c:pt>
                <c:pt idx="281">
                  <c:v>131.28417969</c:v>
                </c:pt>
                <c:pt idx="282">
                  <c:v>131.71777344</c:v>
                </c:pt>
                <c:pt idx="283">
                  <c:v>132.1484375</c:v>
                </c:pt>
                <c:pt idx="284">
                  <c:v>132.57910156</c:v>
                </c:pt>
                <c:pt idx="285">
                  <c:v>133.00683594</c:v>
                </c:pt>
                <c:pt idx="286">
                  <c:v>133.44628906</c:v>
                </c:pt>
                <c:pt idx="287">
                  <c:v>133.875</c:v>
                </c:pt>
                <c:pt idx="288">
                  <c:v>134.29980469</c:v>
                </c:pt>
                <c:pt idx="289">
                  <c:v>134.72753906</c:v>
                </c:pt>
                <c:pt idx="290">
                  <c:v>135.15136719</c:v>
                </c:pt>
                <c:pt idx="291">
                  <c:v>135.57714844</c:v>
                </c:pt>
                <c:pt idx="292">
                  <c:v>136.00390625</c:v>
                </c:pt>
                <c:pt idx="293">
                  <c:v>136.43261719</c:v>
                </c:pt>
                <c:pt idx="294">
                  <c:v>136.85351563</c:v>
                </c:pt>
                <c:pt idx="295">
                  <c:v>137.27441406</c:v>
                </c:pt>
                <c:pt idx="296">
                  <c:v>137.69628906</c:v>
                </c:pt>
                <c:pt idx="297">
                  <c:v>138.12304688</c:v>
                </c:pt>
                <c:pt idx="298">
                  <c:v>138.54492188</c:v>
                </c:pt>
                <c:pt idx="299">
                  <c:v>138.97265625</c:v>
                </c:pt>
                <c:pt idx="300">
                  <c:v>139.39550781</c:v>
                </c:pt>
                <c:pt idx="301">
                  <c:v>139.82128906</c:v>
                </c:pt>
                <c:pt idx="302">
                  <c:v>140.24609375</c:v>
                </c:pt>
                <c:pt idx="303">
                  <c:v>140.67578125</c:v>
                </c:pt>
                <c:pt idx="304">
                  <c:v>141.09472656</c:v>
                </c:pt>
                <c:pt idx="305">
                  <c:v>141.51074219</c:v>
                </c:pt>
                <c:pt idx="306">
                  <c:v>141.92675781</c:v>
                </c:pt>
                <c:pt idx="307">
                  <c:v>142.33789063</c:v>
                </c:pt>
                <c:pt idx="308">
                  <c:v>142.75683594</c:v>
                </c:pt>
                <c:pt idx="309">
                  <c:v>143.16796875</c:v>
                </c:pt>
                <c:pt idx="310">
                  <c:v>143.58203125</c:v>
                </c:pt>
                <c:pt idx="311">
                  <c:v>143.99804688</c:v>
                </c:pt>
                <c:pt idx="312">
                  <c:v>144.41503906</c:v>
                </c:pt>
                <c:pt idx="313">
                  <c:v>144.83007813</c:v>
                </c:pt>
                <c:pt idx="314">
                  <c:v>145.25390625</c:v>
                </c:pt>
                <c:pt idx="315">
                  <c:v>145.66699219</c:v>
                </c:pt>
                <c:pt idx="316">
                  <c:v>146.07910156</c:v>
                </c:pt>
                <c:pt idx="317">
                  <c:v>146.49511719</c:v>
                </c:pt>
                <c:pt idx="318">
                  <c:v>146.91113281</c:v>
                </c:pt>
                <c:pt idx="319">
                  <c:v>147.328125</c:v>
                </c:pt>
                <c:pt idx="320">
                  <c:v>147.75488281</c:v>
                </c:pt>
                <c:pt idx="321">
                  <c:v>148.17285156</c:v>
                </c:pt>
                <c:pt idx="322">
                  <c:v>148.59082031</c:v>
                </c:pt>
                <c:pt idx="323">
                  <c:v>149.0078125</c:v>
                </c:pt>
                <c:pt idx="324">
                  <c:v>149.42675781</c:v>
                </c:pt>
                <c:pt idx="325">
                  <c:v>149.84570313</c:v>
                </c:pt>
                <c:pt idx="326">
                  <c:v>150.25976563</c:v>
                </c:pt>
                <c:pt idx="327">
                  <c:v>150.671875</c:v>
                </c:pt>
                <c:pt idx="328">
                  <c:v>151.08398438</c:v>
                </c:pt>
                <c:pt idx="329">
                  <c:v>151.49902344</c:v>
                </c:pt>
                <c:pt idx="330">
                  <c:v>151.9140625</c:v>
                </c:pt>
                <c:pt idx="331">
                  <c:v>152.33789063</c:v>
                </c:pt>
                <c:pt idx="332">
                  <c:v>152.75390625</c:v>
                </c:pt>
                <c:pt idx="333">
                  <c:v>153.17285156</c:v>
                </c:pt>
                <c:pt idx="334">
                  <c:v>153.59277344</c:v>
                </c:pt>
                <c:pt idx="335">
                  <c:v>154.01464844</c:v>
                </c:pt>
                <c:pt idx="336">
                  <c:v>154.44921875</c:v>
                </c:pt>
                <c:pt idx="337">
                  <c:v>154.875</c:v>
                </c:pt>
                <c:pt idx="338">
                  <c:v>155.29882813</c:v>
                </c:pt>
                <c:pt idx="339">
                  <c:v>155.72460938</c:v>
                </c:pt>
                <c:pt idx="340">
                  <c:v>156.14257813</c:v>
                </c:pt>
                <c:pt idx="341">
                  <c:v>156.55957031</c:v>
                </c:pt>
                <c:pt idx="342">
                  <c:v>156.98339844</c:v>
                </c:pt>
                <c:pt idx="343">
                  <c:v>157.39941406</c:v>
                </c:pt>
                <c:pt idx="344">
                  <c:v>157.81542969</c:v>
                </c:pt>
                <c:pt idx="345">
                  <c:v>158.23730469</c:v>
                </c:pt>
                <c:pt idx="346">
                  <c:v>158.65722656</c:v>
                </c:pt>
                <c:pt idx="347">
                  <c:v>159.08886719</c:v>
                </c:pt>
                <c:pt idx="348">
                  <c:v>159.51367188</c:v>
                </c:pt>
                <c:pt idx="349">
                  <c:v>159.93847656</c:v>
                </c:pt>
                <c:pt idx="350">
                  <c:v>160.36035156</c:v>
                </c:pt>
                <c:pt idx="351">
                  <c:v>160.78515625</c:v>
                </c:pt>
                <c:pt idx="352">
                  <c:v>161.20605469</c:v>
                </c:pt>
                <c:pt idx="353">
                  <c:v>161.63671875</c:v>
                </c:pt>
                <c:pt idx="354">
                  <c:v>162.05371094</c:v>
                </c:pt>
                <c:pt idx="355">
                  <c:v>162.47265625</c:v>
                </c:pt>
                <c:pt idx="356">
                  <c:v>162.88476563</c:v>
                </c:pt>
                <c:pt idx="357">
                  <c:v>163.30078125</c:v>
                </c:pt>
                <c:pt idx="358">
                  <c:v>163.71777344</c:v>
                </c:pt>
                <c:pt idx="359">
                  <c:v>164.12890625</c:v>
                </c:pt>
                <c:pt idx="360">
                  <c:v>164.54101563</c:v>
                </c:pt>
                <c:pt idx="361">
                  <c:v>164.95800781</c:v>
                </c:pt>
                <c:pt idx="362">
                  <c:v>165.37597656</c:v>
                </c:pt>
                <c:pt idx="363">
                  <c:v>165.79589844</c:v>
                </c:pt>
                <c:pt idx="364">
                  <c:v>166.22460938</c:v>
                </c:pt>
                <c:pt idx="365">
                  <c:v>166.64453125</c:v>
                </c:pt>
                <c:pt idx="366">
                  <c:v>167.06542969</c:v>
                </c:pt>
                <c:pt idx="367">
                  <c:v>167.47851563</c:v>
                </c:pt>
                <c:pt idx="368">
                  <c:v>167.89453125</c:v>
                </c:pt>
                <c:pt idx="369">
                  <c:v>168.30664063</c:v>
                </c:pt>
                <c:pt idx="370">
                  <c:v>168.72265625</c:v>
                </c:pt>
                <c:pt idx="371">
                  <c:v>169.12988281</c:v>
                </c:pt>
                <c:pt idx="372">
                  <c:v>169.53710938</c:v>
                </c:pt>
                <c:pt idx="373">
                  <c:v>169.94335938</c:v>
                </c:pt>
                <c:pt idx="374">
                  <c:v>170.35644531</c:v>
                </c:pt>
                <c:pt idx="375">
                  <c:v>170.77636719</c:v>
                </c:pt>
                <c:pt idx="376">
                  <c:v>171.18652344</c:v>
                </c:pt>
                <c:pt idx="377">
                  <c:v>171.59765625</c:v>
                </c:pt>
                <c:pt idx="378">
                  <c:v>172.00878906</c:v>
                </c:pt>
                <c:pt idx="379">
                  <c:v>172.41015625</c:v>
                </c:pt>
                <c:pt idx="380">
                  <c:v>172.81445313</c:v>
                </c:pt>
                <c:pt idx="381">
                  <c:v>173.22265625</c:v>
                </c:pt>
                <c:pt idx="382">
                  <c:v>173.62207031</c:v>
                </c:pt>
                <c:pt idx="383">
                  <c:v>174.02246094</c:v>
                </c:pt>
                <c:pt idx="384">
                  <c:v>174.42285156</c:v>
                </c:pt>
                <c:pt idx="385">
                  <c:v>174.82226563</c:v>
                </c:pt>
                <c:pt idx="386">
                  <c:v>175.234375</c:v>
                </c:pt>
                <c:pt idx="387">
                  <c:v>175.63476563</c:v>
                </c:pt>
                <c:pt idx="388">
                  <c:v>176.04296875</c:v>
                </c:pt>
                <c:pt idx="389">
                  <c:v>176.44238281</c:v>
                </c:pt>
                <c:pt idx="390">
                  <c:v>176.84472656</c:v>
                </c:pt>
                <c:pt idx="391">
                  <c:v>177.24511719</c:v>
                </c:pt>
                <c:pt idx="392">
                  <c:v>177.64941406</c:v>
                </c:pt>
                <c:pt idx="393">
                  <c:v>178.04296875</c:v>
                </c:pt>
                <c:pt idx="394">
                  <c:v>178.43945313</c:v>
                </c:pt>
                <c:pt idx="395">
                  <c:v>178.83398438</c:v>
                </c:pt>
                <c:pt idx="396">
                  <c:v>179.23144531</c:v>
                </c:pt>
                <c:pt idx="397">
                  <c:v>179.640625</c:v>
                </c:pt>
                <c:pt idx="398">
                  <c:v>180.03710938</c:v>
                </c:pt>
                <c:pt idx="399">
                  <c:v>180.43652344</c:v>
                </c:pt>
                <c:pt idx="400">
                  <c:v>180.83789063</c:v>
                </c:pt>
                <c:pt idx="401">
                  <c:v>181.23339844</c:v>
                </c:pt>
                <c:pt idx="402">
                  <c:v>181.62890625</c:v>
                </c:pt>
                <c:pt idx="403">
                  <c:v>182.03125</c:v>
                </c:pt>
                <c:pt idx="404">
                  <c:v>182.42578125</c:v>
                </c:pt>
                <c:pt idx="405">
                  <c:v>182.82324219</c:v>
                </c:pt>
                <c:pt idx="406">
                  <c:v>183.2265625</c:v>
                </c:pt>
                <c:pt idx="407">
                  <c:v>183.6328125</c:v>
                </c:pt>
                <c:pt idx="408">
                  <c:v>184.04296875</c:v>
                </c:pt>
                <c:pt idx="409">
                  <c:v>184.4609375</c:v>
                </c:pt>
                <c:pt idx="410">
                  <c:v>184.8671875</c:v>
                </c:pt>
                <c:pt idx="411">
                  <c:v>185.27441406</c:v>
                </c:pt>
                <c:pt idx="412">
                  <c:v>185.68261719</c:v>
                </c:pt>
                <c:pt idx="413">
                  <c:v>186.09472656</c:v>
                </c:pt>
                <c:pt idx="414">
                  <c:v>186.50976563</c:v>
                </c:pt>
                <c:pt idx="415">
                  <c:v>186.92382813</c:v>
                </c:pt>
                <c:pt idx="416">
                  <c:v>187.33007813</c:v>
                </c:pt>
                <c:pt idx="417">
                  <c:v>187.7421875</c:v>
                </c:pt>
                <c:pt idx="418">
                  <c:v>188.14941406</c:v>
                </c:pt>
                <c:pt idx="419">
                  <c:v>188.55761719</c:v>
                </c:pt>
                <c:pt idx="420">
                  <c:v>188.97558594</c:v>
                </c:pt>
                <c:pt idx="421">
                  <c:v>189.38964844</c:v>
                </c:pt>
                <c:pt idx="422">
                  <c:v>189.8046875</c:v>
                </c:pt>
                <c:pt idx="423">
                  <c:v>190.21777344</c:v>
                </c:pt>
                <c:pt idx="424">
                  <c:v>190.63476563</c:v>
                </c:pt>
                <c:pt idx="425">
                  <c:v>191.05566406</c:v>
                </c:pt>
                <c:pt idx="426">
                  <c:v>191.47070313</c:v>
                </c:pt>
                <c:pt idx="427">
                  <c:v>191.88378906</c:v>
                </c:pt>
                <c:pt idx="428">
                  <c:v>192.29980469</c:v>
                </c:pt>
                <c:pt idx="429">
                  <c:v>192.71484375</c:v>
                </c:pt>
                <c:pt idx="430">
                  <c:v>193.13476563</c:v>
                </c:pt>
                <c:pt idx="431">
                  <c:v>193.55957031</c:v>
                </c:pt>
                <c:pt idx="432">
                  <c:v>193.97558594</c:v>
                </c:pt>
                <c:pt idx="433">
                  <c:v>194.390625</c:v>
                </c:pt>
                <c:pt idx="434">
                  <c:v>194.80859375</c:v>
                </c:pt>
                <c:pt idx="435">
                  <c:v>195.22753906</c:v>
                </c:pt>
                <c:pt idx="436">
                  <c:v>195.65527344</c:v>
                </c:pt>
                <c:pt idx="437">
                  <c:v>196.07714844</c:v>
                </c:pt>
                <c:pt idx="438">
                  <c:v>196.5</c:v>
                </c:pt>
                <c:pt idx="439">
                  <c:v>196.91992188</c:v>
                </c:pt>
                <c:pt idx="440">
                  <c:v>197.34179688</c:v>
                </c:pt>
                <c:pt idx="441">
                  <c:v>197.76367188</c:v>
                </c:pt>
                <c:pt idx="442">
                  <c:v>198.19140625</c:v>
                </c:pt>
                <c:pt idx="443">
                  <c:v>198.61621094</c:v>
                </c:pt>
                <c:pt idx="444">
                  <c:v>199.03613281</c:v>
                </c:pt>
                <c:pt idx="445">
                  <c:v>199.45898438</c:v>
                </c:pt>
                <c:pt idx="446">
                  <c:v>199.88085938</c:v>
                </c:pt>
                <c:pt idx="447">
                  <c:v>200.3046875</c:v>
                </c:pt>
                <c:pt idx="448">
                  <c:v>200.73632813</c:v>
                </c:pt>
                <c:pt idx="449">
                  <c:v>201.16113281</c:v>
                </c:pt>
                <c:pt idx="450">
                  <c:v>201.58398438</c:v>
                </c:pt>
                <c:pt idx="451">
                  <c:v>202.01171875</c:v>
                </c:pt>
                <c:pt idx="452">
                  <c:v>202.44238281</c:v>
                </c:pt>
                <c:pt idx="453">
                  <c:v>202.875</c:v>
                </c:pt>
                <c:pt idx="454">
                  <c:v>203.30859375</c:v>
                </c:pt>
                <c:pt idx="455">
                  <c:v>203.734375</c:v>
                </c:pt>
                <c:pt idx="456">
                  <c:v>204.1640625</c:v>
                </c:pt>
                <c:pt idx="457">
                  <c:v>204.59179688</c:v>
                </c:pt>
                <c:pt idx="458">
                  <c:v>205.02246094</c:v>
                </c:pt>
                <c:pt idx="459">
                  <c:v>205.46289063</c:v>
                </c:pt>
                <c:pt idx="460">
                  <c:v>205.89355469</c:v>
                </c:pt>
                <c:pt idx="461">
                  <c:v>206.328125</c:v>
                </c:pt>
                <c:pt idx="462">
                  <c:v>206.75878906</c:v>
                </c:pt>
                <c:pt idx="463">
                  <c:v>207.19824219</c:v>
                </c:pt>
                <c:pt idx="464">
                  <c:v>207.64160156</c:v>
                </c:pt>
                <c:pt idx="465">
                  <c:v>208.07714844</c:v>
                </c:pt>
                <c:pt idx="466">
                  <c:v>208.51171875</c:v>
                </c:pt>
                <c:pt idx="467">
                  <c:v>208.94335938</c:v>
                </c:pt>
                <c:pt idx="468">
                  <c:v>209.37792969</c:v>
                </c:pt>
                <c:pt idx="469">
                  <c:v>209.81152344</c:v>
                </c:pt>
                <c:pt idx="470">
                  <c:v>210.24902344</c:v>
                </c:pt>
                <c:pt idx="471">
                  <c:v>210.68164063</c:v>
                </c:pt>
                <c:pt idx="472">
                  <c:v>211.11328125</c:v>
                </c:pt>
                <c:pt idx="473">
                  <c:v>211.546875</c:v>
                </c:pt>
                <c:pt idx="474">
                  <c:v>211.98046875</c:v>
                </c:pt>
                <c:pt idx="475">
                  <c:v>212.421875</c:v>
                </c:pt>
                <c:pt idx="476">
                  <c:v>212.859375</c:v>
                </c:pt>
                <c:pt idx="477">
                  <c:v>213.29101563</c:v>
                </c:pt>
                <c:pt idx="478">
                  <c:v>213.72851563</c:v>
                </c:pt>
                <c:pt idx="479">
                  <c:v>214.16601563</c:v>
                </c:pt>
                <c:pt idx="480">
                  <c:v>214.6015625</c:v>
                </c:pt>
                <c:pt idx="481">
                  <c:v>215.05371094</c:v>
                </c:pt>
                <c:pt idx="482">
                  <c:v>215.49023438</c:v>
                </c:pt>
                <c:pt idx="483">
                  <c:v>215.93359375</c:v>
                </c:pt>
                <c:pt idx="484">
                  <c:v>216.37207031</c:v>
                </c:pt>
                <c:pt idx="485">
                  <c:v>216.81152344</c:v>
                </c:pt>
                <c:pt idx="486">
                  <c:v>217.25097656</c:v>
                </c:pt>
                <c:pt idx="487">
                  <c:v>217.70898438</c:v>
                </c:pt>
                <c:pt idx="488">
                  <c:v>218.14746094</c:v>
                </c:pt>
                <c:pt idx="489">
                  <c:v>218.59375</c:v>
                </c:pt>
                <c:pt idx="490">
                  <c:v>219.0390625</c:v>
                </c:pt>
                <c:pt idx="491">
                  <c:v>219.48925781</c:v>
                </c:pt>
                <c:pt idx="492">
                  <c:v>219.9453125</c:v>
                </c:pt>
                <c:pt idx="493">
                  <c:v>220.39453125</c:v>
                </c:pt>
                <c:pt idx="494">
                  <c:v>220.84570313</c:v>
                </c:pt>
                <c:pt idx="495">
                  <c:v>221.29589844</c:v>
                </c:pt>
                <c:pt idx="496">
                  <c:v>221.74511719</c:v>
                </c:pt>
                <c:pt idx="497">
                  <c:v>222.19335938</c:v>
                </c:pt>
                <c:pt idx="498">
                  <c:v>222.65039063</c:v>
                </c:pt>
                <c:pt idx="499">
                  <c:v>223.09765625</c:v>
                </c:pt>
                <c:pt idx="500">
                  <c:v>223.54589844</c:v>
                </c:pt>
                <c:pt idx="501">
                  <c:v>223.9921875</c:v>
                </c:pt>
                <c:pt idx="502">
                  <c:v>224.43847656</c:v>
                </c:pt>
                <c:pt idx="503">
                  <c:v>224.89355469</c:v>
                </c:pt>
                <c:pt idx="504">
                  <c:v>225.34082031</c:v>
                </c:pt>
                <c:pt idx="505">
                  <c:v>225.79101563</c:v>
                </c:pt>
                <c:pt idx="506">
                  <c:v>226.23828125</c:v>
                </c:pt>
                <c:pt idx="507">
                  <c:v>226.68359375</c:v>
                </c:pt>
                <c:pt idx="508">
                  <c:v>227.12988281</c:v>
                </c:pt>
                <c:pt idx="509">
                  <c:v>227.58105469</c:v>
                </c:pt>
                <c:pt idx="510">
                  <c:v>228.02539063</c:v>
                </c:pt>
                <c:pt idx="511">
                  <c:v>228.46679688</c:v>
                </c:pt>
                <c:pt idx="512">
                  <c:v>228.91015625</c:v>
                </c:pt>
                <c:pt idx="513">
                  <c:v>229.35449219</c:v>
                </c:pt>
                <c:pt idx="514">
                  <c:v>229.80664063</c:v>
                </c:pt>
                <c:pt idx="515">
                  <c:v>230.24609375</c:v>
                </c:pt>
                <c:pt idx="516">
                  <c:v>230.68847656</c:v>
                </c:pt>
                <c:pt idx="517">
                  <c:v>231.13085938</c:v>
                </c:pt>
                <c:pt idx="518">
                  <c:v>231.57421875</c:v>
                </c:pt>
                <c:pt idx="519">
                  <c:v>232.015625</c:v>
                </c:pt>
                <c:pt idx="520">
                  <c:v>232.46679688</c:v>
                </c:pt>
                <c:pt idx="521">
                  <c:v>232.90625</c:v>
                </c:pt>
                <c:pt idx="522">
                  <c:v>233.34570313</c:v>
                </c:pt>
                <c:pt idx="523">
                  <c:v>233.78515625</c:v>
                </c:pt>
                <c:pt idx="524">
                  <c:v>234.22753906</c:v>
                </c:pt>
                <c:pt idx="525">
                  <c:v>234.67089844</c:v>
                </c:pt>
                <c:pt idx="526">
                  <c:v>235.12109375</c:v>
                </c:pt>
                <c:pt idx="527">
                  <c:v>235.56445313</c:v>
                </c:pt>
                <c:pt idx="528">
                  <c:v>236.00976563</c:v>
                </c:pt>
                <c:pt idx="529">
                  <c:v>236.45507813</c:v>
                </c:pt>
                <c:pt idx="530">
                  <c:v>236.8984375</c:v>
                </c:pt>
                <c:pt idx="531">
                  <c:v>237.35644531</c:v>
                </c:pt>
                <c:pt idx="532">
                  <c:v>237.80371094</c:v>
                </c:pt>
                <c:pt idx="533">
                  <c:v>238.25097656</c:v>
                </c:pt>
                <c:pt idx="534">
                  <c:v>238.69726563</c:v>
                </c:pt>
                <c:pt idx="535">
                  <c:v>239.14550781</c:v>
                </c:pt>
                <c:pt idx="536">
                  <c:v>239.58886719</c:v>
                </c:pt>
                <c:pt idx="537">
                  <c:v>240.04296875</c:v>
                </c:pt>
                <c:pt idx="538">
                  <c:v>240.49316406</c:v>
                </c:pt>
                <c:pt idx="539">
                  <c:v>240.93847656</c:v>
                </c:pt>
                <c:pt idx="540">
                  <c:v>241.38769531</c:v>
                </c:pt>
                <c:pt idx="541">
                  <c:v>241.83300781</c:v>
                </c:pt>
                <c:pt idx="542">
                  <c:v>242.28710938</c:v>
                </c:pt>
                <c:pt idx="543">
                  <c:v>242.72949219</c:v>
                </c:pt>
                <c:pt idx="544">
                  <c:v>243.16894531</c:v>
                </c:pt>
                <c:pt idx="545">
                  <c:v>243.60839844</c:v>
                </c:pt>
                <c:pt idx="546">
                  <c:v>244.04492188</c:v>
                </c:pt>
                <c:pt idx="547">
                  <c:v>244.48144531</c:v>
                </c:pt>
                <c:pt idx="548">
                  <c:v>244.91992188</c:v>
                </c:pt>
                <c:pt idx="549">
                  <c:v>245.34570313</c:v>
                </c:pt>
                <c:pt idx="550">
                  <c:v>245.76953125</c:v>
                </c:pt>
                <c:pt idx="551">
                  <c:v>246.19140625</c:v>
                </c:pt>
                <c:pt idx="552">
                  <c:v>246.61035156</c:v>
                </c:pt>
                <c:pt idx="553">
                  <c:v>247.03515625</c:v>
                </c:pt>
                <c:pt idx="554">
                  <c:v>247.45410156</c:v>
                </c:pt>
                <c:pt idx="555">
                  <c:v>247.87207031</c:v>
                </c:pt>
                <c:pt idx="556">
                  <c:v>248.29101563</c:v>
                </c:pt>
                <c:pt idx="557">
                  <c:v>248.70996094</c:v>
                </c:pt>
                <c:pt idx="558">
                  <c:v>249.12792969</c:v>
                </c:pt>
                <c:pt idx="559">
                  <c:v>249.55273438</c:v>
                </c:pt>
                <c:pt idx="560">
                  <c:v>249.96289063</c:v>
                </c:pt>
                <c:pt idx="561">
                  <c:v>250.37207031</c:v>
                </c:pt>
                <c:pt idx="562">
                  <c:v>250.77734375</c:v>
                </c:pt>
                <c:pt idx="563">
                  <c:v>251.18164063</c:v>
                </c:pt>
                <c:pt idx="564">
                  <c:v>251.58300781</c:v>
                </c:pt>
                <c:pt idx="565">
                  <c:v>251.99707031</c:v>
                </c:pt>
                <c:pt idx="566">
                  <c:v>252.40527344</c:v>
                </c:pt>
                <c:pt idx="567">
                  <c:v>252.8125</c:v>
                </c:pt>
                <c:pt idx="568">
                  <c:v>253.22167969</c:v>
                </c:pt>
                <c:pt idx="569">
                  <c:v>253.63085938</c:v>
                </c:pt>
                <c:pt idx="570">
                  <c:v>254.04785156</c:v>
                </c:pt>
                <c:pt idx="571">
                  <c:v>254.45800781</c:v>
                </c:pt>
                <c:pt idx="572">
                  <c:v>254.86523438</c:v>
                </c:pt>
                <c:pt idx="573">
                  <c:v>255.2734375</c:v>
                </c:pt>
                <c:pt idx="574">
                  <c:v>255.68164063</c:v>
                </c:pt>
                <c:pt idx="575">
                  <c:v>256.08789063</c:v>
                </c:pt>
                <c:pt idx="576">
                  <c:v>256.50292968999997</c:v>
                </c:pt>
                <c:pt idx="577">
                  <c:v>256.90820313</c:v>
                </c:pt>
                <c:pt idx="578">
                  <c:v>257.31640625</c:v>
                </c:pt>
                <c:pt idx="579">
                  <c:v>257.72265625</c:v>
                </c:pt>
                <c:pt idx="580">
                  <c:v>258.13085938</c:v>
                </c:pt>
                <c:pt idx="581">
                  <c:v>258.54882813</c:v>
                </c:pt>
                <c:pt idx="582">
                  <c:v>258.95605468999997</c:v>
                </c:pt>
                <c:pt idx="583">
                  <c:v>259.3671875</c:v>
                </c:pt>
                <c:pt idx="584">
                  <c:v>259.77539063</c:v>
                </c:pt>
                <c:pt idx="585">
                  <c:v>260.18554688</c:v>
                </c:pt>
                <c:pt idx="586">
                  <c:v>260.59765625</c:v>
                </c:pt>
                <c:pt idx="587">
                  <c:v>261.015625</c:v>
                </c:pt>
                <c:pt idx="588">
                  <c:v>261.42773438</c:v>
                </c:pt>
                <c:pt idx="589">
                  <c:v>261.83886718999997</c:v>
                </c:pt>
                <c:pt idx="590">
                  <c:v>262.25097656000003</c:v>
                </c:pt>
                <c:pt idx="591">
                  <c:v>262.66113281000003</c:v>
                </c:pt>
                <c:pt idx="592">
                  <c:v>263.08007813</c:v>
                </c:pt>
                <c:pt idx="593">
                  <c:v>263.49121093999997</c:v>
                </c:pt>
                <c:pt idx="594">
                  <c:v>263.90234375</c:v>
                </c:pt>
                <c:pt idx="595">
                  <c:v>264.31445313</c:v>
                </c:pt>
                <c:pt idx="596">
                  <c:v>264.72753906000003</c:v>
                </c:pt>
                <c:pt idx="597">
                  <c:v>265.140625</c:v>
                </c:pt>
                <c:pt idx="598">
                  <c:v>265.56054688</c:v>
                </c:pt>
                <c:pt idx="599">
                  <c:v>265.97265625</c:v>
                </c:pt>
                <c:pt idx="600">
                  <c:v>266.3828125</c:v>
                </c:pt>
                <c:pt idx="601">
                  <c:v>266.79199218999997</c:v>
                </c:pt>
                <c:pt idx="602">
                  <c:v>267.20507813</c:v>
                </c:pt>
                <c:pt idx="603">
                  <c:v>267.61425781000003</c:v>
                </c:pt>
                <c:pt idx="604">
                  <c:v>268.03710938</c:v>
                </c:pt>
                <c:pt idx="605">
                  <c:v>268.45214843999997</c:v>
                </c:pt>
                <c:pt idx="606">
                  <c:v>268.86523438</c:v>
                </c:pt>
                <c:pt idx="607">
                  <c:v>269.28320313</c:v>
                </c:pt>
                <c:pt idx="608">
                  <c:v>269.69726563</c:v>
                </c:pt>
                <c:pt idx="609">
                  <c:v>270.12011718999997</c:v>
                </c:pt>
                <c:pt idx="610">
                  <c:v>270.53515625</c:v>
                </c:pt>
                <c:pt idx="611">
                  <c:v>270.94921875</c:v>
                </c:pt>
                <c:pt idx="612">
                  <c:v>271.36425781000003</c:v>
                </c:pt>
                <c:pt idx="613">
                  <c:v>271.77929688</c:v>
                </c:pt>
                <c:pt idx="614">
                  <c:v>272.19628906000003</c:v>
                </c:pt>
                <c:pt idx="615">
                  <c:v>272.62304688</c:v>
                </c:pt>
                <c:pt idx="616">
                  <c:v>273.04492188</c:v>
                </c:pt>
                <c:pt idx="617">
                  <c:v>273.46777343999997</c:v>
                </c:pt>
                <c:pt idx="618">
                  <c:v>273.890625</c:v>
                </c:pt>
                <c:pt idx="619">
                  <c:v>274.31347656000003</c:v>
                </c:pt>
                <c:pt idx="620">
                  <c:v>274.74609375</c:v>
                </c:pt>
                <c:pt idx="621">
                  <c:v>275.16503906000003</c:v>
                </c:pt>
                <c:pt idx="622">
                  <c:v>275.5859375</c:v>
                </c:pt>
                <c:pt idx="623">
                  <c:v>276.00585938</c:v>
                </c:pt>
                <c:pt idx="624">
                  <c:v>276.42480468999997</c:v>
                </c:pt>
                <c:pt idx="625">
                  <c:v>276.84863281000003</c:v>
                </c:pt>
                <c:pt idx="626">
                  <c:v>277.28125</c:v>
                </c:pt>
                <c:pt idx="627">
                  <c:v>277.70898438</c:v>
                </c:pt>
                <c:pt idx="628">
                  <c:v>278.13574218999997</c:v>
                </c:pt>
                <c:pt idx="629">
                  <c:v>278.56347656000003</c:v>
                </c:pt>
                <c:pt idx="630">
                  <c:v>278.99023438</c:v>
                </c:pt>
                <c:pt idx="631">
                  <c:v>279.41601563</c:v>
                </c:pt>
                <c:pt idx="632">
                  <c:v>279.85253906000003</c:v>
                </c:pt>
                <c:pt idx="633">
                  <c:v>280.27832031000003</c:v>
                </c:pt>
                <c:pt idx="634">
                  <c:v>280.70507813</c:v>
                </c:pt>
                <c:pt idx="635">
                  <c:v>281.12988281000003</c:v>
                </c:pt>
                <c:pt idx="636">
                  <c:v>281.55175781000003</c:v>
                </c:pt>
                <c:pt idx="637">
                  <c:v>281.98046875</c:v>
                </c:pt>
                <c:pt idx="638">
                  <c:v>282.40136718999997</c:v>
                </c:pt>
                <c:pt idx="639">
                  <c:v>282.82421875</c:v>
                </c:pt>
                <c:pt idx="640">
                  <c:v>283.24902343999997</c:v>
                </c:pt>
                <c:pt idx="641">
                  <c:v>283.67675781000003</c:v>
                </c:pt>
                <c:pt idx="642">
                  <c:v>284.1015625</c:v>
                </c:pt>
                <c:pt idx="643">
                  <c:v>284.53808593999997</c:v>
                </c:pt>
                <c:pt idx="644">
                  <c:v>284.96875</c:v>
                </c:pt>
                <c:pt idx="645">
                  <c:v>285.39941406000003</c:v>
                </c:pt>
                <c:pt idx="646">
                  <c:v>285.84570313</c:v>
                </c:pt>
                <c:pt idx="647">
                  <c:v>286.31835938</c:v>
                </c:pt>
                <c:pt idx="648">
                  <c:v>286.81152343999997</c:v>
                </c:pt>
                <c:pt idx="649">
                  <c:v>287.32324218999997</c:v>
                </c:pt>
                <c:pt idx="650">
                  <c:v>287.84765625</c:v>
                </c:pt>
                <c:pt idx="651">
                  <c:v>288.37207031000003</c:v>
                </c:pt>
                <c:pt idx="652">
                  <c:v>288.8828125</c:v>
                </c:pt>
                <c:pt idx="653">
                  <c:v>289.37207031000003</c:v>
                </c:pt>
                <c:pt idx="654">
                  <c:v>289.859375</c:v>
                </c:pt>
                <c:pt idx="655">
                  <c:v>290.32226563</c:v>
                </c:pt>
                <c:pt idx="656">
                  <c:v>290.79296875</c:v>
                </c:pt>
                <c:pt idx="657">
                  <c:v>291.24804688</c:v>
                </c:pt>
                <c:pt idx="658">
                  <c:v>291.68945313</c:v>
                </c:pt>
                <c:pt idx="659">
                  <c:v>292.13964843999997</c:v>
                </c:pt>
                <c:pt idx="660">
                  <c:v>292.58496093999997</c:v>
                </c:pt>
                <c:pt idx="661">
                  <c:v>293.02832031000003</c:v>
                </c:pt>
                <c:pt idx="662">
                  <c:v>293.47070313</c:v>
                </c:pt>
                <c:pt idx="663">
                  <c:v>293.90917968999997</c:v>
                </c:pt>
                <c:pt idx="664">
                  <c:v>294.34960938</c:v>
                </c:pt>
                <c:pt idx="665">
                  <c:v>294.79882813</c:v>
                </c:pt>
                <c:pt idx="666">
                  <c:v>295.23828125</c:v>
                </c:pt>
                <c:pt idx="667">
                  <c:v>295.67675781000003</c:v>
                </c:pt>
                <c:pt idx="668">
                  <c:v>296.11523438</c:v>
                </c:pt>
                <c:pt idx="669">
                  <c:v>296.55859375</c:v>
                </c:pt>
                <c:pt idx="670">
                  <c:v>296.99804688</c:v>
                </c:pt>
                <c:pt idx="671">
                  <c:v>297.44628906000003</c:v>
                </c:pt>
                <c:pt idx="672">
                  <c:v>297.88476563</c:v>
                </c:pt>
                <c:pt idx="673">
                  <c:v>298.32421875</c:v>
                </c:pt>
                <c:pt idx="674">
                  <c:v>298.76171875</c:v>
                </c:pt>
                <c:pt idx="675">
                  <c:v>299.20019531000003</c:v>
                </c:pt>
                <c:pt idx="676">
                  <c:v>299.6484375</c:v>
                </c:pt>
                <c:pt idx="677">
                  <c:v>300.08886718999997</c:v>
                </c:pt>
                <c:pt idx="678">
                  <c:v>300.52929688</c:v>
                </c:pt>
                <c:pt idx="679">
                  <c:v>300.97460938</c:v>
                </c:pt>
                <c:pt idx="680">
                  <c:v>301.41894531000003</c:v>
                </c:pt>
                <c:pt idx="681">
                  <c:v>301.8671875</c:v>
                </c:pt>
                <c:pt idx="682">
                  <c:v>302.33105468999997</c:v>
                </c:pt>
                <c:pt idx="683">
                  <c:v>302.78320313</c:v>
                </c:pt>
                <c:pt idx="684">
                  <c:v>303.23339843999997</c:v>
                </c:pt>
                <c:pt idx="685">
                  <c:v>303.68359375</c:v>
                </c:pt>
                <c:pt idx="686">
                  <c:v>304.12695313</c:v>
                </c:pt>
                <c:pt idx="687">
                  <c:v>304.58105468999997</c:v>
                </c:pt>
                <c:pt idx="688">
                  <c:v>305.02441406000003</c:v>
                </c:pt>
                <c:pt idx="689">
                  <c:v>305.46582031000003</c:v>
                </c:pt>
                <c:pt idx="690">
                  <c:v>305.91113281000003</c:v>
                </c:pt>
                <c:pt idx="691">
                  <c:v>306.35839843999997</c:v>
                </c:pt>
                <c:pt idx="692">
                  <c:v>306.8046875</c:v>
                </c:pt>
                <c:pt idx="693">
                  <c:v>307.25683593999997</c:v>
                </c:pt>
                <c:pt idx="694">
                  <c:v>307.70507813</c:v>
                </c:pt>
                <c:pt idx="695">
                  <c:v>308.15625</c:v>
                </c:pt>
                <c:pt idx="696">
                  <c:v>308.60546875</c:v>
                </c:pt>
                <c:pt idx="697">
                  <c:v>309.05566406000003</c:v>
                </c:pt>
                <c:pt idx="698">
                  <c:v>309.5078125</c:v>
                </c:pt>
                <c:pt idx="699">
                  <c:v>309.97363281000003</c:v>
                </c:pt>
                <c:pt idx="700">
                  <c:v>310.4296875</c:v>
                </c:pt>
                <c:pt idx="701">
                  <c:v>310.88183593999997</c:v>
                </c:pt>
                <c:pt idx="702">
                  <c:v>311.33105468999997</c:v>
                </c:pt>
                <c:pt idx="703">
                  <c:v>311.77734375</c:v>
                </c:pt>
                <c:pt idx="704">
                  <c:v>312.23242188</c:v>
                </c:pt>
                <c:pt idx="705">
                  <c:v>312.67871093999997</c:v>
                </c:pt>
                <c:pt idx="706">
                  <c:v>313.12402343999997</c:v>
                </c:pt>
                <c:pt idx="707">
                  <c:v>313.57324218999997</c:v>
                </c:pt>
                <c:pt idx="708">
                  <c:v>314.02832031000003</c:v>
                </c:pt>
                <c:pt idx="709">
                  <c:v>314.48632813</c:v>
                </c:pt>
                <c:pt idx="710">
                  <c:v>314.95214843999997</c:v>
                </c:pt>
                <c:pt idx="711">
                  <c:v>315.40625</c:v>
                </c:pt>
                <c:pt idx="712">
                  <c:v>315.85839843999997</c:v>
                </c:pt>
                <c:pt idx="713">
                  <c:v>316.30859375</c:v>
                </c:pt>
                <c:pt idx="714">
                  <c:v>316.75878906000003</c:v>
                </c:pt>
                <c:pt idx="715">
                  <c:v>317.21777343999997</c:v>
                </c:pt>
                <c:pt idx="716">
                  <c:v>317.6640625</c:v>
                </c:pt>
                <c:pt idx="717">
                  <c:v>318.10449218999997</c:v>
                </c:pt>
                <c:pt idx="718">
                  <c:v>318.54785156000003</c:v>
                </c:pt>
                <c:pt idx="719">
                  <c:v>318.99609375</c:v>
                </c:pt>
                <c:pt idx="720">
                  <c:v>319.44824218999997</c:v>
                </c:pt>
                <c:pt idx="721">
                  <c:v>319.91503906000003</c:v>
                </c:pt>
                <c:pt idx="722">
                  <c:v>320.37792968999997</c:v>
                </c:pt>
                <c:pt idx="723">
                  <c:v>320.84179688</c:v>
                </c:pt>
                <c:pt idx="724">
                  <c:v>321.30566406000003</c:v>
                </c:pt>
                <c:pt idx="725">
                  <c:v>321.76660156000003</c:v>
                </c:pt>
                <c:pt idx="726">
                  <c:v>322.22167968999997</c:v>
                </c:pt>
                <c:pt idx="727">
                  <c:v>322.6796875</c:v>
                </c:pt>
                <c:pt idx="728">
                  <c:v>323.12792968999997</c:v>
                </c:pt>
                <c:pt idx="729">
                  <c:v>323.57226563</c:v>
                </c:pt>
                <c:pt idx="730">
                  <c:v>324.015625</c:v>
                </c:pt>
                <c:pt idx="731">
                  <c:v>324.45800781000003</c:v>
                </c:pt>
                <c:pt idx="732">
                  <c:v>324.91503906000003</c:v>
                </c:pt>
                <c:pt idx="733">
                  <c:v>325.36914063</c:v>
                </c:pt>
                <c:pt idx="734">
                  <c:v>325.82714843999997</c:v>
                </c:pt>
                <c:pt idx="735">
                  <c:v>326.29101563</c:v>
                </c:pt>
                <c:pt idx="736">
                  <c:v>326.75683593999997</c:v>
                </c:pt>
                <c:pt idx="737">
                  <c:v>327.21875</c:v>
                </c:pt>
                <c:pt idx="738">
                  <c:v>327.68066406000003</c:v>
                </c:pt>
                <c:pt idx="739">
                  <c:v>328.13867188</c:v>
                </c:pt>
                <c:pt idx="740">
                  <c:v>328.59863281000003</c:v>
                </c:pt>
                <c:pt idx="741">
                  <c:v>329.05957031000003</c:v>
                </c:pt>
                <c:pt idx="742">
                  <c:v>329.51757813</c:v>
                </c:pt>
                <c:pt idx="743">
                  <c:v>329.98144531000003</c:v>
                </c:pt>
                <c:pt idx="744">
                  <c:v>330.43457031000003</c:v>
                </c:pt>
                <c:pt idx="745">
                  <c:v>330.88671875</c:v>
                </c:pt>
                <c:pt idx="746">
                  <c:v>331.34179688</c:v>
                </c:pt>
                <c:pt idx="747">
                  <c:v>331.796875</c:v>
                </c:pt>
                <c:pt idx="748">
                  <c:v>332.25097656000003</c:v>
                </c:pt>
                <c:pt idx="749">
                  <c:v>332.71484375</c:v>
                </c:pt>
                <c:pt idx="750">
                  <c:v>333.16796875</c:v>
                </c:pt>
                <c:pt idx="751">
                  <c:v>333.61914063</c:v>
                </c:pt>
                <c:pt idx="752">
                  <c:v>334.07617188</c:v>
                </c:pt>
                <c:pt idx="753">
                  <c:v>334.53710938</c:v>
                </c:pt>
                <c:pt idx="754">
                  <c:v>334.9921875</c:v>
                </c:pt>
                <c:pt idx="755">
                  <c:v>335.45019531000003</c:v>
                </c:pt>
                <c:pt idx="756">
                  <c:v>335.89648438</c:v>
                </c:pt>
                <c:pt idx="757">
                  <c:v>336.34082031000003</c:v>
                </c:pt>
                <c:pt idx="758">
                  <c:v>336.78515625</c:v>
                </c:pt>
                <c:pt idx="759">
                  <c:v>337.23242188</c:v>
                </c:pt>
                <c:pt idx="760">
                  <c:v>337.68359375</c:v>
                </c:pt>
                <c:pt idx="761">
                  <c:v>338.11914063</c:v>
                </c:pt>
                <c:pt idx="762">
                  <c:v>338.55175781000003</c:v>
                </c:pt>
                <c:pt idx="763">
                  <c:v>338.98535156000003</c:v>
                </c:pt>
                <c:pt idx="764">
                  <c:v>339.42089843999997</c:v>
                </c:pt>
                <c:pt idx="765">
                  <c:v>339.86328125</c:v>
                </c:pt>
                <c:pt idx="766">
                  <c:v>340.31738281000003</c:v>
                </c:pt>
                <c:pt idx="767">
                  <c:v>340.76074218999997</c:v>
                </c:pt>
                <c:pt idx="768">
                  <c:v>341.203125</c:v>
                </c:pt>
                <c:pt idx="769">
                  <c:v>341.64355468999997</c:v>
                </c:pt>
                <c:pt idx="770">
                  <c:v>342.08789063</c:v>
                </c:pt>
                <c:pt idx="771">
                  <c:v>342.54492188</c:v>
                </c:pt>
                <c:pt idx="772">
                  <c:v>342.99023438</c:v>
                </c:pt>
                <c:pt idx="773">
                  <c:v>343.43359375</c:v>
                </c:pt>
                <c:pt idx="774">
                  <c:v>343.86816406000003</c:v>
                </c:pt>
                <c:pt idx="775">
                  <c:v>344.30175781000003</c:v>
                </c:pt>
                <c:pt idx="776">
                  <c:v>344.73339843999997</c:v>
                </c:pt>
                <c:pt idx="777">
                  <c:v>345.17089843999997</c:v>
                </c:pt>
                <c:pt idx="778">
                  <c:v>345.59960938</c:v>
                </c:pt>
                <c:pt idx="779">
                  <c:v>346.02832031000003</c:v>
                </c:pt>
                <c:pt idx="780">
                  <c:v>346.45898438</c:v>
                </c:pt>
                <c:pt idx="781">
                  <c:v>346.46777343999997</c:v>
                </c:pt>
              </c:numCache>
            </c:numRef>
          </c:xVal>
          <c:yVal>
            <c:numRef>
              <c:f>[validatioon_minn.xlsx]Sheet1!$Y$11:$Y$806</c:f>
              <c:numCache>
                <c:formatCode>0.00E+00</c:formatCode>
                <c:ptCount val="796"/>
                <c:pt idx="0">
                  <c:v>0</c:v>
                </c:pt>
                <c:pt idx="1">
                  <c:v>435.20629273743015</c:v>
                </c:pt>
                <c:pt idx="2">
                  <c:v>434.87643252638111</c:v>
                </c:pt>
                <c:pt idx="3">
                  <c:v>434.64604841713219</c:v>
                </c:pt>
                <c:pt idx="4">
                  <c:v>434.53049087523277</c:v>
                </c:pt>
                <c:pt idx="5">
                  <c:v>434.53112650527623</c:v>
                </c:pt>
                <c:pt idx="6">
                  <c:v>434.63594189944132</c:v>
                </c:pt>
                <c:pt idx="7">
                  <c:v>434.82726654252019</c:v>
                </c:pt>
                <c:pt idx="8">
                  <c:v>435.08383860955928</c:v>
                </c:pt>
                <c:pt idx="9">
                  <c:v>435.3753703289882</c:v>
                </c:pt>
                <c:pt idx="10">
                  <c:v>435.67821626319056</c:v>
                </c:pt>
                <c:pt idx="11">
                  <c:v>431.99645636250779</c:v>
                </c:pt>
                <c:pt idx="12">
                  <c:v>415.87862644320296</c:v>
                </c:pt>
                <c:pt idx="13">
                  <c:v>395.12063364369959</c:v>
                </c:pt>
                <c:pt idx="14">
                  <c:v>381.06297603972689</c:v>
                </c:pt>
                <c:pt idx="15">
                  <c:v>376.02560794537555</c:v>
                </c:pt>
                <c:pt idx="16">
                  <c:v>379.9812926132837</c:v>
                </c:pt>
                <c:pt idx="17">
                  <c:v>389.22649981378026</c:v>
                </c:pt>
                <c:pt idx="18">
                  <c:v>401.04111433891995</c:v>
                </c:pt>
                <c:pt idx="19">
                  <c:v>413.54929658597143</c:v>
                </c:pt>
                <c:pt idx="20">
                  <c:v>426.27435580384855</c:v>
                </c:pt>
                <c:pt idx="21">
                  <c:v>438.17506641837366</c:v>
                </c:pt>
                <c:pt idx="22">
                  <c:v>449.18621278708878</c:v>
                </c:pt>
                <c:pt idx="23">
                  <c:v>459.16252166356298</c:v>
                </c:pt>
                <c:pt idx="24">
                  <c:v>468.61332340161391</c:v>
                </c:pt>
                <c:pt idx="25">
                  <c:v>477.49243947858474</c:v>
                </c:pt>
                <c:pt idx="26">
                  <c:v>485.47598460583487</c:v>
                </c:pt>
                <c:pt idx="27">
                  <c:v>492.60422594661702</c:v>
                </c:pt>
                <c:pt idx="28">
                  <c:v>498.66209807572938</c:v>
                </c:pt>
                <c:pt idx="29">
                  <c:v>504.16010726256985</c:v>
                </c:pt>
                <c:pt idx="30">
                  <c:v>509.45624034761016</c:v>
                </c:pt>
                <c:pt idx="31">
                  <c:v>514.53276325263812</c:v>
                </c:pt>
                <c:pt idx="32">
                  <c:v>519.5848144009932</c:v>
                </c:pt>
                <c:pt idx="33">
                  <c:v>525.57508727498453</c:v>
                </c:pt>
                <c:pt idx="34">
                  <c:v>533.21211868404714</c:v>
                </c:pt>
                <c:pt idx="35">
                  <c:v>542.37644196151462</c:v>
                </c:pt>
                <c:pt idx="36">
                  <c:v>552.43827486033524</c:v>
                </c:pt>
                <c:pt idx="37">
                  <c:v>563.07725983860951</c:v>
                </c:pt>
                <c:pt idx="38">
                  <c:v>574.18629323401615</c:v>
                </c:pt>
                <c:pt idx="39">
                  <c:v>585.38495046554931</c:v>
                </c:pt>
                <c:pt idx="40">
                  <c:v>596.43963749224088</c:v>
                </c:pt>
                <c:pt idx="41">
                  <c:v>606.99986790813159</c:v>
                </c:pt>
                <c:pt idx="42">
                  <c:v>617.06138299193049</c:v>
                </c:pt>
                <c:pt idx="43">
                  <c:v>626.5937360645562</c:v>
                </c:pt>
                <c:pt idx="44">
                  <c:v>635.58929956548729</c:v>
                </c:pt>
                <c:pt idx="45">
                  <c:v>643.97872625698324</c:v>
                </c:pt>
                <c:pt idx="46">
                  <c:v>651.83771967721907</c:v>
                </c:pt>
                <c:pt idx="47">
                  <c:v>659.07983414028558</c:v>
                </c:pt>
                <c:pt idx="48">
                  <c:v>665.82348752327744</c:v>
                </c:pt>
                <c:pt idx="49">
                  <c:v>672.07560819366847</c:v>
                </c:pt>
                <c:pt idx="50">
                  <c:v>677.86219342023583</c:v>
                </c:pt>
                <c:pt idx="51">
                  <c:v>683.43393569211673</c:v>
                </c:pt>
                <c:pt idx="52">
                  <c:v>688.88548032278084</c:v>
                </c:pt>
                <c:pt idx="53">
                  <c:v>694.30270093109868</c:v>
                </c:pt>
                <c:pt idx="54">
                  <c:v>699.75996623215394</c:v>
                </c:pt>
                <c:pt idx="55">
                  <c:v>705.26833618870262</c:v>
                </c:pt>
                <c:pt idx="56">
                  <c:v>710.96784009931719</c:v>
                </c:pt>
                <c:pt idx="57">
                  <c:v>716.72575841092487</c:v>
                </c:pt>
                <c:pt idx="58">
                  <c:v>722.57196573556791</c:v>
                </c:pt>
                <c:pt idx="59">
                  <c:v>728.58114860335195</c:v>
                </c:pt>
                <c:pt idx="60">
                  <c:v>734.53884543761637</c:v>
                </c:pt>
                <c:pt idx="61">
                  <c:v>740.44098820608315</c:v>
                </c:pt>
                <c:pt idx="62">
                  <c:v>746.31109522036002</c:v>
                </c:pt>
                <c:pt idx="63">
                  <c:v>752.18863910614527</c:v>
                </c:pt>
                <c:pt idx="64">
                  <c:v>757.8163168218498</c:v>
                </c:pt>
                <c:pt idx="65">
                  <c:v>763.1085725636251</c:v>
                </c:pt>
                <c:pt idx="66">
                  <c:v>768.29232625698319</c:v>
                </c:pt>
                <c:pt idx="67">
                  <c:v>773.41531371818746</c:v>
                </c:pt>
                <c:pt idx="68">
                  <c:v>778.50785450031037</c:v>
                </c:pt>
                <c:pt idx="69">
                  <c:v>783.31372613283679</c:v>
                </c:pt>
                <c:pt idx="70">
                  <c:v>787.93393022967098</c:v>
                </c:pt>
                <c:pt idx="71">
                  <c:v>792.61401067659835</c:v>
                </c:pt>
                <c:pt idx="72">
                  <c:v>797.60135468653016</c:v>
                </c:pt>
                <c:pt idx="73">
                  <c:v>802.77214152700185</c:v>
                </c:pt>
                <c:pt idx="74">
                  <c:v>807.83340931098701</c:v>
                </c:pt>
                <c:pt idx="75">
                  <c:v>812.28599776536316</c:v>
                </c:pt>
                <c:pt idx="76">
                  <c:v>816.60154438237123</c:v>
                </c:pt>
                <c:pt idx="77">
                  <c:v>820.67497951582868</c:v>
                </c:pt>
                <c:pt idx="78">
                  <c:v>823.99411247672253</c:v>
                </c:pt>
                <c:pt idx="79">
                  <c:v>826.33545574177526</c:v>
                </c:pt>
                <c:pt idx="80">
                  <c:v>827.65985450031042</c:v>
                </c:pt>
                <c:pt idx="81">
                  <c:v>828.80748454376169</c:v>
                </c:pt>
                <c:pt idx="82">
                  <c:v>829.74033519553075</c:v>
                </c:pt>
                <c:pt idx="83">
                  <c:v>830.19550986964623</c:v>
                </c:pt>
                <c:pt idx="84">
                  <c:v>830.00049857231534</c:v>
                </c:pt>
                <c:pt idx="85">
                  <c:v>829.5390311607697</c:v>
                </c:pt>
                <c:pt idx="86">
                  <c:v>829.21505052762257</c:v>
                </c:pt>
                <c:pt idx="87">
                  <c:v>829.07769087523275</c:v>
                </c:pt>
                <c:pt idx="88">
                  <c:v>828.94230167597766</c:v>
                </c:pt>
                <c:pt idx="89">
                  <c:v>828.63440248292989</c:v>
                </c:pt>
                <c:pt idx="90">
                  <c:v>828.13765760397268</c:v>
                </c:pt>
                <c:pt idx="91">
                  <c:v>827.6464427063936</c:v>
                </c:pt>
                <c:pt idx="92">
                  <c:v>827.1980057107387</c:v>
                </c:pt>
                <c:pt idx="93">
                  <c:v>826.7913931719429</c:v>
                </c:pt>
                <c:pt idx="94">
                  <c:v>828.42686927374302</c:v>
                </c:pt>
                <c:pt idx="95">
                  <c:v>829.99026492861572</c:v>
                </c:pt>
                <c:pt idx="96">
                  <c:v>831.56573755431407</c:v>
                </c:pt>
                <c:pt idx="97">
                  <c:v>833.16364792054628</c:v>
                </c:pt>
                <c:pt idx="98">
                  <c:v>834.77770328988208</c:v>
                </c:pt>
                <c:pt idx="99">
                  <c:v>836.38362259466169</c:v>
                </c:pt>
                <c:pt idx="100">
                  <c:v>837.99812290502791</c:v>
                </c:pt>
                <c:pt idx="101">
                  <c:v>839.61084345127256</c:v>
                </c:pt>
                <c:pt idx="102">
                  <c:v>841.24072600869022</c:v>
                </c:pt>
                <c:pt idx="103">
                  <c:v>842.94968094351339</c:v>
                </c:pt>
                <c:pt idx="104">
                  <c:v>844.73694549968968</c:v>
                </c:pt>
                <c:pt idx="105">
                  <c:v>846.59985003103657</c:v>
                </c:pt>
                <c:pt idx="106">
                  <c:v>848.53661477343269</c:v>
                </c:pt>
                <c:pt idx="107">
                  <c:v>850.4958808193669</c:v>
                </c:pt>
                <c:pt idx="108">
                  <c:v>852.48826319056491</c:v>
                </c:pt>
                <c:pt idx="109">
                  <c:v>854.52266070763505</c:v>
                </c:pt>
                <c:pt idx="110">
                  <c:v>856.64744481688388</c:v>
                </c:pt>
                <c:pt idx="111">
                  <c:v>858.84043202979512</c:v>
                </c:pt>
                <c:pt idx="112">
                  <c:v>861.09844419615149</c:v>
                </c:pt>
                <c:pt idx="113">
                  <c:v>863.45338994413407</c:v>
                </c:pt>
                <c:pt idx="114">
                  <c:v>865.90088342644322</c:v>
                </c:pt>
                <c:pt idx="115">
                  <c:v>868.43393271260084</c:v>
                </c:pt>
                <c:pt idx="116">
                  <c:v>871.00632749844817</c:v>
                </c:pt>
                <c:pt idx="117">
                  <c:v>873.63236945996277</c:v>
                </c:pt>
                <c:pt idx="118">
                  <c:v>876.34689112352578</c:v>
                </c:pt>
                <c:pt idx="119">
                  <c:v>879.16654599627566</c:v>
                </c:pt>
                <c:pt idx="120">
                  <c:v>882.0929867163253</c:v>
                </c:pt>
                <c:pt idx="121">
                  <c:v>885.09989819987584</c:v>
                </c:pt>
                <c:pt idx="122">
                  <c:v>888.18740757293608</c:v>
                </c:pt>
                <c:pt idx="123">
                  <c:v>891.33759006828052</c:v>
                </c:pt>
                <c:pt idx="124">
                  <c:v>894.54135617628799</c:v>
                </c:pt>
                <c:pt idx="125">
                  <c:v>897.80455369335812</c:v>
                </c:pt>
                <c:pt idx="126">
                  <c:v>901.11790242085658</c:v>
                </c:pt>
                <c:pt idx="127">
                  <c:v>904.35192451893238</c:v>
                </c:pt>
                <c:pt idx="128">
                  <c:v>908.63905847299816</c:v>
                </c:pt>
                <c:pt idx="129">
                  <c:v>913.67413829919303</c:v>
                </c:pt>
                <c:pt idx="130">
                  <c:v>918.8793762880199</c:v>
                </c:pt>
                <c:pt idx="131">
                  <c:v>924.71579490999375</c:v>
                </c:pt>
                <c:pt idx="132">
                  <c:v>930.55615443823717</c:v>
                </c:pt>
                <c:pt idx="133">
                  <c:v>936.12986716325258</c:v>
                </c:pt>
                <c:pt idx="134">
                  <c:v>941.4034989447548</c:v>
                </c:pt>
                <c:pt idx="135">
                  <c:v>946.22627833643696</c:v>
                </c:pt>
                <c:pt idx="136">
                  <c:v>950.61968963376785</c:v>
                </c:pt>
                <c:pt idx="137">
                  <c:v>954.52220384854127</c:v>
                </c:pt>
                <c:pt idx="138">
                  <c:v>958.06018423339538</c:v>
                </c:pt>
                <c:pt idx="139">
                  <c:v>961.29325288640598</c:v>
                </c:pt>
                <c:pt idx="140">
                  <c:v>964.25344556176287</c:v>
                </c:pt>
                <c:pt idx="141">
                  <c:v>966.99599851024209</c:v>
                </c:pt>
                <c:pt idx="142">
                  <c:v>969.57328764742397</c:v>
                </c:pt>
                <c:pt idx="143">
                  <c:v>972.04207473618874</c:v>
                </c:pt>
                <c:pt idx="144">
                  <c:v>974.4432307883302</c:v>
                </c:pt>
                <c:pt idx="145">
                  <c:v>976.7592759776536</c:v>
                </c:pt>
                <c:pt idx="146">
                  <c:v>978.98105723153321</c:v>
                </c:pt>
                <c:pt idx="147">
                  <c:v>981.17448938547489</c:v>
                </c:pt>
                <c:pt idx="148">
                  <c:v>983.37840943513345</c:v>
                </c:pt>
                <c:pt idx="149">
                  <c:v>985.57679950341401</c:v>
                </c:pt>
                <c:pt idx="150">
                  <c:v>987.76273122284294</c:v>
                </c:pt>
                <c:pt idx="151">
                  <c:v>989.98654649286152</c:v>
                </c:pt>
                <c:pt idx="152">
                  <c:v>992.25587287399128</c:v>
                </c:pt>
                <c:pt idx="153">
                  <c:v>994.48292985723151</c:v>
                </c:pt>
                <c:pt idx="154">
                  <c:v>996.64172017380508</c:v>
                </c:pt>
                <c:pt idx="155">
                  <c:v>998.77737355679699</c:v>
                </c:pt>
                <c:pt idx="156">
                  <c:v>1000.9067342023587</c:v>
                </c:pt>
                <c:pt idx="157">
                  <c:v>1003.0443580384854</c:v>
                </c:pt>
                <c:pt idx="158">
                  <c:v>1005.1981904407201</c:v>
                </c:pt>
                <c:pt idx="159">
                  <c:v>1007.349861700807</c:v>
                </c:pt>
                <c:pt idx="160">
                  <c:v>1009.5368739913098</c:v>
                </c:pt>
                <c:pt idx="161">
                  <c:v>1011.7767071384234</c:v>
                </c:pt>
                <c:pt idx="162">
                  <c:v>1014.0387873370578</c:v>
                </c:pt>
                <c:pt idx="163">
                  <c:v>1016.251288392303</c:v>
                </c:pt>
                <c:pt idx="164">
                  <c:v>1018.4205030415891</c:v>
                </c:pt>
                <c:pt idx="165">
                  <c:v>1020.5219595282433</c:v>
                </c:pt>
                <c:pt idx="166">
                  <c:v>1022.5447885785227</c:v>
                </c:pt>
                <c:pt idx="167">
                  <c:v>1024.4903250155182</c:v>
                </c:pt>
                <c:pt idx="168">
                  <c:v>1026.3788454376163</c:v>
                </c:pt>
                <c:pt idx="169">
                  <c:v>1028.2552888888888</c:v>
                </c:pt>
                <c:pt idx="170">
                  <c:v>1030.0508801986343</c:v>
                </c:pt>
                <c:pt idx="171">
                  <c:v>1031.7358718808193</c:v>
                </c:pt>
                <c:pt idx="172">
                  <c:v>1033.262782371198</c:v>
                </c:pt>
                <c:pt idx="173">
                  <c:v>1034.5613109869646</c:v>
                </c:pt>
                <c:pt idx="174">
                  <c:v>1035.6336188702669</c:v>
                </c:pt>
                <c:pt idx="175">
                  <c:v>1036.4797060211049</c:v>
                </c:pt>
                <c:pt idx="176">
                  <c:v>1037.1370110490379</c:v>
                </c:pt>
                <c:pt idx="177">
                  <c:v>1037.6483754189944</c:v>
                </c:pt>
                <c:pt idx="178">
                  <c:v>1038.0654122905028</c:v>
                </c:pt>
                <c:pt idx="179">
                  <c:v>1038.4101780260708</c:v>
                </c:pt>
                <c:pt idx="180">
                  <c:v>1038.6743458721292</c:v>
                </c:pt>
                <c:pt idx="181">
                  <c:v>1038.8946552451894</c:v>
                </c:pt>
                <c:pt idx="182">
                  <c:v>1039.0988196151459</c:v>
                </c:pt>
                <c:pt idx="183">
                  <c:v>1039.2994880198635</c:v>
                </c:pt>
                <c:pt idx="184">
                  <c:v>1039.4661502172564</c:v>
                </c:pt>
                <c:pt idx="185">
                  <c:v>1039.6268374922408</c:v>
                </c:pt>
                <c:pt idx="186">
                  <c:v>1039.82299292365</c:v>
                </c:pt>
                <c:pt idx="187">
                  <c:v>1040.0667570453136</c:v>
                </c:pt>
                <c:pt idx="188">
                  <c:v>1040.3600367473618</c:v>
                </c:pt>
                <c:pt idx="189">
                  <c:v>1040.7257147113594</c:v>
                </c:pt>
                <c:pt idx="190">
                  <c:v>1041.1517139664804</c:v>
                </c:pt>
                <c:pt idx="191">
                  <c:v>1041.6381616387337</c:v>
                </c:pt>
                <c:pt idx="192">
                  <c:v>1042.1699932960894</c:v>
                </c:pt>
                <c:pt idx="193">
                  <c:v>1042.761319925512</c:v>
                </c:pt>
                <c:pt idx="194">
                  <c:v>1043.4200233395406</c:v>
                </c:pt>
                <c:pt idx="195">
                  <c:v>1044.155129484792</c:v>
                </c:pt>
                <c:pt idx="196">
                  <c:v>1044.9595828677841</c:v>
                </c:pt>
                <c:pt idx="197">
                  <c:v>1045.8324936064557</c:v>
                </c:pt>
                <c:pt idx="198">
                  <c:v>1046.7945832402236</c:v>
                </c:pt>
                <c:pt idx="199">
                  <c:v>1047.8604076970826</c:v>
                </c:pt>
                <c:pt idx="200">
                  <c:v>1049.0239284916202</c:v>
                </c:pt>
                <c:pt idx="201">
                  <c:v>1050.2615001862198</c:v>
                </c:pt>
                <c:pt idx="202">
                  <c:v>1051.5657494723773</c:v>
                </c:pt>
                <c:pt idx="203">
                  <c:v>1052.9626736188702</c:v>
                </c:pt>
                <c:pt idx="204">
                  <c:v>1054.4400049658598</c:v>
                </c:pt>
                <c:pt idx="205">
                  <c:v>1056.0023200496587</c:v>
                </c:pt>
                <c:pt idx="206">
                  <c:v>1057.6208248292985</c:v>
                </c:pt>
                <c:pt idx="207">
                  <c:v>1059.2507073867164</c:v>
                </c:pt>
                <c:pt idx="208">
                  <c:v>1060.8987689633768</c:v>
                </c:pt>
                <c:pt idx="209">
                  <c:v>1062.5422540037243</c:v>
                </c:pt>
                <c:pt idx="210">
                  <c:v>1064.1803361887028</c:v>
                </c:pt>
                <c:pt idx="211">
                  <c:v>1065.8446698944754</c:v>
                </c:pt>
                <c:pt idx="212">
                  <c:v>1067.5280725015518</c:v>
                </c:pt>
                <c:pt idx="213">
                  <c:v>1069.2282557417752</c:v>
                </c:pt>
                <c:pt idx="214">
                  <c:v>1070.9503046554935</c:v>
                </c:pt>
                <c:pt idx="215">
                  <c:v>1072.660785102421</c:v>
                </c:pt>
                <c:pt idx="216">
                  <c:v>1074.3252459342023</c:v>
                </c:pt>
                <c:pt idx="217">
                  <c:v>1075.9548742396028</c:v>
                </c:pt>
                <c:pt idx="218">
                  <c:v>1077.5356861576661</c:v>
                </c:pt>
                <c:pt idx="219">
                  <c:v>1079.0711140906269</c:v>
                </c:pt>
                <c:pt idx="220">
                  <c:v>1080.5611580384855</c:v>
                </c:pt>
                <c:pt idx="221">
                  <c:v>1081.9750535071385</c:v>
                </c:pt>
                <c:pt idx="222">
                  <c:v>1083.2894093109869</c:v>
                </c:pt>
                <c:pt idx="223">
                  <c:v>1084.5264725015518</c:v>
                </c:pt>
                <c:pt idx="224">
                  <c:v>1085.7248893854749</c:v>
                </c:pt>
                <c:pt idx="225">
                  <c:v>1086.8891093730601</c:v>
                </c:pt>
                <c:pt idx="226">
                  <c:v>1088.0140474239602</c:v>
                </c:pt>
                <c:pt idx="227">
                  <c:v>1089.1069497206704</c:v>
                </c:pt>
                <c:pt idx="228">
                  <c:v>1090.169723153321</c:v>
                </c:pt>
                <c:pt idx="229">
                  <c:v>1091.1888923649906</c:v>
                </c:pt>
                <c:pt idx="230">
                  <c:v>1092.1761529484793</c:v>
                </c:pt>
                <c:pt idx="231">
                  <c:v>1093.1255299813781</c:v>
                </c:pt>
                <c:pt idx="232">
                  <c:v>1094.0221497206703</c:v>
                </c:pt>
                <c:pt idx="233">
                  <c:v>1094.9168625698323</c:v>
                </c:pt>
                <c:pt idx="234">
                  <c:v>1095.8567051520795</c:v>
                </c:pt>
                <c:pt idx="235">
                  <c:v>1096.8009971446306</c:v>
                </c:pt>
                <c:pt idx="236">
                  <c:v>1097.7390599627561</c:v>
                </c:pt>
                <c:pt idx="237">
                  <c:v>1098.6529688392302</c:v>
                </c:pt>
                <c:pt idx="238">
                  <c:v>1099.5101795158287</c:v>
                </c:pt>
                <c:pt idx="239">
                  <c:v>1100.3166669149596</c:v>
                </c:pt>
                <c:pt idx="240">
                  <c:v>1101.0490398510242</c:v>
                </c:pt>
                <c:pt idx="241">
                  <c:v>1101.7139088764743</c:v>
                </c:pt>
                <c:pt idx="242">
                  <c:v>1102.3560223463687</c:v>
                </c:pt>
                <c:pt idx="243">
                  <c:v>1102.989618373681</c:v>
                </c:pt>
                <c:pt idx="244">
                  <c:v>1103.6502922408442</c:v>
                </c:pt>
                <c:pt idx="245">
                  <c:v>1104.3090592178771</c:v>
                </c:pt>
                <c:pt idx="246">
                  <c:v>1104.9460876474241</c:v>
                </c:pt>
                <c:pt idx="247">
                  <c:v>1105.522349844817</c:v>
                </c:pt>
                <c:pt idx="248">
                  <c:v>1106.038608566108</c:v>
                </c:pt>
                <c:pt idx="249">
                  <c:v>1106.4735066418373</c:v>
                </c:pt>
                <c:pt idx="250">
                  <c:v>1106.7353862197392</c:v>
                </c:pt>
                <c:pt idx="251">
                  <c:v>1106.8860305400372</c:v>
                </c:pt>
                <c:pt idx="252">
                  <c:v>1107.0890507759157</c:v>
                </c:pt>
                <c:pt idx="253">
                  <c:v>1107.1965993792676</c:v>
                </c:pt>
                <c:pt idx="254">
                  <c:v>1107.3105042830541</c:v>
                </c:pt>
                <c:pt idx="255">
                  <c:v>1107.5449246430787</c:v>
                </c:pt>
                <c:pt idx="256">
                  <c:v>1107.8315937926754</c:v>
                </c:pt>
                <c:pt idx="257">
                  <c:v>1108.116991682185</c:v>
                </c:pt>
                <c:pt idx="258">
                  <c:v>1108.3754388578523</c:v>
                </c:pt>
                <c:pt idx="259">
                  <c:v>1108.647234264432</c:v>
                </c:pt>
                <c:pt idx="260">
                  <c:v>1109.0278495344508</c:v>
                </c:pt>
                <c:pt idx="261">
                  <c:v>1109.5383875853506</c:v>
                </c:pt>
                <c:pt idx="262">
                  <c:v>1110.2449539416511</c:v>
                </c:pt>
                <c:pt idx="263">
                  <c:v>1111.1368700186219</c:v>
                </c:pt>
                <c:pt idx="264">
                  <c:v>1112.2436290502794</c:v>
                </c:pt>
                <c:pt idx="265">
                  <c:v>1113.603114587213</c:v>
                </c:pt>
                <c:pt idx="266">
                  <c:v>1115.0931585350713</c:v>
                </c:pt>
                <c:pt idx="267">
                  <c:v>1116.5820583488517</c:v>
                </c:pt>
                <c:pt idx="268">
                  <c:v>1118.0628220980757</c:v>
                </c:pt>
                <c:pt idx="269">
                  <c:v>1119.564053134699</c:v>
                </c:pt>
                <c:pt idx="270">
                  <c:v>1121.1878336436996</c:v>
                </c:pt>
                <c:pt idx="271">
                  <c:v>1122.8989497206703</c:v>
                </c:pt>
                <c:pt idx="272">
                  <c:v>1124.7342679081316</c:v>
                </c:pt>
                <c:pt idx="273">
                  <c:v>1126.7412062073247</c:v>
                </c:pt>
                <c:pt idx="274">
                  <c:v>1128.9004414649287</c:v>
                </c:pt>
                <c:pt idx="275">
                  <c:v>1131.1400203600249</c:v>
                </c:pt>
                <c:pt idx="276">
                  <c:v>1133.3570979515828</c:v>
                </c:pt>
                <c:pt idx="277">
                  <c:v>1135.5456993171942</c:v>
                </c:pt>
                <c:pt idx="278">
                  <c:v>1137.716503041589</c:v>
                </c:pt>
                <c:pt idx="279">
                  <c:v>1139.8593390440719</c:v>
                </c:pt>
                <c:pt idx="280">
                  <c:v>1141.9648</c:v>
                </c:pt>
                <c:pt idx="281">
                  <c:v>1144.0858974549969</c:v>
                </c:pt>
                <c:pt idx="282">
                  <c:v>1146.267252638113</c:v>
                </c:pt>
                <c:pt idx="283">
                  <c:v>1148.4947545623836</c:v>
                </c:pt>
                <c:pt idx="284">
                  <c:v>1150.7910316573557</c:v>
                </c:pt>
                <c:pt idx="285">
                  <c:v>1153.1614232153941</c:v>
                </c:pt>
                <c:pt idx="286">
                  <c:v>1155.5946150217255</c:v>
                </c:pt>
                <c:pt idx="287">
                  <c:v>1158.0719195530726</c:v>
                </c:pt>
                <c:pt idx="288">
                  <c:v>1160.5600297951582</c:v>
                </c:pt>
                <c:pt idx="289">
                  <c:v>1163.0754721291123</c:v>
                </c:pt>
                <c:pt idx="290">
                  <c:v>1165.6244757293607</c:v>
                </c:pt>
                <c:pt idx="291">
                  <c:v>1168.1736064556176</c:v>
                </c:pt>
                <c:pt idx="292">
                  <c:v>1170.7725705772812</c:v>
                </c:pt>
                <c:pt idx="293">
                  <c:v>1173.5089579143389</c:v>
                </c:pt>
                <c:pt idx="294">
                  <c:v>1176.3480630664183</c:v>
                </c:pt>
                <c:pt idx="295">
                  <c:v>1179.1987366852886</c:v>
                </c:pt>
                <c:pt idx="296">
                  <c:v>1182.0489018001242</c:v>
                </c:pt>
                <c:pt idx="297">
                  <c:v>1184.9078386095593</c:v>
                </c:pt>
                <c:pt idx="298">
                  <c:v>1187.7975399130974</c:v>
                </c:pt>
                <c:pt idx="299">
                  <c:v>1190.7060558659218</c:v>
                </c:pt>
                <c:pt idx="300">
                  <c:v>1193.6407597765362</c:v>
                </c:pt>
                <c:pt idx="301">
                  <c:v>1196.5811843575418</c:v>
                </c:pt>
                <c:pt idx="302">
                  <c:v>1199.467199006828</c:v>
                </c:pt>
                <c:pt idx="303">
                  <c:v>1202.3083381750466</c:v>
                </c:pt>
                <c:pt idx="304">
                  <c:v>1205.0944317815022</c:v>
                </c:pt>
                <c:pt idx="305">
                  <c:v>1207.8282765983861</c:v>
                </c:pt>
                <c:pt idx="306">
                  <c:v>1210.5513157045314</c:v>
                </c:pt>
                <c:pt idx="307">
                  <c:v>1213.2507093730603</c:v>
                </c:pt>
                <c:pt idx="308">
                  <c:v>1215.9178130353816</c:v>
                </c:pt>
                <c:pt idx="309">
                  <c:v>1218.4876653010554</c:v>
                </c:pt>
                <c:pt idx="310">
                  <c:v>1220.9844201117319</c:v>
                </c:pt>
                <c:pt idx="311">
                  <c:v>1223.4249852265673</c:v>
                </c:pt>
                <c:pt idx="312">
                  <c:v>1225.7625782743637</c:v>
                </c:pt>
                <c:pt idx="313">
                  <c:v>1228.0011401613904</c:v>
                </c:pt>
                <c:pt idx="314">
                  <c:v>1230.1354587212911</c:v>
                </c:pt>
                <c:pt idx="315">
                  <c:v>1232.2160029795159</c:v>
                </c:pt>
                <c:pt idx="316">
                  <c:v>1234.2289162011173</c:v>
                </c:pt>
                <c:pt idx="317">
                  <c:v>1236.1412727498448</c:v>
                </c:pt>
                <c:pt idx="318">
                  <c:v>1237.9357834885166</c:v>
                </c:pt>
                <c:pt idx="319">
                  <c:v>1239.6160079453755</c:v>
                </c:pt>
                <c:pt idx="320">
                  <c:v>1241.2104223463687</c:v>
                </c:pt>
                <c:pt idx="321">
                  <c:v>1242.7204250775915</c:v>
                </c:pt>
                <c:pt idx="322">
                  <c:v>1244.164068032278</c:v>
                </c:pt>
                <c:pt idx="323">
                  <c:v>1245.5534281812538</c:v>
                </c:pt>
                <c:pt idx="324">
                  <c:v>1246.8737589075108</c:v>
                </c:pt>
                <c:pt idx="325">
                  <c:v>1248.1272213531968</c:v>
                </c:pt>
                <c:pt idx="326">
                  <c:v>1249.3049166977032</c:v>
                </c:pt>
                <c:pt idx="327">
                  <c:v>1250.3929882060831</c:v>
                </c:pt>
                <c:pt idx="328">
                  <c:v>1251.364485164494</c:v>
                </c:pt>
                <c:pt idx="329">
                  <c:v>1252.2309760397268</c:v>
                </c:pt>
                <c:pt idx="330">
                  <c:v>1253.0250050900063</c:v>
                </c:pt>
                <c:pt idx="331">
                  <c:v>1253.7633529484792</c:v>
                </c:pt>
                <c:pt idx="332">
                  <c:v>1254.4441127250154</c:v>
                </c:pt>
                <c:pt idx="333">
                  <c:v>1255.1031339540657</c:v>
                </c:pt>
                <c:pt idx="334">
                  <c:v>1255.7540191185599</c:v>
                </c:pt>
                <c:pt idx="335">
                  <c:v>1256.338036002483</c:v>
                </c:pt>
                <c:pt idx="336">
                  <c:v>1256.8687870887647</c:v>
                </c:pt>
                <c:pt idx="337">
                  <c:v>1257.3344496585971</c:v>
                </c:pt>
                <c:pt idx="338">
                  <c:v>1257.7618472998138</c:v>
                </c:pt>
                <c:pt idx="339">
                  <c:v>1258.169667535692</c:v>
                </c:pt>
                <c:pt idx="340">
                  <c:v>1258.5702415890751</c:v>
                </c:pt>
                <c:pt idx="341">
                  <c:v>1258.9668747361886</c:v>
                </c:pt>
                <c:pt idx="342">
                  <c:v>1259.3393539416511</c:v>
                </c:pt>
                <c:pt idx="343">
                  <c:v>1259.6705171942892</c:v>
                </c:pt>
                <c:pt idx="344">
                  <c:v>1259.9814674115457</c:v>
                </c:pt>
                <c:pt idx="345">
                  <c:v>1260.3046217256363</c:v>
                </c:pt>
                <c:pt idx="346">
                  <c:v>1260.6473534450652</c:v>
                </c:pt>
                <c:pt idx="347">
                  <c:v>1260.9931361887027</c:v>
                </c:pt>
                <c:pt idx="348">
                  <c:v>1261.342224208566</c:v>
                </c:pt>
                <c:pt idx="349">
                  <c:v>1261.6974142768468</c:v>
                </c:pt>
                <c:pt idx="350">
                  <c:v>1262.0359508379888</c:v>
                </c:pt>
                <c:pt idx="351">
                  <c:v>1262.3706736188703</c:v>
                </c:pt>
                <c:pt idx="352">
                  <c:v>1262.7292960893856</c:v>
                </c:pt>
                <c:pt idx="353">
                  <c:v>1263.1175389199254</c:v>
                </c:pt>
                <c:pt idx="354">
                  <c:v>1263.5306984481688</c:v>
                </c:pt>
                <c:pt idx="355">
                  <c:v>1263.9691560521414</c:v>
                </c:pt>
                <c:pt idx="356">
                  <c:v>1264.4240129112352</c:v>
                </c:pt>
                <c:pt idx="357">
                  <c:v>1264.8904382371197</c:v>
                </c:pt>
                <c:pt idx="358">
                  <c:v>1265.3727543140906</c:v>
                </c:pt>
                <c:pt idx="359">
                  <c:v>1265.8555788950962</c:v>
                </c:pt>
                <c:pt idx="360">
                  <c:v>1266.3526415890751</c:v>
                </c:pt>
                <c:pt idx="361">
                  <c:v>1266.8898761018002</c:v>
                </c:pt>
                <c:pt idx="362">
                  <c:v>1267.4935975170702</c:v>
                </c:pt>
                <c:pt idx="363">
                  <c:v>1268.1454996896339</c:v>
                </c:pt>
                <c:pt idx="364">
                  <c:v>1268.8519389199255</c:v>
                </c:pt>
                <c:pt idx="365">
                  <c:v>1269.6385946617008</c:v>
                </c:pt>
                <c:pt idx="366">
                  <c:v>1270.5170353817505</c:v>
                </c:pt>
                <c:pt idx="367">
                  <c:v>1271.4548439478585</c:v>
                </c:pt>
                <c:pt idx="368">
                  <c:v>1272.4164250775916</c:v>
                </c:pt>
                <c:pt idx="369">
                  <c:v>1273.3771163252638</c:v>
                </c:pt>
                <c:pt idx="370">
                  <c:v>1274.3511558038485</c:v>
                </c:pt>
                <c:pt idx="371">
                  <c:v>1275.3259580384854</c:v>
                </c:pt>
                <c:pt idx="372">
                  <c:v>1276.3310162631906</c:v>
                </c:pt>
                <c:pt idx="373">
                  <c:v>1277.3776446927375</c:v>
                </c:pt>
                <c:pt idx="374">
                  <c:v>1278.4498254500311</c:v>
                </c:pt>
                <c:pt idx="375">
                  <c:v>1279.548956921167</c:v>
                </c:pt>
                <c:pt idx="376">
                  <c:v>1280.6609281191807</c:v>
                </c:pt>
                <c:pt idx="377">
                  <c:v>1281.7862475481068</c:v>
                </c:pt>
                <c:pt idx="378">
                  <c:v>1282.9030495344507</c:v>
                </c:pt>
                <c:pt idx="379">
                  <c:v>1283.9964603351955</c:v>
                </c:pt>
                <c:pt idx="380">
                  <c:v>1285.0527503414028</c:v>
                </c:pt>
                <c:pt idx="381">
                  <c:v>1286.0675972687773</c:v>
                </c:pt>
                <c:pt idx="382">
                  <c:v>1287.054730726257</c:v>
                </c:pt>
                <c:pt idx="383">
                  <c:v>1288.0227952824332</c:v>
                </c:pt>
                <c:pt idx="384">
                  <c:v>1288.9836136561141</c:v>
                </c:pt>
                <c:pt idx="385">
                  <c:v>1289.907565487275</c:v>
                </c:pt>
                <c:pt idx="386">
                  <c:v>1290.8119399130974</c:v>
                </c:pt>
                <c:pt idx="387">
                  <c:v>1291.676015394165</c:v>
                </c:pt>
                <c:pt idx="388">
                  <c:v>1292.4901303538174</c:v>
                </c:pt>
                <c:pt idx="389">
                  <c:v>1293.2690314090628</c:v>
                </c:pt>
                <c:pt idx="390">
                  <c:v>1294.0221258845438</c:v>
                </c:pt>
                <c:pt idx="391">
                  <c:v>1294.7490324022347</c:v>
                </c:pt>
                <c:pt idx="392">
                  <c:v>1295.4435217877094</c:v>
                </c:pt>
                <c:pt idx="393">
                  <c:v>1296.1097891992551</c:v>
                </c:pt>
                <c:pt idx="394">
                  <c:v>1296.7455463687152</c:v>
                </c:pt>
                <c:pt idx="395">
                  <c:v>1297.3383349472379</c:v>
                </c:pt>
                <c:pt idx="396">
                  <c:v>1297.9008675356922</c:v>
                </c:pt>
                <c:pt idx="397">
                  <c:v>1298.4285675977653</c:v>
                </c:pt>
                <c:pt idx="398">
                  <c:v>1298.9105022967101</c:v>
                </c:pt>
                <c:pt idx="399">
                  <c:v>1299.3506125387958</c:v>
                </c:pt>
                <c:pt idx="400">
                  <c:v>1299.749025450031</c:v>
                </c:pt>
                <c:pt idx="401">
                  <c:v>1300.1129872129113</c:v>
                </c:pt>
                <c:pt idx="402">
                  <c:v>1300.4239374301676</c:v>
                </c:pt>
                <c:pt idx="403">
                  <c:v>1300.6861983860956</c:v>
                </c:pt>
                <c:pt idx="404">
                  <c:v>1300.9112114214774</c:v>
                </c:pt>
                <c:pt idx="405">
                  <c:v>1301.1049514587212</c:v>
                </c:pt>
                <c:pt idx="406">
                  <c:v>1301.2797497206705</c:v>
                </c:pt>
                <c:pt idx="407">
                  <c:v>1301.4441236499069</c:v>
                </c:pt>
                <c:pt idx="408">
                  <c:v>1301.5956578522657</c:v>
                </c:pt>
                <c:pt idx="409">
                  <c:v>1301.7307927995034</c:v>
                </c:pt>
                <c:pt idx="410">
                  <c:v>1301.8223235257603</c:v>
                </c:pt>
                <c:pt idx="411">
                  <c:v>1301.8387227808814</c:v>
                </c:pt>
                <c:pt idx="412">
                  <c:v>1301.8073226567349</c:v>
                </c:pt>
                <c:pt idx="413">
                  <c:v>1301.7323183116077</c:v>
                </c:pt>
                <c:pt idx="414">
                  <c:v>1301.6371009310988</c:v>
                </c:pt>
                <c:pt idx="415">
                  <c:v>1301.5271369335817</c:v>
                </c:pt>
                <c:pt idx="416">
                  <c:v>1301.3805606455617</c:v>
                </c:pt>
                <c:pt idx="417">
                  <c:v>1301.2046182495344</c:v>
                </c:pt>
                <c:pt idx="418">
                  <c:v>1301.0271503414028</c:v>
                </c:pt>
                <c:pt idx="419">
                  <c:v>1300.8538775915581</c:v>
                </c:pt>
                <c:pt idx="420">
                  <c:v>1300.7073013035381</c:v>
                </c:pt>
                <c:pt idx="421">
                  <c:v>1300.5782684047176</c:v>
                </c:pt>
                <c:pt idx="422">
                  <c:v>1300.4407180633148</c:v>
                </c:pt>
                <c:pt idx="423">
                  <c:v>1300.303549099938</c:v>
                </c:pt>
                <c:pt idx="424">
                  <c:v>1300.1675242706394</c:v>
                </c:pt>
                <c:pt idx="425">
                  <c:v>1300.0355674736188</c:v>
                </c:pt>
                <c:pt idx="426">
                  <c:v>1299.8994155183116</c:v>
                </c:pt>
                <c:pt idx="427">
                  <c:v>1299.7607210428305</c:v>
                </c:pt>
                <c:pt idx="428">
                  <c:v>1299.6127463687151</c:v>
                </c:pt>
                <c:pt idx="429">
                  <c:v>1299.4661700806953</c:v>
                </c:pt>
                <c:pt idx="430">
                  <c:v>1299.3151443823713</c:v>
                </c:pt>
                <c:pt idx="431">
                  <c:v>1299.1603049037865</c:v>
                </c:pt>
                <c:pt idx="432">
                  <c:v>1299.0195764121663</c:v>
                </c:pt>
                <c:pt idx="433">
                  <c:v>1298.8909248913719</c:v>
                </c:pt>
                <c:pt idx="434">
                  <c:v>1298.787825698324</c:v>
                </c:pt>
                <c:pt idx="435">
                  <c:v>1298.7008715083798</c:v>
                </c:pt>
                <c:pt idx="436">
                  <c:v>1298.6308250775915</c:v>
                </c:pt>
                <c:pt idx="437">
                  <c:v>1298.5987893234017</c:v>
                </c:pt>
                <c:pt idx="438">
                  <c:v>1298.5948484171322</c:v>
                </c:pt>
                <c:pt idx="439">
                  <c:v>1298.6310793296088</c:v>
                </c:pt>
                <c:pt idx="440">
                  <c:v>1298.7091346989448</c:v>
                </c:pt>
                <c:pt idx="441">
                  <c:v>1298.8155391682185</c:v>
                </c:pt>
                <c:pt idx="442">
                  <c:v>1298.9650393544382</c:v>
                </c:pt>
                <c:pt idx="443">
                  <c:v>1299.1425072625698</c:v>
                </c:pt>
                <c:pt idx="444">
                  <c:v>1299.3371371818746</c:v>
                </c:pt>
                <c:pt idx="445">
                  <c:v>1299.5554125387957</c:v>
                </c:pt>
                <c:pt idx="446">
                  <c:v>1299.8059779019243</c:v>
                </c:pt>
                <c:pt idx="447">
                  <c:v>1300.0934098075729</c:v>
                </c:pt>
                <c:pt idx="448">
                  <c:v>1300.4198693978894</c:v>
                </c:pt>
                <c:pt idx="449">
                  <c:v>1300.7863736809436</c:v>
                </c:pt>
                <c:pt idx="450">
                  <c:v>1301.2103389199256</c:v>
                </c:pt>
                <c:pt idx="451">
                  <c:v>1301.6962145251396</c:v>
                </c:pt>
                <c:pt idx="452">
                  <c:v>1302.2358644320298</c:v>
                </c:pt>
                <c:pt idx="453">
                  <c:v>1302.8276360024829</c:v>
                </c:pt>
                <c:pt idx="454">
                  <c:v>1303.4684782122904</c:v>
                </c:pt>
                <c:pt idx="455">
                  <c:v>1304.1573740533829</c:v>
                </c:pt>
                <c:pt idx="456">
                  <c:v>1304.8798311607698</c:v>
                </c:pt>
                <c:pt idx="457">
                  <c:v>1305.6282219739292</c:v>
                </c:pt>
                <c:pt idx="458">
                  <c:v>1306.4202170080696</c:v>
                </c:pt>
                <c:pt idx="459">
                  <c:v>1307.2427222842955</c:v>
                </c:pt>
                <c:pt idx="460">
                  <c:v>1308.0943394165115</c:v>
                </c:pt>
                <c:pt idx="461">
                  <c:v>1308.9595590316574</c:v>
                </c:pt>
                <c:pt idx="462">
                  <c:v>1309.8574500310367</c:v>
                </c:pt>
                <c:pt idx="463">
                  <c:v>1310.7826731222842</c:v>
                </c:pt>
                <c:pt idx="464">
                  <c:v>1311.7328129112352</c:v>
                </c:pt>
                <c:pt idx="465">
                  <c:v>1312.705581129733</c:v>
                </c:pt>
                <c:pt idx="466">
                  <c:v>1313.7066984481689</c:v>
                </c:pt>
                <c:pt idx="467">
                  <c:v>1314.7439195530726</c:v>
                </c:pt>
                <c:pt idx="468">
                  <c:v>1315.8073286157667</c:v>
                </c:pt>
                <c:pt idx="469">
                  <c:v>1316.8969256362507</c:v>
                </c:pt>
                <c:pt idx="470">
                  <c:v>1318.0005065176908</c:v>
                </c:pt>
                <c:pt idx="471">
                  <c:v>1319.1325636250776</c:v>
                </c:pt>
                <c:pt idx="472">
                  <c:v>1320.2648749844816</c:v>
                </c:pt>
                <c:pt idx="473">
                  <c:v>1321.4013815021726</c:v>
                </c:pt>
                <c:pt idx="474">
                  <c:v>1322.537633767846</c:v>
                </c:pt>
                <c:pt idx="475">
                  <c:v>1323.6890140285536</c:v>
                </c:pt>
                <c:pt idx="476">
                  <c:v>1324.8512000000001</c:v>
                </c:pt>
                <c:pt idx="477">
                  <c:v>1326.0124960893854</c:v>
                </c:pt>
                <c:pt idx="478">
                  <c:v>1327.1781144630663</c:v>
                </c:pt>
                <c:pt idx="479">
                  <c:v>1328.3325457479825</c:v>
                </c:pt>
                <c:pt idx="480">
                  <c:v>1329.4827818746121</c:v>
                </c:pt>
                <c:pt idx="481">
                  <c:v>1330.6164916201117</c:v>
                </c:pt>
                <c:pt idx="482">
                  <c:v>1331.7453705772812</c:v>
                </c:pt>
                <c:pt idx="483">
                  <c:v>1332.8670033519554</c:v>
                </c:pt>
                <c:pt idx="484">
                  <c:v>1333.9774490378647</c:v>
                </c:pt>
                <c:pt idx="485">
                  <c:v>1335.0758177529485</c:v>
                </c:pt>
                <c:pt idx="486">
                  <c:v>1336.1431677219118</c:v>
                </c:pt>
                <c:pt idx="487">
                  <c:v>1337.1788633147114</c:v>
                </c:pt>
                <c:pt idx="488">
                  <c:v>1338.1874810676597</c:v>
                </c:pt>
                <c:pt idx="489">
                  <c:v>1339.1711821229051</c:v>
                </c:pt>
                <c:pt idx="490">
                  <c:v>1340.117635257604</c:v>
                </c:pt>
                <c:pt idx="491">
                  <c:v>1341.0246793296089</c:v>
                </c:pt>
                <c:pt idx="492">
                  <c:v>1341.9003232774674</c:v>
                </c:pt>
                <c:pt idx="493">
                  <c:v>1342.7285492240844</c:v>
                </c:pt>
                <c:pt idx="494">
                  <c:v>1343.5225782743637</c:v>
                </c:pt>
                <c:pt idx="495">
                  <c:v>1344.2874954686531</c:v>
                </c:pt>
                <c:pt idx="496">
                  <c:v>1345.0199955307262</c:v>
                </c:pt>
                <c:pt idx="497">
                  <c:v>1345.7202055865921</c:v>
                </c:pt>
                <c:pt idx="498">
                  <c:v>1346.3852017380509</c:v>
                </c:pt>
                <c:pt idx="499">
                  <c:v>1347.0144754810676</c:v>
                </c:pt>
                <c:pt idx="500">
                  <c:v>1347.6115863438858</c:v>
                </c:pt>
                <c:pt idx="501">
                  <c:v>1348.1776784605836</c:v>
                </c:pt>
                <c:pt idx="502">
                  <c:v>1348.7047428926132</c:v>
                </c:pt>
                <c:pt idx="503">
                  <c:v>1349.2146453134699</c:v>
                </c:pt>
                <c:pt idx="504">
                  <c:v>1349.6989954065798</c:v>
                </c:pt>
                <c:pt idx="505">
                  <c:v>1350.1543607697083</c:v>
                </c:pt>
                <c:pt idx="506">
                  <c:v>1350.5848094351334</c:v>
                </c:pt>
                <c:pt idx="507">
                  <c:v>1350.9861462445685</c:v>
                </c:pt>
                <c:pt idx="508">
                  <c:v>1351.3750247051521</c:v>
                </c:pt>
                <c:pt idx="509">
                  <c:v>1351.7529703289881</c:v>
                </c:pt>
                <c:pt idx="510">
                  <c:v>1352.1090502793297</c:v>
                </c:pt>
                <c:pt idx="511">
                  <c:v>1352.4562314090626</c:v>
                </c:pt>
                <c:pt idx="512">
                  <c:v>1352.7980732464307</c:v>
                </c:pt>
                <c:pt idx="513">
                  <c:v>1353.1475426443203</c:v>
                </c:pt>
                <c:pt idx="514">
                  <c:v>1353.4990460583488</c:v>
                </c:pt>
                <c:pt idx="515">
                  <c:v>1353.8558887647423</c:v>
                </c:pt>
                <c:pt idx="516">
                  <c:v>1354.2138756052141</c:v>
                </c:pt>
                <c:pt idx="517">
                  <c:v>1354.5666502793297</c:v>
                </c:pt>
                <c:pt idx="518">
                  <c:v>1354.9196792054624</c:v>
                </c:pt>
                <c:pt idx="519">
                  <c:v>1355.2612667908131</c:v>
                </c:pt>
                <c:pt idx="520">
                  <c:v>1355.5998033519554</c:v>
                </c:pt>
                <c:pt idx="521">
                  <c:v>1355.932746368715</c:v>
                </c:pt>
                <c:pt idx="522">
                  <c:v>1356.2513241464928</c:v>
                </c:pt>
                <c:pt idx="523">
                  <c:v>1356.5659610180012</c:v>
                </c:pt>
                <c:pt idx="524">
                  <c:v>1356.8947088764742</c:v>
                </c:pt>
                <c:pt idx="525">
                  <c:v>1357.2277790192427</c:v>
                </c:pt>
                <c:pt idx="526">
                  <c:v>1357.5799180633146</c:v>
                </c:pt>
                <c:pt idx="527">
                  <c:v>1357.9507446306641</c:v>
                </c:pt>
                <c:pt idx="528">
                  <c:v>1358.3503016759776</c:v>
                </c:pt>
                <c:pt idx="529">
                  <c:v>1358.7741397889511</c:v>
                </c:pt>
                <c:pt idx="530">
                  <c:v>1359.2145042830541</c:v>
                </c:pt>
                <c:pt idx="531">
                  <c:v>1359.6613522036002</c:v>
                </c:pt>
                <c:pt idx="532">
                  <c:v>1360.1204042209808</c:v>
                </c:pt>
                <c:pt idx="533">
                  <c:v>1360.5804732464308</c:v>
                </c:pt>
                <c:pt idx="534">
                  <c:v>1361.0629164494103</c:v>
                </c:pt>
                <c:pt idx="535">
                  <c:v>1361.5643014276848</c:v>
                </c:pt>
                <c:pt idx="536">
                  <c:v>1362.0853909373061</c:v>
                </c:pt>
                <c:pt idx="537">
                  <c:v>1362.6288546244568</c:v>
                </c:pt>
                <c:pt idx="538">
                  <c:v>1363.2009216635629</c:v>
                </c:pt>
                <c:pt idx="539">
                  <c:v>1363.8004479205463</c:v>
                </c:pt>
                <c:pt idx="540">
                  <c:v>1364.4321370577281</c:v>
                </c:pt>
                <c:pt idx="541">
                  <c:v>1365.10361663563</c:v>
                </c:pt>
                <c:pt idx="542">
                  <c:v>1365.8098016139045</c:v>
                </c:pt>
                <c:pt idx="543">
                  <c:v>1366.5452255741775</c:v>
                </c:pt>
                <c:pt idx="544">
                  <c:v>1367.3020067039106</c:v>
                </c:pt>
                <c:pt idx="545">
                  <c:v>1368.0872640595903</c:v>
                </c:pt>
                <c:pt idx="546">
                  <c:v>1368.8832</c:v>
                </c:pt>
                <c:pt idx="547">
                  <c:v>1369.6960436995655</c:v>
                </c:pt>
                <c:pt idx="548">
                  <c:v>1370.5153708255741</c:v>
                </c:pt>
                <c:pt idx="549">
                  <c:v>1371.3496988206084</c:v>
                </c:pt>
                <c:pt idx="550">
                  <c:v>1372.1919086281812</c:v>
                </c:pt>
                <c:pt idx="551">
                  <c:v>1373.0371694599628</c:v>
                </c:pt>
                <c:pt idx="552">
                  <c:v>1373.891201986344</c:v>
                </c:pt>
                <c:pt idx="553">
                  <c:v>1374.7523535692117</c:v>
                </c:pt>
                <c:pt idx="554">
                  <c:v>1375.6281246430788</c:v>
                </c:pt>
                <c:pt idx="555">
                  <c:v>1376.5148285536934</c:v>
                </c:pt>
                <c:pt idx="556">
                  <c:v>1377.4188216014898</c:v>
                </c:pt>
                <c:pt idx="557">
                  <c:v>1378.3373070142768</c:v>
                </c:pt>
                <c:pt idx="558">
                  <c:v>1379.2707932960893</c:v>
                </c:pt>
                <c:pt idx="559">
                  <c:v>1380.2054237119801</c:v>
                </c:pt>
                <c:pt idx="560">
                  <c:v>1381.1423423960273</c:v>
                </c:pt>
                <c:pt idx="561">
                  <c:v>1382.0768456859093</c:v>
                </c:pt>
                <c:pt idx="562">
                  <c:v>1383.0211376784605</c:v>
                </c:pt>
                <c:pt idx="563">
                  <c:v>1383.9701333333333</c:v>
                </c:pt>
                <c:pt idx="564">
                  <c:v>1384.9151880819368</c:v>
                </c:pt>
                <c:pt idx="565">
                  <c:v>1385.8451148355059</c:v>
                </c:pt>
                <c:pt idx="566">
                  <c:v>1386.7707193047797</c:v>
                </c:pt>
                <c:pt idx="567">
                  <c:v>1387.6946711359403</c:v>
                </c:pt>
                <c:pt idx="568">
                  <c:v>1388.6248521415271</c:v>
                </c:pt>
                <c:pt idx="569">
                  <c:v>1389.5546517690875</c:v>
                </c:pt>
                <c:pt idx="570">
                  <c:v>1390.4801291123526</c:v>
                </c:pt>
                <c:pt idx="571">
                  <c:v>1391.4000129112353</c:v>
                </c:pt>
                <c:pt idx="572">
                  <c:v>1392.318625450031</c:v>
                </c:pt>
                <c:pt idx="573">
                  <c:v>1393.2395262569833</c:v>
                </c:pt>
                <c:pt idx="574">
                  <c:v>1394.1541978895095</c:v>
                </c:pt>
                <c:pt idx="575">
                  <c:v>1395.0725561762881</c:v>
                </c:pt>
                <c:pt idx="576">
                  <c:v>1395.9755322160149</c:v>
                </c:pt>
                <c:pt idx="577">
                  <c:v>1396.8532101800124</c:v>
                </c:pt>
                <c:pt idx="578">
                  <c:v>1397.7113107386717</c:v>
                </c:pt>
                <c:pt idx="579">
                  <c:v>1398.5481812538796</c:v>
                </c:pt>
                <c:pt idx="580">
                  <c:v>1399.3720849162012</c:v>
                </c:pt>
                <c:pt idx="581">
                  <c:v>1400.1677666045935</c:v>
                </c:pt>
                <c:pt idx="582">
                  <c:v>1400.9487016759776</c:v>
                </c:pt>
                <c:pt idx="583">
                  <c:v>1401.7029402855369</c:v>
                </c:pt>
                <c:pt idx="584">
                  <c:v>1402.4538736188704</c:v>
                </c:pt>
                <c:pt idx="585">
                  <c:v>1403.1918400993172</c:v>
                </c:pt>
                <c:pt idx="586">
                  <c:v>1403.9101020484172</c:v>
                </c:pt>
                <c:pt idx="587">
                  <c:v>1404.6216263190565</c:v>
                </c:pt>
                <c:pt idx="588">
                  <c:v>1405.3102679081317</c:v>
                </c:pt>
                <c:pt idx="589">
                  <c:v>1405.9911548106766</c:v>
                </c:pt>
                <c:pt idx="590">
                  <c:v>1406.6633971446306</c:v>
                </c:pt>
                <c:pt idx="591">
                  <c:v>1407.3329698324023</c:v>
                </c:pt>
                <c:pt idx="592">
                  <c:v>1407.9894485412788</c:v>
                </c:pt>
                <c:pt idx="593">
                  <c:v>1408.6382996896339</c:v>
                </c:pt>
                <c:pt idx="594">
                  <c:v>1409.2781248913718</c:v>
                </c:pt>
                <c:pt idx="595">
                  <c:v>1409.9006609559281</c:v>
                </c:pt>
                <c:pt idx="596">
                  <c:v>1410.5019669770329</c:v>
                </c:pt>
                <c:pt idx="597">
                  <c:v>1411.0820429546866</c:v>
                </c:pt>
                <c:pt idx="598">
                  <c:v>1411.6499148355058</c:v>
                </c:pt>
                <c:pt idx="599">
                  <c:v>1412.2029129733085</c:v>
                </c:pt>
                <c:pt idx="600">
                  <c:v>1412.7490463066417</c:v>
                </c:pt>
                <c:pt idx="601">
                  <c:v>1413.2933998758535</c:v>
                </c:pt>
                <c:pt idx="602">
                  <c:v>1413.835719428926</c:v>
                </c:pt>
                <c:pt idx="603">
                  <c:v>1414.3676146492862</c:v>
                </c:pt>
                <c:pt idx="604">
                  <c:v>1414.8899754189945</c:v>
                </c:pt>
                <c:pt idx="605">
                  <c:v>1415.4129718187462</c:v>
                </c:pt>
                <c:pt idx="606">
                  <c:v>1415.918679081316</c:v>
                </c:pt>
                <c:pt idx="607">
                  <c:v>1416.425530477964</c:v>
                </c:pt>
                <c:pt idx="608">
                  <c:v>1416.9295851024208</c:v>
                </c:pt>
                <c:pt idx="609">
                  <c:v>1417.4304615766605</c:v>
                </c:pt>
                <c:pt idx="610">
                  <c:v>1417.9345162011173</c:v>
                </c:pt>
                <c:pt idx="611">
                  <c:v>1418.423061452514</c:v>
                </c:pt>
                <c:pt idx="612">
                  <c:v>1418.9005467411546</c:v>
                </c:pt>
                <c:pt idx="613">
                  <c:v>1419.3738368715083</c:v>
                </c:pt>
                <c:pt idx="614">
                  <c:v>1419.831617628802</c:v>
                </c:pt>
                <c:pt idx="615">
                  <c:v>1420.2901611421478</c:v>
                </c:pt>
                <c:pt idx="616">
                  <c:v>1420.7559508379888</c:v>
                </c:pt>
                <c:pt idx="617">
                  <c:v>1421.2303851024208</c:v>
                </c:pt>
                <c:pt idx="618">
                  <c:v>1421.7140995654872</c:v>
                </c:pt>
                <c:pt idx="619">
                  <c:v>1422.2017549348232</c:v>
                </c:pt>
                <c:pt idx="620">
                  <c:v>1422.7041569211669</c:v>
                </c:pt>
                <c:pt idx="621">
                  <c:v>1423.217618870267</c:v>
                </c:pt>
                <c:pt idx="622">
                  <c:v>1423.7446833022966</c:v>
                </c:pt>
                <c:pt idx="623">
                  <c:v>1424.2800109248915</c:v>
                </c:pt>
                <c:pt idx="624">
                  <c:v>1424.8134316573557</c:v>
                </c:pt>
                <c:pt idx="625">
                  <c:v>1425.3538443202979</c:v>
                </c:pt>
                <c:pt idx="626">
                  <c:v>1425.9048084419614</c:v>
                </c:pt>
                <c:pt idx="627">
                  <c:v>1426.4758584729982</c:v>
                </c:pt>
                <c:pt idx="628">
                  <c:v>1427.0486882681564</c:v>
                </c:pt>
                <c:pt idx="629">
                  <c:v>1427.6311796399752</c:v>
                </c:pt>
                <c:pt idx="630">
                  <c:v>1428.2246038485414</c:v>
                </c:pt>
                <c:pt idx="631">
                  <c:v>1428.8185365611421</c:v>
                </c:pt>
                <c:pt idx="632">
                  <c:v>1429.4216223463686</c:v>
                </c:pt>
                <c:pt idx="633">
                  <c:v>1430.0186060831782</c:v>
                </c:pt>
                <c:pt idx="634">
                  <c:v>1430.6097420235878</c:v>
                </c:pt>
                <c:pt idx="635">
                  <c:v>1431.1992253258845</c:v>
                </c:pt>
                <c:pt idx="636">
                  <c:v>1431.7812081936686</c:v>
                </c:pt>
                <c:pt idx="637">
                  <c:v>1432.3767935443823</c:v>
                </c:pt>
                <c:pt idx="638">
                  <c:v>1432.9722517690875</c:v>
                </c:pt>
                <c:pt idx="639">
                  <c:v>1433.5597010552451</c:v>
                </c:pt>
                <c:pt idx="640">
                  <c:v>1434.1477859714464</c:v>
                </c:pt>
                <c:pt idx="641">
                  <c:v>1434.7363793916822</c:v>
                </c:pt>
                <c:pt idx="642">
                  <c:v>1435.3206505276225</c:v>
                </c:pt>
                <c:pt idx="643">
                  <c:v>1435.8966584729981</c:v>
                </c:pt>
                <c:pt idx="644">
                  <c:v>1436.4640218497827</c:v>
                </c:pt>
                <c:pt idx="645">
                  <c:v>1437.0181641216636</c:v>
                </c:pt>
                <c:pt idx="646">
                  <c:v>1437.5560342644321</c:v>
                </c:pt>
                <c:pt idx="647">
                  <c:v>1438.0721658597145</c:v>
                </c:pt>
                <c:pt idx="648">
                  <c:v>1438.5590584729982</c:v>
                </c:pt>
                <c:pt idx="649">
                  <c:v>1439.0220513966481</c:v>
                </c:pt>
                <c:pt idx="650">
                  <c:v>1439.4491947858473</c:v>
                </c:pt>
                <c:pt idx="651">
                  <c:v>1439.8584134078212</c:v>
                </c:pt>
                <c:pt idx="652">
                  <c:v>1440.2593688392303</c:v>
                </c:pt>
                <c:pt idx="653">
                  <c:v>1440.6458319056487</c:v>
                </c:pt>
                <c:pt idx="654">
                  <c:v>1441.0073782743636</c:v>
                </c:pt>
                <c:pt idx="655">
                  <c:v>1441.3498557417754</c:v>
                </c:pt>
                <c:pt idx="656">
                  <c:v>1441.6718659217877</c:v>
                </c:pt>
                <c:pt idx="657">
                  <c:v>1441.9693407821228</c:v>
                </c:pt>
                <c:pt idx="658">
                  <c:v>1442.245077094972</c:v>
                </c:pt>
                <c:pt idx="659">
                  <c:v>1442.5065752948478</c:v>
                </c:pt>
                <c:pt idx="660">
                  <c:v>1442.7492588454377</c:v>
                </c:pt>
                <c:pt idx="661">
                  <c:v>1442.9685512104284</c:v>
                </c:pt>
                <c:pt idx="662">
                  <c:v>1443.1601301055246</c:v>
                </c:pt>
                <c:pt idx="663">
                  <c:v>1443.3322587212911</c:v>
                </c:pt>
                <c:pt idx="664">
                  <c:v>1443.4904034761018</c:v>
                </c:pt>
                <c:pt idx="665">
                  <c:v>1443.631131967722</c:v>
                </c:pt>
                <c:pt idx="666">
                  <c:v>1443.7499947858473</c:v>
                </c:pt>
                <c:pt idx="667">
                  <c:v>1443.8567806331471</c:v>
                </c:pt>
                <c:pt idx="668">
                  <c:v>1443.9453874612043</c:v>
                </c:pt>
                <c:pt idx="669">
                  <c:v>1444.0193747982619</c:v>
                </c:pt>
                <c:pt idx="670">
                  <c:v>1444.0793782743638</c:v>
                </c:pt>
                <c:pt idx="671">
                  <c:v>1444.1287031657355</c:v>
                </c:pt>
                <c:pt idx="672">
                  <c:v>1444.1639170701428</c:v>
                </c:pt>
                <c:pt idx="673">
                  <c:v>1444.1864183736809</c:v>
                </c:pt>
                <c:pt idx="674">
                  <c:v>1444.1972240844195</c:v>
                </c:pt>
                <c:pt idx="675">
                  <c:v>1444.1932831781503</c:v>
                </c:pt>
                <c:pt idx="676">
                  <c:v>1444.1817147113593</c:v>
                </c:pt>
                <c:pt idx="677">
                  <c:v>1444.1570522656734</c:v>
                </c:pt>
                <c:pt idx="678">
                  <c:v>1444.1285760397268</c:v>
                </c:pt>
                <c:pt idx="679">
                  <c:v>1444.0862430788329</c:v>
                </c:pt>
                <c:pt idx="680">
                  <c:v>1444.0439101179393</c:v>
                </c:pt>
                <c:pt idx="681">
                  <c:v>1443.9968734947238</c:v>
                </c:pt>
                <c:pt idx="682">
                  <c:v>1443.9350902545002</c:v>
                </c:pt>
                <c:pt idx="683">
                  <c:v>1443.8609757914339</c:v>
                </c:pt>
                <c:pt idx="684">
                  <c:v>1443.7746572315332</c:v>
                </c:pt>
                <c:pt idx="685">
                  <c:v>1443.678295716946</c:v>
                </c:pt>
                <c:pt idx="686">
                  <c:v>1443.5755779019244</c:v>
                </c:pt>
                <c:pt idx="687">
                  <c:v>1443.4676479205461</c:v>
                </c:pt>
                <c:pt idx="688">
                  <c:v>1443.3525988826816</c:v>
                </c:pt>
                <c:pt idx="689">
                  <c:v>1443.2371684667908</c:v>
                </c:pt>
                <c:pt idx="690">
                  <c:v>1443.1307639975171</c:v>
                </c:pt>
                <c:pt idx="691">
                  <c:v>1443.031859962756</c:v>
                </c:pt>
                <c:pt idx="692">
                  <c:v>1442.9531689633768</c:v>
                </c:pt>
                <c:pt idx="693">
                  <c:v>1442.890241589075</c:v>
                </c:pt>
                <c:pt idx="694">
                  <c:v>1442.8411709497207</c:v>
                </c:pt>
                <c:pt idx="695">
                  <c:v>1442.5533576660459</c:v>
                </c:pt>
                <c:pt idx="696">
                  <c:v>1442.3006311607696</c:v>
                </c:pt>
                <c:pt idx="697">
                  <c:v>1442.0870594661701</c:v>
                </c:pt>
                <c:pt idx="698">
                  <c:v>1441.8938279329609</c:v>
                </c:pt>
                <c:pt idx="699">
                  <c:v>1441.73085238982</c:v>
                </c:pt>
                <c:pt idx="700">
                  <c:v>1441.6432625698324</c:v>
                </c:pt>
                <c:pt idx="701">
                  <c:v>1441.6338552451894</c:v>
                </c:pt>
                <c:pt idx="702">
                  <c:v>1441.6802562383612</c:v>
                </c:pt>
                <c:pt idx="703">
                  <c:v>1441.771914090627</c:v>
                </c:pt>
                <c:pt idx="704">
                  <c:v>1441.9013283674735</c:v>
                </c:pt>
                <c:pt idx="705">
                  <c:v>1442.0725671011794</c:v>
                </c:pt>
                <c:pt idx="706">
                  <c:v>1442.2877914338919</c:v>
                </c:pt>
                <c:pt idx="707">
                  <c:v>1442.5403908131595</c:v>
                </c:pt>
                <c:pt idx="708">
                  <c:v>1442.8495612662941</c:v>
                </c:pt>
                <c:pt idx="709">
                  <c:v>1443.1920387337059</c:v>
                </c:pt>
                <c:pt idx="710">
                  <c:v>1443.5549834885164</c:v>
                </c:pt>
                <c:pt idx="711">
                  <c:v>1443.9413194289261</c:v>
                </c:pt>
                <c:pt idx="712">
                  <c:v>1444.3497752948479</c:v>
                </c:pt>
                <c:pt idx="713">
                  <c:v>1444.7942078212291</c:v>
                </c:pt>
                <c:pt idx="714">
                  <c:v>1445.2869482309125</c:v>
                </c:pt>
                <c:pt idx="715">
                  <c:v>1445.7777817504655</c:v>
                </c:pt>
                <c:pt idx="716">
                  <c:v>1446.2560297951584</c:v>
                </c:pt>
                <c:pt idx="717">
                  <c:v>1446.7213109869647</c:v>
                </c:pt>
                <c:pt idx="718">
                  <c:v>1447.1670147734326</c:v>
                </c:pt>
                <c:pt idx="719">
                  <c:v>1447.5951751707014</c:v>
                </c:pt>
                <c:pt idx="720">
                  <c:v>1447.9878674115457</c:v>
                </c:pt>
                <c:pt idx="721">
                  <c:v>1448.3394979515829</c:v>
                </c:pt>
                <c:pt idx="722">
                  <c:v>1448.6556603351955</c:v>
                </c:pt>
                <c:pt idx="723">
                  <c:v>1448.9410582247051</c:v>
                </c:pt>
                <c:pt idx="724">
                  <c:v>1449.1809450031037</c:v>
                </c:pt>
                <c:pt idx="725">
                  <c:v>1449.3919741775294</c:v>
                </c:pt>
                <c:pt idx="726">
                  <c:v>1449.5655011793917</c:v>
                </c:pt>
                <c:pt idx="727">
                  <c:v>1449.7073738050899</c:v>
                </c:pt>
                <c:pt idx="728">
                  <c:v>1449.8023369335817</c:v>
                </c:pt>
                <c:pt idx="729">
                  <c:v>1449.8690780881441</c:v>
                </c:pt>
                <c:pt idx="730">
                  <c:v>1449.8909437616387</c:v>
                </c:pt>
                <c:pt idx="731">
                  <c:v>1449.8536958410925</c:v>
                </c:pt>
                <c:pt idx="732">
                  <c:v>1449.7575885785227</c:v>
                </c:pt>
                <c:pt idx="733">
                  <c:v>1449.5846972067038</c:v>
                </c:pt>
                <c:pt idx="734">
                  <c:v>1449.3464630664184</c:v>
                </c:pt>
                <c:pt idx="735">
                  <c:v>1449.0372926132836</c:v>
                </c:pt>
                <c:pt idx="736">
                  <c:v>1448.6761276225945</c:v>
                </c:pt>
                <c:pt idx="737">
                  <c:v>1448.2725025450031</c:v>
                </c:pt>
                <c:pt idx="738">
                  <c:v>1447.8414182495344</c:v>
                </c:pt>
                <c:pt idx="739">
                  <c:v>1447.390120918684</c:v>
                </c:pt>
                <c:pt idx="740">
                  <c:v>1446.9318316573556</c:v>
                </c:pt>
                <c:pt idx="741">
                  <c:v>1446.4640079453754</c:v>
                </c:pt>
                <c:pt idx="742">
                  <c:v>1445.9546140285538</c:v>
                </c:pt>
                <c:pt idx="743">
                  <c:v>1445.4328888888888</c:v>
                </c:pt>
                <c:pt idx="744">
                  <c:v>1444.9307411545624</c:v>
                </c:pt>
                <c:pt idx="745">
                  <c:v>1444.4536372439479</c:v>
                </c:pt>
                <c:pt idx="746">
                  <c:v>1444.0010686530106</c:v>
                </c:pt>
                <c:pt idx="747">
                  <c:v>1443.5692216014897</c:v>
                </c:pt>
                <c:pt idx="748">
                  <c:v>1443.1354676598387</c:v>
                </c:pt>
                <c:pt idx="749">
                  <c:v>1442.7239607697084</c:v>
                </c:pt>
                <c:pt idx="750">
                  <c:v>1442.3491932960894</c:v>
                </c:pt>
                <c:pt idx="751">
                  <c:v>1442.0126907510862</c:v>
                </c:pt>
                <c:pt idx="752">
                  <c:v>1441.7550063314711</c:v>
                </c:pt>
                <c:pt idx="753">
                  <c:v>1441.5742331471135</c:v>
                </c:pt>
                <c:pt idx="754">
                  <c:v>1441.5319001862197</c:v>
                </c:pt>
                <c:pt idx="755">
                  <c:v>1441.5947004345128</c:v>
                </c:pt>
                <c:pt idx="756">
                  <c:v>1441.7149616387337</c:v>
                </c:pt>
                <c:pt idx="757">
                  <c:v>1441.8868360024828</c:v>
                </c:pt>
                <c:pt idx="758">
                  <c:v>1442.1058741154563</c:v>
                </c:pt>
                <c:pt idx="759">
                  <c:v>1442.4512754810676</c:v>
                </c:pt>
                <c:pt idx="760">
                  <c:v>1442.8893517070144</c:v>
                </c:pt>
                <c:pt idx="761">
                  <c:v>1443.4183230291744</c:v>
                </c:pt>
                <c:pt idx="762">
                  <c:v>1444.0297991309747</c:v>
                </c:pt>
                <c:pt idx="763">
                  <c:v>1444.7020414649287</c:v>
                </c:pt>
                <c:pt idx="764">
                  <c:v>1445.4597124767226</c:v>
                </c:pt>
                <c:pt idx="765">
                  <c:v>1446.3368819366854</c:v>
                </c:pt>
                <c:pt idx="766">
                  <c:v>1447.3446098075729</c:v>
                </c:pt>
                <c:pt idx="767">
                  <c:v>1448.4250537554315</c:v>
                </c:pt>
                <c:pt idx="768">
                  <c:v>1449.545669522036</c:v>
                </c:pt>
                <c:pt idx="769">
                  <c:v>1450.7044230912477</c:v>
                </c:pt>
                <c:pt idx="770">
                  <c:v>1451.9233072625698</c:v>
                </c:pt>
                <c:pt idx="771">
                  <c:v>1453.2229164494104</c:v>
                </c:pt>
                <c:pt idx="772">
                  <c:v>1454.5942247051521</c:v>
                </c:pt>
                <c:pt idx="773">
                  <c:v>1455.9350227188081</c:v>
                </c:pt>
                <c:pt idx="774">
                  <c:v>1457.1596275605214</c:v>
                </c:pt>
                <c:pt idx="775">
                  <c:v>1458.2287572936063</c:v>
                </c:pt>
                <c:pt idx="776">
                  <c:v>1459.1837278708877</c:v>
                </c:pt>
                <c:pt idx="777">
                  <c:v>1460.0973824953446</c:v>
                </c:pt>
                <c:pt idx="778">
                  <c:v>1460.9605680943514</c:v>
                </c:pt>
                <c:pt idx="779">
                  <c:v>1461.6817539416511</c:v>
                </c:pt>
                <c:pt idx="780">
                  <c:v>1462.2433966480446</c:v>
                </c:pt>
                <c:pt idx="781">
                  <c:v>1462.6175284916201</c:v>
                </c:pt>
                <c:pt idx="782">
                  <c:v>1462.798555927995</c:v>
                </c:pt>
                <c:pt idx="783">
                  <c:v>1462.9067401613904</c:v>
                </c:pt>
                <c:pt idx="784">
                  <c:v>1462.9565735567969</c:v>
                </c:pt>
                <c:pt idx="785">
                  <c:v>1462.8328799503413</c:v>
                </c:pt>
                <c:pt idx="786">
                  <c:v>1462.6790574798263</c:v>
                </c:pt>
                <c:pt idx="787">
                  <c:v>1462.6214693978895</c:v>
                </c:pt>
                <c:pt idx="788">
                  <c:v>1462.6533780260709</c:v>
                </c:pt>
                <c:pt idx="789">
                  <c:v>1462.5726530105524</c:v>
                </c:pt>
                <c:pt idx="790">
                  <c:v>1462.1725874612043</c:v>
                </c:pt>
                <c:pt idx="791">
                  <c:v>1462.1278391061453</c:v>
                </c:pt>
                <c:pt idx="792">
                  <c:v>1462.842922905028</c:v>
                </c:pt>
                <c:pt idx="793">
                  <c:v>1464.0844355058969</c:v>
                </c:pt>
                <c:pt idx="794">
                  <c:v>0</c:v>
                </c:pt>
                <c:pt idx="795">
                  <c:v>0</c:v>
                </c:pt>
              </c:numCache>
            </c:numRef>
          </c:yVal>
          <c:smooth val="1"/>
          <c:extLst>
            <c:ext xmlns:c16="http://schemas.microsoft.com/office/drawing/2014/chart" uri="{C3380CC4-5D6E-409C-BE32-E72D297353CC}">
              <c16:uniqueId val="{00000001-791B-644E-A947-8967CA39E781}"/>
            </c:ext>
          </c:extLst>
        </c:ser>
        <c:dLbls>
          <c:showLegendKey val="0"/>
          <c:showVal val="0"/>
          <c:showCatName val="0"/>
          <c:showSerName val="0"/>
          <c:showPercent val="0"/>
          <c:showBubbleSize val="0"/>
        </c:dLbls>
        <c:axId val="1322654240"/>
        <c:axId val="1322660064"/>
        <c:extLst>
          <c:ext xmlns:c15="http://schemas.microsoft.com/office/drawing/2012/chart" uri="{02D57815-91ED-43cb-92C2-25804820EDAC}">
            <c15:filteredScatterSeries>
              <c15:ser>
                <c:idx val="2"/>
                <c:order val="2"/>
                <c:tx>
                  <c:v>FE-002</c:v>
                </c:tx>
                <c:spPr>
                  <a:ln w="19050" cap="rnd">
                    <a:solidFill>
                      <a:srgbClr val="00B050"/>
                    </a:solidFill>
                    <a:round/>
                  </a:ln>
                  <a:effectLst/>
                </c:spPr>
                <c:marker>
                  <c:symbol val="none"/>
                </c:marker>
                <c:xVal>
                  <c:numRef>
                    <c:extLst>
                      <c:ext uri="{02D57815-91ED-43cb-92C2-25804820EDAC}">
                        <c15:formulaRef>
                          <c15:sqref>[validatioon_minn.xlsx]Sheet1!$AL$13:$AL$805</c15:sqref>
                        </c15:formulaRef>
                      </c:ext>
                    </c:extLst>
                    <c:numCache>
                      <c:formatCode>0.00E+00</c:formatCode>
                      <c:ptCount val="793"/>
                      <c:pt idx="0">
                        <c:v>0</c:v>
                      </c:pt>
                      <c:pt idx="1">
                        <c:v>17</c:v>
                      </c:pt>
                      <c:pt idx="2">
                        <c:v>19.91796875</c:v>
                      </c:pt>
                      <c:pt idx="3">
                        <c:v>19.916015625</c:v>
                      </c:pt>
                      <c:pt idx="4">
                        <c:v>19.9130859375</c:v>
                      </c:pt>
                      <c:pt idx="5">
                        <c:v>19.9111328125</c:v>
                      </c:pt>
                      <c:pt idx="6">
                        <c:v>19.91015625</c:v>
                      </c:pt>
                      <c:pt idx="7">
                        <c:v>19.9091796875</c:v>
                      </c:pt>
                      <c:pt idx="8">
                        <c:v>19.9091796875</c:v>
                      </c:pt>
                      <c:pt idx="9">
                        <c:v>19.91015625</c:v>
                      </c:pt>
                      <c:pt idx="10">
                        <c:v>19.912109375</c:v>
                      </c:pt>
                      <c:pt idx="11">
                        <c:v>19.9140625</c:v>
                      </c:pt>
                      <c:pt idx="12">
                        <c:v>19.916015625</c:v>
                      </c:pt>
                      <c:pt idx="13">
                        <c:v>19.9189453125</c:v>
                      </c:pt>
                      <c:pt idx="14">
                        <c:v>19.921875</c:v>
                      </c:pt>
                      <c:pt idx="15">
                        <c:v>19.92578125</c:v>
                      </c:pt>
                      <c:pt idx="16">
                        <c:v>19.9287109375</c:v>
                      </c:pt>
                      <c:pt idx="17">
                        <c:v>19.9326171875</c:v>
                      </c:pt>
                      <c:pt idx="18">
                        <c:v>19.9365234375</c:v>
                      </c:pt>
                      <c:pt idx="19">
                        <c:v>19.9404296875</c:v>
                      </c:pt>
                      <c:pt idx="20">
                        <c:v>19.9443359375</c:v>
                      </c:pt>
                      <c:pt idx="21">
                        <c:v>19.947265625</c:v>
                      </c:pt>
                      <c:pt idx="22">
                        <c:v>19.9501953125</c:v>
                      </c:pt>
                      <c:pt idx="23">
                        <c:v>19.953125</c:v>
                      </c:pt>
                      <c:pt idx="24">
                        <c:v>19.9560546875</c:v>
                      </c:pt>
                      <c:pt idx="25">
                        <c:v>19.9912109375</c:v>
                      </c:pt>
                      <c:pt idx="26">
                        <c:v>20.017578125</c:v>
                      </c:pt>
                      <c:pt idx="27">
                        <c:v>20.1328125</c:v>
                      </c:pt>
                      <c:pt idx="28">
                        <c:v>20.3828125</c:v>
                      </c:pt>
                      <c:pt idx="29">
                        <c:v>20.765625</c:v>
                      </c:pt>
                      <c:pt idx="30">
                        <c:v>21.2119140625</c:v>
                      </c:pt>
                      <c:pt idx="31">
                        <c:v>21.7646484375</c:v>
                      </c:pt>
                      <c:pt idx="32">
                        <c:v>22.4052734375</c:v>
                      </c:pt>
                      <c:pt idx="33">
                        <c:v>23.11328125</c:v>
                      </c:pt>
                      <c:pt idx="34">
                        <c:v>23.89453125</c:v>
                      </c:pt>
                      <c:pt idx="35">
                        <c:v>24.69140625</c:v>
                      </c:pt>
                      <c:pt idx="36">
                        <c:v>25.4609375</c:v>
                      </c:pt>
                      <c:pt idx="37">
                        <c:v>26.1982421875</c:v>
                      </c:pt>
                      <c:pt idx="38">
                        <c:v>26.900390625</c:v>
                      </c:pt>
                      <c:pt idx="39">
                        <c:v>27.5751953125</c:v>
                      </c:pt>
                      <c:pt idx="40">
                        <c:v>28.2314453125</c:v>
                      </c:pt>
                      <c:pt idx="41">
                        <c:v>28.8662109375</c:v>
                      </c:pt>
                      <c:pt idx="42">
                        <c:v>29.47265625</c:v>
                      </c:pt>
                      <c:pt idx="43">
                        <c:v>30.067382813000002</c:v>
                      </c:pt>
                      <c:pt idx="44">
                        <c:v>30.631835938000002</c:v>
                      </c:pt>
                      <c:pt idx="45">
                        <c:v>31.166015625</c:v>
                      </c:pt>
                      <c:pt idx="46">
                        <c:v>31.670898438000002</c:v>
                      </c:pt>
                      <c:pt idx="47">
                        <c:v>32.143554688000002</c:v>
                      </c:pt>
                      <c:pt idx="48">
                        <c:v>32.588867188000002</c:v>
                      </c:pt>
                      <c:pt idx="49">
                        <c:v>33.004882813000002</c:v>
                      </c:pt>
                      <c:pt idx="50">
                        <c:v>33.38671875</c:v>
                      </c:pt>
                      <c:pt idx="51">
                        <c:v>33.75</c:v>
                      </c:pt>
                      <c:pt idx="52">
                        <c:v>34.096679688000002</c:v>
                      </c:pt>
                      <c:pt idx="53">
                        <c:v>34.435546875</c:v>
                      </c:pt>
                      <c:pt idx="54">
                        <c:v>34.783203125</c:v>
                      </c:pt>
                      <c:pt idx="55">
                        <c:v>35.143554688000002</c:v>
                      </c:pt>
                      <c:pt idx="56">
                        <c:v>35.509765625</c:v>
                      </c:pt>
                      <c:pt idx="57">
                        <c:v>35.876953125</c:v>
                      </c:pt>
                      <c:pt idx="58">
                        <c:v>36.244140625</c:v>
                      </c:pt>
                      <c:pt idx="59">
                        <c:v>36.607421875</c:v>
                      </c:pt>
                      <c:pt idx="60">
                        <c:v>36.987304687999995</c:v>
                      </c:pt>
                      <c:pt idx="61">
                        <c:v>37.37109375</c:v>
                      </c:pt>
                      <c:pt idx="62">
                        <c:v>37.772460937999995</c:v>
                      </c:pt>
                      <c:pt idx="63">
                        <c:v>38.1953125</c:v>
                      </c:pt>
                      <c:pt idx="64">
                        <c:v>38.634765625</c:v>
                      </c:pt>
                      <c:pt idx="65">
                        <c:v>39.09375</c:v>
                      </c:pt>
                      <c:pt idx="66">
                        <c:v>39.563476562999995</c:v>
                      </c:pt>
                      <c:pt idx="67">
                        <c:v>40.037109375</c:v>
                      </c:pt>
                      <c:pt idx="68">
                        <c:v>40.50390625</c:v>
                      </c:pt>
                      <c:pt idx="69">
                        <c:v>40.979492187999995</c:v>
                      </c:pt>
                      <c:pt idx="70">
                        <c:v>41.45703125</c:v>
                      </c:pt>
                      <c:pt idx="71">
                        <c:v>41.9375</c:v>
                      </c:pt>
                      <c:pt idx="72">
                        <c:v>42.426757812999995</c:v>
                      </c:pt>
                      <c:pt idx="73">
                        <c:v>42.922851562999995</c:v>
                      </c:pt>
                      <c:pt idx="74">
                        <c:v>43.432617187999995</c:v>
                      </c:pt>
                      <c:pt idx="75">
                        <c:v>43.946289062999995</c:v>
                      </c:pt>
                      <c:pt idx="76">
                        <c:v>44.453125</c:v>
                      </c:pt>
                      <c:pt idx="77">
                        <c:v>44.9609375</c:v>
                      </c:pt>
                      <c:pt idx="78">
                        <c:v>45.462890625</c:v>
                      </c:pt>
                      <c:pt idx="79">
                        <c:v>45.947265625</c:v>
                      </c:pt>
                      <c:pt idx="80">
                        <c:v>46.420898437999995</c:v>
                      </c:pt>
                      <c:pt idx="81">
                        <c:v>46.881835937999995</c:v>
                      </c:pt>
                      <c:pt idx="82">
                        <c:v>47.327148437999995</c:v>
                      </c:pt>
                      <c:pt idx="83">
                        <c:v>47.75390625</c:v>
                      </c:pt>
                      <c:pt idx="84">
                        <c:v>48.169921875</c:v>
                      </c:pt>
                      <c:pt idx="85">
                        <c:v>48.564453125</c:v>
                      </c:pt>
                      <c:pt idx="86">
                        <c:v>48.95703125</c:v>
                      </c:pt>
                      <c:pt idx="87">
                        <c:v>49.34765625</c:v>
                      </c:pt>
                      <c:pt idx="88">
                        <c:v>49.735351562999995</c:v>
                      </c:pt>
                      <c:pt idx="89">
                        <c:v>50.122070312999995</c:v>
                      </c:pt>
                      <c:pt idx="90">
                        <c:v>50.510742187999995</c:v>
                      </c:pt>
                      <c:pt idx="91">
                        <c:v>50.893554687999995</c:v>
                      </c:pt>
                      <c:pt idx="92">
                        <c:v>51.2734375</c:v>
                      </c:pt>
                      <c:pt idx="93">
                        <c:v>51.650390625</c:v>
                      </c:pt>
                      <c:pt idx="94">
                        <c:v>52.024414063000002</c:v>
                      </c:pt>
                      <c:pt idx="95">
                        <c:v>52.409179688000002</c:v>
                      </c:pt>
                      <c:pt idx="96">
                        <c:v>52.793945313000002</c:v>
                      </c:pt>
                      <c:pt idx="97">
                        <c:v>53.181640625</c:v>
                      </c:pt>
                      <c:pt idx="98">
                        <c:v>53.572265625</c:v>
                      </c:pt>
                      <c:pt idx="99">
                        <c:v>53.971679688000002</c:v>
                      </c:pt>
                      <c:pt idx="100">
                        <c:v>54.374023438000002</c:v>
                      </c:pt>
                      <c:pt idx="101">
                        <c:v>54.776367188000002</c:v>
                      </c:pt>
                      <c:pt idx="102">
                        <c:v>55.174804688000002</c:v>
                      </c:pt>
                      <c:pt idx="103">
                        <c:v>55.58203125</c:v>
                      </c:pt>
                      <c:pt idx="104">
                        <c:v>55.9921875</c:v>
                      </c:pt>
                      <c:pt idx="105">
                        <c:v>56.404296875</c:v>
                      </c:pt>
                      <c:pt idx="106">
                        <c:v>56.821289063000002</c:v>
                      </c:pt>
                      <c:pt idx="107">
                        <c:v>57.245117188000002</c:v>
                      </c:pt>
                      <c:pt idx="108">
                        <c:v>57.669921875</c:v>
                      </c:pt>
                      <c:pt idx="109">
                        <c:v>58.094726563000002</c:v>
                      </c:pt>
                      <c:pt idx="110">
                        <c:v>58.521484375</c:v>
                      </c:pt>
                      <c:pt idx="111">
                        <c:v>58.939453125</c:v>
                      </c:pt>
                      <c:pt idx="112">
                        <c:v>59.359375</c:v>
                      </c:pt>
                      <c:pt idx="113">
                        <c:v>59.771484375</c:v>
                      </c:pt>
                      <c:pt idx="114">
                        <c:v>60.174804688000002</c:v>
                      </c:pt>
                      <c:pt idx="115">
                        <c:v>60.572265625</c:v>
                      </c:pt>
                      <c:pt idx="116">
                        <c:v>60.96484375</c:v>
                      </c:pt>
                      <c:pt idx="117">
                        <c:v>61.358398438000002</c:v>
                      </c:pt>
                      <c:pt idx="118">
                        <c:v>61.751953125</c:v>
                      </c:pt>
                      <c:pt idx="119">
                        <c:v>62.138671875</c:v>
                      </c:pt>
                      <c:pt idx="120">
                        <c:v>62.529296875</c:v>
                      </c:pt>
                      <c:pt idx="121">
                        <c:v>62.91796875</c:v>
                      </c:pt>
                      <c:pt idx="122">
                        <c:v>63.301757813000002</c:v>
                      </c:pt>
                      <c:pt idx="123">
                        <c:v>63.680664063000002</c:v>
                      </c:pt>
                      <c:pt idx="124">
                        <c:v>64.057617187999995</c:v>
                      </c:pt>
                      <c:pt idx="125">
                        <c:v>64.431640625</c:v>
                      </c:pt>
                      <c:pt idx="126">
                        <c:v>64.806640625</c:v>
                      </c:pt>
                      <c:pt idx="127">
                        <c:v>65.185546875</c:v>
                      </c:pt>
                      <c:pt idx="128">
                        <c:v>65.55859375</c:v>
                      </c:pt>
                      <c:pt idx="129">
                        <c:v>65.942382812999995</c:v>
                      </c:pt>
                      <c:pt idx="130">
                        <c:v>66.330078125</c:v>
                      </c:pt>
                      <c:pt idx="131">
                        <c:v>66.719726562999995</c:v>
                      </c:pt>
                      <c:pt idx="132">
                        <c:v>67.11328125</c:v>
                      </c:pt>
                      <c:pt idx="133">
                        <c:v>67.509765625</c:v>
                      </c:pt>
                      <c:pt idx="134">
                        <c:v>67.911132812999995</c:v>
                      </c:pt>
                      <c:pt idx="135">
                        <c:v>68.31640625</c:v>
                      </c:pt>
                      <c:pt idx="136">
                        <c:v>68.71875</c:v>
                      </c:pt>
                      <c:pt idx="137">
                        <c:v>69.131835937999995</c:v>
                      </c:pt>
                      <c:pt idx="138">
                        <c:v>69.551757812999995</c:v>
                      </c:pt>
                      <c:pt idx="139">
                        <c:v>69.974609375</c:v>
                      </c:pt>
                      <c:pt idx="140">
                        <c:v>70.400390625</c:v>
                      </c:pt>
                      <c:pt idx="141">
                        <c:v>70.829101562999995</c:v>
                      </c:pt>
                      <c:pt idx="142">
                        <c:v>71.2578125</c:v>
                      </c:pt>
                      <c:pt idx="143">
                        <c:v>71.686523437999995</c:v>
                      </c:pt>
                      <c:pt idx="144">
                        <c:v>72.114257812999995</c:v>
                      </c:pt>
                      <c:pt idx="145">
                        <c:v>72.538085937999995</c:v>
                      </c:pt>
                      <c:pt idx="146">
                        <c:v>72.967773437999995</c:v>
                      </c:pt>
                      <c:pt idx="147">
                        <c:v>73.401367187999995</c:v>
                      </c:pt>
                      <c:pt idx="148">
                        <c:v>73.838867187999995</c:v>
                      </c:pt>
                      <c:pt idx="149">
                        <c:v>74.284179687999995</c:v>
                      </c:pt>
                      <c:pt idx="150">
                        <c:v>74.717773437999995</c:v>
                      </c:pt>
                      <c:pt idx="151">
                        <c:v>75.155273437999995</c:v>
                      </c:pt>
                      <c:pt idx="152">
                        <c:v>75.58984375</c:v>
                      </c:pt>
                      <c:pt idx="153">
                        <c:v>76.00390625</c:v>
                      </c:pt>
                      <c:pt idx="154">
                        <c:v>76.419921875</c:v>
                      </c:pt>
                      <c:pt idx="155">
                        <c:v>76.836914062999995</c:v>
                      </c:pt>
                      <c:pt idx="156">
                        <c:v>77.248046875</c:v>
                      </c:pt>
                      <c:pt idx="157">
                        <c:v>77.66015625</c:v>
                      </c:pt>
                      <c:pt idx="158">
                        <c:v>78.073242187999995</c:v>
                      </c:pt>
                      <c:pt idx="159">
                        <c:v>78.484375</c:v>
                      </c:pt>
                      <c:pt idx="160">
                        <c:v>78.897460937999995</c:v>
                      </c:pt>
                      <c:pt idx="161">
                        <c:v>79.3125</c:v>
                      </c:pt>
                      <c:pt idx="162">
                        <c:v>79.720703125</c:v>
                      </c:pt>
                      <c:pt idx="163">
                        <c:v>80.133789062999995</c:v>
                      </c:pt>
                      <c:pt idx="164">
                        <c:v>80.543945312999995</c:v>
                      </c:pt>
                      <c:pt idx="165">
                        <c:v>80.95703125</c:v>
                      </c:pt>
                      <c:pt idx="166">
                        <c:v>81.372070312999995</c:v>
                      </c:pt>
                      <c:pt idx="167">
                        <c:v>81.788085937999995</c:v>
                      </c:pt>
                      <c:pt idx="168">
                        <c:v>82.208007812999995</c:v>
                      </c:pt>
                      <c:pt idx="169">
                        <c:v>82.627929687999995</c:v>
                      </c:pt>
                      <c:pt idx="170">
                        <c:v>83.0390625</c:v>
                      </c:pt>
                      <c:pt idx="171">
                        <c:v>83.462890625</c:v>
                      </c:pt>
                      <c:pt idx="172">
                        <c:v>83.88671875</c:v>
                      </c:pt>
                      <c:pt idx="173">
                        <c:v>84.313476562999995</c:v>
                      </c:pt>
                      <c:pt idx="174">
                        <c:v>84.73828125</c:v>
                      </c:pt>
                      <c:pt idx="175">
                        <c:v>85.166992187999995</c:v>
                      </c:pt>
                      <c:pt idx="176">
                        <c:v>85.588867187999995</c:v>
                      </c:pt>
                      <c:pt idx="177">
                        <c:v>86.015625</c:v>
                      </c:pt>
                      <c:pt idx="178">
                        <c:v>86.439453125</c:v>
                      </c:pt>
                      <c:pt idx="179">
                        <c:v>86.854492187999995</c:v>
                      </c:pt>
                      <c:pt idx="180">
                        <c:v>87.274414062999995</c:v>
                      </c:pt>
                      <c:pt idx="181">
                        <c:v>87.694335937999995</c:v>
                      </c:pt>
                      <c:pt idx="182">
                        <c:v>88.110351562999995</c:v>
                      </c:pt>
                      <c:pt idx="183">
                        <c:v>88.524414062999995</c:v>
                      </c:pt>
                      <c:pt idx="184">
                        <c:v>88.932617187999995</c:v>
                      </c:pt>
                      <c:pt idx="185">
                        <c:v>89.336914062999995</c:v>
                      </c:pt>
                      <c:pt idx="186">
                        <c:v>89.745117187999995</c:v>
                      </c:pt>
                      <c:pt idx="187">
                        <c:v>90.146484375</c:v>
                      </c:pt>
                      <c:pt idx="188">
                        <c:v>90.5390625</c:v>
                      </c:pt>
                      <c:pt idx="189">
                        <c:v>90.938476562999995</c:v>
                      </c:pt>
                      <c:pt idx="190">
                        <c:v>91.3359375</c:v>
                      </c:pt>
                      <c:pt idx="191">
                        <c:v>91.723632812999995</c:v>
                      </c:pt>
                      <c:pt idx="192">
                        <c:v>92.110351562999995</c:v>
                      </c:pt>
                      <c:pt idx="193">
                        <c:v>92.495117187999995</c:v>
                      </c:pt>
                      <c:pt idx="194">
                        <c:v>92.875</c:v>
                      </c:pt>
                      <c:pt idx="195">
                        <c:v>93.262695312999995</c:v>
                      </c:pt>
                      <c:pt idx="196">
                        <c:v>93.651367187999995</c:v>
                      </c:pt>
                      <c:pt idx="197">
                        <c:v>94.03515625</c:v>
                      </c:pt>
                      <c:pt idx="198">
                        <c:v>94.422851562999995</c:v>
                      </c:pt>
                      <c:pt idx="199">
                        <c:v>94.811523437999995</c:v>
                      </c:pt>
                      <c:pt idx="200">
                        <c:v>95.201171875</c:v>
                      </c:pt>
                      <c:pt idx="201">
                        <c:v>95.587890625</c:v>
                      </c:pt>
                      <c:pt idx="202">
                        <c:v>95.9765625</c:v>
                      </c:pt>
                      <c:pt idx="203">
                        <c:v>96.3671875</c:v>
                      </c:pt>
                      <c:pt idx="204">
                        <c:v>96.7578125</c:v>
                      </c:pt>
                      <c:pt idx="205">
                        <c:v>97.146484375</c:v>
                      </c:pt>
                      <c:pt idx="206">
                        <c:v>97.529296875</c:v>
                      </c:pt>
                      <c:pt idx="207">
                        <c:v>97.919921875</c:v>
                      </c:pt>
                      <c:pt idx="208">
                        <c:v>98.311523437999995</c:v>
                      </c:pt>
                      <c:pt idx="209">
                        <c:v>98.703125</c:v>
                      </c:pt>
                      <c:pt idx="210">
                        <c:v>99.091796875</c:v>
                      </c:pt>
                      <c:pt idx="211">
                        <c:v>99.482421875</c:v>
                      </c:pt>
                      <c:pt idx="212">
                        <c:v>99.875</c:v>
                      </c:pt>
                      <c:pt idx="213">
                        <c:v>100.265625</c:v>
                      </c:pt>
                      <c:pt idx="214">
                        <c:v>100.65234375</c:v>
                      </c:pt>
                      <c:pt idx="215">
                        <c:v>101.05566406299999</c:v>
                      </c:pt>
                      <c:pt idx="216">
                        <c:v>101.47265625</c:v>
                      </c:pt>
                      <c:pt idx="217">
                        <c:v>101.90136718799999</c:v>
                      </c:pt>
                      <c:pt idx="218">
                        <c:v>102.33105468799999</c:v>
                      </c:pt>
                      <c:pt idx="219">
                        <c:v>102.75878906299999</c:v>
                      </c:pt>
                      <c:pt idx="220">
                        <c:v>103.18457031299999</c:v>
                      </c:pt>
                      <c:pt idx="221">
                        <c:v>103.60449218799999</c:v>
                      </c:pt>
                      <c:pt idx="222">
                        <c:v>104.02050781299999</c:v>
                      </c:pt>
                      <c:pt idx="223">
                        <c:v>104.427734375</c:v>
                      </c:pt>
                      <c:pt idx="224">
                        <c:v>104.84082031299999</c:v>
                      </c:pt>
                      <c:pt idx="225">
                        <c:v>105.25683593799999</c:v>
                      </c:pt>
                      <c:pt idx="226">
                        <c:v>105.67578125</c:v>
                      </c:pt>
                      <c:pt idx="227">
                        <c:v>106.095703125</c:v>
                      </c:pt>
                      <c:pt idx="228">
                        <c:v>106.513671875</c:v>
                      </c:pt>
                      <c:pt idx="229">
                        <c:v>106.92871093799999</c:v>
                      </c:pt>
                      <c:pt idx="230">
                        <c:v>107.33984375</c:v>
                      </c:pt>
                      <c:pt idx="231">
                        <c:v>107.74902343799999</c:v>
                      </c:pt>
                      <c:pt idx="232">
                        <c:v>108.14746093799999</c:v>
                      </c:pt>
                      <c:pt idx="233">
                        <c:v>108.55078125</c:v>
                      </c:pt>
                      <c:pt idx="234">
                        <c:v>108.955078125</c:v>
                      </c:pt>
                      <c:pt idx="235">
                        <c:v>109.36035156299999</c:v>
                      </c:pt>
                      <c:pt idx="236">
                        <c:v>109.767578125</c:v>
                      </c:pt>
                      <c:pt idx="237">
                        <c:v>110.18261718799999</c:v>
                      </c:pt>
                      <c:pt idx="238">
                        <c:v>110.59863281299999</c:v>
                      </c:pt>
                      <c:pt idx="239">
                        <c:v>111.01171875</c:v>
                      </c:pt>
                      <c:pt idx="240">
                        <c:v>111.42578125</c:v>
                      </c:pt>
                      <c:pt idx="241">
                        <c:v>111.833984375</c:v>
                      </c:pt>
                      <c:pt idx="242">
                        <c:v>112.25878906299999</c:v>
                      </c:pt>
                      <c:pt idx="243">
                        <c:v>112.689453125</c:v>
                      </c:pt>
                      <c:pt idx="244">
                        <c:v>113.12402343799999</c:v>
                      </c:pt>
                      <c:pt idx="245">
                        <c:v>113.55859375</c:v>
                      </c:pt>
                      <c:pt idx="246">
                        <c:v>113.994140625</c:v>
                      </c:pt>
                      <c:pt idx="247">
                        <c:v>114.4296875</c:v>
                      </c:pt>
                      <c:pt idx="248">
                        <c:v>114.86328125</c:v>
                      </c:pt>
                      <c:pt idx="249">
                        <c:v>115.28515625</c:v>
                      </c:pt>
                      <c:pt idx="250">
                        <c:v>115.70605468799999</c:v>
                      </c:pt>
                      <c:pt idx="251">
                        <c:v>116.119140625</c:v>
                      </c:pt>
                      <c:pt idx="252">
                        <c:v>116.525390625</c:v>
                      </c:pt>
                      <c:pt idx="253">
                        <c:v>116.92578125</c:v>
                      </c:pt>
                      <c:pt idx="254">
                        <c:v>117.32421875</c:v>
                      </c:pt>
                      <c:pt idx="255">
                        <c:v>117.72167968799999</c:v>
                      </c:pt>
                      <c:pt idx="256">
                        <c:v>118.12207031299999</c:v>
                      </c:pt>
                      <c:pt idx="257">
                        <c:v>118.521484375</c:v>
                      </c:pt>
                      <c:pt idx="258">
                        <c:v>118.916015625</c:v>
                      </c:pt>
                      <c:pt idx="259">
                        <c:v>119.318359375</c:v>
                      </c:pt>
                      <c:pt idx="260">
                        <c:v>119.71777343799999</c:v>
                      </c:pt>
                      <c:pt idx="261">
                        <c:v>120.11621094</c:v>
                      </c:pt>
                      <c:pt idx="262">
                        <c:v>120.50878906</c:v>
                      </c:pt>
                      <c:pt idx="263">
                        <c:v>120.8984375</c:v>
                      </c:pt>
                      <c:pt idx="264">
                        <c:v>121.2890625</c:v>
                      </c:pt>
                      <c:pt idx="265">
                        <c:v>121.68457031</c:v>
                      </c:pt>
                      <c:pt idx="266">
                        <c:v>122.078125</c:v>
                      </c:pt>
                      <c:pt idx="267">
                        <c:v>122.48242188</c:v>
                      </c:pt>
                      <c:pt idx="268">
                        <c:v>122.88867188</c:v>
                      </c:pt>
                      <c:pt idx="269">
                        <c:v>123.29492188</c:v>
                      </c:pt>
                      <c:pt idx="270">
                        <c:v>123.69921875</c:v>
                      </c:pt>
                      <c:pt idx="271">
                        <c:v>124.10546875</c:v>
                      </c:pt>
                      <c:pt idx="272">
                        <c:v>124.51367188</c:v>
                      </c:pt>
                      <c:pt idx="273">
                        <c:v>124.92382813</c:v>
                      </c:pt>
                      <c:pt idx="274">
                        <c:v>125.33691406</c:v>
                      </c:pt>
                      <c:pt idx="275">
                        <c:v>125.73925781</c:v>
                      </c:pt>
                      <c:pt idx="276">
                        <c:v>126.1484375</c:v>
                      </c:pt>
                      <c:pt idx="277">
                        <c:v>126.5546875</c:v>
                      </c:pt>
                      <c:pt idx="278">
                        <c:v>126.95800781</c:v>
                      </c:pt>
                      <c:pt idx="279">
                        <c:v>127.35839844</c:v>
                      </c:pt>
                      <c:pt idx="280">
                        <c:v>127.76074219</c:v>
                      </c:pt>
                      <c:pt idx="281">
                        <c:v>128.16503906</c:v>
                      </c:pt>
                      <c:pt idx="282">
                        <c:v>128.56640625</c:v>
                      </c:pt>
                      <c:pt idx="283">
                        <c:v>128.95117188</c:v>
                      </c:pt>
                      <c:pt idx="284">
                        <c:v>129.34277344</c:v>
                      </c:pt>
                      <c:pt idx="285">
                        <c:v>129.73242188</c:v>
                      </c:pt>
                      <c:pt idx="286">
                        <c:v>130.12304688</c:v>
                      </c:pt>
                      <c:pt idx="287">
                        <c:v>130.5078125</c:v>
                      </c:pt>
                      <c:pt idx="288">
                        <c:v>130.890625</c:v>
                      </c:pt>
                      <c:pt idx="289">
                        <c:v>131.27246094</c:v>
                      </c:pt>
                      <c:pt idx="290">
                        <c:v>131.65234375</c:v>
                      </c:pt>
                      <c:pt idx="291">
                        <c:v>132.03125</c:v>
                      </c:pt>
                      <c:pt idx="292">
                        <c:v>132.40332031</c:v>
                      </c:pt>
                      <c:pt idx="293">
                        <c:v>132.78710938</c:v>
                      </c:pt>
                      <c:pt idx="294">
                        <c:v>133.18066406</c:v>
                      </c:pt>
                      <c:pt idx="295">
                        <c:v>133.58105469</c:v>
                      </c:pt>
                      <c:pt idx="296">
                        <c:v>133.98632813</c:v>
                      </c:pt>
                      <c:pt idx="297">
                        <c:v>134.39257813</c:v>
                      </c:pt>
                      <c:pt idx="298">
                        <c:v>134.79785156</c:v>
                      </c:pt>
                      <c:pt idx="299">
                        <c:v>135.20605469</c:v>
                      </c:pt>
                      <c:pt idx="300">
                        <c:v>135.60742188</c:v>
                      </c:pt>
                      <c:pt idx="301">
                        <c:v>136.01757813</c:v>
                      </c:pt>
                      <c:pt idx="302">
                        <c:v>136.42578125</c:v>
                      </c:pt>
                      <c:pt idx="303">
                        <c:v>136.84179688</c:v>
                      </c:pt>
                      <c:pt idx="304">
                        <c:v>137.25292969</c:v>
                      </c:pt>
                      <c:pt idx="305">
                        <c:v>137.67285156</c:v>
                      </c:pt>
                      <c:pt idx="306">
                        <c:v>138.09277344</c:v>
                      </c:pt>
                      <c:pt idx="307">
                        <c:v>138.51953125</c:v>
                      </c:pt>
                      <c:pt idx="308">
                        <c:v>138.95019531</c:v>
                      </c:pt>
                      <c:pt idx="309">
                        <c:v>139.37597656</c:v>
                      </c:pt>
                      <c:pt idx="310">
                        <c:v>139.80175781</c:v>
                      </c:pt>
                      <c:pt idx="311">
                        <c:v>140.2265625</c:v>
                      </c:pt>
                      <c:pt idx="312">
                        <c:v>140.64550781</c:v>
                      </c:pt>
                      <c:pt idx="313">
                        <c:v>141.06054688</c:v>
                      </c:pt>
                      <c:pt idx="314">
                        <c:v>141.47460938</c:v>
                      </c:pt>
                      <c:pt idx="315">
                        <c:v>141.88867188</c:v>
                      </c:pt>
                      <c:pt idx="316">
                        <c:v>142.31054688</c:v>
                      </c:pt>
                      <c:pt idx="317">
                        <c:v>142.74121094</c:v>
                      </c:pt>
                      <c:pt idx="318">
                        <c:v>143.16503906</c:v>
                      </c:pt>
                      <c:pt idx="319">
                        <c:v>143.60253906</c:v>
                      </c:pt>
                      <c:pt idx="320">
                        <c:v>144.02539063</c:v>
                      </c:pt>
                      <c:pt idx="321">
                        <c:v>144.43554688</c:v>
                      </c:pt>
                      <c:pt idx="322">
                        <c:v>144.83886719</c:v>
                      </c:pt>
                      <c:pt idx="323">
                        <c:v>145.23144531</c:v>
                      </c:pt>
                      <c:pt idx="324">
                        <c:v>145.625</c:v>
                      </c:pt>
                      <c:pt idx="325">
                        <c:v>146.02929688</c:v>
                      </c:pt>
                      <c:pt idx="326">
                        <c:v>146.42675781</c:v>
                      </c:pt>
                      <c:pt idx="327">
                        <c:v>146.84082031</c:v>
                      </c:pt>
                      <c:pt idx="328">
                        <c:v>147.26953125</c:v>
                      </c:pt>
                      <c:pt idx="329">
                        <c:v>147.69628906</c:v>
                      </c:pt>
                      <c:pt idx="330">
                        <c:v>148.12207031</c:v>
                      </c:pt>
                      <c:pt idx="331">
                        <c:v>148.54003906</c:v>
                      </c:pt>
                      <c:pt idx="332">
                        <c:v>148.94628906</c:v>
                      </c:pt>
                      <c:pt idx="333">
                        <c:v>149.34570313</c:v>
                      </c:pt>
                      <c:pt idx="334">
                        <c:v>149.73730469</c:v>
                      </c:pt>
                      <c:pt idx="335">
                        <c:v>150.11816406</c:v>
                      </c:pt>
                      <c:pt idx="336">
                        <c:v>150.5078125</c:v>
                      </c:pt>
                      <c:pt idx="337">
                        <c:v>150.90136719</c:v>
                      </c:pt>
                      <c:pt idx="338">
                        <c:v>151.30371094</c:v>
                      </c:pt>
                      <c:pt idx="339">
                        <c:v>151.71386719</c:v>
                      </c:pt>
                      <c:pt idx="340">
                        <c:v>152.12695313</c:v>
                      </c:pt>
                      <c:pt idx="341">
                        <c:v>152.54199219</c:v>
                      </c:pt>
                      <c:pt idx="342">
                        <c:v>152.96191406</c:v>
                      </c:pt>
                      <c:pt idx="343">
                        <c:v>153.37304688</c:v>
                      </c:pt>
                      <c:pt idx="344">
                        <c:v>153.79492188</c:v>
                      </c:pt>
                      <c:pt idx="345">
                        <c:v>154.21582031</c:v>
                      </c:pt>
                      <c:pt idx="346">
                        <c:v>154.62695313</c:v>
                      </c:pt>
                      <c:pt idx="347">
                        <c:v>155.03710938</c:v>
                      </c:pt>
                      <c:pt idx="348">
                        <c:v>155.44433594</c:v>
                      </c:pt>
                      <c:pt idx="349">
                        <c:v>155.85449219</c:v>
                      </c:pt>
                      <c:pt idx="350">
                        <c:v>156.26953125</c:v>
                      </c:pt>
                      <c:pt idx="351">
                        <c:v>156.69238281</c:v>
                      </c:pt>
                      <c:pt idx="352">
                        <c:v>157.11523438</c:v>
                      </c:pt>
                      <c:pt idx="353">
                        <c:v>157.55078125</c:v>
                      </c:pt>
                      <c:pt idx="354">
                        <c:v>157.99316406</c:v>
                      </c:pt>
                      <c:pt idx="355">
                        <c:v>158.43652344</c:v>
                      </c:pt>
                      <c:pt idx="356">
                        <c:v>158.87890625</c:v>
                      </c:pt>
                      <c:pt idx="357">
                        <c:v>159.32421875</c:v>
                      </c:pt>
                      <c:pt idx="358">
                        <c:v>159.76855469</c:v>
                      </c:pt>
                      <c:pt idx="359">
                        <c:v>160.21289063</c:v>
                      </c:pt>
                      <c:pt idx="360">
                        <c:v>160.64550781</c:v>
                      </c:pt>
                      <c:pt idx="361">
                        <c:v>161.08691406</c:v>
                      </c:pt>
                      <c:pt idx="362">
                        <c:v>161.52441406</c:v>
                      </c:pt>
                      <c:pt idx="363">
                        <c:v>161.9609375</c:v>
                      </c:pt>
                      <c:pt idx="364">
                        <c:v>162.39746094</c:v>
                      </c:pt>
                      <c:pt idx="365">
                        <c:v>162.84179688</c:v>
                      </c:pt>
                      <c:pt idx="366">
                        <c:v>163.2890625</c:v>
                      </c:pt>
                      <c:pt idx="367">
                        <c:v>163.74023438</c:v>
                      </c:pt>
                      <c:pt idx="368">
                        <c:v>164.19433594</c:v>
                      </c:pt>
                      <c:pt idx="369">
                        <c:v>164.6484375</c:v>
                      </c:pt>
                      <c:pt idx="370">
                        <c:v>165.10742188</c:v>
                      </c:pt>
                      <c:pt idx="371">
                        <c:v>165.56445313</c:v>
                      </c:pt>
                      <c:pt idx="372">
                        <c:v>166.01953125</c:v>
                      </c:pt>
                      <c:pt idx="373">
                        <c:v>166.47753906</c:v>
                      </c:pt>
                      <c:pt idx="374">
                        <c:v>166.93066406</c:v>
                      </c:pt>
                      <c:pt idx="375">
                        <c:v>167.38964844</c:v>
                      </c:pt>
                      <c:pt idx="376">
                        <c:v>167.84863281</c:v>
                      </c:pt>
                      <c:pt idx="377">
                        <c:v>168.296875</c:v>
                      </c:pt>
                      <c:pt idx="378">
                        <c:v>168.75976563</c:v>
                      </c:pt>
                      <c:pt idx="379">
                        <c:v>169.22070313</c:v>
                      </c:pt>
                      <c:pt idx="380">
                        <c:v>169.68554688</c:v>
                      </c:pt>
                      <c:pt idx="381">
                        <c:v>170.15234375</c:v>
                      </c:pt>
                      <c:pt idx="382">
                        <c:v>170.62109375</c:v>
                      </c:pt>
                      <c:pt idx="383">
                        <c:v>171.08789063</c:v>
                      </c:pt>
                      <c:pt idx="384">
                        <c:v>171.55761719</c:v>
                      </c:pt>
                      <c:pt idx="385">
                        <c:v>172.01953125</c:v>
                      </c:pt>
                      <c:pt idx="386">
                        <c:v>172.48632813</c:v>
                      </c:pt>
                      <c:pt idx="387">
                        <c:v>172.95214844</c:v>
                      </c:pt>
                      <c:pt idx="388">
                        <c:v>173.41503906</c:v>
                      </c:pt>
                      <c:pt idx="389">
                        <c:v>173.875</c:v>
                      </c:pt>
                      <c:pt idx="390">
                        <c:v>174.33691406</c:v>
                      </c:pt>
                      <c:pt idx="391">
                        <c:v>174.79492188</c:v>
                      </c:pt>
                      <c:pt idx="392">
                        <c:v>175.25683594</c:v>
                      </c:pt>
                      <c:pt idx="393">
                        <c:v>175.71484375</c:v>
                      </c:pt>
                      <c:pt idx="394">
                        <c:v>176.16210938</c:v>
                      </c:pt>
                      <c:pt idx="395">
                        <c:v>176.61425781</c:v>
                      </c:pt>
                      <c:pt idx="396">
                        <c:v>177.06347656</c:v>
                      </c:pt>
                      <c:pt idx="397">
                        <c:v>177.51074219</c:v>
                      </c:pt>
                      <c:pt idx="398">
                        <c:v>177.95019531</c:v>
                      </c:pt>
                      <c:pt idx="399">
                        <c:v>178.39453125</c:v>
                      </c:pt>
                      <c:pt idx="400">
                        <c:v>178.83105469</c:v>
                      </c:pt>
                      <c:pt idx="401">
                        <c:v>179.27246094</c:v>
                      </c:pt>
                      <c:pt idx="402">
                        <c:v>179.70019531</c:v>
                      </c:pt>
                      <c:pt idx="403">
                        <c:v>180.13378906</c:v>
                      </c:pt>
                      <c:pt idx="404">
                        <c:v>180.56835938</c:v>
                      </c:pt>
                      <c:pt idx="405">
                        <c:v>181.00195313</c:v>
                      </c:pt>
                      <c:pt idx="406">
                        <c:v>181.43652344</c:v>
                      </c:pt>
                      <c:pt idx="407">
                        <c:v>181.86621094</c:v>
                      </c:pt>
                      <c:pt idx="408">
                        <c:v>182.30371094</c:v>
                      </c:pt>
                      <c:pt idx="409">
                        <c:v>182.73828125</c:v>
                      </c:pt>
                      <c:pt idx="410">
                        <c:v>183.17578125</c:v>
                      </c:pt>
                      <c:pt idx="411">
                        <c:v>183.60351563</c:v>
                      </c:pt>
                      <c:pt idx="412">
                        <c:v>184.04492188</c:v>
                      </c:pt>
                      <c:pt idx="413">
                        <c:v>184.48925781</c:v>
                      </c:pt>
                      <c:pt idx="414">
                        <c:v>184.93359375</c:v>
                      </c:pt>
                      <c:pt idx="415">
                        <c:v>185.3828125</c:v>
                      </c:pt>
                      <c:pt idx="416">
                        <c:v>185.82910156</c:v>
                      </c:pt>
                      <c:pt idx="417">
                        <c:v>186.27441406</c:v>
                      </c:pt>
                      <c:pt idx="418">
                        <c:v>186.71777344</c:v>
                      </c:pt>
                      <c:pt idx="419">
                        <c:v>187.15820313</c:v>
                      </c:pt>
                      <c:pt idx="420">
                        <c:v>187.60351563</c:v>
                      </c:pt>
                      <c:pt idx="421">
                        <c:v>188.046875</c:v>
                      </c:pt>
                      <c:pt idx="422">
                        <c:v>188.49023438</c:v>
                      </c:pt>
                      <c:pt idx="423">
                        <c:v>188.93066406</c:v>
                      </c:pt>
                      <c:pt idx="424">
                        <c:v>189.36914063</c:v>
                      </c:pt>
                      <c:pt idx="425">
                        <c:v>189.81152344</c:v>
                      </c:pt>
                      <c:pt idx="426">
                        <c:v>190.25390625</c:v>
                      </c:pt>
                      <c:pt idx="427">
                        <c:v>190.69824219</c:v>
                      </c:pt>
                      <c:pt idx="428">
                        <c:v>191.13574219</c:v>
                      </c:pt>
                      <c:pt idx="429">
                        <c:v>191.58203125</c:v>
                      </c:pt>
                      <c:pt idx="430">
                        <c:v>192.02246094</c:v>
                      </c:pt>
                      <c:pt idx="431">
                        <c:v>192.45703125</c:v>
                      </c:pt>
                      <c:pt idx="432">
                        <c:v>192.89941406</c:v>
                      </c:pt>
                      <c:pt idx="433">
                        <c:v>193.33398438</c:v>
                      </c:pt>
                      <c:pt idx="434">
                        <c:v>193.77148438</c:v>
                      </c:pt>
                      <c:pt idx="435">
                        <c:v>194.203125</c:v>
                      </c:pt>
                      <c:pt idx="436">
                        <c:v>194.62890625</c:v>
                      </c:pt>
                      <c:pt idx="437">
                        <c:v>195.05957031</c:v>
                      </c:pt>
                      <c:pt idx="438">
                        <c:v>195.4921875</c:v>
                      </c:pt>
                      <c:pt idx="439">
                        <c:v>195.92578125</c:v>
                      </c:pt>
                      <c:pt idx="440">
                        <c:v>196.35742188</c:v>
                      </c:pt>
                      <c:pt idx="441">
                        <c:v>196.79785156</c:v>
                      </c:pt>
                      <c:pt idx="442">
                        <c:v>197.24414063</c:v>
                      </c:pt>
                      <c:pt idx="443">
                        <c:v>197.68847656</c:v>
                      </c:pt>
                      <c:pt idx="444">
                        <c:v>198.14746094</c:v>
                      </c:pt>
                      <c:pt idx="445">
                        <c:v>198.60351563</c:v>
                      </c:pt>
                      <c:pt idx="446">
                        <c:v>199.0546875</c:v>
                      </c:pt>
                      <c:pt idx="447">
                        <c:v>199.49414063</c:v>
                      </c:pt>
                      <c:pt idx="448">
                        <c:v>199.93359375</c:v>
                      </c:pt>
                      <c:pt idx="449">
                        <c:v>200.3671875</c:v>
                      </c:pt>
                      <c:pt idx="450">
                        <c:v>200.79980469</c:v>
                      </c:pt>
                      <c:pt idx="451">
                        <c:v>201.22753906</c:v>
                      </c:pt>
                      <c:pt idx="452">
                        <c:v>201.66015625</c:v>
                      </c:pt>
                      <c:pt idx="453">
                        <c:v>202.08105469</c:v>
                      </c:pt>
                      <c:pt idx="454">
                        <c:v>202.50683594</c:v>
                      </c:pt>
                      <c:pt idx="455">
                        <c:v>202.93261719</c:v>
                      </c:pt>
                      <c:pt idx="456">
                        <c:v>203.36230469</c:v>
                      </c:pt>
                      <c:pt idx="457">
                        <c:v>203.79199219</c:v>
                      </c:pt>
                      <c:pt idx="458">
                        <c:v>204.22265625</c:v>
                      </c:pt>
                      <c:pt idx="459">
                        <c:v>204.65136719</c:v>
                      </c:pt>
                      <c:pt idx="460">
                        <c:v>205.08496094</c:v>
                      </c:pt>
                      <c:pt idx="461">
                        <c:v>205.51464844</c:v>
                      </c:pt>
                      <c:pt idx="462">
                        <c:v>205.93457031</c:v>
                      </c:pt>
                      <c:pt idx="463">
                        <c:v>206.36328125</c:v>
                      </c:pt>
                      <c:pt idx="464">
                        <c:v>206.7890625</c:v>
                      </c:pt>
                      <c:pt idx="465">
                        <c:v>207.21386719</c:v>
                      </c:pt>
                      <c:pt idx="466">
                        <c:v>207.63964844</c:v>
                      </c:pt>
                      <c:pt idx="467">
                        <c:v>208.0625</c:v>
                      </c:pt>
                      <c:pt idx="468">
                        <c:v>208.484375</c:v>
                      </c:pt>
                      <c:pt idx="469">
                        <c:v>208.89941406</c:v>
                      </c:pt>
                      <c:pt idx="470">
                        <c:v>209.31054688</c:v>
                      </c:pt>
                      <c:pt idx="471">
                        <c:v>209.72753906</c:v>
                      </c:pt>
                      <c:pt idx="472">
                        <c:v>210.14160156</c:v>
                      </c:pt>
                      <c:pt idx="473">
                        <c:v>210.5546875</c:v>
                      </c:pt>
                      <c:pt idx="474">
                        <c:v>210.96289063</c:v>
                      </c:pt>
                      <c:pt idx="475">
                        <c:v>211.37304688</c:v>
                      </c:pt>
                      <c:pt idx="476">
                        <c:v>211.78027344</c:v>
                      </c:pt>
                      <c:pt idx="477">
                        <c:v>212.18847656</c:v>
                      </c:pt>
                      <c:pt idx="478">
                        <c:v>212.59667969</c:v>
                      </c:pt>
                      <c:pt idx="479">
                        <c:v>212.9921875</c:v>
                      </c:pt>
                      <c:pt idx="480">
                        <c:v>213.39941406</c:v>
                      </c:pt>
                      <c:pt idx="481">
                        <c:v>213.80664063</c:v>
                      </c:pt>
                      <c:pt idx="482">
                        <c:v>214.21386719</c:v>
                      </c:pt>
                      <c:pt idx="483">
                        <c:v>214.61914063</c:v>
                      </c:pt>
                      <c:pt idx="484">
                        <c:v>215.02832031</c:v>
                      </c:pt>
                      <c:pt idx="485">
                        <c:v>215.43359375</c:v>
                      </c:pt>
                      <c:pt idx="486">
                        <c:v>215.84765625</c:v>
                      </c:pt>
                      <c:pt idx="487">
                        <c:v>216.25585938</c:v>
                      </c:pt>
                      <c:pt idx="488">
                        <c:v>216.67285156</c:v>
                      </c:pt>
                      <c:pt idx="489">
                        <c:v>217.08691406</c:v>
                      </c:pt>
                      <c:pt idx="490">
                        <c:v>217.50292969</c:v>
                      </c:pt>
                      <c:pt idx="491">
                        <c:v>217.91992188</c:v>
                      </c:pt>
                      <c:pt idx="492">
                        <c:v>218.34765625</c:v>
                      </c:pt>
                      <c:pt idx="493">
                        <c:v>218.76171875</c:v>
                      </c:pt>
                      <c:pt idx="494">
                        <c:v>219.16992188</c:v>
                      </c:pt>
                      <c:pt idx="495">
                        <c:v>219.578125</c:v>
                      </c:pt>
                      <c:pt idx="496">
                        <c:v>219.98046875</c:v>
                      </c:pt>
                      <c:pt idx="497">
                        <c:v>220.39355469</c:v>
                      </c:pt>
                      <c:pt idx="498">
                        <c:v>220.80175781</c:v>
                      </c:pt>
                      <c:pt idx="499">
                        <c:v>221.21386719</c:v>
                      </c:pt>
                      <c:pt idx="500">
                        <c:v>221.62695313</c:v>
                      </c:pt>
                      <c:pt idx="501">
                        <c:v>222.05078125</c:v>
                      </c:pt>
                      <c:pt idx="502">
                        <c:v>222.46972656</c:v>
                      </c:pt>
                      <c:pt idx="503">
                        <c:v>222.88964844</c:v>
                      </c:pt>
                      <c:pt idx="504">
                        <c:v>223.31054688</c:v>
                      </c:pt>
                      <c:pt idx="505">
                        <c:v>223.734375</c:v>
                      </c:pt>
                      <c:pt idx="506">
                        <c:v>224.15039063</c:v>
                      </c:pt>
                      <c:pt idx="507">
                        <c:v>224.57714844</c:v>
                      </c:pt>
                      <c:pt idx="508">
                        <c:v>224.98925781</c:v>
                      </c:pt>
                      <c:pt idx="509">
                        <c:v>225.40039063</c:v>
                      </c:pt>
                      <c:pt idx="510">
                        <c:v>225.81738281</c:v>
                      </c:pt>
                      <c:pt idx="511">
                        <c:v>226.2265625</c:v>
                      </c:pt>
                      <c:pt idx="512">
                        <c:v>226.63671875</c:v>
                      </c:pt>
                      <c:pt idx="513">
                        <c:v>227.04003906</c:v>
                      </c:pt>
                      <c:pt idx="514">
                        <c:v>227.44921875</c:v>
                      </c:pt>
                      <c:pt idx="515">
                        <c:v>227.85839844</c:v>
                      </c:pt>
                      <c:pt idx="516">
                        <c:v>228.26660156</c:v>
                      </c:pt>
                      <c:pt idx="517">
                        <c:v>228.67675781</c:v>
                      </c:pt>
                      <c:pt idx="518">
                        <c:v>229.08789063</c:v>
                      </c:pt>
                      <c:pt idx="519">
                        <c:v>229.49511719</c:v>
                      </c:pt>
                      <c:pt idx="520">
                        <c:v>229.90722656</c:v>
                      </c:pt>
                      <c:pt idx="521">
                        <c:v>230.31445313</c:v>
                      </c:pt>
                      <c:pt idx="522">
                        <c:v>230.7265625</c:v>
                      </c:pt>
                      <c:pt idx="523">
                        <c:v>231.14550781</c:v>
                      </c:pt>
                      <c:pt idx="524">
                        <c:v>231.55859375</c:v>
                      </c:pt>
                      <c:pt idx="525">
                        <c:v>231.97753906</c:v>
                      </c:pt>
                      <c:pt idx="526">
                        <c:v>232.39453125</c:v>
                      </c:pt>
                      <c:pt idx="527">
                        <c:v>232.80859375</c:v>
                      </c:pt>
                      <c:pt idx="528">
                        <c:v>233.22851563</c:v>
                      </c:pt>
                      <c:pt idx="529">
                        <c:v>233.64355469</c:v>
                      </c:pt>
                      <c:pt idx="530">
                        <c:v>234.05273438</c:v>
                      </c:pt>
                      <c:pt idx="531">
                        <c:v>234.47265625</c:v>
                      </c:pt>
                      <c:pt idx="532">
                        <c:v>234.89355469</c:v>
                      </c:pt>
                      <c:pt idx="533">
                        <c:v>235.31640625</c:v>
                      </c:pt>
                      <c:pt idx="534">
                        <c:v>235.73925781</c:v>
                      </c:pt>
                      <c:pt idx="535">
                        <c:v>236.16503906</c:v>
                      </c:pt>
                      <c:pt idx="536">
                        <c:v>236.59277344</c:v>
                      </c:pt>
                      <c:pt idx="537">
                        <c:v>237.02148438</c:v>
                      </c:pt>
                      <c:pt idx="538">
                        <c:v>237.43652344</c:v>
                      </c:pt>
                      <c:pt idx="539">
                        <c:v>237.85742188</c:v>
                      </c:pt>
                      <c:pt idx="540">
                        <c:v>238.28515625</c:v>
                      </c:pt>
                      <c:pt idx="541">
                        <c:v>238.70605469</c:v>
                      </c:pt>
                      <c:pt idx="542">
                        <c:v>239.13769531</c:v>
                      </c:pt>
                      <c:pt idx="543">
                        <c:v>239.57324219</c:v>
                      </c:pt>
                      <c:pt idx="544">
                        <c:v>240.00976563</c:v>
                      </c:pt>
                      <c:pt idx="545">
                        <c:v>240.43945313</c:v>
                      </c:pt>
                      <c:pt idx="546">
                        <c:v>240.85839844</c:v>
                      </c:pt>
                      <c:pt idx="547">
                        <c:v>241.27734375</c:v>
                      </c:pt>
                      <c:pt idx="548">
                        <c:v>241.70019531</c:v>
                      </c:pt>
                      <c:pt idx="549">
                        <c:v>242.12207031</c:v>
                      </c:pt>
                      <c:pt idx="550">
                        <c:v>242.54394531</c:v>
                      </c:pt>
                      <c:pt idx="551">
                        <c:v>242.96679688</c:v>
                      </c:pt>
                      <c:pt idx="552">
                        <c:v>243.38867188</c:v>
                      </c:pt>
                      <c:pt idx="553">
                        <c:v>243.8125</c:v>
                      </c:pt>
                      <c:pt idx="554">
                        <c:v>244.24707031</c:v>
                      </c:pt>
                      <c:pt idx="555">
                        <c:v>244.67871094</c:v>
                      </c:pt>
                      <c:pt idx="556">
                        <c:v>245.11328125</c:v>
                      </c:pt>
                      <c:pt idx="557">
                        <c:v>245.56152344</c:v>
                      </c:pt>
                      <c:pt idx="558">
                        <c:v>245.98632813</c:v>
                      </c:pt>
                      <c:pt idx="559">
                        <c:v>246.421875</c:v>
                      </c:pt>
                      <c:pt idx="560">
                        <c:v>246.84960938</c:v>
                      </c:pt>
                      <c:pt idx="561">
                        <c:v>247.28222656</c:v>
                      </c:pt>
                      <c:pt idx="562">
                        <c:v>247.72460938</c:v>
                      </c:pt>
                      <c:pt idx="563">
                        <c:v>248.1640625</c:v>
                      </c:pt>
                      <c:pt idx="564">
                        <c:v>248.60058594</c:v>
                      </c:pt>
                      <c:pt idx="565">
                        <c:v>249.03613281</c:v>
                      </c:pt>
                      <c:pt idx="566">
                        <c:v>249.49023438</c:v>
                      </c:pt>
                      <c:pt idx="567">
                        <c:v>249.93066406</c:v>
                      </c:pt>
                      <c:pt idx="568">
                        <c:v>250.36523438</c:v>
                      </c:pt>
                      <c:pt idx="569">
                        <c:v>250.80859375</c:v>
                      </c:pt>
                      <c:pt idx="570">
                        <c:v>251.2421875</c:v>
                      </c:pt>
                      <c:pt idx="571">
                        <c:v>251.68164063</c:v>
                      </c:pt>
                      <c:pt idx="572">
                        <c:v>252.10839844</c:v>
                      </c:pt>
                      <c:pt idx="573">
                        <c:v>252.53710938</c:v>
                      </c:pt>
                      <c:pt idx="574">
                        <c:v>252.96386719</c:v>
                      </c:pt>
                      <c:pt idx="575">
                        <c:v>253.38867188</c:v>
                      </c:pt>
                      <c:pt idx="576">
                        <c:v>253.8203125</c:v>
                      </c:pt>
                      <c:pt idx="577">
                        <c:v>254.25488281</c:v>
                      </c:pt>
                      <c:pt idx="578">
                        <c:v>254.68945313</c:v>
                      </c:pt>
                      <c:pt idx="579">
                        <c:v>255.12109375</c:v>
                      </c:pt>
                      <c:pt idx="580">
                        <c:v>255.55371094</c:v>
                      </c:pt>
                      <c:pt idx="581">
                        <c:v>255.98242188</c:v>
                      </c:pt>
                      <c:pt idx="582">
                        <c:v>256.421875</c:v>
                      </c:pt>
                      <c:pt idx="583">
                        <c:v>256.8671875</c:v>
                      </c:pt>
                      <c:pt idx="584">
                        <c:v>257.30664063</c:v>
                      </c:pt>
                      <c:pt idx="585">
                        <c:v>257.73242188</c:v>
                      </c:pt>
                      <c:pt idx="586">
                        <c:v>258.15917968999997</c:v>
                      </c:pt>
                      <c:pt idx="587">
                        <c:v>258.57519531000003</c:v>
                      </c:pt>
                      <c:pt idx="588">
                        <c:v>258.9921875</c:v>
                      </c:pt>
                      <c:pt idx="589">
                        <c:v>259.40625</c:v>
                      </c:pt>
                      <c:pt idx="590">
                        <c:v>259.82617188</c:v>
                      </c:pt>
                      <c:pt idx="591">
                        <c:v>260.24511718999997</c:v>
                      </c:pt>
                      <c:pt idx="592">
                        <c:v>260.66503906000003</c:v>
                      </c:pt>
                      <c:pt idx="593">
                        <c:v>261.08789063</c:v>
                      </c:pt>
                      <c:pt idx="594">
                        <c:v>261.50195313</c:v>
                      </c:pt>
                      <c:pt idx="595">
                        <c:v>261.92285156000003</c:v>
                      </c:pt>
                      <c:pt idx="596">
                        <c:v>262.33789063</c:v>
                      </c:pt>
                      <c:pt idx="597">
                        <c:v>262.75878906000003</c:v>
                      </c:pt>
                      <c:pt idx="598">
                        <c:v>263.17382813</c:v>
                      </c:pt>
                      <c:pt idx="599">
                        <c:v>263.59277343999997</c:v>
                      </c:pt>
                      <c:pt idx="600">
                        <c:v>264.01464843999997</c:v>
                      </c:pt>
                      <c:pt idx="601">
                        <c:v>264.43554688</c:v>
                      </c:pt>
                      <c:pt idx="602">
                        <c:v>264.86132813</c:v>
                      </c:pt>
                      <c:pt idx="603">
                        <c:v>265.2890625</c:v>
                      </c:pt>
                      <c:pt idx="604">
                        <c:v>265.71582031000003</c:v>
                      </c:pt>
                      <c:pt idx="605">
                        <c:v>266.14550781000003</c:v>
                      </c:pt>
                      <c:pt idx="606">
                        <c:v>266.56640625</c:v>
                      </c:pt>
                      <c:pt idx="607">
                        <c:v>266.99609375</c:v>
                      </c:pt>
                      <c:pt idx="608">
                        <c:v>267.421875</c:v>
                      </c:pt>
                      <c:pt idx="609">
                        <c:v>267.8515625</c:v>
                      </c:pt>
                      <c:pt idx="610">
                        <c:v>268.28417968999997</c:v>
                      </c:pt>
                      <c:pt idx="611">
                        <c:v>268.71484375</c:v>
                      </c:pt>
                      <c:pt idx="612">
                        <c:v>269.14355468999997</c:v>
                      </c:pt>
                      <c:pt idx="613">
                        <c:v>269.57910156000003</c:v>
                      </c:pt>
                      <c:pt idx="614">
                        <c:v>270.015625</c:v>
                      </c:pt>
                      <c:pt idx="615">
                        <c:v>270.4375</c:v>
                      </c:pt>
                      <c:pt idx="616">
                        <c:v>270.87988281000003</c:v>
                      </c:pt>
                      <c:pt idx="617">
                        <c:v>271.33691406000003</c:v>
                      </c:pt>
                      <c:pt idx="618">
                        <c:v>271.79882813</c:v>
                      </c:pt>
                      <c:pt idx="619">
                        <c:v>272.26855468999997</c:v>
                      </c:pt>
                      <c:pt idx="620">
                        <c:v>272.73828125</c:v>
                      </c:pt>
                      <c:pt idx="621">
                        <c:v>273.20605468999997</c:v>
                      </c:pt>
                      <c:pt idx="622">
                        <c:v>273.67089843999997</c:v>
                      </c:pt>
                      <c:pt idx="623">
                        <c:v>274.12109375</c:v>
                      </c:pt>
                      <c:pt idx="624">
                        <c:v>274.57617188</c:v>
                      </c:pt>
                      <c:pt idx="625">
                        <c:v>275.03027343999997</c:v>
                      </c:pt>
                      <c:pt idx="626">
                        <c:v>275.48046875</c:v>
                      </c:pt>
                      <c:pt idx="627">
                        <c:v>275.96191406000003</c:v>
                      </c:pt>
                      <c:pt idx="628">
                        <c:v>276.44433593999997</c:v>
                      </c:pt>
                      <c:pt idx="629">
                        <c:v>276.91015625</c:v>
                      </c:pt>
                      <c:pt idx="630">
                        <c:v>277.36621093999997</c:v>
                      </c:pt>
                      <c:pt idx="631">
                        <c:v>277.81542968999997</c:v>
                      </c:pt>
                      <c:pt idx="632">
                        <c:v>278.25195313</c:v>
                      </c:pt>
                      <c:pt idx="633">
                        <c:v>278.6953125</c:v>
                      </c:pt>
                      <c:pt idx="634">
                        <c:v>279.14355468999997</c:v>
                      </c:pt>
                      <c:pt idx="635">
                        <c:v>279.59472656000003</c:v>
                      </c:pt>
                      <c:pt idx="636">
                        <c:v>280.04394531000003</c:v>
                      </c:pt>
                      <c:pt idx="637">
                        <c:v>280.49707031000003</c:v>
                      </c:pt>
                      <c:pt idx="638">
                        <c:v>280.94140625</c:v>
                      </c:pt>
                      <c:pt idx="639">
                        <c:v>281.39257813</c:v>
                      </c:pt>
                      <c:pt idx="640">
                        <c:v>281.84277343999997</c:v>
                      </c:pt>
                      <c:pt idx="641">
                        <c:v>282.29199218999997</c:v>
                      </c:pt>
                      <c:pt idx="642">
                        <c:v>282.74023438</c:v>
                      </c:pt>
                      <c:pt idx="643">
                        <c:v>283.1953125</c:v>
                      </c:pt>
                      <c:pt idx="644">
                        <c:v>283.64453125</c:v>
                      </c:pt>
                      <c:pt idx="645">
                        <c:v>284.09375</c:v>
                      </c:pt>
                      <c:pt idx="646">
                        <c:v>284.546875</c:v>
                      </c:pt>
                      <c:pt idx="647">
                        <c:v>285.00097656000003</c:v>
                      </c:pt>
                      <c:pt idx="648">
                        <c:v>285.46386718999997</c:v>
                      </c:pt>
                      <c:pt idx="649">
                        <c:v>285.91992188</c:v>
                      </c:pt>
                      <c:pt idx="650">
                        <c:v>286.39648438</c:v>
                      </c:pt>
                      <c:pt idx="651">
                        <c:v>286.89648438</c:v>
                      </c:pt>
                      <c:pt idx="652">
                        <c:v>287.38378906000003</c:v>
                      </c:pt>
                      <c:pt idx="653">
                        <c:v>287.88671875</c:v>
                      </c:pt>
                      <c:pt idx="654">
                        <c:v>288.37792968999997</c:v>
                      </c:pt>
                      <c:pt idx="655">
                        <c:v>288.875</c:v>
                      </c:pt>
                      <c:pt idx="656">
                        <c:v>289.3671875</c:v>
                      </c:pt>
                      <c:pt idx="657">
                        <c:v>289.83007813</c:v>
                      </c:pt>
                      <c:pt idx="658">
                        <c:v>290.29980468999997</c:v>
                      </c:pt>
                      <c:pt idx="659">
                        <c:v>290.75683593999997</c:v>
                      </c:pt>
                      <c:pt idx="660">
                        <c:v>291.21386718999997</c:v>
                      </c:pt>
                      <c:pt idx="661">
                        <c:v>291.66894531000003</c:v>
                      </c:pt>
                      <c:pt idx="662">
                        <c:v>292.13964843999997</c:v>
                      </c:pt>
                      <c:pt idx="663">
                        <c:v>292.61035156000003</c:v>
                      </c:pt>
                      <c:pt idx="664">
                        <c:v>293.078125</c:v>
                      </c:pt>
                      <c:pt idx="665">
                        <c:v>293.52734375</c:v>
                      </c:pt>
                      <c:pt idx="666">
                        <c:v>293.97851563</c:v>
                      </c:pt>
                      <c:pt idx="667">
                        <c:v>294.42089843999997</c:v>
                      </c:pt>
                      <c:pt idx="668">
                        <c:v>294.86816406000003</c:v>
                      </c:pt>
                      <c:pt idx="669">
                        <c:v>295.31835938</c:v>
                      </c:pt>
                      <c:pt idx="670">
                        <c:v>295.77441406000003</c:v>
                      </c:pt>
                      <c:pt idx="671">
                        <c:v>296.22851563</c:v>
                      </c:pt>
                      <c:pt idx="672">
                        <c:v>296.6796875</c:v>
                      </c:pt>
                      <c:pt idx="673">
                        <c:v>297.13964843999997</c:v>
                      </c:pt>
                      <c:pt idx="674">
                        <c:v>297.59277343999997</c:v>
                      </c:pt>
                      <c:pt idx="675">
                        <c:v>298.04882813</c:v>
                      </c:pt>
                      <c:pt idx="676">
                        <c:v>298.50195313</c:v>
                      </c:pt>
                      <c:pt idx="677">
                        <c:v>298.94921875</c:v>
                      </c:pt>
                      <c:pt idx="678">
                        <c:v>299.39453125</c:v>
                      </c:pt>
                      <c:pt idx="679">
                        <c:v>299.83984375</c:v>
                      </c:pt>
                      <c:pt idx="680">
                        <c:v>300.28710938</c:v>
                      </c:pt>
                      <c:pt idx="681">
                        <c:v>300.73046875</c:v>
                      </c:pt>
                      <c:pt idx="682">
                        <c:v>301.16308593999997</c:v>
                      </c:pt>
                      <c:pt idx="683">
                        <c:v>301.6015625</c:v>
                      </c:pt>
                      <c:pt idx="684">
                        <c:v>302.04199218999997</c:v>
                      </c:pt>
                      <c:pt idx="685">
                        <c:v>302.48339843999997</c:v>
                      </c:pt>
                      <c:pt idx="686">
                        <c:v>302.9296875</c:v>
                      </c:pt>
                      <c:pt idx="687">
                        <c:v>303.37890625</c:v>
                      </c:pt>
                      <c:pt idx="688">
                        <c:v>303.83007813</c:v>
                      </c:pt>
                      <c:pt idx="689">
                        <c:v>304.28613281000003</c:v>
                      </c:pt>
                      <c:pt idx="690">
                        <c:v>304.74023438</c:v>
                      </c:pt>
                      <c:pt idx="691">
                        <c:v>305.18457031000003</c:v>
                      </c:pt>
                      <c:pt idx="692">
                        <c:v>305.63574218999997</c:v>
                      </c:pt>
                      <c:pt idx="693">
                        <c:v>306.08789063</c:v>
                      </c:pt>
                      <c:pt idx="694">
                        <c:v>306.5390625</c:v>
                      </c:pt>
                      <c:pt idx="695">
                        <c:v>306.98632813</c:v>
                      </c:pt>
                      <c:pt idx="696">
                        <c:v>307.43457031000003</c:v>
                      </c:pt>
                      <c:pt idx="697">
                        <c:v>307.87890625</c:v>
                      </c:pt>
                      <c:pt idx="698">
                        <c:v>308.328125</c:v>
                      </c:pt>
                      <c:pt idx="699">
                        <c:v>308.77246093999997</c:v>
                      </c:pt>
                      <c:pt idx="700">
                        <c:v>309.22949218999997</c:v>
                      </c:pt>
                      <c:pt idx="701">
                        <c:v>309.68164063</c:v>
                      </c:pt>
                      <c:pt idx="702">
                        <c:v>310.13476563</c:v>
                      </c:pt>
                      <c:pt idx="703">
                        <c:v>310.58203125</c:v>
                      </c:pt>
                      <c:pt idx="704">
                        <c:v>311.03125</c:v>
                      </c:pt>
                      <c:pt idx="705">
                        <c:v>311.48242188</c:v>
                      </c:pt>
                      <c:pt idx="706">
                        <c:v>311.93847656000003</c:v>
                      </c:pt>
                      <c:pt idx="707">
                        <c:v>312.39257813</c:v>
                      </c:pt>
                      <c:pt idx="708">
                        <c:v>312.8359375</c:v>
                      </c:pt>
                      <c:pt idx="709">
                        <c:v>313.29003906000003</c:v>
                      </c:pt>
                      <c:pt idx="710">
                        <c:v>313.74511718999997</c:v>
                      </c:pt>
                      <c:pt idx="711">
                        <c:v>314.19726563</c:v>
                      </c:pt>
                      <c:pt idx="712">
                        <c:v>314.66210938</c:v>
                      </c:pt>
                      <c:pt idx="713">
                        <c:v>315.11914063</c:v>
                      </c:pt>
                      <c:pt idx="714">
                        <c:v>315.5859375</c:v>
                      </c:pt>
                      <c:pt idx="715">
                        <c:v>316.06054688</c:v>
                      </c:pt>
                      <c:pt idx="716">
                        <c:v>316.56542968999997</c:v>
                      </c:pt>
                      <c:pt idx="717">
                        <c:v>317.06640625</c:v>
                      </c:pt>
                      <c:pt idx="718">
                        <c:v>317.55175781000003</c:v>
                      </c:pt>
                      <c:pt idx="719">
                        <c:v>318.01660156000003</c:v>
                      </c:pt>
                      <c:pt idx="720">
                        <c:v>318.48046875</c:v>
                      </c:pt>
                      <c:pt idx="721">
                        <c:v>318.93261718999997</c:v>
                      </c:pt>
                      <c:pt idx="722">
                        <c:v>319.37597656000003</c:v>
                      </c:pt>
                      <c:pt idx="723">
                        <c:v>319.81738281000003</c:v>
                      </c:pt>
                      <c:pt idx="724">
                        <c:v>320.26660156000003</c:v>
                      </c:pt>
                      <c:pt idx="725">
                        <c:v>320.71582031000003</c:v>
                      </c:pt>
                      <c:pt idx="726">
                        <c:v>321.17773438</c:v>
                      </c:pt>
                      <c:pt idx="727">
                        <c:v>321.64355468999997</c:v>
                      </c:pt>
                      <c:pt idx="728">
                        <c:v>322.10351563</c:v>
                      </c:pt>
                      <c:pt idx="729">
                        <c:v>322.55273438</c:v>
                      </c:pt>
                      <c:pt idx="730">
                        <c:v>323.00292968999997</c:v>
                      </c:pt>
                      <c:pt idx="731">
                        <c:v>323.46191406000003</c:v>
                      </c:pt>
                      <c:pt idx="732">
                        <c:v>323.92773438</c:v>
                      </c:pt>
                      <c:pt idx="733">
                        <c:v>324.37792968999997</c:v>
                      </c:pt>
                      <c:pt idx="734">
                        <c:v>324.828125</c:v>
                      </c:pt>
                      <c:pt idx="735">
                        <c:v>325.27050781000003</c:v>
                      </c:pt>
                      <c:pt idx="736">
                        <c:v>325.71289063</c:v>
                      </c:pt>
                      <c:pt idx="737">
                        <c:v>326.15234375</c:v>
                      </c:pt>
                      <c:pt idx="738">
                        <c:v>326.6015625</c:v>
                      </c:pt>
                      <c:pt idx="739">
                        <c:v>327.05371093999997</c:v>
                      </c:pt>
                      <c:pt idx="740">
                        <c:v>327.51171875</c:v>
                      </c:pt>
                      <c:pt idx="741">
                        <c:v>327.97851563</c:v>
                      </c:pt>
                      <c:pt idx="742">
                        <c:v>328.42871093999997</c:v>
                      </c:pt>
                      <c:pt idx="743">
                        <c:v>328.890625</c:v>
                      </c:pt>
                      <c:pt idx="744">
                        <c:v>329.38085938</c:v>
                      </c:pt>
                      <c:pt idx="745">
                        <c:v>329.91699218999997</c:v>
                      </c:pt>
                      <c:pt idx="746">
                        <c:v>330.50097656000003</c:v>
                      </c:pt>
                      <c:pt idx="747">
                        <c:v>331.13769531000003</c:v>
                      </c:pt>
                      <c:pt idx="748">
                        <c:v>331.8046875</c:v>
                      </c:pt>
                      <c:pt idx="749">
                        <c:v>332.47070313</c:v>
                      </c:pt>
                      <c:pt idx="750">
                        <c:v>333.1328125</c:v>
                      </c:pt>
                      <c:pt idx="751">
                        <c:v>333.81054688</c:v>
                      </c:pt>
                      <c:pt idx="752">
                        <c:v>334.47851563</c:v>
                      </c:pt>
                      <c:pt idx="753">
                        <c:v>335.14355468999997</c:v>
                      </c:pt>
                      <c:pt idx="754">
                        <c:v>335.8125</c:v>
                      </c:pt>
                      <c:pt idx="755">
                        <c:v>336.484375</c:v>
                      </c:pt>
                      <c:pt idx="756">
                        <c:v>337.14746093999997</c:v>
                      </c:pt>
                      <c:pt idx="757">
                        <c:v>337.79296875</c:v>
                      </c:pt>
                      <c:pt idx="758">
                        <c:v>338.41894531000003</c:v>
                      </c:pt>
                      <c:pt idx="759">
                        <c:v>339.02441406000003</c:v>
                      </c:pt>
                      <c:pt idx="760">
                        <c:v>339.63867188</c:v>
                      </c:pt>
                      <c:pt idx="761">
                        <c:v>340.26171875</c:v>
                      </c:pt>
                      <c:pt idx="762">
                        <c:v>340.90625</c:v>
                      </c:pt>
                      <c:pt idx="763">
                        <c:v>341.57714843999997</c:v>
                      </c:pt>
                      <c:pt idx="764">
                        <c:v>342.27832031000003</c:v>
                      </c:pt>
                      <c:pt idx="765">
                        <c:v>343.00585938</c:v>
                      </c:pt>
                      <c:pt idx="766">
                        <c:v>343.75878906000003</c:v>
                      </c:pt>
                      <c:pt idx="767">
                        <c:v>344.52148438</c:v>
                      </c:pt>
                      <c:pt idx="768">
                        <c:v>345.32324218999997</c:v>
                      </c:pt>
                      <c:pt idx="769">
                        <c:v>346.14550781000003</c:v>
                      </c:pt>
                      <c:pt idx="770">
                        <c:v>346.98535156000003</c:v>
                      </c:pt>
                      <c:pt idx="771">
                        <c:v>347.83984375</c:v>
                      </c:pt>
                      <c:pt idx="772">
                        <c:v>348.703125</c:v>
                      </c:pt>
                      <c:pt idx="773">
                        <c:v>349.57128906000003</c:v>
                      </c:pt>
                      <c:pt idx="774">
                        <c:v>350.43945313</c:v>
                      </c:pt>
                      <c:pt idx="775">
                        <c:v>351.30273438</c:v>
                      </c:pt>
                      <c:pt idx="776">
                        <c:v>352.16601563</c:v>
                      </c:pt>
                      <c:pt idx="777">
                        <c:v>353.06933593999997</c:v>
                      </c:pt>
                      <c:pt idx="778">
                        <c:v>353.96679688</c:v>
                      </c:pt>
                      <c:pt idx="779">
                        <c:v>354.86621093999997</c:v>
                      </c:pt>
                      <c:pt idx="780">
                        <c:v>355.77636718999997</c:v>
                      </c:pt>
                      <c:pt idx="781">
                        <c:v>356.69238281000003</c:v>
                      </c:pt>
                      <c:pt idx="782">
                        <c:v>357.60351563</c:v>
                      </c:pt>
                      <c:pt idx="783">
                        <c:v>358.50878906000003</c:v>
                      </c:pt>
                      <c:pt idx="784">
                        <c:v>359.38769531000003</c:v>
                      </c:pt>
                      <c:pt idx="785">
                        <c:v>360.26757813</c:v>
                      </c:pt>
                      <c:pt idx="786">
                        <c:v>361.12792968999997</c:v>
                      </c:pt>
                      <c:pt idx="787">
                        <c:v>361.97753906000003</c:v>
                      </c:pt>
                      <c:pt idx="788">
                        <c:v>362.82324218999997</c:v>
                      </c:pt>
                      <c:pt idx="789">
                        <c:v>363.67089843999997</c:v>
                      </c:pt>
                      <c:pt idx="790">
                        <c:v>364.52148438</c:v>
                      </c:pt>
                      <c:pt idx="791">
                        <c:v>365.37695313</c:v>
                      </c:pt>
                      <c:pt idx="792">
                        <c:v>365.39355468999997</c:v>
                      </c:pt>
                    </c:numCache>
                  </c:numRef>
                </c:xVal>
                <c:yVal>
                  <c:numRef>
                    <c:extLst>
                      <c:ext uri="{02D57815-91ED-43cb-92C2-25804820EDAC}">
                        <c15:formulaRef>
                          <c15:sqref>[validatioon_minn.xlsx]Sheet1!$AH$3:$AH$734</c15:sqref>
                        </c15:formulaRef>
                      </c:ext>
                    </c:extLst>
                    <c:numCache>
                      <c:formatCode>0.00E+00</c:formatCode>
                      <c:ptCount val="732"/>
                      <c:pt idx="0" formatCode="General">
                        <c:v>0</c:v>
                      </c:pt>
                      <c:pt idx="1">
                        <c:v>437.04529757914338</c:v>
                      </c:pt>
                      <c:pt idx="2">
                        <c:v>437.08667709497206</c:v>
                      </c:pt>
                      <c:pt idx="3">
                        <c:v>437.17938373680943</c:v>
                      </c:pt>
                      <c:pt idx="4">
                        <c:v>437.28651918063315</c:v>
                      </c:pt>
                      <c:pt idx="5">
                        <c:v>437.33498597144632</c:v>
                      </c:pt>
                      <c:pt idx="6">
                        <c:v>437.28909348230911</c:v>
                      </c:pt>
                      <c:pt idx="7">
                        <c:v>437.07968516449409</c:v>
                      </c:pt>
                      <c:pt idx="8">
                        <c:v>436.83506294227186</c:v>
                      </c:pt>
                      <c:pt idx="9">
                        <c:v>436.69624134078214</c:v>
                      </c:pt>
                      <c:pt idx="10">
                        <c:v>436.76304605834883</c:v>
                      </c:pt>
                      <c:pt idx="11">
                        <c:v>437.06423935443826</c:v>
                      </c:pt>
                      <c:pt idx="12">
                        <c:v>437.5980414649286</c:v>
                      </c:pt>
                      <c:pt idx="13">
                        <c:v>438.37220707635009</c:v>
                      </c:pt>
                      <c:pt idx="14">
                        <c:v>439.39401415270021</c:v>
                      </c:pt>
                      <c:pt idx="15">
                        <c:v>440.64216908752326</c:v>
                      </c:pt>
                      <c:pt idx="16">
                        <c:v>442.0552382371198</c:v>
                      </c:pt>
                      <c:pt idx="17">
                        <c:v>443.58599428926135</c:v>
                      </c:pt>
                      <c:pt idx="18">
                        <c:v>438.98616213531966</c:v>
                      </c:pt>
                      <c:pt idx="19">
                        <c:v>420.54319751707015</c:v>
                      </c:pt>
                      <c:pt idx="20">
                        <c:v>401.93414276846681</c:v>
                      </c:pt>
                      <c:pt idx="21">
                        <c:v>391.08527274984482</c:v>
                      </c:pt>
                      <c:pt idx="22">
                        <c:v>389.25777281191807</c:v>
                      </c:pt>
                      <c:pt idx="23">
                        <c:v>396.10141080074487</c:v>
                      </c:pt>
                      <c:pt idx="24">
                        <c:v>408.66613234016137</c:v>
                      </c:pt>
                      <c:pt idx="25">
                        <c:v>423.77245238981999</c:v>
                      </c:pt>
                      <c:pt idx="26">
                        <c:v>439.66081986343886</c:v>
                      </c:pt>
                      <c:pt idx="27">
                        <c:v>455.88149472377404</c:v>
                      </c:pt>
                      <c:pt idx="28">
                        <c:v>471.24937653631287</c:v>
                      </c:pt>
                      <c:pt idx="29">
                        <c:v>485.91647622594661</c:v>
                      </c:pt>
                      <c:pt idx="30">
                        <c:v>499.67163749224085</c:v>
                      </c:pt>
                      <c:pt idx="31">
                        <c:v>512.30058944754808</c:v>
                      </c:pt>
                      <c:pt idx="32">
                        <c:v>524.05596325263809</c:v>
                      </c:pt>
                      <c:pt idx="33">
                        <c:v>534.97713618870262</c:v>
                      </c:pt>
                      <c:pt idx="34">
                        <c:v>544.44363798882682</c:v>
                      </c:pt>
                      <c:pt idx="35">
                        <c:v>552.2601713221602</c:v>
                      </c:pt>
                      <c:pt idx="36">
                        <c:v>559.30981700806956</c:v>
                      </c:pt>
                      <c:pt idx="37">
                        <c:v>566.12440670391061</c:v>
                      </c:pt>
                      <c:pt idx="38">
                        <c:v>572.90200273122286</c:v>
                      </c:pt>
                      <c:pt idx="39">
                        <c:v>579.42007101179388</c:v>
                      </c:pt>
                      <c:pt idx="40">
                        <c:v>585.66628032278084</c:v>
                      </c:pt>
                      <c:pt idx="41">
                        <c:v>591.68773085040345</c:v>
                      </c:pt>
                      <c:pt idx="42">
                        <c:v>597.7797363128492</c:v>
                      </c:pt>
                      <c:pt idx="43">
                        <c:v>603.8070981998759</c:v>
                      </c:pt>
                      <c:pt idx="44">
                        <c:v>609.66779788950964</c:v>
                      </c:pt>
                      <c:pt idx="45">
                        <c:v>615.24799404096836</c:v>
                      </c:pt>
                      <c:pt idx="46">
                        <c:v>620.43727771570457</c:v>
                      </c:pt>
                      <c:pt idx="47">
                        <c:v>625.39563699565485</c:v>
                      </c:pt>
                      <c:pt idx="48">
                        <c:v>630.41724146492857</c:v>
                      </c:pt>
                      <c:pt idx="49">
                        <c:v>635.46700434512729</c:v>
                      </c:pt>
                      <c:pt idx="50">
                        <c:v>640.26512129112348</c:v>
                      </c:pt>
                      <c:pt idx="51">
                        <c:v>644.66692290502795</c:v>
                      </c:pt>
                      <c:pt idx="52">
                        <c:v>649.05149894475483</c:v>
                      </c:pt>
                      <c:pt idx="53">
                        <c:v>653.44980459342025</c:v>
                      </c:pt>
                      <c:pt idx="54">
                        <c:v>657.86514512725012</c:v>
                      </c:pt>
                      <c:pt idx="55">
                        <c:v>662.36394388578526</c:v>
                      </c:pt>
                      <c:pt idx="56">
                        <c:v>666.90399503414028</c:v>
                      </c:pt>
                      <c:pt idx="57">
                        <c:v>671.55407374301672</c:v>
                      </c:pt>
                      <c:pt idx="58">
                        <c:v>676.2856402234637</c:v>
                      </c:pt>
                      <c:pt idx="59">
                        <c:v>681.03563997517074</c:v>
                      </c:pt>
                      <c:pt idx="60">
                        <c:v>685.79631831160771</c:v>
                      </c:pt>
                      <c:pt idx="61">
                        <c:v>690.60714785847301</c:v>
                      </c:pt>
                      <c:pt idx="62">
                        <c:v>695.41950291744263</c:v>
                      </c:pt>
                      <c:pt idx="63">
                        <c:v>700.26802532588454</c:v>
                      </c:pt>
                      <c:pt idx="64">
                        <c:v>705.1342818125388</c:v>
                      </c:pt>
                      <c:pt idx="65">
                        <c:v>710.04452389819983</c:v>
                      </c:pt>
                      <c:pt idx="66">
                        <c:v>714.99659044072007</c:v>
                      </c:pt>
                      <c:pt idx="67">
                        <c:v>720.03046256983237</c:v>
                      </c:pt>
                      <c:pt idx="68">
                        <c:v>725.13902122905029</c:v>
                      </c:pt>
                      <c:pt idx="69">
                        <c:v>730.41061899441343</c:v>
                      </c:pt>
                      <c:pt idx="70">
                        <c:v>735.79980831781506</c:v>
                      </c:pt>
                      <c:pt idx="71">
                        <c:v>741.28732960893853</c:v>
                      </c:pt>
                      <c:pt idx="72">
                        <c:v>746.88621328367469</c:v>
                      </c:pt>
                      <c:pt idx="73">
                        <c:v>752.59289981378026</c:v>
                      </c:pt>
                      <c:pt idx="74">
                        <c:v>758.33193991309747</c:v>
                      </c:pt>
                      <c:pt idx="75">
                        <c:v>764.06557715704537</c:v>
                      </c:pt>
                      <c:pt idx="76">
                        <c:v>769.78948926132841</c:v>
                      </c:pt>
                      <c:pt idx="77">
                        <c:v>775.48219193047794</c:v>
                      </c:pt>
                      <c:pt idx="78">
                        <c:v>781.15728764742391</c:v>
                      </c:pt>
                      <c:pt idx="79">
                        <c:v>786.82386592178773</c:v>
                      </c:pt>
                      <c:pt idx="80">
                        <c:v>792.49527498448174</c:v>
                      </c:pt>
                      <c:pt idx="81">
                        <c:v>798.197130726257</c:v>
                      </c:pt>
                      <c:pt idx="82">
                        <c:v>803.90464357541896</c:v>
                      </c:pt>
                      <c:pt idx="83">
                        <c:v>809.61743215394165</c:v>
                      </c:pt>
                      <c:pt idx="84">
                        <c:v>815.22464258224704</c:v>
                      </c:pt>
                      <c:pt idx="85">
                        <c:v>823.31436970825575</c:v>
                      </c:pt>
                      <c:pt idx="86">
                        <c:v>832.87132166356298</c:v>
                      </c:pt>
                      <c:pt idx="87">
                        <c:v>842.33553519553072</c:v>
                      </c:pt>
                      <c:pt idx="88">
                        <c:v>852.32535121042827</c:v>
                      </c:pt>
                      <c:pt idx="89">
                        <c:v>861.9910594661701</c:v>
                      </c:pt>
                      <c:pt idx="90">
                        <c:v>870.87316300434509</c:v>
                      </c:pt>
                      <c:pt idx="91">
                        <c:v>879.13590862818126</c:v>
                      </c:pt>
                      <c:pt idx="92">
                        <c:v>886.53756623215395</c:v>
                      </c:pt>
                      <c:pt idx="93">
                        <c:v>893.0237894475481</c:v>
                      </c:pt>
                      <c:pt idx="94">
                        <c:v>898.56502147734329</c:v>
                      </c:pt>
                      <c:pt idx="95">
                        <c:v>903.25571694599626</c:v>
                      </c:pt>
                      <c:pt idx="96">
                        <c:v>907.23215493482314</c:v>
                      </c:pt>
                      <c:pt idx="97">
                        <c:v>910.56781427684666</c:v>
                      </c:pt>
                      <c:pt idx="98">
                        <c:v>913.46628727498444</c:v>
                      </c:pt>
                      <c:pt idx="99">
                        <c:v>916.05025052762255</c:v>
                      </c:pt>
                      <c:pt idx="100">
                        <c:v>918.43716846679081</c:v>
                      </c:pt>
                      <c:pt idx="101">
                        <c:v>920.54313792675362</c:v>
                      </c:pt>
                      <c:pt idx="102">
                        <c:v>922.41811942892616</c:v>
                      </c:pt>
                      <c:pt idx="103">
                        <c:v>924.13667237740538</c:v>
                      </c:pt>
                      <c:pt idx="104">
                        <c:v>925.85192004965859</c:v>
                      </c:pt>
                      <c:pt idx="105">
                        <c:v>927.57288839230296</c:v>
                      </c:pt>
                      <c:pt idx="106">
                        <c:v>929.22686132836748</c:v>
                      </c:pt>
                      <c:pt idx="107">
                        <c:v>930.86640546244564</c:v>
                      </c:pt>
                      <c:pt idx="108">
                        <c:v>932.46221824953443</c:v>
                      </c:pt>
                      <c:pt idx="109">
                        <c:v>934.11593693358168</c:v>
                      </c:pt>
                      <c:pt idx="110">
                        <c:v>935.79222048417137</c:v>
                      </c:pt>
                      <c:pt idx="111">
                        <c:v>937.36858299193045</c:v>
                      </c:pt>
                      <c:pt idx="112">
                        <c:v>938.91278261949105</c:v>
                      </c:pt>
                      <c:pt idx="113">
                        <c:v>940.55156399751706</c:v>
                      </c:pt>
                      <c:pt idx="114">
                        <c:v>942.13135890751084</c:v>
                      </c:pt>
                      <c:pt idx="115">
                        <c:v>943.64943414028551</c:v>
                      </c:pt>
                      <c:pt idx="116">
                        <c:v>945.28974103041594</c:v>
                      </c:pt>
                      <c:pt idx="117">
                        <c:v>947.11196523898195</c:v>
                      </c:pt>
                      <c:pt idx="118">
                        <c:v>949.12742098075728</c:v>
                      </c:pt>
                      <c:pt idx="119">
                        <c:v>951.2604682805711</c:v>
                      </c:pt>
                      <c:pt idx="120">
                        <c:v>953.41328367473614</c:v>
                      </c:pt>
                      <c:pt idx="121">
                        <c:v>955.62031831160766</c:v>
                      </c:pt>
                      <c:pt idx="122">
                        <c:v>957.79550788330232</c:v>
                      </c:pt>
                      <c:pt idx="123">
                        <c:v>959.90185872129109</c:v>
                      </c:pt>
                      <c:pt idx="124">
                        <c:v>961.97471185599011</c:v>
                      </c:pt>
                      <c:pt idx="125">
                        <c:v>964.0358058348852</c:v>
                      </c:pt>
                      <c:pt idx="126">
                        <c:v>966.09899739292371</c:v>
                      </c:pt>
                      <c:pt idx="127">
                        <c:v>968.19091942892612</c:v>
                      </c:pt>
                      <c:pt idx="128">
                        <c:v>970.27483252638115</c:v>
                      </c:pt>
                      <c:pt idx="129">
                        <c:v>972.41067659838609</c:v>
                      </c:pt>
                      <c:pt idx="130">
                        <c:v>974.58465847299817</c:v>
                      </c:pt>
                      <c:pt idx="131">
                        <c:v>976.72501551831158</c:v>
                      </c:pt>
                      <c:pt idx="132">
                        <c:v>978.825200744879</c:v>
                      </c:pt>
                      <c:pt idx="133">
                        <c:v>980.87421775294843</c:v>
                      </c:pt>
                      <c:pt idx="134">
                        <c:v>982.91439950341407</c:v>
                      </c:pt>
                      <c:pt idx="135">
                        <c:v>984.97949795158286</c:v>
                      </c:pt>
                      <c:pt idx="136">
                        <c:v>987.08972613283674</c:v>
                      </c:pt>
                      <c:pt idx="137">
                        <c:v>989.19429720670394</c:v>
                      </c:pt>
                      <c:pt idx="138">
                        <c:v>991.34196399751704</c:v>
                      </c:pt>
                      <c:pt idx="139">
                        <c:v>993.52700583488513</c:v>
                      </c:pt>
                      <c:pt idx="140">
                        <c:v>995.80580310366236</c:v>
                      </c:pt>
                      <c:pt idx="141">
                        <c:v>998.19113196772196</c:v>
                      </c:pt>
                      <c:pt idx="142">
                        <c:v>1000.6592834264432</c:v>
                      </c:pt>
                      <c:pt idx="143">
                        <c:v>1003.1777767846058</c:v>
                      </c:pt>
                      <c:pt idx="144">
                        <c:v>1005.6867992551211</c:v>
                      </c:pt>
                      <c:pt idx="145">
                        <c:v>1008.1454162631906</c:v>
                      </c:pt>
                      <c:pt idx="146">
                        <c:v>1010.6016814400994</c:v>
                      </c:pt>
                      <c:pt idx="147">
                        <c:v>1013.1087334574798</c:v>
                      </c:pt>
                      <c:pt idx="148">
                        <c:v>1015.6748990689013</c:v>
                      </c:pt>
                      <c:pt idx="149">
                        <c:v>1018.3304978274364</c:v>
                      </c:pt>
                      <c:pt idx="150">
                        <c:v>1021.0208655493483</c:v>
                      </c:pt>
                      <c:pt idx="151">
                        <c:v>1023.7815339540658</c:v>
                      </c:pt>
                      <c:pt idx="152">
                        <c:v>1026.5505926753569</c:v>
                      </c:pt>
                      <c:pt idx="153">
                        <c:v>1029.3179351955307</c:v>
                      </c:pt>
                      <c:pt idx="154">
                        <c:v>1032.0053154562383</c:v>
                      </c:pt>
                      <c:pt idx="155">
                        <c:v>1034.6788389819988</c:v>
                      </c:pt>
                      <c:pt idx="156">
                        <c:v>1037.2664888888889</c:v>
                      </c:pt>
                      <c:pt idx="157">
                        <c:v>1039.8010636871509</c:v>
                      </c:pt>
                      <c:pt idx="158">
                        <c:v>1042.3258497827437</c:v>
                      </c:pt>
                      <c:pt idx="159">
                        <c:v>1044.8554666666666</c:v>
                      </c:pt>
                      <c:pt idx="160">
                        <c:v>1047.3564801986345</c:v>
                      </c:pt>
                      <c:pt idx="161">
                        <c:v>1049.8707148355059</c:v>
                      </c:pt>
                      <c:pt idx="162">
                        <c:v>1052.359460707635</c:v>
                      </c:pt>
                      <c:pt idx="163">
                        <c:v>1054.7875674736188</c:v>
                      </c:pt>
                      <c:pt idx="164">
                        <c:v>1057.0980191185599</c:v>
                      </c:pt>
                      <c:pt idx="165">
                        <c:v>1059.3360725015518</c:v>
                      </c:pt>
                      <c:pt idx="166">
                        <c:v>1061.5162835505896</c:v>
                      </c:pt>
                      <c:pt idx="167">
                        <c:v>1063.6099853507139</c:v>
                      </c:pt>
                      <c:pt idx="168">
                        <c:v>1065.4835049037865</c:v>
                      </c:pt>
                      <c:pt idx="169">
                        <c:v>1067.1605512104284</c:v>
                      </c:pt>
                      <c:pt idx="170">
                        <c:v>1068.6864446927375</c:v>
                      </c:pt>
                      <c:pt idx="171">
                        <c:v>1070.032836250776</c:v>
                      </c:pt>
                      <c:pt idx="172">
                        <c:v>1071.2001072625699</c:v>
                      </c:pt>
                      <c:pt idx="173">
                        <c:v>1072.1988091868404</c:v>
                      </c:pt>
                      <c:pt idx="174">
                        <c:v>1073.0457226567351</c:v>
                      </c:pt>
                      <c:pt idx="175">
                        <c:v>1073.7622048417131</c:v>
                      </c:pt>
                      <c:pt idx="176">
                        <c:v>1074.4298706393545</c:v>
                      </c:pt>
                      <c:pt idx="177">
                        <c:v>1075.1008417132216</c:v>
                      </c:pt>
                      <c:pt idx="178">
                        <c:v>1075.7980007448789</c:v>
                      </c:pt>
                      <c:pt idx="179">
                        <c:v>1076.5451202979516</c:v>
                      </c:pt>
                      <c:pt idx="180">
                        <c:v>1077.3685154562384</c:v>
                      </c:pt>
                      <c:pt idx="181">
                        <c:v>1078.2618299193048</c:v>
                      </c:pt>
                      <c:pt idx="182">
                        <c:v>1079.1923923029174</c:v>
                      </c:pt>
                      <c:pt idx="183">
                        <c:v>1080.1169797641217</c:v>
                      </c:pt>
                      <c:pt idx="184">
                        <c:v>1081.0753827436374</c:v>
                      </c:pt>
                      <c:pt idx="185">
                        <c:v>1082.0799324643078</c:v>
                      </c:pt>
                      <c:pt idx="186">
                        <c:v>1083.0828295468652</c:v>
                      </c:pt>
                      <c:pt idx="187">
                        <c:v>1084.0323337057728</c:v>
                      </c:pt>
                      <c:pt idx="188">
                        <c:v>1084.9429373060211</c:v>
                      </c:pt>
                      <c:pt idx="189">
                        <c:v>1085.8497271260087</c:v>
                      </c:pt>
                      <c:pt idx="190">
                        <c:v>1086.7749502172564</c:v>
                      </c:pt>
                      <c:pt idx="191">
                        <c:v>1087.6511026691496</c:v>
                      </c:pt>
                      <c:pt idx="192">
                        <c:v>1088.4195793916822</c:v>
                      </c:pt>
                      <c:pt idx="193">
                        <c:v>1089.1365700806953</c:v>
                      </c:pt>
                      <c:pt idx="194">
                        <c:v>1089.8178383612662</c:v>
                      </c:pt>
                      <c:pt idx="195">
                        <c:v>1090.468087895717</c:v>
                      </c:pt>
                      <c:pt idx="196">
                        <c:v>1091.0732076970826</c:v>
                      </c:pt>
                      <c:pt idx="197">
                        <c:v>1091.5447180633148</c:v>
                      </c:pt>
                      <c:pt idx="198">
                        <c:v>1091.8257936685288</c:v>
                      </c:pt>
                      <c:pt idx="199">
                        <c:v>1091.9497415270018</c:v>
                      </c:pt>
                      <c:pt idx="200">
                        <c:v>1091.9594031036622</c:v>
                      </c:pt>
                      <c:pt idx="201">
                        <c:v>1091.9601658597144</c:v>
                      </c:pt>
                      <c:pt idx="202">
                        <c:v>1091.9506314090627</c:v>
                      </c:pt>
                      <c:pt idx="203">
                        <c:v>1091.9815230291745</c:v>
                      </c:pt>
                      <c:pt idx="204">
                        <c:v>1092.1156409683426</c:v>
                      </c:pt>
                      <c:pt idx="205">
                        <c:v>1092.3717998758534</c:v>
                      </c:pt>
                      <c:pt idx="206">
                        <c:v>1092.7236846679082</c:v>
                      </c:pt>
                      <c:pt idx="207">
                        <c:v>1093.1987545623836</c:v>
                      </c:pt>
                      <c:pt idx="208">
                        <c:v>1093.7615414028553</c:v>
                      </c:pt>
                      <c:pt idx="209">
                        <c:v>1094.3561097454997</c:v>
                      </c:pt>
                      <c:pt idx="210">
                        <c:v>1094.9926296710119</c:v>
                      </c:pt>
                      <c:pt idx="211">
                        <c:v>1095.5733412787088</c:v>
                      </c:pt>
                      <c:pt idx="212">
                        <c:v>1096.1215086281813</c:v>
                      </c:pt>
                      <c:pt idx="213">
                        <c:v>1096.6897618870266</c:v>
                      </c:pt>
                      <c:pt idx="214">
                        <c:v>1097.3476389819987</c:v>
                      </c:pt>
                      <c:pt idx="215">
                        <c:v>1098.0599260086904</c:v>
                      </c:pt>
                      <c:pt idx="216">
                        <c:v>1098.8123848541279</c:v>
                      </c:pt>
                      <c:pt idx="217">
                        <c:v>1099.5699287399132</c:v>
                      </c:pt>
                      <c:pt idx="218">
                        <c:v>1100.3752720049658</c:v>
                      </c:pt>
                      <c:pt idx="219">
                        <c:v>1101.165741527002</c:v>
                      </c:pt>
                      <c:pt idx="220">
                        <c:v>1101.9133695841092</c:v>
                      </c:pt>
                      <c:pt idx="221">
                        <c:v>1102.6349368094352</c:v>
                      </c:pt>
                      <c:pt idx="222">
                        <c:v>1103.3200188702669</c:v>
                      </c:pt>
                      <c:pt idx="223">
                        <c:v>1103.9354358783364</c:v>
                      </c:pt>
                      <c:pt idx="224">
                        <c:v>1104.5061045313471</c:v>
                      </c:pt>
                      <c:pt idx="225">
                        <c:v>1105.0735950341402</c:v>
                      </c:pt>
                      <c:pt idx="226">
                        <c:v>1105.6155332091869</c:v>
                      </c:pt>
                      <c:pt idx="227">
                        <c:v>1106.1814981998759</c:v>
                      </c:pt>
                      <c:pt idx="228">
                        <c:v>1106.7955168218498</c:v>
                      </c:pt>
                      <c:pt idx="229">
                        <c:v>1107.4616571073868</c:v>
                      </c:pt>
                      <c:pt idx="230">
                        <c:v>1108.1837328367474</c:v>
                      </c:pt>
                      <c:pt idx="231">
                        <c:v>1108.9571674736189</c:v>
                      </c:pt>
                      <c:pt idx="232">
                        <c:v>1109.8212429546866</c:v>
                      </c:pt>
                      <c:pt idx="233">
                        <c:v>1110.7661705772812</c:v>
                      </c:pt>
                      <c:pt idx="234">
                        <c:v>1111.7360148975793</c:v>
                      </c:pt>
                      <c:pt idx="235">
                        <c:v>1112.7226398510243</c:v>
                      </c:pt>
                      <c:pt idx="236">
                        <c:v>1113.7526147734327</c:v>
                      </c:pt>
                      <c:pt idx="237">
                        <c:v>1114.8270837988828</c:v>
                      </c:pt>
                      <c:pt idx="238">
                        <c:v>1115.9590137802606</c:v>
                      </c:pt>
                      <c:pt idx="239">
                        <c:v>1117.1288273122284</c:v>
                      </c:pt>
                      <c:pt idx="240">
                        <c:v>1118.3145315952825</c:v>
                      </c:pt>
                      <c:pt idx="241">
                        <c:v>1119.4773531967721</c:v>
                      </c:pt>
                      <c:pt idx="242">
                        <c:v>1120.6420816883924</c:v>
                      </c:pt>
                      <c:pt idx="243">
                        <c:v>1121.8051575418995</c:v>
                      </c:pt>
                      <c:pt idx="244">
                        <c:v>1122.977132216015</c:v>
                      </c:pt>
                      <c:pt idx="245">
                        <c:v>1124.1178338919926</c:v>
                      </c:pt>
                      <c:pt idx="246">
                        <c:v>1125.1944640595902</c:v>
                      </c:pt>
                      <c:pt idx="247">
                        <c:v>1126.1943101179393</c:v>
                      </c:pt>
                      <c:pt idx="248">
                        <c:v>1127.1152109248915</c:v>
                      </c:pt>
                      <c:pt idx="249">
                        <c:v>1127.9716588454376</c:v>
                      </c:pt>
                      <c:pt idx="250">
                        <c:v>1128.7566619490999</c:v>
                      </c:pt>
                      <c:pt idx="251">
                        <c:v>1129.5100106765983</c:v>
                      </c:pt>
                      <c:pt idx="252">
                        <c:v>1130.2488670391062</c:v>
                      </c:pt>
                      <c:pt idx="253">
                        <c:v>1130.9828926132836</c:v>
                      </c:pt>
                      <c:pt idx="254">
                        <c:v>1131.725181378026</c:v>
                      </c:pt>
                      <c:pt idx="255">
                        <c:v>1132.4689956548727</c:v>
                      </c:pt>
                      <c:pt idx="256">
                        <c:v>1133.2267937926754</c:v>
                      </c:pt>
                      <c:pt idx="257">
                        <c:v>1134.0476464307883</c:v>
                      </c:pt>
                      <c:pt idx="258">
                        <c:v>1134.9415965238982</c:v>
                      </c:pt>
                      <c:pt idx="259">
                        <c:v>1135.9030505276226</c:v>
                      </c:pt>
                      <c:pt idx="260">
                        <c:v>1136.9152278088145</c:v>
                      </c:pt>
                      <c:pt idx="261">
                        <c:v>1137.9937648665425</c:v>
                      </c:pt>
                      <c:pt idx="262">
                        <c:v>1139.1785792675357</c:v>
                      </c:pt>
                      <c:pt idx="263">
                        <c:v>1140.4900111731843</c:v>
                      </c:pt>
                      <c:pt idx="264">
                        <c:v>1141.8951349472377</c:v>
                      </c:pt>
                      <c:pt idx="265">
                        <c:v>1143.31881911856</c:v>
                      </c:pt>
                      <c:pt idx="266">
                        <c:v>1144.7966589695841</c:v>
                      </c:pt>
                      <c:pt idx="267">
                        <c:v>1146.3886579764121</c:v>
                      </c:pt>
                      <c:pt idx="268">
                        <c:v>1148.119859962756</c:v>
                      </c:pt>
                      <c:pt idx="269">
                        <c:v>1149.9405586592179</c:v>
                      </c:pt>
                      <c:pt idx="270">
                        <c:v>1151.8853323401613</c:v>
                      </c:pt>
                      <c:pt idx="271">
                        <c:v>1153.9662579764122</c:v>
                      </c:pt>
                      <c:pt idx="272">
                        <c:v>1156.2433390440719</c:v>
                      </c:pt>
                      <c:pt idx="273">
                        <c:v>1158.7379327126009</c:v>
                      </c:pt>
                      <c:pt idx="274">
                        <c:v>1161.4000784605835</c:v>
                      </c:pt>
                      <c:pt idx="275">
                        <c:v>1164.1283297330851</c:v>
                      </c:pt>
                      <c:pt idx="276">
                        <c:v>1166.8354780881441</c:v>
                      </c:pt>
                      <c:pt idx="277">
                        <c:v>1169.4626641837367</c:v>
                      </c:pt>
                      <c:pt idx="278">
                        <c:v>1171.9590376163874</c:v>
                      </c:pt>
                      <c:pt idx="279">
                        <c:v>1174.2868419615145</c:v>
                      </c:pt>
                      <c:pt idx="280">
                        <c:v>1176.4915883302297</c:v>
                      </c:pt>
                      <c:pt idx="281">
                        <c:v>1178.6210761018001</c:v>
                      </c:pt>
                      <c:pt idx="282">
                        <c:v>1180.6567448789572</c:v>
                      </c:pt>
                      <c:pt idx="283">
                        <c:v>1182.5983404096835</c:v>
                      </c:pt>
                      <c:pt idx="284">
                        <c:v>1184.4890855369335</c:v>
                      </c:pt>
                      <c:pt idx="285">
                        <c:v>1186.3934331471137</c:v>
                      </c:pt>
                      <c:pt idx="286">
                        <c:v>1188.3890572315331</c:v>
                      </c:pt>
                      <c:pt idx="287">
                        <c:v>1190.4764662942273</c:v>
                      </c:pt>
                      <c:pt idx="288">
                        <c:v>1192.5533238981998</c:v>
                      </c:pt>
                      <c:pt idx="289">
                        <c:v>1194.5540330229671</c:v>
                      </c:pt>
                      <c:pt idx="290">
                        <c:v>1196.474017132216</c:v>
                      </c:pt>
                      <c:pt idx="291">
                        <c:v>1198.3859923029174</c:v>
                      </c:pt>
                      <c:pt idx="292">
                        <c:v>1200.2865261328368</c:v>
                      </c:pt>
                      <c:pt idx="293">
                        <c:v>1202.1426929857232</c:v>
                      </c:pt>
                      <c:pt idx="294">
                        <c:v>1204.0157675977653</c:v>
                      </c:pt>
                      <c:pt idx="295">
                        <c:v>1205.9175726877716</c:v>
                      </c:pt>
                      <c:pt idx="296">
                        <c:v>1207.9607418994412</c:v>
                      </c:pt>
                      <c:pt idx="297">
                        <c:v>1210.1637085040347</c:v>
                      </c:pt>
                      <c:pt idx="298">
                        <c:v>1212.4766391061453</c:v>
                      </c:pt>
                      <c:pt idx="299">
                        <c:v>1214.9102122905028</c:v>
                      </c:pt>
                      <c:pt idx="300">
                        <c:v>1217.3851014276847</c:v>
                      </c:pt>
                      <c:pt idx="301">
                        <c:v>1219.8369807572935</c:v>
                      </c:pt>
                      <c:pt idx="302">
                        <c:v>1222.1814386095593</c:v>
                      </c:pt>
                      <c:pt idx="303">
                        <c:v>1224.3558018621975</c:v>
                      </c:pt>
                      <c:pt idx="304">
                        <c:v>1226.3182460583489</c:v>
                      </c:pt>
                      <c:pt idx="305">
                        <c:v>1228.0976288019863</c:v>
                      </c:pt>
                      <c:pt idx="306">
                        <c:v>1229.6957298572315</c:v>
                      </c:pt>
                      <c:pt idx="307">
                        <c:v>1231.2030629422718</c:v>
                      </c:pt>
                      <c:pt idx="308">
                        <c:v>1232.6273827436376</c:v>
                      </c:pt>
                      <c:pt idx="309">
                        <c:v>1234.0477616387336</c:v>
                      </c:pt>
                      <c:pt idx="310">
                        <c:v>1235.5181010552451</c:v>
                      </c:pt>
                      <c:pt idx="311">
                        <c:v>1237.0068737430167</c:v>
                      </c:pt>
                      <c:pt idx="312">
                        <c:v>1238.5077234016139</c:v>
                      </c:pt>
                      <c:pt idx="313">
                        <c:v>1240.0018353817504</c:v>
                      </c:pt>
                      <c:pt idx="314">
                        <c:v>1241.4860315332091</c:v>
                      </c:pt>
                      <c:pt idx="315">
                        <c:v>1242.9720074487896</c:v>
                      </c:pt>
                      <c:pt idx="316">
                        <c:v>1244.4560764742396</c:v>
                      </c:pt>
                      <c:pt idx="317">
                        <c:v>1245.9578160148976</c:v>
                      </c:pt>
                      <c:pt idx="318">
                        <c:v>1247.4654033519553</c:v>
                      </c:pt>
                      <c:pt idx="319">
                        <c:v>1249.0092216014898</c:v>
                      </c:pt>
                      <c:pt idx="320">
                        <c:v>1250.5582520173805</c:v>
                      </c:pt>
                      <c:pt idx="321">
                        <c:v>1252.1847021725637</c:v>
                      </c:pt>
                      <c:pt idx="322">
                        <c:v>1253.8611128491621</c:v>
                      </c:pt>
                      <c:pt idx="323">
                        <c:v>1255.6209181874613</c:v>
                      </c:pt>
                      <c:pt idx="324">
                        <c:v>1257.4304297951583</c:v>
                      </c:pt>
                      <c:pt idx="325">
                        <c:v>1259.2869780260708</c:v>
                      </c:pt>
                      <c:pt idx="326">
                        <c:v>1261.1803927995034</c:v>
                      </c:pt>
                      <c:pt idx="327">
                        <c:v>1263.0594423339542</c:v>
                      </c:pt>
                      <c:pt idx="328">
                        <c:v>1264.9273047796401</c:v>
                      </c:pt>
                      <c:pt idx="329">
                        <c:v>1266.7504188702669</c:v>
                      </c:pt>
                      <c:pt idx="330">
                        <c:v>1268.51759751707</c:v>
                      </c:pt>
                      <c:pt idx="331">
                        <c:v>1270.1711255121043</c:v>
                      </c:pt>
                      <c:pt idx="332">
                        <c:v>1271.7038837988828</c:v>
                      </c:pt>
                      <c:pt idx="333">
                        <c:v>1273.1685025450031</c:v>
                      </c:pt>
                      <c:pt idx="334">
                        <c:v>1274.53447150838</c:v>
                      </c:pt>
                      <c:pt idx="335">
                        <c:v>1275.8230207324643</c:v>
                      </c:pt>
                      <c:pt idx="336">
                        <c:v>1277.0202934823092</c:v>
                      </c:pt>
                      <c:pt idx="337">
                        <c:v>1278.1388752327746</c:v>
                      </c:pt>
                      <c:pt idx="338">
                        <c:v>1279.1780032278089</c:v>
                      </c:pt>
                      <c:pt idx="339">
                        <c:v>1280.1725099937926</c:v>
                      </c:pt>
                      <c:pt idx="340">
                        <c:v>1281.0972245810055</c:v>
                      </c:pt>
                      <c:pt idx="341">
                        <c:v>1281.9365104903786</c:v>
                      </c:pt>
                      <c:pt idx="342">
                        <c:v>1282.699393668529</c:v>
                      </c:pt>
                      <c:pt idx="343">
                        <c:v>1283.4330378646803</c:v>
                      </c:pt>
                      <c:pt idx="344">
                        <c:v>1284.1632496585971</c:v>
                      </c:pt>
                      <c:pt idx="345">
                        <c:v>1284.8837998758536</c:v>
                      </c:pt>
                      <c:pt idx="346">
                        <c:v>1285.6874905027933</c:v>
                      </c:pt>
                      <c:pt idx="347">
                        <c:v>1286.5355481067659</c:v>
                      </c:pt>
                      <c:pt idx="348">
                        <c:v>1287.4087766604594</c:v>
                      </c:pt>
                      <c:pt idx="349">
                        <c:v>1288.2917939168219</c:v>
                      </c:pt>
                      <c:pt idx="350">
                        <c:v>1289.2358316573557</c:v>
                      </c:pt>
                      <c:pt idx="351">
                        <c:v>1290.1988111731844</c:v>
                      </c:pt>
                      <c:pt idx="352">
                        <c:v>1291.1830207324642</c:v>
                      </c:pt>
                      <c:pt idx="353">
                        <c:v>1292.1330333954065</c:v>
                      </c:pt>
                      <c:pt idx="354">
                        <c:v>1293.082156176288</c:v>
                      </c:pt>
                      <c:pt idx="355">
                        <c:v>1293.9919970204842</c:v>
                      </c:pt>
                      <c:pt idx="356">
                        <c:v>1294.842470018622</c:v>
                      </c:pt>
                      <c:pt idx="357">
                        <c:v>1295.6112009931719</c:v>
                      </c:pt>
                      <c:pt idx="358">
                        <c:v>1296.274417380509</c:v>
                      </c:pt>
                      <c:pt idx="359">
                        <c:v>1296.8682229671012</c:v>
                      </c:pt>
                      <c:pt idx="360">
                        <c:v>1297.3773626319057</c:v>
                      </c:pt>
                      <c:pt idx="361">
                        <c:v>1297.8031076350094</c:v>
                      </c:pt>
                      <c:pt idx="362">
                        <c:v>1298.1668151458721</c:v>
                      </c:pt>
                      <c:pt idx="363">
                        <c:v>1298.4458567349473</c:v>
                      </c:pt>
                      <c:pt idx="364">
                        <c:v>1298.6596826815642</c:v>
                      </c:pt>
                      <c:pt idx="365">
                        <c:v>1298.7915123525761</c:v>
                      </c:pt>
                      <c:pt idx="366">
                        <c:v>1298.8241837368093</c:v>
                      </c:pt>
                      <c:pt idx="367">
                        <c:v>1298.7373566728741</c:v>
                      </c:pt>
                      <c:pt idx="368">
                        <c:v>1298.5654823091247</c:v>
                      </c:pt>
                      <c:pt idx="369">
                        <c:v>1298.2812285536934</c:v>
                      </c:pt>
                      <c:pt idx="370">
                        <c:v>1297.8971808814401</c:v>
                      </c:pt>
                      <c:pt idx="371">
                        <c:v>1297.3938890130353</c:v>
                      </c:pt>
                      <c:pt idx="372">
                        <c:v>1296.7914388578522</c:v>
                      </c:pt>
                      <c:pt idx="373">
                        <c:v>1296.1270783364371</c:v>
                      </c:pt>
                      <c:pt idx="374">
                        <c:v>1295.4633534450652</c:v>
                      </c:pt>
                      <c:pt idx="375">
                        <c:v>1294.8070018621975</c:v>
                      </c:pt>
                      <c:pt idx="376">
                        <c:v>1294.2016278088145</c:v>
                      </c:pt>
                      <c:pt idx="377">
                        <c:v>1293.662105027933</c:v>
                      </c:pt>
                      <c:pt idx="378">
                        <c:v>1293.1649152079453</c:v>
                      </c:pt>
                      <c:pt idx="379">
                        <c:v>1292.6909894475482</c:v>
                      </c:pt>
                      <c:pt idx="380">
                        <c:v>1292.2226572315333</c:v>
                      </c:pt>
                      <c:pt idx="381">
                        <c:v>1291.7835639975171</c:v>
                      </c:pt>
                      <c:pt idx="382">
                        <c:v>1291.3955754189944</c:v>
                      </c:pt>
                      <c:pt idx="383">
                        <c:v>1291.0425464928617</c:v>
                      </c:pt>
                      <c:pt idx="384">
                        <c:v>1290.6667620111732</c:v>
                      </c:pt>
                      <c:pt idx="385">
                        <c:v>1290.2869094972068</c:v>
                      </c:pt>
                      <c:pt idx="386">
                        <c:v>1289.8848099317195</c:v>
                      </c:pt>
                      <c:pt idx="387">
                        <c:v>1289.4773710738671</c:v>
                      </c:pt>
                      <c:pt idx="388">
                        <c:v>1289.097772811918</c:v>
                      </c:pt>
                      <c:pt idx="389">
                        <c:v>1288.7422013656114</c:v>
                      </c:pt>
                      <c:pt idx="390">
                        <c:v>1288.4037919304781</c:v>
                      </c:pt>
                      <c:pt idx="391">
                        <c:v>1288.0747898199875</c:v>
                      </c:pt>
                      <c:pt idx="392">
                        <c:v>1287.7844340161391</c:v>
                      </c:pt>
                      <c:pt idx="393">
                        <c:v>1287.4751364369956</c:v>
                      </c:pt>
                      <c:pt idx="394">
                        <c:v>1287.1999086281812</c:v>
                      </c:pt>
                      <c:pt idx="395">
                        <c:v>1286.9389189323401</c:v>
                      </c:pt>
                      <c:pt idx="396">
                        <c:v>1286.7273812538797</c:v>
                      </c:pt>
                      <c:pt idx="397">
                        <c:v>1286.5736859093731</c:v>
                      </c:pt>
                      <c:pt idx="398">
                        <c:v>1286.4244399751708</c:v>
                      </c:pt>
                      <c:pt idx="399">
                        <c:v>1286.305704283054</c:v>
                      </c:pt>
                      <c:pt idx="400">
                        <c:v>1286.2493874612042</c:v>
                      </c:pt>
                      <c:pt idx="401">
                        <c:v>1286.2765924270639</c:v>
                      </c:pt>
                      <c:pt idx="402">
                        <c:v>1286.4132528864059</c:v>
                      </c:pt>
                      <c:pt idx="403">
                        <c:v>1286.6419525760398</c:v>
                      </c:pt>
                      <c:pt idx="404">
                        <c:v>1286.9297658597145</c:v>
                      </c:pt>
                      <c:pt idx="405">
                        <c:v>1287.3125422718808</c:v>
                      </c:pt>
                      <c:pt idx="406">
                        <c:v>1287.7239220360025</c:v>
                      </c:pt>
                      <c:pt idx="407">
                        <c:v>1288.222383116077</c:v>
                      </c:pt>
                      <c:pt idx="408">
                        <c:v>1288.7898736188702</c:v>
                      </c:pt>
                      <c:pt idx="409">
                        <c:v>1289.3822808193668</c:v>
                      </c:pt>
                      <c:pt idx="410">
                        <c:v>1290.0357085040348</c:v>
                      </c:pt>
                      <c:pt idx="411">
                        <c:v>1290.7174852886405</c:v>
                      </c:pt>
                      <c:pt idx="412">
                        <c:v>1291.4248144009932</c:v>
                      </c:pt>
                      <c:pt idx="413">
                        <c:v>1292.1601112352575</c:v>
                      </c:pt>
                      <c:pt idx="414">
                        <c:v>1292.909391930478</c:v>
                      </c:pt>
                      <c:pt idx="415">
                        <c:v>1293.6860047175667</c:v>
                      </c:pt>
                      <c:pt idx="416">
                        <c:v>1294.479271011794</c:v>
                      </c:pt>
                      <c:pt idx="417">
                        <c:v>1295.3174127870889</c:v>
                      </c:pt>
                      <c:pt idx="418">
                        <c:v>1296.1667416511484</c:v>
                      </c:pt>
                      <c:pt idx="419">
                        <c:v>1297.059166232154</c:v>
                      </c:pt>
                      <c:pt idx="420">
                        <c:v>1297.9189194289261</c:v>
                      </c:pt>
                      <c:pt idx="421">
                        <c:v>1298.79113097455</c:v>
                      </c:pt>
                      <c:pt idx="422">
                        <c:v>1299.6376630664183</c:v>
                      </c:pt>
                      <c:pt idx="423">
                        <c:v>1300.4597869646182</c:v>
                      </c:pt>
                      <c:pt idx="424">
                        <c:v>1301.2398321539417</c:v>
                      </c:pt>
                      <c:pt idx="425">
                        <c:v>1301.9652131595283</c:v>
                      </c:pt>
                      <c:pt idx="426">
                        <c:v>1302.6491510862818</c:v>
                      </c:pt>
                      <c:pt idx="427">
                        <c:v>1303.2719414028554</c:v>
                      </c:pt>
                      <c:pt idx="428">
                        <c:v>1303.8576109248913</c:v>
                      </c:pt>
                      <c:pt idx="429">
                        <c:v>1304.4177281191805</c:v>
                      </c:pt>
                      <c:pt idx="430">
                        <c:v>1304.9917020484172</c:v>
                      </c:pt>
                      <c:pt idx="431">
                        <c:v>1305.5916096834264</c:v>
                      </c:pt>
                      <c:pt idx="432">
                        <c:v>1306.1943140906269</c:v>
                      </c:pt>
                      <c:pt idx="433">
                        <c:v>1306.8272744878957</c:v>
                      </c:pt>
                      <c:pt idx="434">
                        <c:v>1307.5075257603974</c:v>
                      </c:pt>
                      <c:pt idx="435">
                        <c:v>1308.2256605834884</c:v>
                      </c:pt>
                      <c:pt idx="436">
                        <c:v>1308.9767210428306</c:v>
                      </c:pt>
                      <c:pt idx="437">
                        <c:v>1309.7335021725637</c:v>
                      </c:pt>
                      <c:pt idx="438">
                        <c:v>1310.4869780260708</c:v>
                      </c:pt>
                      <c:pt idx="439">
                        <c:v>1311.2637179391681</c:v>
                      </c:pt>
                      <c:pt idx="440">
                        <c:v>1312.0716037243949</c:v>
                      </c:pt>
                      <c:pt idx="441">
                        <c:v>1312.904279081316</c:v>
                      </c:pt>
                      <c:pt idx="442">
                        <c:v>1313.7176312849163</c:v>
                      </c:pt>
                      <c:pt idx="443">
                        <c:v>1314.5039056486655</c:v>
                      </c:pt>
                      <c:pt idx="444">
                        <c:v>1315.2741621353198</c:v>
                      </c:pt>
                      <c:pt idx="445">
                        <c:v>1315.98365238982</c:v>
                      </c:pt>
                      <c:pt idx="446">
                        <c:v>1316.6626324022347</c:v>
                      </c:pt>
                      <c:pt idx="447">
                        <c:v>1317.3193653631286</c:v>
                      </c:pt>
                      <c:pt idx="448">
                        <c:v>1317.9833445065176</c:v>
                      </c:pt>
                      <c:pt idx="449">
                        <c:v>1318.5620220980757</c:v>
                      </c:pt>
                      <c:pt idx="450">
                        <c:v>1319.1086639354439</c:v>
                      </c:pt>
                      <c:pt idx="451">
                        <c:v>1319.6188206083177</c:v>
                      </c:pt>
                      <c:pt idx="452">
                        <c:v>1320.1121966480448</c:v>
                      </c:pt>
                      <c:pt idx="453">
                        <c:v>1320.5717571694599</c:v>
                      </c:pt>
                      <c:pt idx="454">
                        <c:v>1321.0221646182495</c:v>
                      </c:pt>
                      <c:pt idx="455">
                        <c:v>1321.4448585971447</c:v>
                      </c:pt>
                      <c:pt idx="456">
                        <c:v>1321.8589080074487</c:v>
                      </c:pt>
                      <c:pt idx="457">
                        <c:v>1322.2888481688392</c:v>
                      </c:pt>
                      <c:pt idx="458">
                        <c:v>1322.7194239602732</c:v>
                      </c:pt>
                      <c:pt idx="459">
                        <c:v>1323.1472029795159</c:v>
                      </c:pt>
                      <c:pt idx="460">
                        <c:v>1323.5794314090626</c:v>
                      </c:pt>
                      <c:pt idx="461">
                        <c:v>1324.0079731843575</c:v>
                      </c:pt>
                      <c:pt idx="462">
                        <c:v>1324.437531967722</c:v>
                      </c:pt>
                      <c:pt idx="463">
                        <c:v>1324.8672178770951</c:v>
                      </c:pt>
                      <c:pt idx="464">
                        <c:v>1325.2980479205462</c:v>
                      </c:pt>
                      <c:pt idx="465">
                        <c:v>1325.747184109249</c:v>
                      </c:pt>
                      <c:pt idx="466">
                        <c:v>1326.214245065177</c:v>
                      </c:pt>
                      <c:pt idx="467">
                        <c:v>1326.7137231533209</c:v>
                      </c:pt>
                      <c:pt idx="468">
                        <c:v>1327.2110400993172</c:v>
                      </c:pt>
                      <c:pt idx="469">
                        <c:v>1327.7046703910614</c:v>
                      </c:pt>
                      <c:pt idx="470">
                        <c:v>1328.2224546244568</c:v>
                      </c:pt>
                      <c:pt idx="471">
                        <c:v>1328.7440526381129</c:v>
                      </c:pt>
                      <c:pt idx="472">
                        <c:v>1329.2652692737431</c:v>
                      </c:pt>
                      <c:pt idx="473">
                        <c:v>1329.7628404717566</c:v>
                      </c:pt>
                      <c:pt idx="474">
                        <c:v>1330.242868280571</c:v>
                      </c:pt>
                      <c:pt idx="475">
                        <c:v>1330.7028101800124</c:v>
                      </c:pt>
                      <c:pt idx="476">
                        <c:v>1331.1455900682806</c:v>
                      </c:pt>
                      <c:pt idx="477">
                        <c:v>1331.5577325884544</c:v>
                      </c:pt>
                      <c:pt idx="478">
                        <c:v>1331.9482636871508</c:v>
                      </c:pt>
                      <c:pt idx="479">
                        <c:v>1332.3104456859094</c:v>
                      </c:pt>
                      <c:pt idx="480">
                        <c:v>1332.6756787088764</c:v>
                      </c:pt>
                      <c:pt idx="481">
                        <c:v>1333.0332841713221</c:v>
                      </c:pt>
                      <c:pt idx="482">
                        <c:v>1333.355548603352</c:v>
                      </c:pt>
                      <c:pt idx="483">
                        <c:v>1333.7221800124146</c:v>
                      </c:pt>
                      <c:pt idx="484">
                        <c:v>1334.1029224084421</c:v>
                      </c:pt>
                      <c:pt idx="485">
                        <c:v>1334.5262520173806</c:v>
                      </c:pt>
                      <c:pt idx="486">
                        <c:v>1334.984032774674</c:v>
                      </c:pt>
                      <c:pt idx="487">
                        <c:v>1335.472069522036</c:v>
                      </c:pt>
                      <c:pt idx="488">
                        <c:v>1336.007270018622</c:v>
                      </c:pt>
                      <c:pt idx="489">
                        <c:v>1336.5767945375544</c:v>
                      </c:pt>
                      <c:pt idx="490">
                        <c:v>1337.1660235878337</c:v>
                      </c:pt>
                      <c:pt idx="491">
                        <c:v>1337.7683466170081</c:v>
                      </c:pt>
                      <c:pt idx="492">
                        <c:v>1338.4023240223464</c:v>
                      </c:pt>
                      <c:pt idx="493">
                        <c:v>1339.0603282433271</c:v>
                      </c:pt>
                      <c:pt idx="494">
                        <c:v>1339.7865991309745</c:v>
                      </c:pt>
                      <c:pt idx="495">
                        <c:v>1340.5454142768467</c:v>
                      </c:pt>
                      <c:pt idx="496">
                        <c:v>1341.3533000620732</c:v>
                      </c:pt>
                      <c:pt idx="497">
                        <c:v>1342.214833022967</c:v>
                      </c:pt>
                      <c:pt idx="498">
                        <c:v>1343.1216228429546</c:v>
                      </c:pt>
                      <c:pt idx="499">
                        <c:v>1344.061338299193</c:v>
                      </c:pt>
                      <c:pt idx="500">
                        <c:v>1345.0133849782744</c:v>
                      </c:pt>
                      <c:pt idx="501">
                        <c:v>1345.9858989447548</c:v>
                      </c:pt>
                      <c:pt idx="502">
                        <c:v>1346.9585400372439</c:v>
                      </c:pt>
                      <c:pt idx="503">
                        <c:v>1347.972624208566</c:v>
                      </c:pt>
                      <c:pt idx="504">
                        <c:v>1348.9718346368716</c:v>
                      </c:pt>
                      <c:pt idx="505">
                        <c:v>1350.0273618870267</c:v>
                      </c:pt>
                      <c:pt idx="506">
                        <c:v>1351.1125094972067</c:v>
                      </c:pt>
                      <c:pt idx="507">
                        <c:v>1352.2230823091247</c:v>
                      </c:pt>
                      <c:pt idx="508">
                        <c:v>1353.3658180012415</c:v>
                      </c:pt>
                      <c:pt idx="509">
                        <c:v>1354.5516494103042</c:v>
                      </c:pt>
                      <c:pt idx="510">
                        <c:v>1355.7540072004965</c:v>
                      </c:pt>
                      <c:pt idx="511">
                        <c:v>1356.9512799503414</c:v>
                      </c:pt>
                      <c:pt idx="512">
                        <c:v>1358.1654604593421</c:v>
                      </c:pt>
                      <c:pt idx="513">
                        <c:v>1359.3844717566728</c:v>
                      </c:pt>
                      <c:pt idx="514">
                        <c:v>1360.5969996275605</c:v>
                      </c:pt>
                      <c:pt idx="515">
                        <c:v>1361.7921112352576</c:v>
                      </c:pt>
                      <c:pt idx="516">
                        <c:v>1362.9789596523899</c:v>
                      </c:pt>
                      <c:pt idx="517">
                        <c:v>1364.1743255121044</c:v>
                      </c:pt>
                      <c:pt idx="518">
                        <c:v>1365.4110073246432</c:v>
                      </c:pt>
                      <c:pt idx="519">
                        <c:v>1366.6756568590938</c:v>
                      </c:pt>
                      <c:pt idx="520">
                        <c:v>1367.9371282433272</c:v>
                      </c:pt>
                      <c:pt idx="521">
                        <c:v>1369.1917348230913</c:v>
                      </c:pt>
                      <c:pt idx="522">
                        <c:v>1370.4167210428304</c:v>
                      </c:pt>
                      <c:pt idx="523">
                        <c:v>1371.6330626939789</c:v>
                      </c:pt>
                      <c:pt idx="524">
                        <c:v>1372.8303354438237</c:v>
                      </c:pt>
                      <c:pt idx="525">
                        <c:v>1374.0145142147735</c:v>
                      </c:pt>
                      <c:pt idx="526">
                        <c:v>1375.1971674736189</c:v>
                      </c:pt>
                      <c:pt idx="527">
                        <c:v>1376.38121911856</c:v>
                      </c:pt>
                      <c:pt idx="528">
                        <c:v>1377.5581517070143</c:v>
                      </c:pt>
                      <c:pt idx="529">
                        <c:v>1378.7427118559901</c:v>
                      </c:pt>
                      <c:pt idx="530">
                        <c:v>1379.9051520794537</c:v>
                      </c:pt>
                      <c:pt idx="531">
                        <c:v>1381.0524643078834</c:v>
                      </c:pt>
                      <c:pt idx="532">
                        <c:v>1382.1753683426443</c:v>
                      </c:pt>
                      <c:pt idx="533">
                        <c:v>1383.26191433892</c:v>
                      </c:pt>
                      <c:pt idx="534">
                        <c:v>1384.2878212290502</c:v>
                      </c:pt>
                      <c:pt idx="535">
                        <c:v>1385.249529484792</c:v>
                      </c:pt>
                      <c:pt idx="536">
                        <c:v>1386.1383945375544</c:v>
                      </c:pt>
                      <c:pt idx="537">
                        <c:v>1386.9621710738672</c:v>
                      </c:pt>
                      <c:pt idx="538">
                        <c:v>1387.7448859093731</c:v>
                      </c:pt>
                      <c:pt idx="539">
                        <c:v>1388.4917512104282</c:v>
                      </c:pt>
                      <c:pt idx="540">
                        <c:v>1389.2092504034761</c:v>
                      </c:pt>
                      <c:pt idx="541">
                        <c:v>1389.9198847920545</c:v>
                      </c:pt>
                      <c:pt idx="542">
                        <c:v>1390.61335716946</c:v>
                      </c:pt>
                      <c:pt idx="543">
                        <c:v>1391.2978036002482</c:v>
                      </c:pt>
                      <c:pt idx="544">
                        <c:v>1391.9448749844817</c:v>
                      </c:pt>
                      <c:pt idx="545">
                        <c:v>1392.5914378646803</c:v>
                      </c:pt>
                      <c:pt idx="546">
                        <c:v>1393.2377464928616</c:v>
                      </c:pt>
                      <c:pt idx="547">
                        <c:v>1393.8502396027313</c:v>
                      </c:pt>
                      <c:pt idx="548">
                        <c:v>1394.466419366853</c:v>
                      </c:pt>
                      <c:pt idx="549">
                        <c:v>1395.0724290502794</c:v>
                      </c:pt>
                      <c:pt idx="550">
                        <c:v>1395.66153097455</c:v>
                      </c:pt>
                      <c:pt idx="551">
                        <c:v>1396.2431324643078</c:v>
                      </c:pt>
                      <c:pt idx="552">
                        <c:v>1396.8186319056488</c:v>
                      </c:pt>
                      <c:pt idx="553">
                        <c:v>1397.3538324022347</c:v>
                      </c:pt>
                      <c:pt idx="554">
                        <c:v>1397.8866175046555</c:v>
                      </c:pt>
                      <c:pt idx="555">
                        <c:v>1398.3902907510862</c:v>
                      </c:pt>
                      <c:pt idx="556">
                        <c:v>1398.8576059590316</c:v>
                      </c:pt>
                      <c:pt idx="557">
                        <c:v>1399.2966991930477</c:v>
                      </c:pt>
                      <c:pt idx="558">
                        <c:v>1399.7101129733085</c:v>
                      </c:pt>
                      <c:pt idx="559">
                        <c:v>1400.1038222222223</c:v>
                      </c:pt>
                      <c:pt idx="560">
                        <c:v>1400.4949889509621</c:v>
                      </c:pt>
                      <c:pt idx="561">
                        <c:v>1400.9045889509621</c:v>
                      </c:pt>
                      <c:pt idx="562">
                        <c:v>1401.3177484792054</c:v>
                      </c:pt>
                      <c:pt idx="563">
                        <c:v>1401.7403153320918</c:v>
                      </c:pt>
                      <c:pt idx="564">
                        <c:v>1402.1675858472997</c:v>
                      </c:pt>
                      <c:pt idx="565">
                        <c:v>1402.6023567970205</c:v>
                      </c:pt>
                      <c:pt idx="566">
                        <c:v>1403.0279746741155</c:v>
                      </c:pt>
                      <c:pt idx="567">
                        <c:v>1403.4814331471136</c:v>
                      </c:pt>
                      <c:pt idx="568">
                        <c:v>1403.9375612662943</c:v>
                      </c:pt>
                      <c:pt idx="569">
                        <c:v>1404.3917824953446</c:v>
                      </c:pt>
                      <c:pt idx="570">
                        <c:v>1404.8369777777777</c:v>
                      </c:pt>
                      <c:pt idx="571">
                        <c:v>1405.2896734947237</c:v>
                      </c:pt>
                      <c:pt idx="572">
                        <c:v>1405.7609296089386</c:v>
                      </c:pt>
                      <c:pt idx="573">
                        <c:v>1406.2559582867784</c:v>
                      </c:pt>
                      <c:pt idx="574">
                        <c:v>1406.7879806331471</c:v>
                      </c:pt>
                      <c:pt idx="575">
                        <c:v>1407.3168248292986</c:v>
                      </c:pt>
                      <c:pt idx="576">
                        <c:v>1407.8677889509622</c:v>
                      </c:pt>
                      <c:pt idx="577">
                        <c:v>1408.4622301675977</c:v>
                      </c:pt>
                      <c:pt idx="578">
                        <c:v>1409.0854018621974</c:v>
                      </c:pt>
                      <c:pt idx="579">
                        <c:v>1409.7028528864059</c:v>
                      </c:pt>
                      <c:pt idx="580">
                        <c:v>1410.3379744258225</c:v>
                      </c:pt>
                      <c:pt idx="581">
                        <c:v>1410.9968685288641</c:v>
                      </c:pt>
                      <c:pt idx="582">
                        <c:v>1411.651058969584</c:v>
                      </c:pt>
                      <c:pt idx="583">
                        <c:v>1412.3249539416511</c:v>
                      </c:pt>
                      <c:pt idx="584">
                        <c:v>1413.0228757293607</c:v>
                      </c:pt>
                      <c:pt idx="585">
                        <c:v>1413.7354170080696</c:v>
                      </c:pt>
                      <c:pt idx="586">
                        <c:v>1414.4484667908132</c:v>
                      </c:pt>
                      <c:pt idx="587">
                        <c:v>1415.1707967721911</c:v>
                      </c:pt>
                      <c:pt idx="588">
                        <c:v>1415.8642691495966</c:v>
                      </c:pt>
                      <c:pt idx="589">
                        <c:v>1416.6059222842955</c:v>
                      </c:pt>
                      <c:pt idx="590">
                        <c:v>1417.3719836126629</c:v>
                      </c:pt>
                      <c:pt idx="591">
                        <c:v>1418.1470708876475</c:v>
                      </c:pt>
                      <c:pt idx="592">
                        <c:v>1418.927878833023</c:v>
                      </c:pt>
                      <c:pt idx="593">
                        <c:v>1419.6847870887648</c:v>
                      </c:pt>
                      <c:pt idx="594">
                        <c:v>1420.4433479826196</c:v>
                      </c:pt>
                      <c:pt idx="595">
                        <c:v>1421.1555078833023</c:v>
                      </c:pt>
                      <c:pt idx="596">
                        <c:v>1421.8447851024209</c:v>
                      </c:pt>
                      <c:pt idx="597">
                        <c:v>1422.4905852265674</c:v>
                      </c:pt>
                      <c:pt idx="598">
                        <c:v>1423.0937981378027</c:v>
                      </c:pt>
                      <c:pt idx="599">
                        <c:v>1423.7012062073247</c:v>
                      </c:pt>
                      <c:pt idx="600">
                        <c:v>1424.2835704531346</c:v>
                      </c:pt>
                      <c:pt idx="601">
                        <c:v>1424.8656804469274</c:v>
                      </c:pt>
                      <c:pt idx="602">
                        <c:v>1425.4429596523898</c:v>
                      </c:pt>
                      <c:pt idx="603">
                        <c:v>1426.0208744878958</c:v>
                      </c:pt>
                      <c:pt idx="604">
                        <c:v>1426.5723471135941</c:v>
                      </c:pt>
                      <c:pt idx="605">
                        <c:v>1427.0915297330851</c:v>
                      </c:pt>
                      <c:pt idx="606">
                        <c:v>1427.5584635630044</c:v>
                      </c:pt>
                      <c:pt idx="607">
                        <c:v>1428.0247617628802</c:v>
                      </c:pt>
                      <c:pt idx="608">
                        <c:v>1428.4615667287399</c:v>
                      </c:pt>
                      <c:pt idx="609">
                        <c:v>1428.8866761018</c:v>
                      </c:pt>
                      <c:pt idx="610">
                        <c:v>1429.2751731843575</c:v>
                      </c:pt>
                      <c:pt idx="611">
                        <c:v>1429.6449827436375</c:v>
                      </c:pt>
                      <c:pt idx="612">
                        <c:v>1430.0283947858472</c:v>
                      </c:pt>
                      <c:pt idx="613">
                        <c:v>1430.4125695841092</c:v>
                      </c:pt>
                      <c:pt idx="614">
                        <c:v>1430.7858115456238</c:v>
                      </c:pt>
                      <c:pt idx="615">
                        <c:v>1431.1858770949721</c:v>
                      </c:pt>
                      <c:pt idx="616">
                        <c:v>1431.5691620111731</c:v>
                      </c:pt>
                      <c:pt idx="617">
                        <c:v>1431.914817628802</c:v>
                      </c:pt>
                      <c:pt idx="618">
                        <c:v>1432.2543711980136</c:v>
                      </c:pt>
                      <c:pt idx="619">
                        <c:v>1432.5779068901304</c:v>
                      </c:pt>
                      <c:pt idx="620">
                        <c:v>1432.8645760397269</c:v>
                      </c:pt>
                      <c:pt idx="621">
                        <c:v>1433.1817554314091</c:v>
                      </c:pt>
                      <c:pt idx="622">
                        <c:v>1433.4894003724394</c:v>
                      </c:pt>
                      <c:pt idx="623">
                        <c:v>1433.8449718187462</c:v>
                      </c:pt>
                      <c:pt idx="624">
                        <c:v>1434.2135101179392</c:v>
                      </c:pt>
                      <c:pt idx="625">
                        <c:v>1434.5779803848541</c:v>
                      </c:pt>
                      <c:pt idx="626">
                        <c:v>1434.9429591558039</c:v>
                      </c:pt>
                      <c:pt idx="627">
                        <c:v>1435.3214132836747</c:v>
                      </c:pt>
                      <c:pt idx="628">
                        <c:v>1435.6917313469894</c:v>
                      </c:pt>
                      <c:pt idx="629">
                        <c:v>1436.0677700806953</c:v>
                      </c:pt>
                      <c:pt idx="630">
                        <c:v>1436.4394865301056</c:v>
                      </c:pt>
                      <c:pt idx="631">
                        <c:v>1436.8323058969584</c:v>
                      </c:pt>
                      <c:pt idx="632">
                        <c:v>1437.2396176288021</c:v>
                      </c:pt>
                      <c:pt idx="633">
                        <c:v>1437.6840501551831</c:v>
                      </c:pt>
                      <c:pt idx="634">
                        <c:v>1438.1544163873371</c:v>
                      </c:pt>
                      <c:pt idx="635">
                        <c:v>1438.6741075108628</c:v>
                      </c:pt>
                      <c:pt idx="636">
                        <c:v>1439.2222748603351</c:v>
                      </c:pt>
                      <c:pt idx="637">
                        <c:v>1439.7865872129112</c:v>
                      </c:pt>
                      <c:pt idx="638">
                        <c:v>1440.3702227188082</c:v>
                      </c:pt>
                      <c:pt idx="639">
                        <c:v>1440.9627570453135</c:v>
                      </c:pt>
                      <c:pt idx="640">
                        <c:v>1441.5615205462445</c:v>
                      </c:pt>
                      <c:pt idx="641">
                        <c:v>1442.1928283054003</c:v>
                      </c:pt>
                      <c:pt idx="642">
                        <c:v>1442.8255344506517</c:v>
                      </c:pt>
                      <c:pt idx="643">
                        <c:v>1443.4870981998758</c:v>
                      </c:pt>
                      <c:pt idx="644">
                        <c:v>1444.1569251396647</c:v>
                      </c:pt>
                      <c:pt idx="645">
                        <c:v>1444.8201415270019</c:v>
                      </c:pt>
                      <c:pt idx="646">
                        <c:v>1445.4964518932341</c:v>
                      </c:pt>
                      <c:pt idx="647">
                        <c:v>1446.1831865921788</c:v>
                      </c:pt>
                      <c:pt idx="648">
                        <c:v>1446.8800913718187</c:v>
                      </c:pt>
                      <c:pt idx="649">
                        <c:v>1447.6075063935443</c:v>
                      </c:pt>
                      <c:pt idx="650">
                        <c:v>1448.3462356300433</c:v>
                      </c:pt>
                      <c:pt idx="651">
                        <c:v>1449.0876345127251</c:v>
                      </c:pt>
                      <c:pt idx="652">
                        <c:v>1449.8708578522658</c:v>
                      </c:pt>
                      <c:pt idx="653">
                        <c:v>1450.6609459962756</c:v>
                      </c:pt>
                      <c:pt idx="654">
                        <c:v>1451.4762050900063</c:v>
                      </c:pt>
                      <c:pt idx="655">
                        <c:v>1452.3146011173185</c:v>
                      </c:pt>
                      <c:pt idx="656">
                        <c:v>1453.1775324643079</c:v>
                      </c:pt>
                      <c:pt idx="657">
                        <c:v>1454.0619481067661</c:v>
                      </c:pt>
                      <c:pt idx="658">
                        <c:v>1454.9520844196152</c:v>
                      </c:pt>
                      <c:pt idx="659">
                        <c:v>1455.8288725015518</c:v>
                      </c:pt>
                      <c:pt idx="660">
                        <c:v>1456.6844305400373</c:v>
                      </c:pt>
                      <c:pt idx="661">
                        <c:v>1457.5473618870267</c:v>
                      </c:pt>
                      <c:pt idx="662">
                        <c:v>1458.4254212290502</c:v>
                      </c:pt>
                      <c:pt idx="663">
                        <c:v>1459.315303289882</c:v>
                      </c:pt>
                      <c:pt idx="664">
                        <c:v>1460.2215846058348</c:v>
                      </c:pt>
                      <c:pt idx="665">
                        <c:v>1461.1368918684047</c:v>
                      </c:pt>
                      <c:pt idx="666">
                        <c:v>1462.0417747982619</c:v>
                      </c:pt>
                      <c:pt idx="667">
                        <c:v>1462.9605144630664</c:v>
                      </c:pt>
                      <c:pt idx="668">
                        <c:v>1463.8924752327746</c:v>
                      </c:pt>
                      <c:pt idx="669">
                        <c:v>1464.8344789571695</c:v>
                      </c:pt>
                      <c:pt idx="670">
                        <c:v>1465.7753385474859</c:v>
                      </c:pt>
                      <c:pt idx="671">
                        <c:v>1466.6816198634388</c:v>
                      </c:pt>
                      <c:pt idx="672">
                        <c:v>1467.5839602731223</c:v>
                      </c:pt>
                      <c:pt idx="673">
                        <c:v>1468.4711726877715</c:v>
                      </c:pt>
                      <c:pt idx="674">
                        <c:v>1469.3614361266293</c:v>
                      </c:pt>
                      <c:pt idx="675">
                        <c:v>1470.2806842954687</c:v>
                      </c:pt>
                      <c:pt idx="676">
                        <c:v>1471.1788295468652</c:v>
                      </c:pt>
                      <c:pt idx="677">
                        <c:v>1472.0812970825575</c:v>
                      </c:pt>
                      <c:pt idx="678">
                        <c:v>1472.9995282433272</c:v>
                      </c:pt>
                      <c:pt idx="679">
                        <c:v>1473.9153440099317</c:v>
                      </c:pt>
                      <c:pt idx="680">
                        <c:v>1474.8439995034141</c:v>
                      </c:pt>
                      <c:pt idx="681">
                        <c:v>1475.7631205462446</c:v>
                      </c:pt>
                      <c:pt idx="682">
                        <c:v>1476.6749954065797</c:v>
                      </c:pt>
                      <c:pt idx="683">
                        <c:v>1477.5520377405339</c:v>
                      </c:pt>
                      <c:pt idx="684">
                        <c:v>1478.4161132216016</c:v>
                      </c:pt>
                      <c:pt idx="685">
                        <c:v>1479.2607384233395</c:v>
                      </c:pt>
                      <c:pt idx="686">
                        <c:v>1480.0737092489137</c:v>
                      </c:pt>
                      <c:pt idx="687">
                        <c:v>1480.9565993792676</c:v>
                      </c:pt>
                      <c:pt idx="688">
                        <c:v>1481.7799945375543</c:v>
                      </c:pt>
                      <c:pt idx="689">
                        <c:v>1482.5839394165114</c:v>
                      </c:pt>
                      <c:pt idx="690">
                        <c:v>1483.3711036623215</c:v>
                      </c:pt>
                      <c:pt idx="691">
                        <c:v>1484.1219098696463</c:v>
                      </c:pt>
                      <c:pt idx="692">
                        <c:v>1484.8495791433893</c:v>
                      </c:pt>
                      <c:pt idx="693">
                        <c:v>1485.5565268777157</c:v>
                      </c:pt>
                      <c:pt idx="694">
                        <c:v>1486.2686867783984</c:v>
                      </c:pt>
                      <c:pt idx="695">
                        <c:v>1486.9491923029175</c:v>
                      </c:pt>
                      <c:pt idx="696">
                        <c:v>1487.6040183736809</c:v>
                      </c:pt>
                      <c:pt idx="697">
                        <c:v>1488.2460047175666</c:v>
                      </c:pt>
                      <c:pt idx="698">
                        <c:v>1488.8386661700806</c:v>
                      </c:pt>
                      <c:pt idx="699">
                        <c:v>1489.4008173805089</c:v>
                      </c:pt>
                      <c:pt idx="700">
                        <c:v>1489.9539426443203</c:v>
                      </c:pt>
                      <c:pt idx="701">
                        <c:v>1490.4707098696463</c:v>
                      </c:pt>
                      <c:pt idx="702">
                        <c:v>1490.9713320918684</c:v>
                      </c:pt>
                      <c:pt idx="703">
                        <c:v>1491.3181318435754</c:v>
                      </c:pt>
                      <c:pt idx="704">
                        <c:v>1491.1757507138423</c:v>
                      </c:pt>
                      <c:pt idx="705">
                        <c:v>1490.2988355058969</c:v>
                      </c:pt>
                      <c:pt idx="706">
                        <c:v>1488.380122656735</c:v>
                      </c:pt>
                      <c:pt idx="707">
                        <c:v>1485.3189283674735</c:v>
                      </c:pt>
                      <c:pt idx="708">
                        <c:v>1481.079530229671</c:v>
                      </c:pt>
                      <c:pt idx="709">
                        <c:v>1475.6790902545004</c:v>
                      </c:pt>
                      <c:pt idx="710">
                        <c:v>1469.5162756052141</c:v>
                      </c:pt>
                      <c:pt idx="711">
                        <c:v>1462.7652489137181</c:v>
                      </c:pt>
                      <c:pt idx="712">
                        <c:v>1455.4825812538795</c:v>
                      </c:pt>
                      <c:pt idx="713">
                        <c:v>1447.747599255121</c:v>
                      </c:pt>
                      <c:pt idx="714">
                        <c:v>1439.6135687150838</c:v>
                      </c:pt>
                      <c:pt idx="715">
                        <c:v>1431.1415101179391</c:v>
                      </c:pt>
                      <c:pt idx="716">
                        <c:v>1422.3446445685909</c:v>
                      </c:pt>
                      <c:pt idx="717">
                        <c:v>1413.1694520173805</c:v>
                      </c:pt>
                      <c:pt idx="718">
                        <c:v>1403.6697067659838</c:v>
                      </c:pt>
                      <c:pt idx="719">
                        <c:v>1393.8449003103663</c:v>
                      </c:pt>
                      <c:pt idx="720">
                        <c:v>1383.651809807573</c:v>
                      </c:pt>
                      <c:pt idx="721">
                        <c:v>1373.0572553693357</c:v>
                      </c:pt>
                      <c:pt idx="722">
                        <c:v>1361.9559766604593</c:v>
                      </c:pt>
                      <c:pt idx="723">
                        <c:v>1350.4119180633147</c:v>
                      </c:pt>
                      <c:pt idx="724">
                        <c:v>1338.396730477964</c:v>
                      </c:pt>
                      <c:pt idx="725">
                        <c:v>1325.9573234016138</c:v>
                      </c:pt>
                      <c:pt idx="726">
                        <c:v>1313.1498865301055</c:v>
                      </c:pt>
                      <c:pt idx="727">
                        <c:v>1300.0059471135939</c:v>
                      </c:pt>
                      <c:pt idx="728">
                        <c:v>1286.6419525760398</c:v>
                      </c:pt>
                      <c:pt idx="729">
                        <c:v>1273.1386279329608</c:v>
                      </c:pt>
                      <c:pt idx="730">
                        <c:v>1259.5333482309125</c:v>
                      </c:pt>
                      <c:pt idx="731">
                        <c:v>1245.8835744258224</c:v>
                      </c:pt>
                    </c:numCache>
                  </c:numRef>
                </c:yVal>
                <c:smooth val="1"/>
                <c:extLst>
                  <c:ext xmlns:c16="http://schemas.microsoft.com/office/drawing/2014/chart" uri="{C3380CC4-5D6E-409C-BE32-E72D297353CC}">
                    <c16:uniqueId val="{00000002-791B-644E-A947-8967CA39E781}"/>
                  </c:ext>
                </c:extLst>
              </c15:ser>
            </c15:filteredScatterSeries>
            <c15:filteredScatterSeries>
              <c15:ser>
                <c:idx val="3"/>
                <c:order val="3"/>
                <c:tx>
                  <c:v>FE-003</c:v>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validatioon_minn.xlsx]Sheet1!$AU$33:$AU$804</c15:sqref>
                        </c15:formulaRef>
                      </c:ext>
                    </c:extLst>
                    <c:numCache>
                      <c:formatCode>0.00E+00</c:formatCode>
                      <c:ptCount val="772"/>
                      <c:pt idx="0">
                        <c:v>-9.1796875E-2</c:v>
                      </c:pt>
                      <c:pt idx="1">
                        <c:v>-9.08203125E-2</c:v>
                      </c:pt>
                      <c:pt idx="2">
                        <c:v>-9.08203125E-2</c:v>
                      </c:pt>
                      <c:pt idx="3">
                        <c:v>0.1201171875</c:v>
                      </c:pt>
                      <c:pt idx="4">
                        <c:v>0.5703125</c:v>
                      </c:pt>
                      <c:pt idx="5">
                        <c:v>1.1728515625</c:v>
                      </c:pt>
                      <c:pt idx="6">
                        <c:v>1.8935546875</c:v>
                      </c:pt>
                      <c:pt idx="7">
                        <c:v>2.5849609375</c:v>
                      </c:pt>
                      <c:pt idx="8">
                        <c:v>3.2802734375</c:v>
                      </c:pt>
                      <c:pt idx="9">
                        <c:v>3.9912109375</c:v>
                      </c:pt>
                      <c:pt idx="10">
                        <c:v>4.7109375</c:v>
                      </c:pt>
                      <c:pt idx="11">
                        <c:v>5.447265625</c:v>
                      </c:pt>
                      <c:pt idx="12">
                        <c:v>6.2255859375</c:v>
                      </c:pt>
                      <c:pt idx="13">
                        <c:v>7.04296875</c:v>
                      </c:pt>
                      <c:pt idx="14">
                        <c:v>7.9013671875</c:v>
                      </c:pt>
                      <c:pt idx="15">
                        <c:v>8.76171875</c:v>
                      </c:pt>
                      <c:pt idx="16">
                        <c:v>9.623046875</c:v>
                      </c:pt>
                      <c:pt idx="17">
                        <c:v>10.49609375</c:v>
                      </c:pt>
                      <c:pt idx="18">
                        <c:v>11.361328125</c:v>
                      </c:pt>
                      <c:pt idx="19">
                        <c:v>12.225585938</c:v>
                      </c:pt>
                      <c:pt idx="20">
                        <c:v>13.09765625</c:v>
                      </c:pt>
                      <c:pt idx="21">
                        <c:v>13.923828125</c:v>
                      </c:pt>
                      <c:pt idx="22">
                        <c:v>14.739257813</c:v>
                      </c:pt>
                      <c:pt idx="23">
                        <c:v>15.536132813</c:v>
                      </c:pt>
                      <c:pt idx="24">
                        <c:v>16.325195312999998</c:v>
                      </c:pt>
                      <c:pt idx="25">
                        <c:v>17.106445312999998</c:v>
                      </c:pt>
                      <c:pt idx="26">
                        <c:v>17.883789062999998</c:v>
                      </c:pt>
                      <c:pt idx="27">
                        <c:v>18.638671875</c:v>
                      </c:pt>
                      <c:pt idx="28">
                        <c:v>19.376953125</c:v>
                      </c:pt>
                      <c:pt idx="29">
                        <c:v>20.099609375</c:v>
                      </c:pt>
                      <c:pt idx="30">
                        <c:v>20.819335937999998</c:v>
                      </c:pt>
                      <c:pt idx="31">
                        <c:v>21.526367187999998</c:v>
                      </c:pt>
                      <c:pt idx="32">
                        <c:v>22.245117187999998</c:v>
                      </c:pt>
                      <c:pt idx="33">
                        <c:v>22.948242187999998</c:v>
                      </c:pt>
                      <c:pt idx="34">
                        <c:v>23.663085937999998</c:v>
                      </c:pt>
                      <c:pt idx="35">
                        <c:v>24.376953125</c:v>
                      </c:pt>
                      <c:pt idx="36">
                        <c:v>25.087890625</c:v>
                      </c:pt>
                      <c:pt idx="37">
                        <c:v>25.806640625</c:v>
                      </c:pt>
                      <c:pt idx="38">
                        <c:v>26.54296875</c:v>
                      </c:pt>
                      <c:pt idx="39">
                        <c:v>27.271484375</c:v>
                      </c:pt>
                      <c:pt idx="40">
                        <c:v>28</c:v>
                      </c:pt>
                      <c:pt idx="41">
                        <c:v>28.73828125</c:v>
                      </c:pt>
                      <c:pt idx="42">
                        <c:v>29.484375</c:v>
                      </c:pt>
                      <c:pt idx="43">
                        <c:v>30.232421875</c:v>
                      </c:pt>
                      <c:pt idx="44">
                        <c:v>30.999023437999998</c:v>
                      </c:pt>
                      <c:pt idx="45">
                        <c:v>31.760742187999998</c:v>
                      </c:pt>
                      <c:pt idx="46">
                        <c:v>32.524414063000002</c:v>
                      </c:pt>
                      <c:pt idx="47">
                        <c:v>33.296875</c:v>
                      </c:pt>
                      <c:pt idx="48">
                        <c:v>34.076171875</c:v>
                      </c:pt>
                      <c:pt idx="49">
                        <c:v>34.859375</c:v>
                      </c:pt>
                      <c:pt idx="50">
                        <c:v>35.65234375</c:v>
                      </c:pt>
                      <c:pt idx="51">
                        <c:v>36.43359375</c:v>
                      </c:pt>
                      <c:pt idx="52">
                        <c:v>37.209960938000002</c:v>
                      </c:pt>
                      <c:pt idx="53">
                        <c:v>37.990234375</c:v>
                      </c:pt>
                      <c:pt idx="54">
                        <c:v>38.7734375</c:v>
                      </c:pt>
                      <c:pt idx="55">
                        <c:v>39.55859375</c:v>
                      </c:pt>
                      <c:pt idx="56">
                        <c:v>40.356445313000002</c:v>
                      </c:pt>
                      <c:pt idx="57">
                        <c:v>41.139648438000002</c:v>
                      </c:pt>
                      <c:pt idx="58">
                        <c:v>41.913085938000002</c:v>
                      </c:pt>
                      <c:pt idx="59">
                        <c:v>42.69140625</c:v>
                      </c:pt>
                      <c:pt idx="60">
                        <c:v>43.469726563000002</c:v>
                      </c:pt>
                      <c:pt idx="61">
                        <c:v>44.243164063000002</c:v>
                      </c:pt>
                      <c:pt idx="62">
                        <c:v>45.0390625</c:v>
                      </c:pt>
                      <c:pt idx="63">
                        <c:v>45.813476563000002</c:v>
                      </c:pt>
                      <c:pt idx="64">
                        <c:v>46.599609375</c:v>
                      </c:pt>
                      <c:pt idx="65">
                        <c:v>47.374023438000002</c:v>
                      </c:pt>
                      <c:pt idx="66">
                        <c:v>48.146484375</c:v>
                      </c:pt>
                      <c:pt idx="67">
                        <c:v>48.922851563000002</c:v>
                      </c:pt>
                      <c:pt idx="68">
                        <c:v>49.70703125</c:v>
                      </c:pt>
                      <c:pt idx="69">
                        <c:v>50.495117188000002</c:v>
                      </c:pt>
                      <c:pt idx="70">
                        <c:v>51.271484375</c:v>
                      </c:pt>
                      <c:pt idx="71">
                        <c:v>52.044921875</c:v>
                      </c:pt>
                      <c:pt idx="72">
                        <c:v>52.821289063000002</c:v>
                      </c:pt>
                      <c:pt idx="73">
                        <c:v>53.591796875</c:v>
                      </c:pt>
                      <c:pt idx="74">
                        <c:v>54.356445313000002</c:v>
                      </c:pt>
                      <c:pt idx="75">
                        <c:v>55.131835938000002</c:v>
                      </c:pt>
                      <c:pt idx="76">
                        <c:v>55.885742188000002</c:v>
                      </c:pt>
                      <c:pt idx="77">
                        <c:v>56.63671875</c:v>
                      </c:pt>
                      <c:pt idx="78">
                        <c:v>57.37109375</c:v>
                      </c:pt>
                      <c:pt idx="79">
                        <c:v>58.11328125</c:v>
                      </c:pt>
                      <c:pt idx="80">
                        <c:v>58.841796875</c:v>
                      </c:pt>
                      <c:pt idx="81">
                        <c:v>59.583984375</c:v>
                      </c:pt>
                      <c:pt idx="82">
                        <c:v>60.299804688000002</c:v>
                      </c:pt>
                      <c:pt idx="83">
                        <c:v>61.017578125</c:v>
                      </c:pt>
                      <c:pt idx="84">
                        <c:v>61.7265625</c:v>
                      </c:pt>
                      <c:pt idx="85">
                        <c:v>62.439453125</c:v>
                      </c:pt>
                      <c:pt idx="86">
                        <c:v>63.143554688000002</c:v>
                      </c:pt>
                      <c:pt idx="87">
                        <c:v>63.862304688000002</c:v>
                      </c:pt>
                      <c:pt idx="88">
                        <c:v>64.569335937999995</c:v>
                      </c:pt>
                      <c:pt idx="89">
                        <c:v>65.2734375</c:v>
                      </c:pt>
                      <c:pt idx="90">
                        <c:v>65.975585937999995</c:v>
                      </c:pt>
                      <c:pt idx="91">
                        <c:v>66.678710937999995</c:v>
                      </c:pt>
                      <c:pt idx="92">
                        <c:v>67.379882812999995</c:v>
                      </c:pt>
                      <c:pt idx="93">
                        <c:v>68.096679687999995</c:v>
                      </c:pt>
                      <c:pt idx="94">
                        <c:v>68.803710937999995</c:v>
                      </c:pt>
                      <c:pt idx="95">
                        <c:v>69.505859375</c:v>
                      </c:pt>
                      <c:pt idx="96">
                        <c:v>70.208007812999995</c:v>
                      </c:pt>
                      <c:pt idx="97">
                        <c:v>70.913085937999995</c:v>
                      </c:pt>
                      <c:pt idx="98">
                        <c:v>71.620117187999995</c:v>
                      </c:pt>
                      <c:pt idx="99">
                        <c:v>72.342773437999995</c:v>
                      </c:pt>
                      <c:pt idx="100">
                        <c:v>73.052734375</c:v>
                      </c:pt>
                      <c:pt idx="101">
                        <c:v>73.762695312999995</c:v>
                      </c:pt>
                      <c:pt idx="102">
                        <c:v>74.4765625</c:v>
                      </c:pt>
                      <c:pt idx="103">
                        <c:v>75.196289062999995</c:v>
                      </c:pt>
                      <c:pt idx="104">
                        <c:v>75.919921875</c:v>
                      </c:pt>
                      <c:pt idx="105">
                        <c:v>76.66015625</c:v>
                      </c:pt>
                      <c:pt idx="106">
                        <c:v>77.388671875</c:v>
                      </c:pt>
                      <c:pt idx="107">
                        <c:v>78.115234375</c:v>
                      </c:pt>
                      <c:pt idx="108">
                        <c:v>78.844726562999995</c:v>
                      </c:pt>
                      <c:pt idx="109">
                        <c:v>79.57421875</c:v>
                      </c:pt>
                      <c:pt idx="110">
                        <c:v>80.302734375</c:v>
                      </c:pt>
                      <c:pt idx="111">
                        <c:v>81.028320312999995</c:v>
                      </c:pt>
                      <c:pt idx="112">
                        <c:v>81.765625</c:v>
                      </c:pt>
                      <c:pt idx="113">
                        <c:v>82.490234375</c:v>
                      </c:pt>
                      <c:pt idx="114">
                        <c:v>83.2109375</c:v>
                      </c:pt>
                      <c:pt idx="115">
                        <c:v>83.928710937999995</c:v>
                      </c:pt>
                      <c:pt idx="116">
                        <c:v>84.64453125</c:v>
                      </c:pt>
                      <c:pt idx="117">
                        <c:v>85.365234375</c:v>
                      </c:pt>
                      <c:pt idx="118">
                        <c:v>86.087890625</c:v>
                      </c:pt>
                      <c:pt idx="119">
                        <c:v>86.8046875</c:v>
                      </c:pt>
                      <c:pt idx="120">
                        <c:v>87.518554687999995</c:v>
                      </c:pt>
                      <c:pt idx="121">
                        <c:v>88.231445312999995</c:v>
                      </c:pt>
                      <c:pt idx="122">
                        <c:v>88.950195312999995</c:v>
                      </c:pt>
                      <c:pt idx="123">
                        <c:v>89.663085937999995</c:v>
                      </c:pt>
                      <c:pt idx="124">
                        <c:v>90.3984375</c:v>
                      </c:pt>
                      <c:pt idx="125">
                        <c:v>91.125</c:v>
                      </c:pt>
                      <c:pt idx="126">
                        <c:v>91.8515625</c:v>
                      </c:pt>
                      <c:pt idx="127">
                        <c:v>92.595703125</c:v>
                      </c:pt>
                      <c:pt idx="128">
                        <c:v>93.3359375</c:v>
                      </c:pt>
                      <c:pt idx="129">
                        <c:v>94.06640625</c:v>
                      </c:pt>
                      <c:pt idx="130">
                        <c:v>94.819335937999995</c:v>
                      </c:pt>
                      <c:pt idx="131">
                        <c:v>95.55859375</c:v>
                      </c:pt>
                      <c:pt idx="132">
                        <c:v>96.302734375</c:v>
                      </c:pt>
                      <c:pt idx="133">
                        <c:v>97.053710937999995</c:v>
                      </c:pt>
                      <c:pt idx="134">
                        <c:v>97.802734375</c:v>
                      </c:pt>
                      <c:pt idx="135">
                        <c:v>98.551757812999995</c:v>
                      </c:pt>
                      <c:pt idx="136">
                        <c:v>99.3125</c:v>
                      </c:pt>
                      <c:pt idx="137">
                        <c:v>100.08886719</c:v>
                      </c:pt>
                      <c:pt idx="138">
                        <c:v>100.85644531</c:v>
                      </c:pt>
                      <c:pt idx="139">
                        <c:v>101.64160156</c:v>
                      </c:pt>
                      <c:pt idx="140">
                        <c:v>102.42089844</c:v>
                      </c:pt>
                      <c:pt idx="141">
                        <c:v>103.20410156</c:v>
                      </c:pt>
                      <c:pt idx="142">
                        <c:v>104.02050781</c:v>
                      </c:pt>
                      <c:pt idx="143">
                        <c:v>104.81640625</c:v>
                      </c:pt>
                      <c:pt idx="144">
                        <c:v>105.61035156</c:v>
                      </c:pt>
                      <c:pt idx="145">
                        <c:v>106.38769531</c:v>
                      </c:pt>
                      <c:pt idx="146">
                        <c:v>107.18066406</c:v>
                      </c:pt>
                      <c:pt idx="147">
                        <c:v>107.98242188</c:v>
                      </c:pt>
                      <c:pt idx="148">
                        <c:v>108.77539063</c:v>
                      </c:pt>
                      <c:pt idx="149">
                        <c:v>109.59570313</c:v>
                      </c:pt>
                      <c:pt idx="150">
                        <c:v>110.39550781</c:v>
                      </c:pt>
                      <c:pt idx="151">
                        <c:v>111.18945313</c:v>
                      </c:pt>
                      <c:pt idx="152">
                        <c:v>111.97460938</c:v>
                      </c:pt>
                      <c:pt idx="153">
                        <c:v>112.76171875</c:v>
                      </c:pt>
                      <c:pt idx="154">
                        <c:v>113.54394531</c:v>
                      </c:pt>
                      <c:pt idx="155">
                        <c:v>114.34179688</c:v>
                      </c:pt>
                      <c:pt idx="156">
                        <c:v>115.12792969</c:v>
                      </c:pt>
                      <c:pt idx="157">
                        <c:v>115.9296875</c:v>
                      </c:pt>
                      <c:pt idx="158">
                        <c:v>116.72460938</c:v>
                      </c:pt>
                      <c:pt idx="159">
                        <c:v>117.51367188</c:v>
                      </c:pt>
                      <c:pt idx="160">
                        <c:v>118.30371094</c:v>
                      </c:pt>
                      <c:pt idx="161">
                        <c:v>119.09277344</c:v>
                      </c:pt>
                      <c:pt idx="162">
                        <c:v>119.86035156</c:v>
                      </c:pt>
                      <c:pt idx="163">
                        <c:v>120.62109375</c:v>
                      </c:pt>
                      <c:pt idx="164">
                        <c:v>121.37695313</c:v>
                      </c:pt>
                      <c:pt idx="165">
                        <c:v>122.13964844</c:v>
                      </c:pt>
                      <c:pt idx="166">
                        <c:v>122.90625</c:v>
                      </c:pt>
                      <c:pt idx="167">
                        <c:v>123.69140625</c:v>
                      </c:pt>
                      <c:pt idx="168">
                        <c:v>124.45800781</c:v>
                      </c:pt>
                      <c:pt idx="169">
                        <c:v>125.21777344</c:v>
                      </c:pt>
                      <c:pt idx="170">
                        <c:v>125.96777344</c:v>
                      </c:pt>
                      <c:pt idx="171">
                        <c:v>126.71386719</c:v>
                      </c:pt>
                      <c:pt idx="172">
                        <c:v>127.45507813</c:v>
                      </c:pt>
                      <c:pt idx="173">
                        <c:v>128.20898438</c:v>
                      </c:pt>
                      <c:pt idx="174">
                        <c:v>128.94433594</c:v>
                      </c:pt>
                      <c:pt idx="175">
                        <c:v>129.68359375</c:v>
                      </c:pt>
                      <c:pt idx="176">
                        <c:v>130.42480469</c:v>
                      </c:pt>
                      <c:pt idx="177">
                        <c:v>131.16113281</c:v>
                      </c:pt>
                      <c:pt idx="178">
                        <c:v>131.90039063</c:v>
                      </c:pt>
                      <c:pt idx="179">
                        <c:v>132.64160156</c:v>
                      </c:pt>
                      <c:pt idx="180">
                        <c:v>133.39648438</c:v>
                      </c:pt>
                      <c:pt idx="181">
                        <c:v>134.13964844</c:v>
                      </c:pt>
                      <c:pt idx="182">
                        <c:v>134.890625</c:v>
                      </c:pt>
                      <c:pt idx="183">
                        <c:v>135.64550781</c:v>
                      </c:pt>
                      <c:pt idx="184">
                        <c:v>136.40136719</c:v>
                      </c:pt>
                      <c:pt idx="185">
                        <c:v>137.15625</c:v>
                      </c:pt>
                      <c:pt idx="186">
                        <c:v>137.92089844</c:v>
                      </c:pt>
                      <c:pt idx="187">
                        <c:v>138.66210938</c:v>
                      </c:pt>
                      <c:pt idx="188">
                        <c:v>139.39941406</c:v>
                      </c:pt>
                      <c:pt idx="189">
                        <c:v>140.13085938</c:v>
                      </c:pt>
                      <c:pt idx="190">
                        <c:v>140.86230469</c:v>
                      </c:pt>
                      <c:pt idx="191">
                        <c:v>141.59375</c:v>
                      </c:pt>
                      <c:pt idx="192">
                        <c:v>142.34179688</c:v>
                      </c:pt>
                      <c:pt idx="193">
                        <c:v>143.07714844</c:v>
                      </c:pt>
                      <c:pt idx="194">
                        <c:v>143.81445313</c:v>
                      </c:pt>
                      <c:pt idx="195">
                        <c:v>144.54980469</c:v>
                      </c:pt>
                      <c:pt idx="196">
                        <c:v>145.27929688</c:v>
                      </c:pt>
                      <c:pt idx="197">
                        <c:v>146.00585938</c:v>
                      </c:pt>
                      <c:pt idx="198">
                        <c:v>146.734375</c:v>
                      </c:pt>
                      <c:pt idx="199">
                        <c:v>147.44628906</c:v>
                      </c:pt>
                      <c:pt idx="200">
                        <c:v>148.15820313</c:v>
                      </c:pt>
                      <c:pt idx="201">
                        <c:v>148.87011719</c:v>
                      </c:pt>
                      <c:pt idx="202">
                        <c:v>149.58691406</c:v>
                      </c:pt>
                      <c:pt idx="203">
                        <c:v>150.30859375</c:v>
                      </c:pt>
                      <c:pt idx="204">
                        <c:v>151.046875</c:v>
                      </c:pt>
                      <c:pt idx="205">
                        <c:v>151.77539063</c:v>
                      </c:pt>
                      <c:pt idx="206">
                        <c:v>152.50585938</c:v>
                      </c:pt>
                      <c:pt idx="207">
                        <c:v>153.234375</c:v>
                      </c:pt>
                      <c:pt idx="208">
                        <c:v>153.95996094</c:v>
                      </c:pt>
                      <c:pt idx="209">
                        <c:v>154.68261719</c:v>
                      </c:pt>
                      <c:pt idx="210">
                        <c:v>155.41601563</c:v>
                      </c:pt>
                      <c:pt idx="211">
                        <c:v>156.13378906</c:v>
                      </c:pt>
                      <c:pt idx="212">
                        <c:v>156.8515625</c:v>
                      </c:pt>
                      <c:pt idx="213">
                        <c:v>157.56835938</c:v>
                      </c:pt>
                      <c:pt idx="214">
                        <c:v>158.28710938</c:v>
                      </c:pt>
                      <c:pt idx="215">
                        <c:v>159.00488281</c:v>
                      </c:pt>
                      <c:pt idx="216">
                        <c:v>159.73730469</c:v>
                      </c:pt>
                      <c:pt idx="217">
                        <c:v>160.45605469</c:v>
                      </c:pt>
                      <c:pt idx="218">
                        <c:v>161.17382813</c:v>
                      </c:pt>
                      <c:pt idx="219">
                        <c:v>161.88867188</c:v>
                      </c:pt>
                      <c:pt idx="220">
                        <c:v>162.60253906</c:v>
                      </c:pt>
                      <c:pt idx="221">
                        <c:v>163.31445313</c:v>
                      </c:pt>
                      <c:pt idx="222">
                        <c:v>164.0390625</c:v>
                      </c:pt>
                      <c:pt idx="223">
                        <c:v>164.75195313</c:v>
                      </c:pt>
                      <c:pt idx="224">
                        <c:v>165.46777344</c:v>
                      </c:pt>
                      <c:pt idx="225">
                        <c:v>166.18652344</c:v>
                      </c:pt>
                      <c:pt idx="226">
                        <c:v>166.91015625</c:v>
                      </c:pt>
                      <c:pt idx="227">
                        <c:v>167.63378906</c:v>
                      </c:pt>
                      <c:pt idx="228">
                        <c:v>168.37304688</c:v>
                      </c:pt>
                      <c:pt idx="229">
                        <c:v>169.09765625</c:v>
                      </c:pt>
                      <c:pt idx="230">
                        <c:v>169.81738281</c:v>
                      </c:pt>
                      <c:pt idx="231">
                        <c:v>170.53222656</c:v>
                      </c:pt>
                      <c:pt idx="232">
                        <c:v>171.24414063</c:v>
                      </c:pt>
                      <c:pt idx="233">
                        <c:v>171.95605469</c:v>
                      </c:pt>
                      <c:pt idx="234">
                        <c:v>172.68554688</c:v>
                      </c:pt>
                      <c:pt idx="235">
                        <c:v>173.40625</c:v>
                      </c:pt>
                      <c:pt idx="236">
                        <c:v>174.13378906</c:v>
                      </c:pt>
                      <c:pt idx="237">
                        <c:v>174.86621094</c:v>
                      </c:pt>
                      <c:pt idx="238">
                        <c:v>175.60742188</c:v>
                      </c:pt>
                      <c:pt idx="239">
                        <c:v>176.35644531</c:v>
                      </c:pt>
                      <c:pt idx="240">
                        <c:v>177.12792969</c:v>
                      </c:pt>
                      <c:pt idx="241">
                        <c:v>177.89257813</c:v>
                      </c:pt>
                      <c:pt idx="242">
                        <c:v>178.6640625</c:v>
                      </c:pt>
                      <c:pt idx="243">
                        <c:v>179.4375</c:v>
                      </c:pt>
                      <c:pt idx="244">
                        <c:v>180.20898438</c:v>
                      </c:pt>
                      <c:pt idx="245">
                        <c:v>180.97167969</c:v>
                      </c:pt>
                      <c:pt idx="246">
                        <c:v>181.73730469</c:v>
                      </c:pt>
                      <c:pt idx="247">
                        <c:v>182.48046875</c:v>
                      </c:pt>
                      <c:pt idx="248">
                        <c:v>183.21679688</c:v>
                      </c:pt>
                      <c:pt idx="249">
                        <c:v>183.95214844</c:v>
                      </c:pt>
                      <c:pt idx="250">
                        <c:v>184.68261719</c:v>
                      </c:pt>
                      <c:pt idx="251">
                        <c:v>185.41210938</c:v>
                      </c:pt>
                      <c:pt idx="252">
                        <c:v>186.15820313</c:v>
                      </c:pt>
                      <c:pt idx="253">
                        <c:v>186.89257813</c:v>
                      </c:pt>
                      <c:pt idx="254">
                        <c:v>187.62890625</c:v>
                      </c:pt>
                      <c:pt idx="255">
                        <c:v>188.36816406</c:v>
                      </c:pt>
                      <c:pt idx="256">
                        <c:v>189.10644531</c:v>
                      </c:pt>
                      <c:pt idx="257">
                        <c:v>189.84082031</c:v>
                      </c:pt>
                      <c:pt idx="258">
                        <c:v>190.58886719</c:v>
                      </c:pt>
                      <c:pt idx="259">
                        <c:v>191.32421875</c:v>
                      </c:pt>
                      <c:pt idx="260">
                        <c:v>192.06152344</c:v>
                      </c:pt>
                      <c:pt idx="261">
                        <c:v>192.79882813</c:v>
                      </c:pt>
                      <c:pt idx="262">
                        <c:v>193.53710938</c:v>
                      </c:pt>
                      <c:pt idx="263">
                        <c:v>194.29394531</c:v>
                      </c:pt>
                      <c:pt idx="264">
                        <c:v>195.04003906</c:v>
                      </c:pt>
                      <c:pt idx="265">
                        <c:v>195.79199219</c:v>
                      </c:pt>
                      <c:pt idx="266">
                        <c:v>196.54785156</c:v>
                      </c:pt>
                      <c:pt idx="267">
                        <c:v>197.30566406</c:v>
                      </c:pt>
                      <c:pt idx="268">
                        <c:v>198.06542969</c:v>
                      </c:pt>
                      <c:pt idx="269">
                        <c:v>198.84375</c:v>
                      </c:pt>
                      <c:pt idx="270">
                        <c:v>199.61035156</c:v>
                      </c:pt>
                      <c:pt idx="271">
                        <c:v>200.37988281</c:v>
                      </c:pt>
                      <c:pt idx="272">
                        <c:v>201.15039063</c:v>
                      </c:pt>
                      <c:pt idx="273">
                        <c:v>201.92285156</c:v>
                      </c:pt>
                      <c:pt idx="274">
                        <c:v>202.69433594</c:v>
                      </c:pt>
                      <c:pt idx="275">
                        <c:v>203.46484375</c:v>
                      </c:pt>
                      <c:pt idx="276">
                        <c:v>204.25</c:v>
                      </c:pt>
                      <c:pt idx="277">
                        <c:v>205.02246094</c:v>
                      </c:pt>
                      <c:pt idx="278">
                        <c:v>205.79882813</c:v>
                      </c:pt>
                      <c:pt idx="279">
                        <c:v>206.5703125</c:v>
                      </c:pt>
                      <c:pt idx="280">
                        <c:v>207.33398438</c:v>
                      </c:pt>
                      <c:pt idx="281">
                        <c:v>208.0859375</c:v>
                      </c:pt>
                      <c:pt idx="282">
                        <c:v>208.84179688</c:v>
                      </c:pt>
                      <c:pt idx="283">
                        <c:v>209.57128906</c:v>
                      </c:pt>
                      <c:pt idx="284">
                        <c:v>210.296875</c:v>
                      </c:pt>
                      <c:pt idx="285">
                        <c:v>211.02050781</c:v>
                      </c:pt>
                      <c:pt idx="286">
                        <c:v>211.73925781</c:v>
                      </c:pt>
                      <c:pt idx="287">
                        <c:v>212.45214844</c:v>
                      </c:pt>
                      <c:pt idx="288">
                        <c:v>213.17285156</c:v>
                      </c:pt>
                      <c:pt idx="289">
                        <c:v>213.87304688</c:v>
                      </c:pt>
                      <c:pt idx="290">
                        <c:v>214.57519531</c:v>
                      </c:pt>
                      <c:pt idx="291">
                        <c:v>215.28222656</c:v>
                      </c:pt>
                      <c:pt idx="292">
                        <c:v>215.9921875</c:v>
                      </c:pt>
                      <c:pt idx="293">
                        <c:v>216.70507813</c:v>
                      </c:pt>
                      <c:pt idx="294">
                        <c:v>217.43359375</c:v>
                      </c:pt>
                      <c:pt idx="295">
                        <c:v>218.14550781</c:v>
                      </c:pt>
                      <c:pt idx="296">
                        <c:v>218.84960938</c:v>
                      </c:pt>
                      <c:pt idx="297">
                        <c:v>219.54882813</c:v>
                      </c:pt>
                      <c:pt idx="298">
                        <c:v>220.24316406</c:v>
                      </c:pt>
                      <c:pt idx="299">
                        <c:v>220.93261719</c:v>
                      </c:pt>
                      <c:pt idx="300">
                        <c:v>221.63574219</c:v>
                      </c:pt>
                      <c:pt idx="301">
                        <c:v>222.33007813</c:v>
                      </c:pt>
                      <c:pt idx="302">
                        <c:v>223.02539063</c:v>
                      </c:pt>
                      <c:pt idx="303">
                        <c:v>223.71875</c:v>
                      </c:pt>
                      <c:pt idx="304">
                        <c:v>224.41015625</c:v>
                      </c:pt>
                      <c:pt idx="305">
                        <c:v>225.09765625</c:v>
                      </c:pt>
                      <c:pt idx="306">
                        <c:v>225.79199219</c:v>
                      </c:pt>
                      <c:pt idx="307">
                        <c:v>226.46875</c:v>
                      </c:pt>
                      <c:pt idx="308">
                        <c:v>227.14257813</c:v>
                      </c:pt>
                      <c:pt idx="309">
                        <c:v>227.81445313</c:v>
                      </c:pt>
                      <c:pt idx="310">
                        <c:v>228.48535156</c:v>
                      </c:pt>
                      <c:pt idx="311">
                        <c:v>229.15625</c:v>
                      </c:pt>
                      <c:pt idx="312">
                        <c:v>229.84082031</c:v>
                      </c:pt>
                      <c:pt idx="313">
                        <c:v>230.51074219</c:v>
                      </c:pt>
                      <c:pt idx="314">
                        <c:v>231.18066406</c:v>
                      </c:pt>
                      <c:pt idx="315">
                        <c:v>231.85058594</c:v>
                      </c:pt>
                      <c:pt idx="316">
                        <c:v>232.52441406</c:v>
                      </c:pt>
                      <c:pt idx="317">
                        <c:v>233.203125</c:v>
                      </c:pt>
                      <c:pt idx="318">
                        <c:v>233.90527344</c:v>
                      </c:pt>
                      <c:pt idx="319">
                        <c:v>234.59667969</c:v>
                      </c:pt>
                      <c:pt idx="320">
                        <c:v>235.29199219</c:v>
                      </c:pt>
                      <c:pt idx="321">
                        <c:v>235.99414063</c:v>
                      </c:pt>
                      <c:pt idx="322">
                        <c:v>236.70019531</c:v>
                      </c:pt>
                      <c:pt idx="323">
                        <c:v>237.40820313</c:v>
                      </c:pt>
                      <c:pt idx="324">
                        <c:v>238.12304688</c:v>
                      </c:pt>
                      <c:pt idx="325">
                        <c:v>238.85449219</c:v>
                      </c:pt>
                      <c:pt idx="326">
                        <c:v>239.57714844</c:v>
                      </c:pt>
                      <c:pt idx="327">
                        <c:v>240.31835938</c:v>
                      </c:pt>
                      <c:pt idx="328">
                        <c:v>241.046875</c:v>
                      </c:pt>
                      <c:pt idx="329">
                        <c:v>241.734375</c:v>
                      </c:pt>
                      <c:pt idx="330">
                        <c:v>242.38476563</c:v>
                      </c:pt>
                      <c:pt idx="331">
                        <c:v>243.04394531</c:v>
                      </c:pt>
                      <c:pt idx="332">
                        <c:v>243.67871094</c:v>
                      </c:pt>
                      <c:pt idx="333">
                        <c:v>244.31738281</c:v>
                      </c:pt>
                      <c:pt idx="334">
                        <c:v>244.98828125</c:v>
                      </c:pt>
                      <c:pt idx="335">
                        <c:v>245.69433594</c:v>
                      </c:pt>
                      <c:pt idx="336">
                        <c:v>246.44238281</c:v>
                      </c:pt>
                      <c:pt idx="337">
                        <c:v>247.25195313</c:v>
                      </c:pt>
                      <c:pt idx="338">
                        <c:v>248.08398438</c:v>
                      </c:pt>
                      <c:pt idx="339">
                        <c:v>248.94238281</c:v>
                      </c:pt>
                      <c:pt idx="340">
                        <c:v>249.828125</c:v>
                      </c:pt>
                      <c:pt idx="341">
                        <c:v>250.73144531</c:v>
                      </c:pt>
                      <c:pt idx="342">
                        <c:v>251.66503906</c:v>
                      </c:pt>
                      <c:pt idx="343">
                        <c:v>252.64746094</c:v>
                      </c:pt>
                      <c:pt idx="344">
                        <c:v>253.62890625</c:v>
                      </c:pt>
                      <c:pt idx="345">
                        <c:v>254.62207031</c:v>
                      </c:pt>
                      <c:pt idx="346">
                        <c:v>255.62695313</c:v>
                      </c:pt>
                      <c:pt idx="347">
                        <c:v>256.64355468999997</c:v>
                      </c:pt>
                      <c:pt idx="348">
                        <c:v>257.66503906000003</c:v>
                      </c:pt>
                      <c:pt idx="349">
                        <c:v>258.69921875</c:v>
                      </c:pt>
                      <c:pt idx="350">
                        <c:v>259.68945313</c:v>
                      </c:pt>
                      <c:pt idx="351">
                        <c:v>260.65429688</c:v>
                      </c:pt>
                      <c:pt idx="352">
                        <c:v>261.60742188</c:v>
                      </c:pt>
                      <c:pt idx="353">
                        <c:v>262.5625</c:v>
                      </c:pt>
                      <c:pt idx="354">
                        <c:v>263.52539063</c:v>
                      </c:pt>
                      <c:pt idx="355">
                        <c:v>264.515625</c:v>
                      </c:pt>
                      <c:pt idx="356">
                        <c:v>265.48925781000003</c:v>
                      </c:pt>
                      <c:pt idx="357">
                        <c:v>266.45898438</c:v>
                      </c:pt>
                      <c:pt idx="358">
                        <c:v>267.41894531000003</c:v>
                      </c:pt>
                      <c:pt idx="359">
                        <c:v>268.36328125</c:v>
                      </c:pt>
                      <c:pt idx="360">
                        <c:v>269.28515625</c:v>
                      </c:pt>
                      <c:pt idx="361">
                        <c:v>270.21191406000003</c:v>
                      </c:pt>
                      <c:pt idx="362">
                        <c:v>271.11230468999997</c:v>
                      </c:pt>
                      <c:pt idx="363">
                        <c:v>272.00488281000003</c:v>
                      </c:pt>
                      <c:pt idx="364">
                        <c:v>272.89257813</c:v>
                      </c:pt>
                      <c:pt idx="365">
                        <c:v>273.77636718999997</c:v>
                      </c:pt>
                      <c:pt idx="366">
                        <c:v>274.65332031000003</c:v>
                      </c:pt>
                      <c:pt idx="367">
                        <c:v>275.5390625</c:v>
                      </c:pt>
                      <c:pt idx="368">
                        <c:v>276.40332031000003</c:v>
                      </c:pt>
                      <c:pt idx="369">
                        <c:v>277.26660156000003</c:v>
                      </c:pt>
                      <c:pt idx="370">
                        <c:v>278.13476563</c:v>
                      </c:pt>
                      <c:pt idx="371">
                        <c:v>279.00195313</c:v>
                      </c:pt>
                      <c:pt idx="372">
                        <c:v>279.86132813</c:v>
                      </c:pt>
                      <c:pt idx="373">
                        <c:v>280.71777343999997</c:v>
                      </c:pt>
                      <c:pt idx="374">
                        <c:v>281.58789063</c:v>
                      </c:pt>
                      <c:pt idx="375">
                        <c:v>282.44433593999997</c:v>
                      </c:pt>
                      <c:pt idx="376">
                        <c:v>283.30664063</c:v>
                      </c:pt>
                      <c:pt idx="377">
                        <c:v>284.17675781000003</c:v>
                      </c:pt>
                      <c:pt idx="378">
                        <c:v>285.05175781000003</c:v>
                      </c:pt>
                      <c:pt idx="379">
                        <c:v>285.93261718999997</c:v>
                      </c:pt>
                      <c:pt idx="380">
                        <c:v>286.83789063</c:v>
                      </c:pt>
                      <c:pt idx="381">
                        <c:v>287.73144531000003</c:v>
                      </c:pt>
                      <c:pt idx="382">
                        <c:v>288.62695313</c:v>
                      </c:pt>
                      <c:pt idx="383">
                        <c:v>289.52148438</c:v>
                      </c:pt>
                      <c:pt idx="384">
                        <c:v>290.41992188</c:v>
                      </c:pt>
                      <c:pt idx="385">
                        <c:v>291.31933593999997</c:v>
                      </c:pt>
                      <c:pt idx="386">
                        <c:v>292.24121093999997</c:v>
                      </c:pt>
                      <c:pt idx="387">
                        <c:v>293.15429688</c:v>
                      </c:pt>
                      <c:pt idx="388">
                        <c:v>294.07714843999997</c:v>
                      </c:pt>
                      <c:pt idx="389">
                        <c:v>295.00683593999997</c:v>
                      </c:pt>
                      <c:pt idx="390">
                        <c:v>295.94238281000003</c:v>
                      </c:pt>
                      <c:pt idx="391">
                        <c:v>296.88378906000003</c:v>
                      </c:pt>
                      <c:pt idx="392">
                        <c:v>297.84472656000003</c:v>
                      </c:pt>
                      <c:pt idx="393">
                        <c:v>298.78515625</c:v>
                      </c:pt>
                      <c:pt idx="394">
                        <c:v>299.72558593999997</c:v>
                      </c:pt>
                      <c:pt idx="395">
                        <c:v>300.66308593999997</c:v>
                      </c:pt>
                      <c:pt idx="396">
                        <c:v>301.59375</c:v>
                      </c:pt>
                      <c:pt idx="397">
                        <c:v>302.51757813</c:v>
                      </c:pt>
                      <c:pt idx="398">
                        <c:v>303.45214843999997</c:v>
                      </c:pt>
                      <c:pt idx="399">
                        <c:v>304.36621093999997</c:v>
                      </c:pt>
                      <c:pt idx="400">
                        <c:v>305.27734375</c:v>
                      </c:pt>
                      <c:pt idx="401">
                        <c:v>306.1875</c:v>
                      </c:pt>
                      <c:pt idx="402">
                        <c:v>307.09179688</c:v>
                      </c:pt>
                      <c:pt idx="403">
                        <c:v>307.99023438</c:v>
                      </c:pt>
                      <c:pt idx="404">
                        <c:v>308.90527343999997</c:v>
                      </c:pt>
                      <c:pt idx="405">
                        <c:v>309.80273438</c:v>
                      </c:pt>
                      <c:pt idx="406">
                        <c:v>310.70605468999997</c:v>
                      </c:pt>
                      <c:pt idx="407">
                        <c:v>311.60546875</c:v>
                      </c:pt>
                      <c:pt idx="408">
                        <c:v>312.49609375</c:v>
                      </c:pt>
                      <c:pt idx="409">
                        <c:v>313.38378906000003</c:v>
                      </c:pt>
                      <c:pt idx="410">
                        <c:v>314.29003906000003</c:v>
                      </c:pt>
                      <c:pt idx="411">
                        <c:v>315.17578125</c:v>
                      </c:pt>
                      <c:pt idx="412">
                        <c:v>316.06445313</c:v>
                      </c:pt>
                      <c:pt idx="413">
                        <c:v>316.94335938</c:v>
                      </c:pt>
                      <c:pt idx="414">
                        <c:v>317.81347656000003</c:v>
                      </c:pt>
                      <c:pt idx="415">
                        <c:v>318.68554688</c:v>
                      </c:pt>
                      <c:pt idx="416">
                        <c:v>319.57128906000003</c:v>
                      </c:pt>
                      <c:pt idx="417">
                        <c:v>320.43066406000003</c:v>
                      </c:pt>
                      <c:pt idx="418">
                        <c:v>321.29199218999997</c:v>
                      </c:pt>
                      <c:pt idx="419">
                        <c:v>322.1484375</c:v>
                      </c:pt>
                      <c:pt idx="420">
                        <c:v>323.00097656000003</c:v>
                      </c:pt>
                      <c:pt idx="421">
                        <c:v>323.85253906000003</c:v>
                      </c:pt>
                      <c:pt idx="422">
                        <c:v>324.71582031000003</c:v>
                      </c:pt>
                      <c:pt idx="423">
                        <c:v>325.55957031000003</c:v>
                      </c:pt>
                      <c:pt idx="424">
                        <c:v>326.39453125</c:v>
                      </c:pt>
                      <c:pt idx="425">
                        <c:v>327.22460938</c:v>
                      </c:pt>
                      <c:pt idx="426">
                        <c:v>328.04980468999997</c:v>
                      </c:pt>
                      <c:pt idx="427">
                        <c:v>328.87109375</c:v>
                      </c:pt>
                      <c:pt idx="428">
                        <c:v>329.703125</c:v>
                      </c:pt>
                      <c:pt idx="429">
                        <c:v>330.51464843999997</c:v>
                      </c:pt>
                      <c:pt idx="430">
                        <c:v>331.32324218999997</c:v>
                      </c:pt>
                      <c:pt idx="431">
                        <c:v>332.13476563</c:v>
                      </c:pt>
                      <c:pt idx="432">
                        <c:v>332.94921875</c:v>
                      </c:pt>
                      <c:pt idx="433">
                        <c:v>333.765625</c:v>
                      </c:pt>
                      <c:pt idx="434">
                        <c:v>334.58398438</c:v>
                      </c:pt>
                      <c:pt idx="435">
                        <c:v>335.41796875</c:v>
                      </c:pt>
                      <c:pt idx="436">
                        <c:v>336.2421875</c:v>
                      </c:pt>
                      <c:pt idx="437">
                        <c:v>337.07226563</c:v>
                      </c:pt>
                      <c:pt idx="438">
                        <c:v>337.90234375</c:v>
                      </c:pt>
                      <c:pt idx="439">
                        <c:v>338.73730468999997</c:v>
                      </c:pt>
                      <c:pt idx="440">
                        <c:v>339.57421875</c:v>
                      </c:pt>
                      <c:pt idx="441">
                        <c:v>340.42773438</c:v>
                      </c:pt>
                      <c:pt idx="442">
                        <c:v>341.265625</c:v>
                      </c:pt>
                      <c:pt idx="443">
                        <c:v>342.10253906000003</c:v>
                      </c:pt>
                      <c:pt idx="444">
                        <c:v>342.94628906000003</c:v>
                      </c:pt>
                      <c:pt idx="445">
                        <c:v>343.79882813</c:v>
                      </c:pt>
                      <c:pt idx="446">
                        <c:v>344.65625</c:v>
                      </c:pt>
                      <c:pt idx="447">
                        <c:v>345.53222656000003</c:v>
                      </c:pt>
                      <c:pt idx="448">
                        <c:v>346.39941406000003</c:v>
                      </c:pt>
                      <c:pt idx="449">
                        <c:v>347.27246093999997</c:v>
                      </c:pt>
                      <c:pt idx="450">
                        <c:v>348.14648438</c:v>
                      </c:pt>
                      <c:pt idx="451">
                        <c:v>349.015625</c:v>
                      </c:pt>
                      <c:pt idx="452">
                        <c:v>349.88183593999997</c:v>
                      </c:pt>
                      <c:pt idx="453">
                        <c:v>350.76074218999997</c:v>
                      </c:pt>
                      <c:pt idx="454">
                        <c:v>351.62011718999997</c:v>
                      </c:pt>
                      <c:pt idx="455">
                        <c:v>352.47851563</c:v>
                      </c:pt>
                      <c:pt idx="456">
                        <c:v>353.33300781000003</c:v>
                      </c:pt>
                      <c:pt idx="457">
                        <c:v>354.18457031000003</c:v>
                      </c:pt>
                      <c:pt idx="458">
                        <c:v>355.03613281000003</c:v>
                      </c:pt>
                      <c:pt idx="459">
                        <c:v>355.90429688</c:v>
                      </c:pt>
                      <c:pt idx="460">
                        <c:v>356.7578125</c:v>
                      </c:pt>
                      <c:pt idx="461">
                        <c:v>357.60839843999997</c:v>
                      </c:pt>
                      <c:pt idx="462">
                        <c:v>358.46191406000003</c:v>
                      </c:pt>
                      <c:pt idx="463">
                        <c:v>359.31445313</c:v>
                      </c:pt>
                      <c:pt idx="464">
                        <c:v>360.16992188</c:v>
                      </c:pt>
                      <c:pt idx="465">
                        <c:v>361.04492188</c:v>
                      </c:pt>
                      <c:pt idx="466">
                        <c:v>361.90820313</c:v>
                      </c:pt>
                      <c:pt idx="467">
                        <c:v>362.77441406000003</c:v>
                      </c:pt>
                      <c:pt idx="468">
                        <c:v>363.64257813</c:v>
                      </c:pt>
                      <c:pt idx="469">
                        <c:v>364.51464843999997</c:v>
                      </c:pt>
                      <c:pt idx="470">
                        <c:v>365.390625</c:v>
                      </c:pt>
                      <c:pt idx="471">
                        <c:v>366.2890625</c:v>
                      </c:pt>
                      <c:pt idx="472">
                        <c:v>367.171875</c:v>
                      </c:pt>
                      <c:pt idx="473">
                        <c:v>368.05761718999997</c:v>
                      </c:pt>
                      <c:pt idx="474">
                        <c:v>368.94726563</c:v>
                      </c:pt>
                      <c:pt idx="475">
                        <c:v>369.83789063</c:v>
                      </c:pt>
                      <c:pt idx="476">
                        <c:v>370.72851563</c:v>
                      </c:pt>
                      <c:pt idx="477">
                        <c:v>371.63671875</c:v>
                      </c:pt>
                      <c:pt idx="478">
                        <c:v>372.53125</c:v>
                      </c:pt>
                      <c:pt idx="479">
                        <c:v>373.42675781000003</c:v>
                      </c:pt>
                      <c:pt idx="480">
                        <c:v>374.32226563</c:v>
                      </c:pt>
                      <c:pt idx="481">
                        <c:v>375.21777343999997</c:v>
                      </c:pt>
                      <c:pt idx="482">
                        <c:v>376.11230468999997</c:v>
                      </c:pt>
                      <c:pt idx="483">
                        <c:v>377.00976563</c:v>
                      </c:pt>
                      <c:pt idx="484">
                        <c:v>377.92773438</c:v>
                      </c:pt>
                      <c:pt idx="485">
                        <c:v>378.828125</c:v>
                      </c:pt>
                      <c:pt idx="486">
                        <c:v>379.72558593999997</c:v>
                      </c:pt>
                      <c:pt idx="487">
                        <c:v>380.62304688</c:v>
                      </c:pt>
                      <c:pt idx="488">
                        <c:v>381.52246093999997</c:v>
                      </c:pt>
                      <c:pt idx="489">
                        <c:v>382.41992188</c:v>
                      </c:pt>
                      <c:pt idx="490">
                        <c:v>383.3359375</c:v>
                      </c:pt>
                      <c:pt idx="491">
                        <c:v>384.23632813</c:v>
                      </c:pt>
                      <c:pt idx="492">
                        <c:v>385.13183593999997</c:v>
                      </c:pt>
                      <c:pt idx="493">
                        <c:v>386.02832031000003</c:v>
                      </c:pt>
                      <c:pt idx="494">
                        <c:v>386.92675781000003</c:v>
                      </c:pt>
                      <c:pt idx="495">
                        <c:v>387.82617188</c:v>
                      </c:pt>
                      <c:pt idx="496">
                        <c:v>388.74121093999997</c:v>
                      </c:pt>
                      <c:pt idx="497">
                        <c:v>389.63964843999997</c:v>
                      </c:pt>
                      <c:pt idx="498">
                        <c:v>390.53710938</c:v>
                      </c:pt>
                      <c:pt idx="499">
                        <c:v>391.43554688</c:v>
                      </c:pt>
                      <c:pt idx="500">
                        <c:v>392.33691406000003</c:v>
                      </c:pt>
                      <c:pt idx="501">
                        <c:v>393.23925781000003</c:v>
                      </c:pt>
                      <c:pt idx="502">
                        <c:v>394.15917968999997</c:v>
                      </c:pt>
                      <c:pt idx="503">
                        <c:v>395.06445313</c:v>
                      </c:pt>
                      <c:pt idx="504">
                        <c:v>395.97070313</c:v>
                      </c:pt>
                      <c:pt idx="505">
                        <c:v>396.87792968999997</c:v>
                      </c:pt>
                      <c:pt idx="506">
                        <c:v>397.78515625</c:v>
                      </c:pt>
                      <c:pt idx="507">
                        <c:v>398.68945313</c:v>
                      </c:pt>
                      <c:pt idx="508">
                        <c:v>399.61132813</c:v>
                      </c:pt>
                      <c:pt idx="509">
                        <c:v>400.51464843999997</c:v>
                      </c:pt>
                      <c:pt idx="510">
                        <c:v>401.41503906000003</c:v>
                      </c:pt>
                      <c:pt idx="511">
                        <c:v>402.3125</c:v>
                      </c:pt>
                      <c:pt idx="512">
                        <c:v>403.20996093999997</c:v>
                      </c:pt>
                      <c:pt idx="513">
                        <c:v>404.109375</c:v>
                      </c:pt>
                      <c:pt idx="514">
                        <c:v>405.02246093999997</c:v>
                      </c:pt>
                      <c:pt idx="515">
                        <c:v>405.91992188</c:v>
                      </c:pt>
                      <c:pt idx="516">
                        <c:v>406.81933593999997</c:v>
                      </c:pt>
                      <c:pt idx="517">
                        <c:v>407.71679688</c:v>
                      </c:pt>
                      <c:pt idx="518">
                        <c:v>408.61621093999997</c:v>
                      </c:pt>
                      <c:pt idx="519">
                        <c:v>409.515625</c:v>
                      </c:pt>
                      <c:pt idx="520">
                        <c:v>410.44042968999997</c:v>
                      </c:pt>
                      <c:pt idx="521">
                        <c:v>411.35058593999997</c:v>
                      </c:pt>
                      <c:pt idx="522">
                        <c:v>412.26464843999997</c:v>
                      </c:pt>
                      <c:pt idx="523">
                        <c:v>413.18554688</c:v>
                      </c:pt>
                      <c:pt idx="524">
                        <c:v>414.11328125</c:v>
                      </c:pt>
                      <c:pt idx="525">
                        <c:v>415.05273438</c:v>
                      </c:pt>
                      <c:pt idx="526">
                        <c:v>415.99511718999997</c:v>
                      </c:pt>
                      <c:pt idx="527">
                        <c:v>416.95703125</c:v>
                      </c:pt>
                      <c:pt idx="528">
                        <c:v>417.90722656000003</c:v>
                      </c:pt>
                      <c:pt idx="529">
                        <c:v>418.86035156000003</c:v>
                      </c:pt>
                      <c:pt idx="530">
                        <c:v>419.81445313</c:v>
                      </c:pt>
                      <c:pt idx="531">
                        <c:v>420.7734375</c:v>
                      </c:pt>
                      <c:pt idx="532">
                        <c:v>421.73242188</c:v>
                      </c:pt>
                      <c:pt idx="533">
                        <c:v>422.70996093999997</c:v>
                      </c:pt>
                      <c:pt idx="534">
                        <c:v>423.671875</c:v>
                      </c:pt>
                      <c:pt idx="535">
                        <c:v>424.63085938</c:v>
                      </c:pt>
                      <c:pt idx="536">
                        <c:v>425.59277343999997</c:v>
                      </c:pt>
                      <c:pt idx="537">
                        <c:v>426.55175781000003</c:v>
                      </c:pt>
                      <c:pt idx="538">
                        <c:v>427.50683593999997</c:v>
                      </c:pt>
                      <c:pt idx="539">
                        <c:v>428.484375</c:v>
                      </c:pt>
                      <c:pt idx="540">
                        <c:v>429.44824218999997</c:v>
                      </c:pt>
                      <c:pt idx="541">
                        <c:v>430.41210938</c:v>
                      </c:pt>
                      <c:pt idx="542">
                        <c:v>431.375</c:v>
                      </c:pt>
                      <c:pt idx="543">
                        <c:v>432.33789063</c:v>
                      </c:pt>
                      <c:pt idx="544">
                        <c:v>433.30078125</c:v>
                      </c:pt>
                      <c:pt idx="545">
                        <c:v>434.28515625</c:v>
                      </c:pt>
                      <c:pt idx="546">
                        <c:v>435.24609375</c:v>
                      </c:pt>
                      <c:pt idx="547">
                        <c:v>436.203125</c:v>
                      </c:pt>
                      <c:pt idx="548">
                        <c:v>437.15917968999997</c:v>
                      </c:pt>
                      <c:pt idx="549">
                        <c:v>438.11328125</c:v>
                      </c:pt>
                      <c:pt idx="550">
                        <c:v>439.06445313</c:v>
                      </c:pt>
                      <c:pt idx="551">
                        <c:v>440.03613281000003</c:v>
                      </c:pt>
                      <c:pt idx="552">
                        <c:v>440.99121093999997</c:v>
                      </c:pt>
                      <c:pt idx="553">
                        <c:v>441.95019531000003</c:v>
                      </c:pt>
                      <c:pt idx="554">
                        <c:v>442.90722656000003</c:v>
                      </c:pt>
                      <c:pt idx="555">
                        <c:v>443.85742188</c:v>
                      </c:pt>
                      <c:pt idx="556">
                        <c:v>444.80175781000003</c:v>
                      </c:pt>
                      <c:pt idx="557">
                        <c:v>445.75976563</c:v>
                      </c:pt>
                      <c:pt idx="558">
                        <c:v>446.69726563</c:v>
                      </c:pt>
                      <c:pt idx="559">
                        <c:v>447.63085938</c:v>
                      </c:pt>
                      <c:pt idx="560">
                        <c:v>448.55175781000003</c:v>
                      </c:pt>
                      <c:pt idx="561">
                        <c:v>449.46484375</c:v>
                      </c:pt>
                      <c:pt idx="562">
                        <c:v>450.37597656000003</c:v>
                      </c:pt>
                      <c:pt idx="563">
                        <c:v>451.29785156000003</c:v>
                      </c:pt>
                      <c:pt idx="564">
                        <c:v>452.20019531000003</c:v>
                      </c:pt>
                      <c:pt idx="565">
                        <c:v>453.10058593999997</c:v>
                      </c:pt>
                      <c:pt idx="566">
                        <c:v>453.99511718999997</c:v>
                      </c:pt>
                      <c:pt idx="567">
                        <c:v>454.88769531000003</c:v>
                      </c:pt>
                      <c:pt idx="568">
                        <c:v>455.77734375</c:v>
                      </c:pt>
                      <c:pt idx="569">
                        <c:v>456.66210938</c:v>
                      </c:pt>
                      <c:pt idx="570">
                        <c:v>457.56054688</c:v>
                      </c:pt>
                      <c:pt idx="571">
                        <c:v>458.44238281000003</c:v>
                      </c:pt>
                      <c:pt idx="572">
                        <c:v>459.32226563</c:v>
                      </c:pt>
                      <c:pt idx="573">
                        <c:v>460.20117188</c:v>
                      </c:pt>
                      <c:pt idx="574">
                        <c:v>461.07714843999997</c:v>
                      </c:pt>
                      <c:pt idx="575">
                        <c:v>461.94824218999997</c:v>
                      </c:pt>
                      <c:pt idx="576">
                        <c:v>462.83300781000003</c:v>
                      </c:pt>
                      <c:pt idx="577">
                        <c:v>463.69335938</c:v>
                      </c:pt>
                      <c:pt idx="578">
                        <c:v>464.546875</c:v>
                      </c:pt>
                      <c:pt idx="579">
                        <c:v>465.39746093999997</c:v>
                      </c:pt>
                      <c:pt idx="580">
                        <c:v>466.25</c:v>
                      </c:pt>
                      <c:pt idx="581">
                        <c:v>467.10351563</c:v>
                      </c:pt>
                      <c:pt idx="582">
                        <c:v>467.97265625</c:v>
                      </c:pt>
                      <c:pt idx="583">
                        <c:v>468.82421875</c:v>
                      </c:pt>
                      <c:pt idx="584">
                        <c:v>469.67871093999997</c:v>
                      </c:pt>
                      <c:pt idx="585">
                        <c:v>470.53613281000003</c:v>
                      </c:pt>
                      <c:pt idx="586">
                        <c:v>471.39648438</c:v>
                      </c:pt>
                      <c:pt idx="587">
                        <c:v>472.25878906000003</c:v>
                      </c:pt>
                      <c:pt idx="588">
                        <c:v>473.13671875</c:v>
                      </c:pt>
                      <c:pt idx="589">
                        <c:v>474.00195313</c:v>
                      </c:pt>
                      <c:pt idx="590">
                        <c:v>474.87207031000003</c:v>
                      </c:pt>
                      <c:pt idx="591">
                        <c:v>475.74511718999997</c:v>
                      </c:pt>
                      <c:pt idx="592">
                        <c:v>476.62207031000003</c:v>
                      </c:pt>
                      <c:pt idx="593">
                        <c:v>477.50097656000003</c:v>
                      </c:pt>
                      <c:pt idx="594">
                        <c:v>478.40136718999997</c:v>
                      </c:pt>
                      <c:pt idx="595">
                        <c:v>479.28417968999997</c:v>
                      </c:pt>
                      <c:pt idx="596">
                        <c:v>480.16699218999997</c:v>
                      </c:pt>
                      <c:pt idx="597">
                        <c:v>481.05078125</c:v>
                      </c:pt>
                      <c:pt idx="598">
                        <c:v>481.93652343999997</c:v>
                      </c:pt>
                      <c:pt idx="599">
                        <c:v>482.82617188</c:v>
                      </c:pt>
                      <c:pt idx="600">
                        <c:v>483.73632813</c:v>
                      </c:pt>
                      <c:pt idx="601">
                        <c:v>484.63378906000003</c:v>
                      </c:pt>
                      <c:pt idx="602">
                        <c:v>485.53710938</c:v>
                      </c:pt>
                      <c:pt idx="603">
                        <c:v>486.44726563</c:v>
                      </c:pt>
                      <c:pt idx="604">
                        <c:v>487.35839843999997</c:v>
                      </c:pt>
                      <c:pt idx="605">
                        <c:v>488.26953125</c:v>
                      </c:pt>
                      <c:pt idx="606">
                        <c:v>489.19726563</c:v>
                      </c:pt>
                      <c:pt idx="607">
                        <c:v>490.10644531000003</c:v>
                      </c:pt>
                      <c:pt idx="608">
                        <c:v>491.01269531000003</c:v>
                      </c:pt>
                      <c:pt idx="609">
                        <c:v>491.91699218999997</c:v>
                      </c:pt>
                      <c:pt idx="610">
                        <c:v>492.82128906000003</c:v>
                      </c:pt>
                      <c:pt idx="611">
                        <c:v>493.7265625</c:v>
                      </c:pt>
                      <c:pt idx="612">
                        <c:v>494.63476563</c:v>
                      </c:pt>
                      <c:pt idx="613">
                        <c:v>495.5625</c:v>
                      </c:pt>
                      <c:pt idx="614">
                        <c:v>496.47460938</c:v>
                      </c:pt>
                      <c:pt idx="615">
                        <c:v>497.38867188</c:v>
                      </c:pt>
                      <c:pt idx="616">
                        <c:v>498.30273438</c:v>
                      </c:pt>
                      <c:pt idx="617">
                        <c:v>499.21777343999997</c:v>
                      </c:pt>
                      <c:pt idx="618">
                        <c:v>500.12890625</c:v>
                      </c:pt>
                      <c:pt idx="619">
                        <c:v>501.0546875</c:v>
                      </c:pt>
                      <c:pt idx="620">
                        <c:v>501.96386718999997</c:v>
                      </c:pt>
                      <c:pt idx="621">
                        <c:v>502.875</c:v>
                      </c:pt>
                      <c:pt idx="622">
                        <c:v>503.78613281000003</c:v>
                      </c:pt>
                      <c:pt idx="623">
                        <c:v>504.69628906000003</c:v>
                      </c:pt>
                      <c:pt idx="624">
                        <c:v>505.60644531000003</c:v>
                      </c:pt>
                      <c:pt idx="625">
                        <c:v>506.53417968999997</c:v>
                      </c:pt>
                      <c:pt idx="626">
                        <c:v>507.4453125</c:v>
                      </c:pt>
                      <c:pt idx="627">
                        <c:v>508.35644531000003</c:v>
                      </c:pt>
                      <c:pt idx="628">
                        <c:v>509.26953125</c:v>
                      </c:pt>
                      <c:pt idx="629">
                        <c:v>510.18457031000003</c:v>
                      </c:pt>
                      <c:pt idx="630">
                        <c:v>511.09960938</c:v>
                      </c:pt>
                      <c:pt idx="631">
                        <c:v>512.03222656000003</c:v>
                      </c:pt>
                      <c:pt idx="632">
                        <c:v>512.9453125</c:v>
                      </c:pt>
                      <c:pt idx="633">
                        <c:v>513.859375</c:v>
                      </c:pt>
                      <c:pt idx="634">
                        <c:v>514.77148437999995</c:v>
                      </c:pt>
                      <c:pt idx="635">
                        <c:v>515.68066406000003</c:v>
                      </c:pt>
                      <c:pt idx="636">
                        <c:v>516.58691406000003</c:v>
                      </c:pt>
                      <c:pt idx="637">
                        <c:v>517.51074218999997</c:v>
                      </c:pt>
                      <c:pt idx="638">
                        <c:v>518.41699218999997</c:v>
                      </c:pt>
                      <c:pt idx="639">
                        <c:v>519.32324218999997</c:v>
                      </c:pt>
                      <c:pt idx="640">
                        <c:v>520.22851562999995</c:v>
                      </c:pt>
                      <c:pt idx="641">
                        <c:v>521.1328125</c:v>
                      </c:pt>
                      <c:pt idx="642">
                        <c:v>522.03515625</c:v>
                      </c:pt>
                      <c:pt idx="643">
                        <c:v>522.95019531000003</c:v>
                      </c:pt>
                      <c:pt idx="644">
                        <c:v>523.84667968999997</c:v>
                      </c:pt>
                      <c:pt idx="645">
                        <c:v>524.74023437999995</c:v>
                      </c:pt>
                      <c:pt idx="646">
                        <c:v>525.63085937999995</c:v>
                      </c:pt>
                      <c:pt idx="647">
                        <c:v>526.51757812999995</c:v>
                      </c:pt>
                      <c:pt idx="648">
                        <c:v>527.40136718999997</c:v>
                      </c:pt>
                      <c:pt idx="649">
                        <c:v>528.29785156000003</c:v>
                      </c:pt>
                      <c:pt idx="650">
                        <c:v>529.17578125</c:v>
                      </c:pt>
                      <c:pt idx="651">
                        <c:v>530.05273437999995</c:v>
                      </c:pt>
                      <c:pt idx="652">
                        <c:v>530.9296875</c:v>
                      </c:pt>
                      <c:pt idx="653">
                        <c:v>531.80761718999997</c:v>
                      </c:pt>
                      <c:pt idx="654">
                        <c:v>532.68652343999997</c:v>
                      </c:pt>
                      <c:pt idx="655">
                        <c:v>533.56445312999995</c:v>
                      </c:pt>
                      <c:pt idx="656">
                        <c:v>534.45703125</c:v>
                      </c:pt>
                      <c:pt idx="657">
                        <c:v>535.33203125</c:v>
                      </c:pt>
                      <c:pt idx="658">
                        <c:v>536.20507812999995</c:v>
                      </c:pt>
                      <c:pt idx="659">
                        <c:v>537.07617187999995</c:v>
                      </c:pt>
                      <c:pt idx="660">
                        <c:v>537.94921875</c:v>
                      </c:pt>
                      <c:pt idx="661">
                        <c:v>538.82324218999997</c:v>
                      </c:pt>
                      <c:pt idx="662">
                        <c:v>539.71289062999995</c:v>
                      </c:pt>
                      <c:pt idx="663">
                        <c:v>540.5859375</c:v>
                      </c:pt>
                      <c:pt idx="664">
                        <c:v>541.45800781000003</c:v>
                      </c:pt>
                      <c:pt idx="665">
                        <c:v>542.32910156000003</c:v>
                      </c:pt>
                      <c:pt idx="666">
                        <c:v>543.20117187999995</c:v>
                      </c:pt>
                      <c:pt idx="667">
                        <c:v>544.07226562999995</c:v>
                      </c:pt>
                      <c:pt idx="668">
                        <c:v>544.95800781000003</c:v>
                      </c:pt>
                      <c:pt idx="669">
                        <c:v>545.82324218999997</c:v>
                      </c:pt>
                      <c:pt idx="670">
                        <c:v>546.68554687999995</c:v>
                      </c:pt>
                      <c:pt idx="671">
                        <c:v>547.54296875</c:v>
                      </c:pt>
                      <c:pt idx="672">
                        <c:v>548.39746093999997</c:v>
                      </c:pt>
                      <c:pt idx="673">
                        <c:v>549.25</c:v>
                      </c:pt>
                      <c:pt idx="674">
                        <c:v>550.11914062999995</c:v>
                      </c:pt>
                      <c:pt idx="675">
                        <c:v>550.97070312999995</c:v>
                      </c:pt>
                      <c:pt idx="676">
                        <c:v>551.81933593999997</c:v>
                      </c:pt>
                      <c:pt idx="677">
                        <c:v>552.66796875</c:v>
                      </c:pt>
                      <c:pt idx="678">
                        <c:v>553.51660156000003</c:v>
                      </c:pt>
                      <c:pt idx="679">
                        <c:v>554.36425781000003</c:v>
                      </c:pt>
                      <c:pt idx="680">
                        <c:v>555.22753906000003</c:v>
                      </c:pt>
                      <c:pt idx="681">
                        <c:v>556.07421875</c:v>
                      </c:pt>
                      <c:pt idx="682">
                        <c:v>556.91894531000003</c:v>
                      </c:pt>
                      <c:pt idx="683">
                        <c:v>557.76171875</c:v>
                      </c:pt>
                      <c:pt idx="684">
                        <c:v>558.60449218999997</c:v>
                      </c:pt>
                      <c:pt idx="685">
                        <c:v>559.44628906000003</c:v>
                      </c:pt>
                      <c:pt idx="686">
                        <c:v>560.3046875</c:v>
                      </c:pt>
                      <c:pt idx="687">
                        <c:v>561.1484375</c:v>
                      </c:pt>
                      <c:pt idx="688">
                        <c:v>561.99316406000003</c:v>
                      </c:pt>
                      <c:pt idx="689">
                        <c:v>562.83886718999997</c:v>
                      </c:pt>
                      <c:pt idx="690">
                        <c:v>563.68554687999995</c:v>
                      </c:pt>
                      <c:pt idx="691">
                        <c:v>564.53222656000003</c:v>
                      </c:pt>
                      <c:pt idx="692">
                        <c:v>565.39453125</c:v>
                      </c:pt>
                      <c:pt idx="693">
                        <c:v>566.24023437999995</c:v>
                      </c:pt>
                      <c:pt idx="694">
                        <c:v>567.0859375</c:v>
                      </c:pt>
                      <c:pt idx="695">
                        <c:v>567.93261718999997</c:v>
                      </c:pt>
                      <c:pt idx="696">
                        <c:v>568.78027343999997</c:v>
                      </c:pt>
                      <c:pt idx="697">
                        <c:v>569.62890625</c:v>
                      </c:pt>
                      <c:pt idx="698">
                        <c:v>570.49414062999995</c:v>
                      </c:pt>
                      <c:pt idx="699">
                        <c:v>571.34472656000003</c:v>
                      </c:pt>
                      <c:pt idx="700">
                        <c:v>572.19433593999997</c:v>
                      </c:pt>
                      <c:pt idx="701">
                        <c:v>573.04296875</c:v>
                      </c:pt>
                      <c:pt idx="702">
                        <c:v>573.89160156000003</c:v>
                      </c:pt>
                      <c:pt idx="703">
                        <c:v>574.73828125</c:v>
                      </c:pt>
                      <c:pt idx="704">
                        <c:v>575.5859375</c:v>
                      </c:pt>
                      <c:pt idx="705">
                        <c:v>576.44921875</c:v>
                      </c:pt>
                      <c:pt idx="706">
                        <c:v>577.29785156000003</c:v>
                      </c:pt>
                      <c:pt idx="707">
                        <c:v>578.1484375</c:v>
                      </c:pt>
                      <c:pt idx="708">
                        <c:v>579.00292968999997</c:v>
                      </c:pt>
                      <c:pt idx="709">
                        <c:v>579.86035156000003</c:v>
                      </c:pt>
                      <c:pt idx="710">
                        <c:v>580.72167968999997</c:v>
                      </c:pt>
                      <c:pt idx="711">
                        <c:v>581.60253906000003</c:v>
                      </c:pt>
                      <c:pt idx="712">
                        <c:v>582.47265625</c:v>
                      </c:pt>
                      <c:pt idx="713">
                        <c:v>583.34667968999997</c:v>
                      </c:pt>
                      <c:pt idx="714">
                        <c:v>584.22363281000003</c:v>
                      </c:pt>
                      <c:pt idx="715">
                        <c:v>585.10253906000003</c:v>
                      </c:pt>
                      <c:pt idx="716">
                        <c:v>585.98046875</c:v>
                      </c:pt>
                      <c:pt idx="717">
                        <c:v>586.875</c:v>
                      </c:pt>
                      <c:pt idx="718">
                        <c:v>587.75195312999995</c:v>
                      </c:pt>
                      <c:pt idx="719">
                        <c:v>588.62792968999997</c:v>
                      </c:pt>
                      <c:pt idx="720">
                        <c:v>589.50390625</c:v>
                      </c:pt>
                      <c:pt idx="721">
                        <c:v>590.37988281000003</c:v>
                      </c:pt>
                      <c:pt idx="722">
                        <c:v>591.25488281000003</c:v>
                      </c:pt>
                      <c:pt idx="723">
                        <c:v>592.14648437999995</c:v>
                      </c:pt>
                      <c:pt idx="724">
                        <c:v>593.02050781000003</c:v>
                      </c:pt>
                      <c:pt idx="725">
                        <c:v>593.89355468999997</c:v>
                      </c:pt>
                      <c:pt idx="726">
                        <c:v>594.76757812999995</c:v>
                      </c:pt>
                      <c:pt idx="727">
                        <c:v>595.64160156000003</c:v>
                      </c:pt>
                      <c:pt idx="728">
                        <c:v>596.51660156000003</c:v>
                      </c:pt>
                      <c:pt idx="729">
                        <c:v>597.40820312999995</c:v>
                      </c:pt>
                      <c:pt idx="730">
                        <c:v>598.28417968999997</c:v>
                      </c:pt>
                      <c:pt idx="731">
                        <c:v>599.16113281000003</c:v>
                      </c:pt>
                      <c:pt idx="732">
                        <c:v>600.03710937999995</c:v>
                      </c:pt>
                      <c:pt idx="733">
                        <c:v>600.91210937999995</c:v>
                      </c:pt>
                      <c:pt idx="734">
                        <c:v>601.78710937999995</c:v>
                      </c:pt>
                      <c:pt idx="735">
                        <c:v>602.67773437999995</c:v>
                      </c:pt>
                      <c:pt idx="736">
                        <c:v>603.55175781000003</c:v>
                      </c:pt>
                      <c:pt idx="737">
                        <c:v>604.42675781000003</c:v>
                      </c:pt>
                      <c:pt idx="738">
                        <c:v>605.30175781000003</c:v>
                      </c:pt>
                      <c:pt idx="739">
                        <c:v>606.17675781000003</c:v>
                      </c:pt>
                      <c:pt idx="740">
                        <c:v>607.05371093999997</c:v>
                      </c:pt>
                      <c:pt idx="741">
                        <c:v>607.9296875</c:v>
                      </c:pt>
                      <c:pt idx="742">
                        <c:v>608.82226562999995</c:v>
                      </c:pt>
                      <c:pt idx="743">
                        <c:v>609.69726562999995</c:v>
                      </c:pt>
                      <c:pt idx="744">
                        <c:v>610.5703125</c:v>
                      </c:pt>
                      <c:pt idx="745">
                        <c:v>611.44140625</c:v>
                      </c:pt>
                      <c:pt idx="746">
                        <c:v>612.3125</c:v>
                      </c:pt>
                      <c:pt idx="747">
                        <c:v>613.18359375</c:v>
                      </c:pt>
                      <c:pt idx="748">
                        <c:v>614.06933593999997</c:v>
                      </c:pt>
                      <c:pt idx="749">
                        <c:v>614.93847656000003</c:v>
                      </c:pt>
                      <c:pt idx="750">
                        <c:v>615.80664062999995</c:v>
                      </c:pt>
                      <c:pt idx="751">
                        <c:v>616.67285156000003</c:v>
                      </c:pt>
                      <c:pt idx="752">
                        <c:v>617.53613281000003</c:v>
                      </c:pt>
                      <c:pt idx="753">
                        <c:v>618.3984375</c:v>
                      </c:pt>
                      <c:pt idx="754">
                        <c:v>619.27539062999995</c:v>
                      </c:pt>
                      <c:pt idx="755">
                        <c:v>620.13476562999995</c:v>
                      </c:pt>
                      <c:pt idx="756">
                        <c:v>620.99316406000003</c:v>
                      </c:pt>
                      <c:pt idx="757">
                        <c:v>621.85058593999997</c:v>
                      </c:pt>
                      <c:pt idx="758">
                        <c:v>622.70800781000003</c:v>
                      </c:pt>
                      <c:pt idx="759">
                        <c:v>623.56542968999997</c:v>
                      </c:pt>
                      <c:pt idx="760">
                        <c:v>624.43945312999995</c:v>
                      </c:pt>
                      <c:pt idx="761">
                        <c:v>625.29785156000003</c:v>
                      </c:pt>
                      <c:pt idx="762">
                        <c:v>626.15625</c:v>
                      </c:pt>
                      <c:pt idx="763">
                        <c:v>627.015625</c:v>
                      </c:pt>
                      <c:pt idx="764">
                        <c:v>627.87597656000003</c:v>
                      </c:pt>
                      <c:pt idx="765">
                        <c:v>628.73632812999995</c:v>
                      </c:pt>
                      <c:pt idx="766">
                        <c:v>629.61425781000003</c:v>
                      </c:pt>
                      <c:pt idx="767">
                        <c:v>630.47558593999997</c:v>
                      </c:pt>
                      <c:pt idx="768">
                        <c:v>631.3359375</c:v>
                      </c:pt>
                      <c:pt idx="769">
                        <c:v>632.19726562999995</c:v>
                      </c:pt>
                      <c:pt idx="770">
                        <c:v>633.05761718999997</c:v>
                      </c:pt>
                      <c:pt idx="771">
                        <c:v>633.07324218999997</c:v>
                      </c:pt>
                    </c:numCache>
                  </c:numRef>
                </c:xVal>
                <c:yVal>
                  <c:numRef>
                    <c:extLst xmlns:c15="http://schemas.microsoft.com/office/drawing/2012/chart">
                      <c:ext xmlns:c15="http://schemas.microsoft.com/office/drawing/2012/chart" uri="{02D57815-91ED-43cb-92C2-25804820EDAC}">
                        <c15:formulaRef>
                          <c15:sqref>[validatioon_minn.xlsx]Sheet1!$AR$3:$AR$802</c15:sqref>
                        </c15:formulaRef>
                      </c:ext>
                    </c:extLst>
                    <c:numCache>
                      <c:formatCode>0.00E+00</c:formatCode>
                      <c:ptCount val="800"/>
                      <c:pt idx="0">
                        <c:v>436.82184183736808</c:v>
                      </c:pt>
                      <c:pt idx="1">
                        <c:v>436.86322135319676</c:v>
                      </c:pt>
                      <c:pt idx="2">
                        <c:v>436.95592799503413</c:v>
                      </c:pt>
                      <c:pt idx="3">
                        <c:v>437.05950391061452</c:v>
                      </c:pt>
                      <c:pt idx="4">
                        <c:v>437.10326703910613</c:v>
                      </c:pt>
                      <c:pt idx="5">
                        <c:v>437.04755406579767</c:v>
                      </c:pt>
                      <c:pt idx="6">
                        <c:v>436.83519006828055</c:v>
                      </c:pt>
                      <c:pt idx="7">
                        <c:v>436.60664928615768</c:v>
                      </c:pt>
                      <c:pt idx="8">
                        <c:v>436.49611322160149</c:v>
                      </c:pt>
                      <c:pt idx="9">
                        <c:v>436.59444518932338</c:v>
                      </c:pt>
                      <c:pt idx="10">
                        <c:v>436.92230316573557</c:v>
                      </c:pt>
                      <c:pt idx="11">
                        <c:v>437.47711284916198</c:v>
                      </c:pt>
                      <c:pt idx="12">
                        <c:v>438.26891719428926</c:v>
                      </c:pt>
                      <c:pt idx="13">
                        <c:v>439.31030167597766</c:v>
                      </c:pt>
                      <c:pt idx="14">
                        <c:v>440.57107386716325</c:v>
                      </c:pt>
                      <c:pt idx="15">
                        <c:v>441.98792501551833</c:v>
                      </c:pt>
                      <c:pt idx="16">
                        <c:v>443.52198634388577</c:v>
                      </c:pt>
                      <c:pt idx="17">
                        <c:v>436.61646977032899</c:v>
                      </c:pt>
                      <c:pt idx="18">
                        <c:v>409.13490949720671</c:v>
                      </c:pt>
                      <c:pt idx="19">
                        <c:v>384.00292389819987</c:v>
                      </c:pt>
                      <c:pt idx="20">
                        <c:v>371.95404792054626</c:v>
                      </c:pt>
                      <c:pt idx="21">
                        <c:v>368.94513420235876</c:v>
                      </c:pt>
                      <c:pt idx="22">
                        <c:v>372.75640372439477</c:v>
                      </c:pt>
                      <c:pt idx="23">
                        <c:v>380.73003302296712</c:v>
                      </c:pt>
                      <c:pt idx="24">
                        <c:v>393.07943488516452</c:v>
                      </c:pt>
                      <c:pt idx="25">
                        <c:v>407.44165462445687</c:v>
                      </c:pt>
                      <c:pt idx="26">
                        <c:v>423.81144829298574</c:v>
                      </c:pt>
                      <c:pt idx="27">
                        <c:v>441.73138472998136</c:v>
                      </c:pt>
                      <c:pt idx="28">
                        <c:v>459.58343587833645</c:v>
                      </c:pt>
                      <c:pt idx="29">
                        <c:v>477.08328441961515</c:v>
                      </c:pt>
                      <c:pt idx="30">
                        <c:v>493.59145474860333</c:v>
                      </c:pt>
                      <c:pt idx="31">
                        <c:v>508.29367299813782</c:v>
                      </c:pt>
                      <c:pt idx="32">
                        <c:v>521.18653854748607</c:v>
                      </c:pt>
                      <c:pt idx="33">
                        <c:v>532.80204196151453</c:v>
                      </c:pt>
                      <c:pt idx="34">
                        <c:v>543.8941358162632</c:v>
                      </c:pt>
                      <c:pt idx="35">
                        <c:v>554.24702371198009</c:v>
                      </c:pt>
                      <c:pt idx="36">
                        <c:v>563.50542023587832</c:v>
                      </c:pt>
                      <c:pt idx="37">
                        <c:v>572.12011421477348</c:v>
                      </c:pt>
                      <c:pt idx="38">
                        <c:v>580.68548330229669</c:v>
                      </c:pt>
                      <c:pt idx="39">
                        <c:v>589.23610577281192</c:v>
                      </c:pt>
                      <c:pt idx="40">
                        <c:v>597.46198485412788</c:v>
                      </c:pt>
                      <c:pt idx="41">
                        <c:v>605.4774703910615</c:v>
                      </c:pt>
                      <c:pt idx="42">
                        <c:v>613.68307287399136</c:v>
                      </c:pt>
                      <c:pt idx="43">
                        <c:v>621.99679602731226</c:v>
                      </c:pt>
                      <c:pt idx="44">
                        <c:v>630.48906765983861</c:v>
                      </c:pt>
                      <c:pt idx="45">
                        <c:v>638.84671284916203</c:v>
                      </c:pt>
                      <c:pt idx="46">
                        <c:v>647.21764270639358</c:v>
                      </c:pt>
                      <c:pt idx="47">
                        <c:v>655.6048446927374</c:v>
                      </c:pt>
                      <c:pt idx="48">
                        <c:v>663.59452364990693</c:v>
                      </c:pt>
                      <c:pt idx="49">
                        <c:v>671.16907262569828</c:v>
                      </c:pt>
                      <c:pt idx="50">
                        <c:v>678.43356126629419</c:v>
                      </c:pt>
                      <c:pt idx="51">
                        <c:v>685.35182222222227</c:v>
                      </c:pt>
                      <c:pt idx="52">
                        <c:v>692.00369062693983</c:v>
                      </c:pt>
                      <c:pt idx="53">
                        <c:v>698.42056660459343</c:v>
                      </c:pt>
                      <c:pt idx="54">
                        <c:v>704.56316821849782</c:v>
                      </c:pt>
                      <c:pt idx="55">
                        <c:v>710.76138746120421</c:v>
                      </c:pt>
                      <c:pt idx="56">
                        <c:v>717.13942644320298</c:v>
                      </c:pt>
                      <c:pt idx="57">
                        <c:v>723.6149710738672</c:v>
                      </c:pt>
                      <c:pt idx="58">
                        <c:v>730.1887841092489</c:v>
                      </c:pt>
                      <c:pt idx="59">
                        <c:v>736.79908230912474</c:v>
                      </c:pt>
                      <c:pt idx="60">
                        <c:v>743.46150217256366</c:v>
                      </c:pt>
                      <c:pt idx="61">
                        <c:v>750.07440645561758</c:v>
                      </c:pt>
                      <c:pt idx="62">
                        <c:v>756.59666989447544</c:v>
                      </c:pt>
                      <c:pt idx="63">
                        <c:v>763.04195853507133</c:v>
                      </c:pt>
                      <c:pt idx="64">
                        <c:v>769.41942545003099</c:v>
                      </c:pt>
                      <c:pt idx="65">
                        <c:v>775.85537032898822</c:v>
                      </c:pt>
                      <c:pt idx="66">
                        <c:v>782.27809410304155</c:v>
                      </c:pt>
                      <c:pt idx="67">
                        <c:v>788.59384134078209</c:v>
                      </c:pt>
                      <c:pt idx="68">
                        <c:v>794.87176859093734</c:v>
                      </c:pt>
                      <c:pt idx="69">
                        <c:v>801.21878882681563</c:v>
                      </c:pt>
                      <c:pt idx="70">
                        <c:v>807.04986815642462</c:v>
                      </c:pt>
                      <c:pt idx="71">
                        <c:v>812.92556871508384</c:v>
                      </c:pt>
                      <c:pt idx="72">
                        <c:v>818.87697281191811</c:v>
                      </c:pt>
                      <c:pt idx="73">
                        <c:v>824.8971520794538</c:v>
                      </c:pt>
                      <c:pt idx="74">
                        <c:v>830.96996151458723</c:v>
                      </c:pt>
                      <c:pt idx="75">
                        <c:v>837.10607970204842</c:v>
                      </c:pt>
                      <c:pt idx="76">
                        <c:v>843.28624705152083</c:v>
                      </c:pt>
                      <c:pt idx="77">
                        <c:v>849.52521018001244</c:v>
                      </c:pt>
                      <c:pt idx="78">
                        <c:v>855.83148653010551</c:v>
                      </c:pt>
                      <c:pt idx="79">
                        <c:v>862.19973680943508</c:v>
                      </c:pt>
                      <c:pt idx="80">
                        <c:v>868.59919652389817</c:v>
                      </c:pt>
                      <c:pt idx="81">
                        <c:v>875.03126405959028</c:v>
                      </c:pt>
                      <c:pt idx="82">
                        <c:v>881.48672278088145</c:v>
                      </c:pt>
                      <c:pt idx="83">
                        <c:v>887.95889857231532</c:v>
                      </c:pt>
                      <c:pt idx="84">
                        <c:v>894.44531247672251</c:v>
                      </c:pt>
                      <c:pt idx="85">
                        <c:v>900.93833693358158</c:v>
                      </c:pt>
                      <c:pt idx="86">
                        <c:v>907.4073981378026</c:v>
                      </c:pt>
                      <c:pt idx="87">
                        <c:v>913.85192402234634</c:v>
                      </c:pt>
                      <c:pt idx="88">
                        <c:v>920.25329062693982</c:v>
                      </c:pt>
                      <c:pt idx="89">
                        <c:v>926.62567250155178</c:v>
                      </c:pt>
                      <c:pt idx="90">
                        <c:v>932.97161216635629</c:v>
                      </c:pt>
                      <c:pt idx="91">
                        <c:v>939.28074885164494</c:v>
                      </c:pt>
                      <c:pt idx="92">
                        <c:v>945.54195903165737</c:v>
                      </c:pt>
                      <c:pt idx="93">
                        <c:v>951.73611024208572</c:v>
                      </c:pt>
                      <c:pt idx="94">
                        <c:v>957.87191061452518</c:v>
                      </c:pt>
                      <c:pt idx="95">
                        <c:v>963.95247473618872</c:v>
                      </c:pt>
                      <c:pt idx="96">
                        <c:v>969.97259044072007</c:v>
                      </c:pt>
                      <c:pt idx="97">
                        <c:v>975.95514040968339</c:v>
                      </c:pt>
                      <c:pt idx="98">
                        <c:v>981.88874686530107</c:v>
                      </c:pt>
                      <c:pt idx="99">
                        <c:v>987.79012687771569</c:v>
                      </c:pt>
                      <c:pt idx="100">
                        <c:v>993.62832526381135</c:v>
                      </c:pt>
                      <c:pt idx="101">
                        <c:v>999.39520595903161</c:v>
                      </c:pt>
                      <c:pt idx="102">
                        <c:v>1005.1145415270018</c:v>
                      </c:pt>
                      <c:pt idx="103">
                        <c:v>1010.5065911855991</c:v>
                      </c:pt>
                      <c:pt idx="104">
                        <c:v>1018.626764990689</c:v>
                      </c:pt>
                      <c:pt idx="105">
                        <c:v>1028.2025951582868</c:v>
                      </c:pt>
                      <c:pt idx="106">
                        <c:v>1037.7347575418994</c:v>
                      </c:pt>
                      <c:pt idx="107">
                        <c:v>1047.6612648044693</c:v>
                      </c:pt>
                      <c:pt idx="108">
                        <c:v>1056.8174520173804</c:v>
                      </c:pt>
                      <c:pt idx="109">
                        <c:v>1065.0019515828678</c:v>
                      </c:pt>
                      <c:pt idx="110">
                        <c:v>1072.5431935443823</c:v>
                      </c:pt>
                      <c:pt idx="111">
                        <c:v>1079.3781234016139</c:v>
                      </c:pt>
                      <c:pt idx="112">
                        <c:v>1085.5530150217257</c:v>
                      </c:pt>
                      <c:pt idx="113">
                        <c:v>1091.1422371198014</c:v>
                      </c:pt>
                      <c:pt idx="114">
                        <c:v>1096.2806703910614</c:v>
                      </c:pt>
                      <c:pt idx="115">
                        <c:v>1101.0128089385476</c:v>
                      </c:pt>
                      <c:pt idx="116">
                        <c:v>1105.3152615766605</c:v>
                      </c:pt>
                      <c:pt idx="117">
                        <c:v>1109.0377653631285</c:v>
                      </c:pt>
                      <c:pt idx="118">
                        <c:v>1112.3595679702048</c:v>
                      </c:pt>
                      <c:pt idx="119">
                        <c:v>1115.4028374922409</c:v>
                      </c:pt>
                      <c:pt idx="120">
                        <c:v>1118.1035024208566</c:v>
                      </c:pt>
                      <c:pt idx="121">
                        <c:v>1120.4877507138424</c:v>
                      </c:pt>
                      <c:pt idx="122">
                        <c:v>1122.5269790192426</c:v>
                      </c:pt>
                      <c:pt idx="123">
                        <c:v>1124.2481380509</c:v>
                      </c:pt>
                      <c:pt idx="124">
                        <c:v>1125.744538299193</c:v>
                      </c:pt>
                      <c:pt idx="125">
                        <c:v>1127.1299575418993</c:v>
                      </c:pt>
                      <c:pt idx="126">
                        <c:v>1128.3740126629423</c:v>
                      </c:pt>
                      <c:pt idx="127">
                        <c:v>1129.4909417752949</c:v>
                      </c:pt>
                      <c:pt idx="128">
                        <c:v>1130.5523168218497</c:v>
                      </c:pt>
                      <c:pt idx="129">
                        <c:v>1131.5634770949721</c:v>
                      </c:pt>
                      <c:pt idx="130">
                        <c:v>1132.6279031657355</c:v>
                      </c:pt>
                      <c:pt idx="131">
                        <c:v>1133.8497112352577</c:v>
                      </c:pt>
                      <c:pt idx="132">
                        <c:v>1135.1148692737431</c:v>
                      </c:pt>
                      <c:pt idx="133">
                        <c:v>1136.5714790813161</c:v>
                      </c:pt>
                      <c:pt idx="134">
                        <c:v>1138.0865668528863</c:v>
                      </c:pt>
                      <c:pt idx="135">
                        <c:v>1139.7287806331472</c:v>
                      </c:pt>
                      <c:pt idx="136">
                        <c:v>1141.3811644941031</c:v>
                      </c:pt>
                      <c:pt idx="137">
                        <c:v>1143.0120640595903</c:v>
                      </c:pt>
                      <c:pt idx="138">
                        <c:v>1144.6681345747982</c:v>
                      </c:pt>
                      <c:pt idx="139">
                        <c:v>1146.3441638733707</c:v>
                      </c:pt>
                      <c:pt idx="140">
                        <c:v>1148.0983756672874</c:v>
                      </c:pt>
                      <c:pt idx="141">
                        <c:v>1149.9414485412788</c:v>
                      </c:pt>
                      <c:pt idx="142">
                        <c:v>1151.8707128491619</c:v>
                      </c:pt>
                      <c:pt idx="143">
                        <c:v>1153.8397675977653</c:v>
                      </c:pt>
                      <c:pt idx="144">
                        <c:v>1155.8249673494724</c:v>
                      </c:pt>
                      <c:pt idx="145">
                        <c:v>1157.7652916201118</c:v>
                      </c:pt>
                      <c:pt idx="146">
                        <c:v>1159.6676052141527</c:v>
                      </c:pt>
                      <c:pt idx="147">
                        <c:v>1161.5261874612042</c:v>
                      </c:pt>
                      <c:pt idx="148">
                        <c:v>1163.3873122284294</c:v>
                      </c:pt>
                      <c:pt idx="149">
                        <c:v>1165.2419535692118</c:v>
                      </c:pt>
                      <c:pt idx="150">
                        <c:v>1167.1658785847301</c:v>
                      </c:pt>
                      <c:pt idx="151">
                        <c:v>1169.1011178150218</c:v>
                      </c:pt>
                      <c:pt idx="152">
                        <c:v>1170.9991091247673</c:v>
                      </c:pt>
                      <c:pt idx="153">
                        <c:v>1172.869132712601</c:v>
                      </c:pt>
                      <c:pt idx="154">
                        <c:v>1174.6429219118561</c:v>
                      </c:pt>
                      <c:pt idx="155">
                        <c:v>1176.3800988206083</c:v>
                      </c:pt>
                      <c:pt idx="156">
                        <c:v>1178.1543965238982</c:v>
                      </c:pt>
                      <c:pt idx="157">
                        <c:v>1179.8555967721911</c:v>
                      </c:pt>
                      <c:pt idx="158">
                        <c:v>1181.5370924891372</c:v>
                      </c:pt>
                      <c:pt idx="159">
                        <c:v>1183.2511324643078</c:v>
                      </c:pt>
                      <c:pt idx="160">
                        <c:v>1184.9649181874613</c:v>
                      </c:pt>
                      <c:pt idx="161">
                        <c:v>1186.6471766604593</c:v>
                      </c:pt>
                      <c:pt idx="162">
                        <c:v>1188.3088407200496</c:v>
                      </c:pt>
                      <c:pt idx="163">
                        <c:v>1189.9679622594663</c:v>
                      </c:pt>
                      <c:pt idx="164">
                        <c:v>1191.6153882060833</c:v>
                      </c:pt>
                      <c:pt idx="165">
                        <c:v>1193.3394711359404</c:v>
                      </c:pt>
                      <c:pt idx="166">
                        <c:v>1195.1519066418373</c:v>
                      </c:pt>
                      <c:pt idx="167">
                        <c:v>1197.0121415270019</c:v>
                      </c:pt>
                      <c:pt idx="168">
                        <c:v>1198.9058105524518</c:v>
                      </c:pt>
                      <c:pt idx="169">
                        <c:v>1200.8219808814401</c:v>
                      </c:pt>
                      <c:pt idx="170">
                        <c:v>1202.7677715704531</c:v>
                      </c:pt>
                      <c:pt idx="171">
                        <c:v>1204.7194100558659</c:v>
                      </c:pt>
                      <c:pt idx="172">
                        <c:v>1206.7314333954066</c:v>
                      </c:pt>
                      <c:pt idx="173">
                        <c:v>1208.7407870887648</c:v>
                      </c:pt>
                      <c:pt idx="174">
                        <c:v>1210.7234443202979</c:v>
                      </c:pt>
                      <c:pt idx="175">
                        <c:v>1212.6956772191186</c:v>
                      </c:pt>
                      <c:pt idx="176">
                        <c:v>1214.6911741775295</c:v>
                      </c:pt>
                      <c:pt idx="177">
                        <c:v>1216.6927731843575</c:v>
                      </c:pt>
                      <c:pt idx="178">
                        <c:v>1218.6498780881441</c:v>
                      </c:pt>
                      <c:pt idx="179">
                        <c:v>1220.5568953445065</c:v>
                      </c:pt>
                      <c:pt idx="180">
                        <c:v>1222.3864928615767</c:v>
                      </c:pt>
                      <c:pt idx="181">
                        <c:v>1224.1442641837368</c:v>
                      </c:pt>
                      <c:pt idx="182">
                        <c:v>1225.8119031657357</c:v>
                      </c:pt>
                      <c:pt idx="183">
                        <c:v>1227.4186487895718</c:v>
                      </c:pt>
                      <c:pt idx="184">
                        <c:v>1228.9375503414028</c:v>
                      </c:pt>
                      <c:pt idx="185">
                        <c:v>1230.3743284916202</c:v>
                      </c:pt>
                      <c:pt idx="186">
                        <c:v>1231.7558068280571</c:v>
                      </c:pt>
                      <c:pt idx="187">
                        <c:v>1233.0865618870266</c:v>
                      </c:pt>
                      <c:pt idx="188">
                        <c:v>1234.3707888268157</c:v>
                      </c:pt>
                      <c:pt idx="189">
                        <c:v>1235.6070892613284</c:v>
                      </c:pt>
                      <c:pt idx="190">
                        <c:v>1236.8085571694601</c:v>
                      </c:pt>
                      <c:pt idx="191">
                        <c:v>1237.9769723153322</c:v>
                      </c:pt>
                      <c:pt idx="192">
                        <c:v>1239.1058512725015</c:v>
                      </c:pt>
                      <c:pt idx="193">
                        <c:v>1240.162141278709</c:v>
                      </c:pt>
                      <c:pt idx="194">
                        <c:v>1241.1627500931099</c:v>
                      </c:pt>
                      <c:pt idx="195">
                        <c:v>1242.1139068901305</c:v>
                      </c:pt>
                      <c:pt idx="196">
                        <c:v>1243.0156116697704</c:v>
                      </c:pt>
                      <c:pt idx="197">
                        <c:v>1243.8935438857852</c:v>
                      </c:pt>
                      <c:pt idx="198">
                        <c:v>1244.7081673494724</c:v>
                      </c:pt>
                      <c:pt idx="199">
                        <c:v>1245.4255394165116</c:v>
                      </c:pt>
                      <c:pt idx="200">
                        <c:v>1246.0445159528244</c:v>
                      </c:pt>
                      <c:pt idx="201">
                        <c:v>1246.5694192427063</c:v>
                      </c:pt>
                      <c:pt idx="202">
                        <c:v>1247.0385142147734</c:v>
                      </c:pt>
                      <c:pt idx="203">
                        <c:v>1247.4439190564867</c:v>
                      </c:pt>
                      <c:pt idx="204">
                        <c:v>1247.7668191185599</c:v>
                      </c:pt>
                      <c:pt idx="205">
                        <c:v>1247.9904337678461</c:v>
                      </c:pt>
                      <c:pt idx="206">
                        <c:v>1248.1211193047795</c:v>
                      </c:pt>
                      <c:pt idx="207">
                        <c:v>1248.1696814400993</c:v>
                      </c:pt>
                      <c:pt idx="208">
                        <c:v>1248.1850636871509</c:v>
                      </c:pt>
                      <c:pt idx="209">
                        <c:v>1248.1750207324644</c:v>
                      </c:pt>
                      <c:pt idx="210">
                        <c:v>1248.1506125387957</c:v>
                      </c:pt>
                      <c:pt idx="211">
                        <c:v>1248.0826001241464</c:v>
                      </c:pt>
                      <c:pt idx="212">
                        <c:v>1247.991705027933</c:v>
                      </c:pt>
                      <c:pt idx="213">
                        <c:v>1247.8818681564246</c:v>
                      </c:pt>
                      <c:pt idx="214">
                        <c:v>1247.7050358783365</c:v>
                      </c:pt>
                      <c:pt idx="215">
                        <c:v>1247.4610810676597</c:v>
                      </c:pt>
                      <c:pt idx="216">
                        <c:v>1247.1337315952824</c:v>
                      </c:pt>
                      <c:pt idx="217">
                        <c:v>1246.6985792675357</c:v>
                      </c:pt>
                      <c:pt idx="218">
                        <c:v>1246.1647771570454</c:v>
                      </c:pt>
                      <c:pt idx="219">
                        <c:v>1245.5627083798884</c:v>
                      </c:pt>
                      <c:pt idx="220">
                        <c:v>1244.9306378646804</c:v>
                      </c:pt>
                      <c:pt idx="221">
                        <c:v>1244.2610651769087</c:v>
                      </c:pt>
                      <c:pt idx="222">
                        <c:v>1243.587424456859</c:v>
                      </c:pt>
                      <c:pt idx="223">
                        <c:v>1242.9268777157044</c:v>
                      </c:pt>
                      <c:pt idx="224">
                        <c:v>1242.2903577901925</c:v>
                      </c:pt>
                      <c:pt idx="225">
                        <c:v>1241.6927384233395</c:v>
                      </c:pt>
                      <c:pt idx="226">
                        <c:v>1241.1030008690254</c:v>
                      </c:pt>
                      <c:pt idx="227">
                        <c:v>1240.529026939789</c:v>
                      </c:pt>
                      <c:pt idx="228">
                        <c:v>1239.9370011173185</c:v>
                      </c:pt>
                      <c:pt idx="229">
                        <c:v>1239.3097613904408</c:v>
                      </c:pt>
                      <c:pt idx="230">
                        <c:v>1238.67019044072</c:v>
                      </c:pt>
                      <c:pt idx="231">
                        <c:v>1238.0889703289881</c:v>
                      </c:pt>
                      <c:pt idx="232">
                        <c:v>1237.6233077591558</c:v>
                      </c:pt>
                      <c:pt idx="233">
                        <c:v>1237.2712958410925</c:v>
                      </c:pt>
                      <c:pt idx="234">
                        <c:v>1236.9922542520173</c:v>
                      </c:pt>
                      <c:pt idx="235">
                        <c:v>1236.7835133457479</c:v>
                      </c:pt>
                      <c:pt idx="236">
                        <c:v>1236.6280382371199</c:v>
                      </c:pt>
                      <c:pt idx="237">
                        <c:v>1236.5287528243327</c:v>
                      </c:pt>
                      <c:pt idx="238">
                        <c:v>1236.451841589075</c:v>
                      </c:pt>
                      <c:pt idx="239">
                        <c:v>1236.4208228429547</c:v>
                      </c:pt>
                      <c:pt idx="240">
                        <c:v>1236.4547654872749</c:v>
                      </c:pt>
                      <c:pt idx="241">
                        <c:v>1236.5318038485414</c:v>
                      </c:pt>
                      <c:pt idx="242">
                        <c:v>1236.6243515828678</c:v>
                      </c:pt>
                      <c:pt idx="243">
                        <c:v>1236.7135940409682</c:v>
                      </c:pt>
                      <c:pt idx="244">
                        <c:v>1236.8472034761019</c:v>
                      </c:pt>
                      <c:pt idx="245">
                        <c:v>1237.0734877715704</c:v>
                      </c:pt>
                      <c:pt idx="246">
                        <c:v>1237.4046510242085</c:v>
                      </c:pt>
                      <c:pt idx="247">
                        <c:v>1237.8661184357543</c:v>
                      </c:pt>
                      <c:pt idx="248">
                        <c:v>1238.4567458721292</c:v>
                      </c:pt>
                      <c:pt idx="249">
                        <c:v>1239.1952208566108</c:v>
                      </c:pt>
                      <c:pt idx="250">
                        <c:v>1240.1058244568592</c:v>
                      </c:pt>
                      <c:pt idx="251">
                        <c:v>1241.1736829298573</c:v>
                      </c:pt>
                      <c:pt idx="252">
                        <c:v>1242.3480729981377</c:v>
                      </c:pt>
                      <c:pt idx="253">
                        <c:v>1243.6391647423961</c:v>
                      </c:pt>
                      <c:pt idx="254">
                        <c:v>1245.0375508379889</c:v>
                      </c:pt>
                      <c:pt idx="255">
                        <c:v>1246.520348603352</c:v>
                      </c:pt>
                      <c:pt idx="256">
                        <c:v>1248.0698875232774</c:v>
                      </c:pt>
                      <c:pt idx="257">
                        <c:v>1249.6749805090005</c:v>
                      </c:pt>
                      <c:pt idx="258">
                        <c:v>1251.3416024829298</c:v>
                      </c:pt>
                      <c:pt idx="259">
                        <c:v>1253.0927632526382</c:v>
                      </c:pt>
                      <c:pt idx="260">
                        <c:v>1254.9002408441961</c:v>
                      </c:pt>
                      <c:pt idx="261">
                        <c:v>1256.7736968342645</c:v>
                      </c:pt>
                      <c:pt idx="262">
                        <c:v>1258.7113514587213</c:v>
                      </c:pt>
                      <c:pt idx="263">
                        <c:v>1260.7107893234015</c:v>
                      </c:pt>
                      <c:pt idx="264">
                        <c:v>1262.7608233395406</c:v>
                      </c:pt>
                      <c:pt idx="265">
                        <c:v>1264.9067103662321</c:v>
                      </c:pt>
                      <c:pt idx="266">
                        <c:v>1267.1249320918685</c:v>
                      </c:pt>
                      <c:pt idx="267">
                        <c:v>1269.4383711980136</c:v>
                      </c:pt>
                      <c:pt idx="268">
                        <c:v>1271.8381288640596</c:v>
                      </c:pt>
                      <c:pt idx="269">
                        <c:v>1274.2906438237119</c:v>
                      </c:pt>
                      <c:pt idx="270">
                        <c:v>1276.7900682805712</c:v>
                      </c:pt>
                      <c:pt idx="271">
                        <c:v>1279.3357666045933</c:v>
                      </c:pt>
                      <c:pt idx="272">
                        <c:v>1281.9297728119182</c:v>
                      </c:pt>
                      <c:pt idx="273">
                        <c:v>1284.559755679702</c:v>
                      </c:pt>
                      <c:pt idx="274">
                        <c:v>1287.2222828057108</c:v>
                      </c:pt>
                      <c:pt idx="275">
                        <c:v>1289.9041330850403</c:v>
                      </c:pt>
                      <c:pt idx="276">
                        <c:v>1292.6204345127251</c:v>
                      </c:pt>
                      <c:pt idx="277">
                        <c:v>1295.3270743637493</c:v>
                      </c:pt>
                      <c:pt idx="278">
                        <c:v>1298.0787168218499</c:v>
                      </c:pt>
                      <c:pt idx="279">
                        <c:v>1300.8323932960893</c:v>
                      </c:pt>
                      <c:pt idx="280">
                        <c:v>1303.589375046555</c:v>
                      </c:pt>
                      <c:pt idx="281">
                        <c:v>1306.3459754189944</c:v>
                      </c:pt>
                      <c:pt idx="282">
                        <c:v>1309.0829983860956</c:v>
                      </c:pt>
                      <c:pt idx="283">
                        <c:v>1311.458347858473</c:v>
                      </c:pt>
                      <c:pt idx="284">
                        <c:v>1312.7911369335816</c:v>
                      </c:pt>
                      <c:pt idx="285">
                        <c:v>1312.5962527622594</c:v>
                      </c:pt>
                      <c:pt idx="286">
                        <c:v>1311.1485417752949</c:v>
                      </c:pt>
                      <c:pt idx="287">
                        <c:v>1308.9271418994413</c:v>
                      </c:pt>
                      <c:pt idx="288">
                        <c:v>1306.3591965238982</c:v>
                      </c:pt>
                      <c:pt idx="289">
                        <c:v>1303.3942366232154</c:v>
                      </c:pt>
                      <c:pt idx="290">
                        <c:v>1299.8666170080696</c:v>
                      </c:pt>
                      <c:pt idx="291">
                        <c:v>1295.8700295468652</c:v>
                      </c:pt>
                      <c:pt idx="292">
                        <c:v>1291.5455841092489</c:v>
                      </c:pt>
                      <c:pt idx="293">
                        <c:v>1287.0216779639975</c:v>
                      </c:pt>
                      <c:pt idx="294">
                        <c:v>1282.3237363128492</c:v>
                      </c:pt>
                      <c:pt idx="295">
                        <c:v>1277.4723535692117</c:v>
                      </c:pt>
                      <c:pt idx="296">
                        <c:v>1272.68059292365</c:v>
                      </c:pt>
                      <c:pt idx="297">
                        <c:v>1267.899510862818</c:v>
                      </c:pt>
                      <c:pt idx="298">
                        <c:v>1263.0732990689014</c:v>
                      </c:pt>
                      <c:pt idx="299">
                        <c:v>1258.0881797641216</c:v>
                      </c:pt>
                      <c:pt idx="300">
                        <c:v>1253.0155977653631</c:v>
                      </c:pt>
                      <c:pt idx="301">
                        <c:v>1247.8408064556177</c:v>
                      </c:pt>
                      <c:pt idx="302">
                        <c:v>1242.5285919304779</c:v>
                      </c:pt>
                      <c:pt idx="303">
                        <c:v>1237.109845810056</c:v>
                      </c:pt>
                      <c:pt idx="304">
                        <c:v>1231.5039702048416</c:v>
                      </c:pt>
                      <c:pt idx="305">
                        <c:v>1225.7194825574177</c:v>
                      </c:pt>
                      <c:pt idx="306">
                        <c:v>1219.7682055865921</c:v>
                      </c:pt>
                      <c:pt idx="307">
                        <c:v>1213.7008625698325</c:v>
                      </c:pt>
                      <c:pt idx="308">
                        <c:v>1207.5405904407201</c:v>
                      </c:pt>
                      <c:pt idx="309">
                        <c:v>1201.2889147113594</c:v>
                      </c:pt>
                      <c:pt idx="310">
                        <c:v>1194.9125283674737</c:v>
                      </c:pt>
                      <c:pt idx="311">
                        <c:v>1188.4354582247051</c:v>
                      </c:pt>
                      <c:pt idx="312">
                        <c:v>1181.865077591558</c:v>
                      </c:pt>
                      <c:pt idx="313">
                        <c:v>1175.2027848541279</c:v>
                      </c:pt>
                      <c:pt idx="314">
                        <c:v>1168.4750222222222</c:v>
                      </c:pt>
                      <c:pt idx="315">
                        <c:v>1161.6952650527624</c:v>
                      </c:pt>
                      <c:pt idx="316">
                        <c:v>1154.8693611421477</c:v>
                      </c:pt>
                      <c:pt idx="317">
                        <c:v>1147.9990902545003</c:v>
                      </c:pt>
                      <c:pt idx="318">
                        <c:v>1141.0437720670391</c:v>
                      </c:pt>
                      <c:pt idx="319">
                        <c:v>1134.0102713842334</c:v>
                      </c:pt>
                      <c:pt idx="320">
                        <c:v>1126.9446078212291</c:v>
                      </c:pt>
                      <c:pt idx="321">
                        <c:v>1119.8555530726258</c:v>
                      </c:pt>
                      <c:pt idx="322">
                        <c:v>1112.746539540658</c:v>
                      </c:pt>
                      <c:pt idx="323">
                        <c:v>1105.6714686530106</c:v>
                      </c:pt>
                      <c:pt idx="324">
                        <c:v>1098.5772017380509</c:v>
                      </c:pt>
                      <c:pt idx="325">
                        <c:v>1091.3762761018002</c:v>
                      </c:pt>
                      <c:pt idx="326">
                        <c:v>1083.962033022967</c:v>
                      </c:pt>
                      <c:pt idx="327">
                        <c:v>1076.2587054003725</c:v>
                      </c:pt>
                      <c:pt idx="328">
                        <c:v>1068.1877293606456</c:v>
                      </c:pt>
                      <c:pt idx="329">
                        <c:v>1059.8207404096834</c:v>
                      </c:pt>
                      <c:pt idx="330">
                        <c:v>1051.2120849162011</c:v>
                      </c:pt>
                      <c:pt idx="331">
                        <c:v>1042.4351145872129</c:v>
                      </c:pt>
                      <c:pt idx="332">
                        <c:v>1033.57366902545</c:v>
                      </c:pt>
                      <c:pt idx="333">
                        <c:v>1024.6118574798261</c:v>
                      </c:pt>
                      <c:pt idx="334">
                        <c:v>1015.5597229050279</c:v>
                      </c:pt>
                      <c:pt idx="335">
                        <c:v>1006.3993405338299</c:v>
                      </c:pt>
                      <c:pt idx="336">
                        <c:v>997.12562532588458</c:v>
                      </c:pt>
                      <c:pt idx="337">
                        <c:v>987.76508305400375</c:v>
                      </c:pt>
                      <c:pt idx="338">
                        <c:v>978.34962234636873</c:v>
                      </c:pt>
                      <c:pt idx="339">
                        <c:v>968.91617330850409</c:v>
                      </c:pt>
                      <c:pt idx="340">
                        <c:v>959.49530974549964</c:v>
                      </c:pt>
                      <c:pt idx="341">
                        <c:v>950.05836474239607</c:v>
                      </c:pt>
                      <c:pt idx="342">
                        <c:v>940.61760595903161</c:v>
                      </c:pt>
                      <c:pt idx="343">
                        <c:v>931.18936908752323</c:v>
                      </c:pt>
                      <c:pt idx="344">
                        <c:v>921.79482060831776</c:v>
                      </c:pt>
                      <c:pt idx="345">
                        <c:v>912.42410825574177</c:v>
                      </c:pt>
                      <c:pt idx="346">
                        <c:v>903.04748454376158</c:v>
                      </c:pt>
                      <c:pt idx="347">
                        <c:v>893.64505425201742</c:v>
                      </c:pt>
                      <c:pt idx="348">
                        <c:v>884.22037690875231</c:v>
                      </c:pt>
                      <c:pt idx="349">
                        <c:v>874.7791096213532</c:v>
                      </c:pt>
                      <c:pt idx="350">
                        <c:v>865.29875108628187</c:v>
                      </c:pt>
                      <c:pt idx="351">
                        <c:v>855.7704660459342</c:v>
                      </c:pt>
                      <c:pt idx="352">
                        <c:v>846.20544158907512</c:v>
                      </c:pt>
                      <c:pt idx="353">
                        <c:v>836.63476002482935</c:v>
                      </c:pt>
                      <c:pt idx="354">
                        <c:v>827.06388777157042</c:v>
                      </c:pt>
                      <c:pt idx="355">
                        <c:v>817.51392774674116</c:v>
                      </c:pt>
                      <c:pt idx="356">
                        <c:v>808.00064357541896</c:v>
                      </c:pt>
                      <c:pt idx="357">
                        <c:v>798.50293234016135</c:v>
                      </c:pt>
                      <c:pt idx="358">
                        <c:v>789.04316821849784</c:v>
                      </c:pt>
                      <c:pt idx="359">
                        <c:v>779.58505673494722</c:v>
                      </c:pt>
                      <c:pt idx="360">
                        <c:v>770.16648144009935</c:v>
                      </c:pt>
                      <c:pt idx="361">
                        <c:v>760.78776014897574</c:v>
                      </c:pt>
                      <c:pt idx="362">
                        <c:v>751.44399851024207</c:v>
                      </c:pt>
                      <c:pt idx="363">
                        <c:v>742.12928516449415</c:v>
                      </c:pt>
                      <c:pt idx="364">
                        <c:v>732.87279553072631</c:v>
                      </c:pt>
                      <c:pt idx="365">
                        <c:v>723.74057157045308</c:v>
                      </c:pt>
                      <c:pt idx="366">
                        <c:v>714.71456139044074</c:v>
                      </c:pt>
                      <c:pt idx="367">
                        <c:v>705.78198882681568</c:v>
                      </c:pt>
                      <c:pt idx="368">
                        <c:v>696.91774649286162</c:v>
                      </c:pt>
                      <c:pt idx="369">
                        <c:v>688.06589894475485</c:v>
                      </c:pt>
                      <c:pt idx="370">
                        <c:v>679.20693234016142</c:v>
                      </c:pt>
                      <c:pt idx="371">
                        <c:v>670.36182247051522</c:v>
                      </c:pt>
                      <c:pt idx="372">
                        <c:v>661.52154338919922</c:v>
                      </c:pt>
                      <c:pt idx="373">
                        <c:v>652.72944506517695</c:v>
                      </c:pt>
                      <c:pt idx="374">
                        <c:v>643.96766629422723</c:v>
                      </c:pt>
                      <c:pt idx="375">
                        <c:v>635.25317839851027</c:v>
                      </c:pt>
                      <c:pt idx="376">
                        <c:v>626.62011471135941</c:v>
                      </c:pt>
                      <c:pt idx="377">
                        <c:v>618.08500161390441</c:v>
                      </c:pt>
                      <c:pt idx="378">
                        <c:v>609.63436374922412</c:v>
                      </c:pt>
                      <c:pt idx="379">
                        <c:v>601.21264705152078</c:v>
                      </c:pt>
                      <c:pt idx="380">
                        <c:v>592.84699292364985</c:v>
                      </c:pt>
                      <c:pt idx="381">
                        <c:v>584.55329211669766</c:v>
                      </c:pt>
                      <c:pt idx="382">
                        <c:v>576.30249633767846</c:v>
                      </c:pt>
                      <c:pt idx="383">
                        <c:v>568.05697628801988</c:v>
                      </c:pt>
                      <c:pt idx="384">
                        <c:v>559.759843078833</c:v>
                      </c:pt>
                      <c:pt idx="385">
                        <c:v>551.4044225946617</c:v>
                      </c:pt>
                      <c:pt idx="386">
                        <c:v>543.00132985723155</c:v>
                      </c:pt>
                      <c:pt idx="387">
                        <c:v>534.56944307883305</c:v>
                      </c:pt>
                      <c:pt idx="388">
                        <c:v>526.11534103041583</c:v>
                      </c:pt>
                      <c:pt idx="389">
                        <c:v>517.60438187461205</c:v>
                      </c:pt>
                      <c:pt idx="390">
                        <c:v>509.03440446927374</c:v>
                      </c:pt>
                      <c:pt idx="391">
                        <c:v>500.34778895096213</c:v>
                      </c:pt>
                      <c:pt idx="392">
                        <c:v>491.54103935443823</c:v>
                      </c:pt>
                      <c:pt idx="393">
                        <c:v>482.60605139664807</c:v>
                      </c:pt>
                      <c:pt idx="394">
                        <c:v>473.57041142147733</c:v>
                      </c:pt>
                      <c:pt idx="395">
                        <c:v>464.50032029795159</c:v>
                      </c:pt>
                      <c:pt idx="396">
                        <c:v>455.42794090626938</c:v>
                      </c:pt>
                      <c:pt idx="397">
                        <c:v>446.33147113594043</c:v>
                      </c:pt>
                      <c:pt idx="398">
                        <c:v>437.21748975791434</c:v>
                      </c:pt>
                      <c:pt idx="399">
                        <c:v>428.09391036623214</c:v>
                      </c:pt>
                      <c:pt idx="400">
                        <c:v>418.9009201738051</c:v>
                      </c:pt>
                      <c:pt idx="401">
                        <c:v>409.65396499068902</c:v>
                      </c:pt>
                      <c:pt idx="402">
                        <c:v>400.34042756052139</c:v>
                      </c:pt>
                      <c:pt idx="403">
                        <c:v>390.95582669149599</c:v>
                      </c:pt>
                      <c:pt idx="404">
                        <c:v>381.48392203600247</c:v>
                      </c:pt>
                      <c:pt idx="405">
                        <c:v>371.89992402234634</c:v>
                      </c:pt>
                      <c:pt idx="406">
                        <c:v>362.18571719428928</c:v>
                      </c:pt>
                      <c:pt idx="407">
                        <c:v>352.3428588454376</c:v>
                      </c:pt>
                      <c:pt idx="408">
                        <c:v>342.39801365611419</c:v>
                      </c:pt>
                      <c:pt idx="409">
                        <c:v>332.34879801365611</c:v>
                      </c:pt>
                      <c:pt idx="410">
                        <c:v>322.18952302917444</c:v>
                      </c:pt>
                      <c:pt idx="411">
                        <c:v>311.91755083798881</c:v>
                      </c:pt>
                      <c:pt idx="412">
                        <c:v>301.54699242706391</c:v>
                      </c:pt>
                      <c:pt idx="413">
                        <c:v>291.09450130353815</c:v>
                      </c:pt>
                      <c:pt idx="414">
                        <c:v>280.54297901924269</c:v>
                      </c:pt>
                      <c:pt idx="415">
                        <c:v>269.89738348851643</c:v>
                      </c:pt>
                      <c:pt idx="416">
                        <c:v>259.18627039106144</c:v>
                      </c:pt>
                      <c:pt idx="417">
                        <c:v>248.39867510862817</c:v>
                      </c:pt>
                      <c:pt idx="418">
                        <c:v>237.58147535692117</c:v>
                      </c:pt>
                      <c:pt idx="419">
                        <c:v>226.73927945375544</c:v>
                      </c:pt>
                      <c:pt idx="420">
                        <c:v>215.8752973308504</c:v>
                      </c:pt>
                      <c:pt idx="421">
                        <c:v>204.98457107386716</c:v>
                      </c:pt>
                      <c:pt idx="422">
                        <c:v>194.35847349472377</c:v>
                      </c:pt>
                      <c:pt idx="423">
                        <c:v>184.70544605834885</c:v>
                      </c:pt>
                      <c:pt idx="424">
                        <c:v>176.52770006207325</c:v>
                      </c:pt>
                      <c:pt idx="425">
                        <c:v>169.53890006207325</c:v>
                      </c:pt>
                      <c:pt idx="426">
                        <c:v>163.25761986343886</c:v>
                      </c:pt>
                      <c:pt idx="427">
                        <c:v>157.28482681564245</c:v>
                      </c:pt>
                      <c:pt idx="428">
                        <c:v>151.63909720670392</c:v>
                      </c:pt>
                      <c:pt idx="429">
                        <c:v>146.47965636250777</c:v>
                      </c:pt>
                      <c:pt idx="430">
                        <c:v>141.7123515828678</c:v>
                      </c:pt>
                      <c:pt idx="431">
                        <c:v>137.18949422718808</c:v>
                      </c:pt>
                      <c:pt idx="432">
                        <c:v>132.79098994413408</c:v>
                      </c:pt>
                      <c:pt idx="433">
                        <c:v>128.51063339540659</c:v>
                      </c:pt>
                      <c:pt idx="434">
                        <c:v>124.29039950341402</c:v>
                      </c:pt>
                      <c:pt idx="435">
                        <c:v>119.95023811297331</c:v>
                      </c:pt>
                      <c:pt idx="436">
                        <c:v>115.54806306641838</c:v>
                      </c:pt>
                      <c:pt idx="437">
                        <c:v>111.12713693358162</c:v>
                      </c:pt>
                      <c:pt idx="438">
                        <c:v>106.81288541278708</c:v>
                      </c:pt>
                      <c:pt idx="439">
                        <c:v>102.53760595903165</c:v>
                      </c:pt>
                      <c:pt idx="440">
                        <c:v>98.307488019863442</c:v>
                      </c:pt>
                      <c:pt idx="441">
                        <c:v>94.127441837368096</c:v>
                      </c:pt>
                      <c:pt idx="442">
                        <c:v>89.989339292364988</c:v>
                      </c:pt>
                      <c:pt idx="443">
                        <c:v>85.97670217256362</c:v>
                      </c:pt>
                      <c:pt idx="444">
                        <c:v>82.113199751707015</c:v>
                      </c:pt>
                      <c:pt idx="445">
                        <c:v>78.375234264432024</c:v>
                      </c:pt>
                      <c:pt idx="446">
                        <c:v>74.726439726877715</c:v>
                      </c:pt>
                      <c:pt idx="447">
                        <c:v>71.111699068901302</c:v>
                      </c:pt>
                      <c:pt idx="448">
                        <c:v>67.573456486654251</c:v>
                      </c:pt>
                      <c:pt idx="449">
                        <c:v>64.134312600869023</c:v>
                      </c:pt>
                      <c:pt idx="450">
                        <c:v>60.750436747361888</c:v>
                      </c:pt>
                      <c:pt idx="451">
                        <c:v>57.459780012414647</c:v>
                      </c:pt>
                      <c:pt idx="452">
                        <c:v>54.267026194909995</c:v>
                      </c:pt>
                      <c:pt idx="453">
                        <c:v>51.135646430788327</c:v>
                      </c:pt>
                      <c:pt idx="454">
                        <c:v>48.0435287399131</c:v>
                      </c:pt>
                      <c:pt idx="455">
                        <c:v>44.999810304158906</c:v>
                      </c:pt>
                      <c:pt idx="456">
                        <c:v>41.987750217256362</c:v>
                      </c:pt>
                      <c:pt idx="457">
                        <c:v>39.066080695220357</c:v>
                      </c:pt>
                      <c:pt idx="458">
                        <c:v>36.236827808814404</c:v>
                      </c:pt>
                      <c:pt idx="459">
                        <c:v>33.428598386095594</c:v>
                      </c:pt>
                      <c:pt idx="460">
                        <c:v>30.659416511483549</c:v>
                      </c:pt>
                      <c:pt idx="461">
                        <c:v>27.923551582867784</c:v>
                      </c:pt>
                      <c:pt idx="462">
                        <c:v>25.10881688392303</c:v>
                      </c:pt>
                      <c:pt idx="463">
                        <c:v>22.27128888888889</c:v>
                      </c:pt>
                      <c:pt idx="464">
                        <c:v>19.514319056486656</c:v>
                      </c:pt>
                      <c:pt idx="465">
                        <c:v>16.924653010552451</c:v>
                      </c:pt>
                      <c:pt idx="466">
                        <c:v>14.621100931098697</c:v>
                      </c:pt>
                      <c:pt idx="467">
                        <c:v>12.713426194909994</c:v>
                      </c:pt>
                      <c:pt idx="468">
                        <c:v>11.151002855369336</c:v>
                      </c:pt>
                      <c:pt idx="469">
                        <c:v>9.8609340782122903</c:v>
                      </c:pt>
                      <c:pt idx="470">
                        <c:v>8.7667654872749843</c:v>
                      </c:pt>
                      <c:pt idx="471">
                        <c:v>7.7447240223463689</c:v>
                      </c:pt>
                      <c:pt idx="472">
                        <c:v>6.7923535692116701</c:v>
                      </c:pt>
                      <c:pt idx="473">
                        <c:v>5.9358659217877099</c:v>
                      </c:pt>
                      <c:pt idx="474">
                        <c:v>5.2063572936064553</c:v>
                      </c:pt>
                      <c:pt idx="475">
                        <c:v>4.635319677219119</c:v>
                      </c:pt>
                      <c:pt idx="476">
                        <c:v>4.184622222222222</c:v>
                      </c:pt>
                      <c:pt idx="477">
                        <c:v>3.848252017380509</c:v>
                      </c:pt>
                      <c:pt idx="478">
                        <c:v>3.5472834264432032</c:v>
                      </c:pt>
                      <c:pt idx="479">
                        <c:v>3.2376854127870889</c:v>
                      </c:pt>
                      <c:pt idx="480">
                        <c:v>2.9450909993792673</c:v>
                      </c:pt>
                      <c:pt idx="481">
                        <c:v>2.7025343265052761</c:v>
                      </c:pt>
                      <c:pt idx="482">
                        <c:v>2.5403572936064558</c:v>
                      </c:pt>
                      <c:pt idx="483">
                        <c:v>2.4658165114835504</c:v>
                      </c:pt>
                      <c:pt idx="484">
                        <c:v>2.4528670391061453</c:v>
                      </c:pt>
                      <c:pt idx="485">
                        <c:v>2.5097072625698322</c:v>
                      </c:pt>
                      <c:pt idx="486">
                        <c:v>2.6109340782122903</c:v>
                      </c:pt>
                      <c:pt idx="487">
                        <c:v>2.7310788330229672</c:v>
                      </c:pt>
                      <c:pt idx="488">
                        <c:v>2.844400744878957</c:v>
                      </c:pt>
                      <c:pt idx="489">
                        <c:v>2.9397693358162633</c:v>
                      </c:pt>
                      <c:pt idx="490">
                        <c:v>3.0132576039726877</c:v>
                      </c:pt>
                      <c:pt idx="491">
                        <c:v>3.0684173805090005</c:v>
                      </c:pt>
                      <c:pt idx="492">
                        <c:v>3.1251481067659839</c:v>
                      </c:pt>
                      <c:pt idx="493">
                        <c:v>3.2090686530105526</c:v>
                      </c:pt>
                      <c:pt idx="494">
                        <c:v>3.3404866542520173</c:v>
                      </c:pt>
                      <c:pt idx="495">
                        <c:v>3.513117318435754</c:v>
                      </c:pt>
                      <c:pt idx="496">
                        <c:v>3.7412826815642459</c:v>
                      </c:pt>
                      <c:pt idx="497">
                        <c:v>3.9939699565487277</c:v>
                      </c:pt>
                      <c:pt idx="498">
                        <c:v>4.2569097454996898</c:v>
                      </c:pt>
                      <c:pt idx="499">
                        <c:v>4.5119945375543145</c:v>
                      </c:pt>
                      <c:pt idx="500">
                        <c:v>4.72087895716946</c:v>
                      </c:pt>
                      <c:pt idx="501">
                        <c:v>4.8608700186219735</c:v>
                      </c:pt>
                      <c:pt idx="502">
                        <c:v>4.9102460583488519</c:v>
                      </c:pt>
                      <c:pt idx="503">
                        <c:v>4.871697082557418</c:v>
                      </c:pt>
                      <c:pt idx="504">
                        <c:v>4.7426810676598388</c:v>
                      </c:pt>
                      <c:pt idx="505">
                        <c:v>4.573269770328988</c:v>
                      </c:pt>
                      <c:pt idx="506">
                        <c:v>4.4150103041589075</c:v>
                      </c:pt>
                      <c:pt idx="507">
                        <c:v>4.3005815021725633</c:v>
                      </c:pt>
                      <c:pt idx="508">
                        <c:v>4.2693795158286783</c:v>
                      </c:pt>
                      <c:pt idx="509">
                        <c:v>4.2629844816883926</c:v>
                      </c:pt>
                      <c:pt idx="510">
                        <c:v>4.1864292985723157</c:v>
                      </c:pt>
                      <c:pt idx="511">
                        <c:v>4.0206495344506514</c:v>
                      </c:pt>
                      <c:pt idx="512">
                        <c:v>3.7786252017380511</c:v>
                      </c:pt>
                      <c:pt idx="513">
                        <c:v>3.4947918063314711</c:v>
                      </c:pt>
                      <c:pt idx="514">
                        <c:v>3.1497653631284916</c:v>
                      </c:pt>
                      <c:pt idx="515">
                        <c:v>2.7176295468653011</c:v>
                      </c:pt>
                      <c:pt idx="516">
                        <c:v>2.1961680943513344</c:v>
                      </c:pt>
                      <c:pt idx="517">
                        <c:v>1.611428677839851</c:v>
                      </c:pt>
                      <c:pt idx="518">
                        <c:v>1.0153210428305401</c:v>
                      </c:pt>
                      <c:pt idx="519">
                        <c:v>0.35133119180633149</c:v>
                      </c:pt>
                      <c:pt idx="520">
                        <c:v>-0.39342855369335816</c:v>
                      </c:pt>
                      <c:pt idx="521">
                        <c:v>-1.1899163252638112</c:v>
                      </c:pt>
                      <c:pt idx="522">
                        <c:v>-2.0176527622594662</c:v>
                      </c:pt>
                      <c:pt idx="523">
                        <c:v>-2.8148516449410304</c:v>
                      </c:pt>
                      <c:pt idx="524">
                        <c:v>-3.5778085661080072</c:v>
                      </c:pt>
                      <c:pt idx="525">
                        <c:v>-4.3692037243947857</c:v>
                      </c:pt>
                      <c:pt idx="526">
                        <c:v>-5.1535061452513968</c:v>
                      </c:pt>
                      <c:pt idx="527">
                        <c:v>-5.989340285536934</c:v>
                      </c:pt>
                      <c:pt idx="528">
                        <c:v>-6.8502400993171939</c:v>
                      </c:pt>
                      <c:pt idx="529">
                        <c:v>-7.758527622594662</c:v>
                      </c:pt>
                      <c:pt idx="530">
                        <c:v>-8.6336804469273751</c:v>
                      </c:pt>
                      <c:pt idx="531">
                        <c:v>-9.4731630043451265</c:v>
                      </c:pt>
                      <c:pt idx="532">
                        <c:v>-10.257733085040348</c:v>
                      </c:pt>
                      <c:pt idx="533">
                        <c:v>-10.978835505896958</c:v>
                      </c:pt>
                      <c:pt idx="534">
                        <c:v>-11.6876156424581</c:v>
                      </c:pt>
                      <c:pt idx="535">
                        <c:v>-12.396567597765364</c:v>
                      </c:pt>
                      <c:pt idx="536">
                        <c:v>-13.093755431409063</c:v>
                      </c:pt>
                      <c:pt idx="537">
                        <c:v>-13.80083426443203</c:v>
                      </c:pt>
                      <c:pt idx="538">
                        <c:v>-14.525795158286778</c:v>
                      </c:pt>
                      <c:pt idx="539">
                        <c:v>-15.211847548106766</c:v>
                      </c:pt>
                      <c:pt idx="540">
                        <c:v>-15.873736064556176</c:v>
                      </c:pt>
                      <c:pt idx="541">
                        <c:v>-16.493608441961516</c:v>
                      </c:pt>
                      <c:pt idx="542">
                        <c:v>-17.068716573556799</c:v>
                      </c:pt>
                      <c:pt idx="543">
                        <c:v>-17.61172538795779</c:v>
                      </c:pt>
                      <c:pt idx="544">
                        <c:v>-18.096005959031658</c:v>
                      </c:pt>
                      <c:pt idx="545">
                        <c:v>-18.533788206083177</c:v>
                      </c:pt>
                      <c:pt idx="546">
                        <c:v>-18.930665673494723</c:v>
                      </c:pt>
                      <c:pt idx="547">
                        <c:v>-19.321786716325263</c:v>
                      </c:pt>
                      <c:pt idx="548">
                        <c:v>-19.679187585350714</c:v>
                      </c:pt>
                      <c:pt idx="549">
                        <c:v>-19.994680571073868</c:v>
                      </c:pt>
                      <c:pt idx="550">
                        <c:v>-20.268855617628802</c:v>
                      </c:pt>
                      <c:pt idx="551">
                        <c:v>-20.520028801986342</c:v>
                      </c:pt>
                      <c:pt idx="552">
                        <c:v>-20.732293482309124</c:v>
                      </c:pt>
                      <c:pt idx="553">
                        <c:v>-20.902354314090626</c:v>
                      </c:pt>
                      <c:pt idx="554">
                        <c:v>-21.019234761018001</c:v>
                      </c:pt>
                      <c:pt idx="555">
                        <c:v>-21.102506269397889</c:v>
                      </c:pt>
                      <c:pt idx="556">
                        <c:v>-21.187348975791434</c:v>
                      </c:pt>
                      <c:pt idx="557">
                        <c:v>-21.287969211669772</c:v>
                      </c:pt>
                      <c:pt idx="558">
                        <c:v>-21.396812911235259</c:v>
                      </c:pt>
                      <c:pt idx="559">
                        <c:v>-21.519572936064556</c:v>
                      </c:pt>
                      <c:pt idx="560">
                        <c:v>-21.621096958410924</c:v>
                      </c:pt>
                      <c:pt idx="561">
                        <c:v>-21.686612538795778</c:v>
                      </c:pt>
                      <c:pt idx="562">
                        <c:v>-21.69632973308504</c:v>
                      </c:pt>
                      <c:pt idx="563">
                        <c:v>-21.647692116697705</c:v>
                      </c:pt>
                      <c:pt idx="564">
                        <c:v>-21.561949596523899</c:v>
                      </c:pt>
                      <c:pt idx="565">
                        <c:v>-21.458465052762261</c:v>
                      </c:pt>
                      <c:pt idx="566">
                        <c:v>-21.33593147113594</c:v>
                      </c:pt>
                      <c:pt idx="567">
                        <c:v>-21.189988826815643</c:v>
                      </c:pt>
                      <c:pt idx="568">
                        <c:v>-21.004019366852887</c:v>
                      </c:pt>
                      <c:pt idx="569">
                        <c:v>-20.784389323401612</c:v>
                      </c:pt>
                      <c:pt idx="570">
                        <c:v>-20.522646803227808</c:v>
                      </c:pt>
                      <c:pt idx="571">
                        <c:v>-20.222087150837989</c:v>
                      </c:pt>
                      <c:pt idx="572">
                        <c:v>-19.896016883923028</c:v>
                      </c:pt>
                      <c:pt idx="573">
                        <c:v>-19.547065921787709</c:v>
                      </c:pt>
                      <c:pt idx="574">
                        <c:v>-19.182796275605213</c:v>
                      </c:pt>
                      <c:pt idx="575">
                        <c:v>-18.807160769708254</c:v>
                      </c:pt>
                      <c:pt idx="576">
                        <c:v>-18.404437492240845</c:v>
                      </c:pt>
                      <c:pt idx="577">
                        <c:v>-17.989382991930476</c:v>
                      </c:pt>
                      <c:pt idx="578">
                        <c:v>-17.560316821849781</c:v>
                      </c:pt>
                      <c:pt idx="579">
                        <c:v>-17.111107138423339</c:v>
                      </c:pt>
                      <c:pt idx="580">
                        <c:v>-16.627048044692739</c:v>
                      </c:pt>
                      <c:pt idx="581">
                        <c:v>-16.123726381129732</c:v>
                      </c:pt>
                      <c:pt idx="582">
                        <c:v>-15.602641837368095</c:v>
                      </c:pt>
                      <c:pt idx="583">
                        <c:v>-15.090289261328367</c:v>
                      </c:pt>
                      <c:pt idx="584">
                        <c:v>-14.580940037243948</c:v>
                      </c:pt>
                      <c:pt idx="585">
                        <c:v>-14.086209310986964</c:v>
                      </c:pt>
                      <c:pt idx="586">
                        <c:v>-13.569595034140285</c:v>
                      </c:pt>
                      <c:pt idx="587">
                        <c:v>-13.057653631284916</c:v>
                      </c:pt>
                      <c:pt idx="588">
                        <c:v>-12.551665301055245</c:v>
                      </c:pt>
                      <c:pt idx="589">
                        <c:v>-12.027616139044072</c:v>
                      </c:pt>
                      <c:pt idx="590">
                        <c:v>-11.511720918684047</c:v>
                      </c:pt>
                      <c:pt idx="591">
                        <c:v>-11.012184233395407</c:v>
                      </c:pt>
                      <c:pt idx="592">
                        <c:v>-10.497159031657356</c:v>
                      </c:pt>
                      <c:pt idx="593">
                        <c:v>-9.9515282433271253</c:v>
                      </c:pt>
                      <c:pt idx="594">
                        <c:v>-9.3926783364369957</c:v>
                      </c:pt>
                      <c:pt idx="595">
                        <c:v>-8.8176585971446304</c:v>
                      </c:pt>
                      <c:pt idx="596">
                        <c:v>-8.2459277467411543</c:v>
                      </c:pt>
                      <c:pt idx="597">
                        <c:v>-7.6984089385474856</c:v>
                      </c:pt>
                      <c:pt idx="598">
                        <c:v>-7.1520307883302294</c:v>
                      </c:pt>
                      <c:pt idx="599">
                        <c:v>-6.6108543761638732</c:v>
                      </c:pt>
                      <c:pt idx="600">
                        <c:v>-6.0722646803227809</c:v>
                      </c:pt>
                      <c:pt idx="601">
                        <c:v>-5.4731138423339543</c:v>
                      </c:pt>
                      <c:pt idx="602">
                        <c:v>-4.8069238981998756</c:v>
                      </c:pt>
                      <c:pt idx="603">
                        <c:v>-4.0956012414649283</c:v>
                      </c:pt>
                      <c:pt idx="604">
                        <c:v>-3.3306977032898821</c:v>
                      </c:pt>
                      <c:pt idx="605">
                        <c:v>-2.5653191806331472</c:v>
                      </c:pt>
                      <c:pt idx="606">
                        <c:v>-1.8379075108628182</c:v>
                      </c:pt>
                      <c:pt idx="607">
                        <c:v>-1.1689374301675977</c:v>
                      </c:pt>
                      <c:pt idx="608">
                        <c:v>-0.5423361887026692</c:v>
                      </c:pt>
                      <c:pt idx="609">
                        <c:v>6.176211980136561E-2</c:v>
                      </c:pt>
                      <c:pt idx="610">
                        <c:v>0.71492513966480442</c:v>
                      </c:pt>
                      <c:pt idx="611">
                        <c:v>1.4129107386716324</c:v>
                      </c:pt>
                      <c:pt idx="612">
                        <c:v>2.1101559279950339</c:v>
                      </c:pt>
                      <c:pt idx="613">
                        <c:v>2.7970778398510241</c:v>
                      </c:pt>
                      <c:pt idx="614">
                        <c:v>3.4413512104283055</c:v>
                      </c:pt>
                      <c:pt idx="615">
                        <c:v>4.0695937926753567</c:v>
                      </c:pt>
                      <c:pt idx="616">
                        <c:v>4.6651332091868403</c:v>
                      </c:pt>
                      <c:pt idx="617">
                        <c:v>5.2827406579764125</c:v>
                      </c:pt>
                      <c:pt idx="618">
                        <c:v>5.9378279329608938</c:v>
                      </c:pt>
                      <c:pt idx="619">
                        <c:v>6.6209216635630046</c:v>
                      </c:pt>
                      <c:pt idx="620">
                        <c:v>7.2979659838609559</c:v>
                      </c:pt>
                      <c:pt idx="621">
                        <c:v>7.9262882681564246</c:v>
                      </c:pt>
                      <c:pt idx="622">
                        <c:v>8.4873077591558044</c:v>
                      </c:pt>
                      <c:pt idx="623">
                        <c:v>8.9955049037864683</c:v>
                      </c:pt>
                      <c:pt idx="624">
                        <c:v>9.4397914338919922</c:v>
                      </c:pt>
                      <c:pt idx="625">
                        <c:v>9.8466830540037247</c:v>
                      </c:pt>
                      <c:pt idx="626">
                        <c:v>10.233063687150837</c:v>
                      </c:pt>
                      <c:pt idx="627">
                        <c:v>10.623262073246432</c:v>
                      </c:pt>
                      <c:pt idx="628">
                        <c:v>11.046711855990068</c:v>
                      </c:pt>
                      <c:pt idx="629">
                        <c:v>11.500744382371199</c:v>
                      </c:pt>
                      <c:pt idx="630">
                        <c:v>11.983477591558039</c:v>
                      </c:pt>
                      <c:pt idx="631">
                        <c:v>12.477107883302297</c:v>
                      </c:pt>
                      <c:pt idx="632">
                        <c:v>12.968499565487274</c:v>
                      </c:pt>
                      <c:pt idx="633">
                        <c:v>13.414858845437616</c:v>
                      </c:pt>
                      <c:pt idx="634">
                        <c:v>13.822100062073247</c:v>
                      </c:pt>
                      <c:pt idx="635">
                        <c:v>14.19305077591558</c:v>
                      </c:pt>
                      <c:pt idx="636">
                        <c:v>14.538244568590937</c:v>
                      </c:pt>
                      <c:pt idx="637">
                        <c:v>14.877755431409062</c:v>
                      </c:pt>
                      <c:pt idx="638">
                        <c:v>15.206750589695842</c:v>
                      </c:pt>
                      <c:pt idx="639">
                        <c:v>15.538498820608318</c:v>
                      </c:pt>
                      <c:pt idx="640">
                        <c:v>15.877923277467412</c:v>
                      </c:pt>
                      <c:pt idx="641">
                        <c:v>16.247088268156425</c:v>
                      </c:pt>
                      <c:pt idx="642">
                        <c:v>16.617140161390441</c:v>
                      </c:pt>
                      <c:pt idx="643">
                        <c:v>16.955369832402233</c:v>
                      </c:pt>
                      <c:pt idx="644">
                        <c:v>17.232742892613285</c:v>
                      </c:pt>
                      <c:pt idx="645">
                        <c:v>17.430318559900684</c:v>
                      </c:pt>
                      <c:pt idx="646">
                        <c:v>17.548080943513344</c:v>
                      </c:pt>
                      <c:pt idx="647">
                        <c:v>17.598710862818127</c:v>
                      </c:pt>
                      <c:pt idx="648">
                        <c:v>17.603617132216016</c:v>
                      </c:pt>
                      <c:pt idx="649">
                        <c:v>17.598124891371818</c:v>
                      </c:pt>
                      <c:pt idx="650">
                        <c:v>17.600651520794539</c:v>
                      </c:pt>
                      <c:pt idx="651">
                        <c:v>17.590135816263192</c:v>
                      </c:pt>
                      <c:pt idx="652">
                        <c:v>17.556234885164493</c:v>
                      </c:pt>
                      <c:pt idx="653">
                        <c:v>17.49501179391682</c:v>
                      </c:pt>
                      <c:pt idx="654">
                        <c:v>17.410085661080075</c:v>
                      </c:pt>
                      <c:pt idx="655">
                        <c:v>17.303919553072625</c:v>
                      </c:pt>
                      <c:pt idx="656">
                        <c:v>17.161860211049039</c:v>
                      </c:pt>
                      <c:pt idx="657">
                        <c:v>16.981996772191184</c:v>
                      </c:pt>
                      <c:pt idx="658">
                        <c:v>16.785370577281192</c:v>
                      </c:pt>
                      <c:pt idx="659">
                        <c:v>16.595570453134698</c:v>
                      </c:pt>
                      <c:pt idx="660">
                        <c:v>16.41161514587213</c:v>
                      </c:pt>
                      <c:pt idx="661">
                        <c:v>16.232041713221601</c:v>
                      </c:pt>
                      <c:pt idx="662">
                        <c:v>16.029439602731223</c:v>
                      </c:pt>
                      <c:pt idx="663">
                        <c:v>15.785166977032899</c:v>
                      </c:pt>
                      <c:pt idx="664">
                        <c:v>15.540933085040347</c:v>
                      </c:pt>
                      <c:pt idx="665">
                        <c:v>15.254093109869647</c:v>
                      </c:pt>
                      <c:pt idx="666">
                        <c:v>14.960406207324644</c:v>
                      </c:pt>
                      <c:pt idx="667">
                        <c:v>14.650050900062073</c:v>
                      </c:pt>
                      <c:pt idx="668">
                        <c:v>14.354524643078832</c:v>
                      </c:pt>
                      <c:pt idx="669">
                        <c:v>14.06587113594041</c:v>
                      </c:pt>
                      <c:pt idx="670">
                        <c:v>13.793572191185598</c:v>
                      </c:pt>
                      <c:pt idx="671">
                        <c:v>13.529385474860335</c:v>
                      </c:pt>
                      <c:pt idx="672">
                        <c:v>13.261723649906891</c:v>
                      </c:pt>
                      <c:pt idx="673">
                        <c:v>13.003092737430167</c:v>
                      </c:pt>
                      <c:pt idx="674">
                        <c:v>12.736653507138424</c:v>
                      </c:pt>
                      <c:pt idx="675">
                        <c:v>12.468434512725015</c:v>
                      </c:pt>
                      <c:pt idx="676">
                        <c:v>12.197156548727499</c:v>
                      </c:pt>
                      <c:pt idx="677">
                        <c:v>11.922404469273744</c:v>
                      </c:pt>
                      <c:pt idx="678">
                        <c:v>11.633073618870267</c:v>
                      </c:pt>
                      <c:pt idx="679">
                        <c:v>11.341309497206703</c:v>
                      </c:pt>
                      <c:pt idx="680">
                        <c:v>11.039494475481067</c:v>
                      </c:pt>
                      <c:pt idx="681">
                        <c:v>10.738229671011794</c:v>
                      </c:pt>
                      <c:pt idx="682">
                        <c:v>10.441406331471136</c:v>
                      </c:pt>
                      <c:pt idx="683">
                        <c:v>10.141505152079453</c:v>
                      </c:pt>
                      <c:pt idx="684">
                        <c:v>9.8703195530726262</c:v>
                      </c:pt>
                      <c:pt idx="685">
                        <c:v>9.6201375543140912</c:v>
                      </c:pt>
                      <c:pt idx="686">
                        <c:v>9.405701800124147</c:v>
                      </c:pt>
                      <c:pt idx="687">
                        <c:v>9.2050681564245806</c:v>
                      </c:pt>
                      <c:pt idx="688">
                        <c:v>9.027051024208566</c:v>
                      </c:pt>
                      <c:pt idx="689">
                        <c:v>8.8652186219739288</c:v>
                      </c:pt>
                      <c:pt idx="690">
                        <c:v>8.7312595903165739</c:v>
                      </c:pt>
                      <c:pt idx="691">
                        <c:v>8.6076742396027317</c:v>
                      </c:pt>
                      <c:pt idx="692">
                        <c:v>8.507336064556176</c:v>
                      </c:pt>
                      <c:pt idx="693">
                        <c:v>8.4098105524518925</c:v>
                      </c:pt>
                      <c:pt idx="694">
                        <c:v>8.3288938547486033</c:v>
                      </c:pt>
                      <c:pt idx="695">
                        <c:v>8.2678276846679086</c:v>
                      </c:pt>
                      <c:pt idx="696">
                        <c:v>8.2380121663563006</c:v>
                      </c:pt>
                      <c:pt idx="697">
                        <c:v>8.2280024829298579</c:v>
                      </c:pt>
                      <c:pt idx="698">
                        <c:v>8.2417693358162634</c:v>
                      </c:pt>
                      <c:pt idx="699">
                        <c:v>8.2723391682184975</c:v>
                      </c:pt>
                      <c:pt idx="700">
                        <c:v>8.3216630664183739</c:v>
                      </c:pt>
                      <c:pt idx="701">
                        <c:v>8.3716747361887034</c:v>
                      </c:pt>
                      <c:pt idx="702">
                        <c:v>8.4095096213531964</c:v>
                      </c:pt>
                      <c:pt idx="703">
                        <c:v>8.441322905027933</c:v>
                      </c:pt>
                      <c:pt idx="704">
                        <c:v>8.4873196772191193</c:v>
                      </c:pt>
                      <c:pt idx="705">
                        <c:v>8.5341715704531342</c:v>
                      </c:pt>
                      <c:pt idx="706">
                        <c:v>8.596141527001862</c:v>
                      </c:pt>
                      <c:pt idx="707">
                        <c:v>8.6525229050279329</c:v>
                      </c:pt>
                      <c:pt idx="708">
                        <c:v>8.7056844196151459</c:v>
                      </c:pt>
                      <c:pt idx="709">
                        <c:v>8.7489281191806327</c:v>
                      </c:pt>
                      <c:pt idx="710">
                        <c:v>8.7900643078833021</c:v>
                      </c:pt>
                      <c:pt idx="711">
                        <c:v>8.8263329608938541</c:v>
                      </c:pt>
                      <c:pt idx="712">
                        <c:v>8.8618021104903786</c:v>
                      </c:pt>
                      <c:pt idx="713">
                        <c:v>8.9010681564245804</c:v>
                      </c:pt>
                      <c:pt idx="714">
                        <c:v>8.9427913097455001</c:v>
                      </c:pt>
                      <c:pt idx="715">
                        <c:v>8.9756146492861575</c:v>
                      </c:pt>
                      <c:pt idx="716">
                        <c:v>9.0031155803848542</c:v>
                      </c:pt>
                      <c:pt idx="717">
                        <c:v>9.0395163252638113</c:v>
                      </c:pt>
                      <c:pt idx="718">
                        <c:v>9.0761325884543762</c:v>
                      </c:pt>
                      <c:pt idx="719">
                        <c:v>9.1032561142147728</c:v>
                      </c:pt>
                      <c:pt idx="720">
                        <c:v>9.1301929236499078</c:v>
                      </c:pt>
                      <c:pt idx="721">
                        <c:v>9.1530895096213527</c:v>
                      </c:pt>
                      <c:pt idx="722">
                        <c:v>9.1710222222222217</c:v>
                      </c:pt>
                      <c:pt idx="723">
                        <c:v>9.1932414649286152</c:v>
                      </c:pt>
                      <c:pt idx="724">
                        <c:v>9.2345931719428922</c:v>
                      </c:pt>
                      <c:pt idx="725">
                        <c:v>9.2921464928615762</c:v>
                      </c:pt>
                      <c:pt idx="726">
                        <c:v>9.3700707635009319</c:v>
                      </c:pt>
                      <c:pt idx="727">
                        <c:v>9.4824024829298565</c:v>
                      </c:pt>
                      <c:pt idx="728">
                        <c:v>9.6184362507759165</c:v>
                      </c:pt>
                      <c:pt idx="729">
                        <c:v>9.767359404096835</c:v>
                      </c:pt>
                      <c:pt idx="730">
                        <c:v>9.9373566728739906</c:v>
                      </c:pt>
                      <c:pt idx="731">
                        <c:v>9.8855865921787718</c:v>
                      </c:pt>
                      <c:pt idx="732">
                        <c:v>9.8196002482929856</c:v>
                      </c:pt>
                      <c:pt idx="733">
                        <c:v>9.7546438237119801</c:v>
                      </c:pt>
                      <c:pt idx="734">
                        <c:v>9.699103662321539</c:v>
                      </c:pt>
                      <c:pt idx="735">
                        <c:v>9.6289330850403481</c:v>
                      </c:pt>
                      <c:pt idx="736">
                        <c:v>9.5057976412166365</c:v>
                      </c:pt>
                      <c:pt idx="737">
                        <c:v>9.3243272501551839</c:v>
                      </c:pt>
                      <c:pt idx="738">
                        <c:v>9.1063716945996269</c:v>
                      </c:pt>
                      <c:pt idx="739">
                        <c:v>8.9038132836747366</c:v>
                      </c:pt>
                      <c:pt idx="740">
                        <c:v>8.7405179391682193</c:v>
                      </c:pt>
                      <c:pt idx="741">
                        <c:v>8.6359319677219126</c:v>
                      </c:pt>
                      <c:pt idx="742">
                        <c:v>8.5361380509000622</c:v>
                      </c:pt>
                      <c:pt idx="743">
                        <c:v>8.4419893234016143</c:v>
                      </c:pt>
                      <c:pt idx="744">
                        <c:v>8.3671816263190557</c:v>
                      </c:pt>
                      <c:pt idx="745">
                        <c:v>8.3297216635630047</c:v>
                      </c:pt>
                      <c:pt idx="746">
                        <c:v>8.3488307883302291</c:v>
                      </c:pt>
                      <c:pt idx="747">
                        <c:v>8.4043540657976408</c:v>
                      </c:pt>
                      <c:pt idx="748">
                        <c:v>8.4303423960273118</c:v>
                      </c:pt>
                      <c:pt idx="749">
                        <c:v>8.4075312228429553</c:v>
                      </c:pt>
                      <c:pt idx="750">
                        <c:v>8.3447369335816255</c:v>
                      </c:pt>
                      <c:pt idx="751">
                        <c:v>8.2695379267535696</c:v>
                      </c:pt>
                      <c:pt idx="752">
                        <c:v>8.2048302917442584</c:v>
                      </c:pt>
                      <c:pt idx="753">
                        <c:v>8.1469934202358782</c:v>
                      </c:pt>
                      <c:pt idx="754">
                        <c:v>8.0588528864059583</c:v>
                      </c:pt>
                      <c:pt idx="755">
                        <c:v>7.9519145872129116</c:v>
                      </c:pt>
                      <c:pt idx="756">
                        <c:v>7.8829685909373062</c:v>
                      </c:pt>
                      <c:pt idx="757">
                        <c:v>7.8921246430788328</c:v>
                      </c:pt>
                      <c:pt idx="758">
                        <c:v>8.0004856610800736</c:v>
                      </c:pt>
                      <c:pt idx="759">
                        <c:v>8.1521281191806327</c:v>
                      </c:pt>
                      <c:pt idx="760">
                        <c:v>8.3431210428305409</c:v>
                      </c:pt>
                      <c:pt idx="761">
                        <c:v>8.5878902545003104</c:v>
                      </c:pt>
                      <c:pt idx="762">
                        <c:v>8.8794378646803231</c:v>
                      </c:pt>
                      <c:pt idx="763">
                        <c:v>9.2705420235878329</c:v>
                      </c:pt>
                      <c:pt idx="764">
                        <c:v>9.7679721911855992</c:v>
                      </c:pt>
                      <c:pt idx="765">
                        <c:v>10.295719925512104</c:v>
                      </c:pt>
                      <c:pt idx="766">
                        <c:v>10.817698324022347</c:v>
                      </c:pt>
                      <c:pt idx="767">
                        <c:v>11.31422470515208</c:v>
                      </c:pt>
                      <c:pt idx="768">
                        <c:v>11.787811793916822</c:v>
                      </c:pt>
                      <c:pt idx="769">
                        <c:v>12.263950341402856</c:v>
                      </c:pt>
                      <c:pt idx="770">
                        <c:v>12.752089385474861</c:v>
                      </c:pt>
                      <c:pt idx="771">
                        <c:v>13.299724394785848</c:v>
                      </c:pt>
                      <c:pt idx="772">
                        <c:v>13.940110738671633</c:v>
                      </c:pt>
                      <c:pt idx="773">
                        <c:v>14.664225450031037</c:v>
                      </c:pt>
                      <c:pt idx="774">
                        <c:v>15.479989075108628</c:v>
                      </c:pt>
                      <c:pt idx="775">
                        <c:v>16.357171446306641</c:v>
                      </c:pt>
                      <c:pt idx="776">
                        <c:v>17.239597765363129</c:v>
                      </c:pt>
                      <c:pt idx="777">
                        <c:v>18.050014152700186</c:v>
                      </c:pt>
                      <c:pt idx="778">
                        <c:v>18.846389075108629</c:v>
                      </c:pt>
                      <c:pt idx="779">
                        <c:v>19.573243947858472</c:v>
                      </c:pt>
                      <c:pt idx="780">
                        <c:v>20.216151955307261</c:v>
                      </c:pt>
                      <c:pt idx="781">
                        <c:v>20.78498522656735</c:v>
                      </c:pt>
                      <c:pt idx="782">
                        <c:v>21.356363004345127</c:v>
                      </c:pt>
                      <c:pt idx="783">
                        <c:v>21.882315083798883</c:v>
                      </c:pt>
                      <c:pt idx="784">
                        <c:v>22.384355555555555</c:v>
                      </c:pt>
                      <c:pt idx="785">
                        <c:v>22.808571073867164</c:v>
                      </c:pt>
                      <c:pt idx="786">
                        <c:v>23.163334078212291</c:v>
                      </c:pt>
                      <c:pt idx="787">
                        <c:v>23.514654748603352</c:v>
                      </c:pt>
                      <c:pt idx="788">
                        <c:v>23.838782371198015</c:v>
                      </c:pt>
                      <c:pt idx="789">
                        <c:v>24.360132091868405</c:v>
                      </c:pt>
                      <c:pt idx="790">
                        <c:v>25.143128988206083</c:v>
                      </c:pt>
                      <c:pt idx="791">
                        <c:v>26.019337057728119</c:v>
                      </c:pt>
                      <c:pt idx="792">
                        <c:v>26.768848168839231</c:v>
                      </c:pt>
                      <c:pt idx="793">
                        <c:v>27.538784854127872</c:v>
                      </c:pt>
                      <c:pt idx="794">
                        <c:v>28.215655369335817</c:v>
                      </c:pt>
                      <c:pt idx="795">
                        <c:v>29.06352228429547</c:v>
                      </c:pt>
                      <c:pt idx="796">
                        <c:v>30.394964618249535</c:v>
                      </c:pt>
                      <c:pt idx="797">
                        <c:v>32.067535692116699</c:v>
                      </c:pt>
                      <c:pt idx="798">
                        <c:v>33.866336933581628</c:v>
                      </c:pt>
                      <c:pt idx="799">
                        <c:v>35.416511483550593</c:v>
                      </c:pt>
                    </c:numCache>
                  </c:numRef>
                </c:yVal>
                <c:smooth val="1"/>
                <c:extLst xmlns:c15="http://schemas.microsoft.com/office/drawing/2012/chart">
                  <c:ext xmlns:c16="http://schemas.microsoft.com/office/drawing/2014/chart" uri="{C3380CC4-5D6E-409C-BE32-E72D297353CC}">
                    <c16:uniqueId val="{00000003-791B-644E-A947-8967CA39E781}"/>
                  </c:ext>
                </c:extLst>
              </c15:ser>
            </c15:filteredScatterSeries>
          </c:ext>
        </c:extLst>
      </c:scatterChart>
      <c:valAx>
        <c:axId val="1322654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felection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322660064"/>
        <c:crosses val="autoZero"/>
        <c:crossBetween val="midCat"/>
      </c:valAx>
      <c:valAx>
        <c:axId val="1322660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acking force (K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322654240"/>
        <c:crosses val="autoZero"/>
        <c:crossBetween val="midCat"/>
      </c:valAx>
      <c:spPr>
        <a:noFill/>
        <a:ln>
          <a:noFill/>
        </a:ln>
        <a:effectLst/>
      </c:spPr>
    </c:plotArea>
    <c:legend>
      <c:legendPos val="r"/>
      <c:layout>
        <c:manualLayout>
          <c:xMode val="edge"/>
          <c:yMode val="edge"/>
          <c:x val="0.73152537074304913"/>
          <c:y val="0.72109989318819812"/>
          <c:w val="0.18154037495410416"/>
          <c:h val="0.1368922623903347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75804272346914"/>
          <c:y val="2.5860772974341428E-2"/>
          <c:w val="0.78587126599757062"/>
          <c:h val="0.82069735429793444"/>
        </c:manualLayout>
      </c:layout>
      <c:scatterChart>
        <c:scatterStyle val="smoothMarker"/>
        <c:varyColors val="0"/>
        <c:ser>
          <c:idx val="0"/>
          <c:order val="0"/>
          <c:tx>
            <c:v>NC-16 strands-Sym</c:v>
          </c:tx>
          <c:spPr>
            <a:ln w="19050" cap="rnd">
              <a:solidFill>
                <a:schemeClr val="tx1"/>
              </a:solidFill>
              <a:round/>
            </a:ln>
            <a:effectLst/>
          </c:spPr>
          <c:marker>
            <c:symbol val="none"/>
          </c:marker>
          <c:xVal>
            <c:numRef>
              <c:f>NC!$F$37:$F$404</c:f>
              <c:numCache>
                <c:formatCode>0.00E+00</c:formatCode>
                <c:ptCount val="368"/>
                <c:pt idx="0">
                  <c:v>0.6904296875</c:v>
                </c:pt>
                <c:pt idx="1">
                  <c:v>1.26953125</c:v>
                </c:pt>
                <c:pt idx="2">
                  <c:v>2.0628662109000002</c:v>
                </c:pt>
                <c:pt idx="3">
                  <c:v>2.9814453125</c:v>
                </c:pt>
                <c:pt idx="4">
                  <c:v>3.9846191406</c:v>
                </c:pt>
                <c:pt idx="5">
                  <c:v>4.9885253906000004</c:v>
                </c:pt>
                <c:pt idx="6">
                  <c:v>5.9560546875</c:v>
                </c:pt>
                <c:pt idx="7">
                  <c:v>6.8563232422000002</c:v>
                </c:pt>
                <c:pt idx="8">
                  <c:v>7.7236328125</c:v>
                </c:pt>
                <c:pt idx="9">
                  <c:v>8.5516357422000002</c:v>
                </c:pt>
                <c:pt idx="10">
                  <c:v>9.3433837891000007</c:v>
                </c:pt>
                <c:pt idx="11">
                  <c:v>10.130249022999999</c:v>
                </c:pt>
                <c:pt idx="12">
                  <c:v>10.897216797</c:v>
                </c:pt>
                <c:pt idx="13">
                  <c:v>11.633666992</c:v>
                </c:pt>
                <c:pt idx="14">
                  <c:v>12.348510742</c:v>
                </c:pt>
                <c:pt idx="15">
                  <c:v>13.029663085999999</c:v>
                </c:pt>
                <c:pt idx="16">
                  <c:v>13.672973633</c:v>
                </c:pt>
                <c:pt idx="17">
                  <c:v>14.297729492</c:v>
                </c:pt>
                <c:pt idx="18">
                  <c:v>14.88659668</c:v>
                </c:pt>
                <c:pt idx="19">
                  <c:v>15.462646484</c:v>
                </c:pt>
                <c:pt idx="20">
                  <c:v>16.022827148000001</c:v>
                </c:pt>
                <c:pt idx="21">
                  <c:v>16.56262207</c:v>
                </c:pt>
                <c:pt idx="22">
                  <c:v>17.086303710999999</c:v>
                </c:pt>
                <c:pt idx="23">
                  <c:v>17.589233398000001</c:v>
                </c:pt>
                <c:pt idx="24">
                  <c:v>18.086669921999999</c:v>
                </c:pt>
                <c:pt idx="25">
                  <c:v>18.56640625</c:v>
                </c:pt>
                <c:pt idx="26">
                  <c:v>19.033325195</c:v>
                </c:pt>
                <c:pt idx="27">
                  <c:v>19.489990234</c:v>
                </c:pt>
                <c:pt idx="28">
                  <c:v>19.932617187999998</c:v>
                </c:pt>
                <c:pt idx="29">
                  <c:v>20.372924805</c:v>
                </c:pt>
                <c:pt idx="30">
                  <c:v>20.809326171999999</c:v>
                </c:pt>
                <c:pt idx="31">
                  <c:v>21.235473633000002</c:v>
                </c:pt>
                <c:pt idx="32">
                  <c:v>21.677368164000001</c:v>
                </c:pt>
                <c:pt idx="33">
                  <c:v>22.128540039000001</c:v>
                </c:pt>
                <c:pt idx="34">
                  <c:v>22.592285155999999</c:v>
                </c:pt>
                <c:pt idx="35">
                  <c:v>23.084838866999998</c:v>
                </c:pt>
                <c:pt idx="36">
                  <c:v>23.609008789000001</c:v>
                </c:pt>
                <c:pt idx="37">
                  <c:v>24.153808594000001</c:v>
                </c:pt>
                <c:pt idx="38">
                  <c:v>24.728515625</c:v>
                </c:pt>
                <c:pt idx="39">
                  <c:v>25.32824707</c:v>
                </c:pt>
                <c:pt idx="40">
                  <c:v>25.951049805</c:v>
                </c:pt>
                <c:pt idx="41">
                  <c:v>26.59375</c:v>
                </c:pt>
                <c:pt idx="42">
                  <c:v>27.276489258000002</c:v>
                </c:pt>
                <c:pt idx="43">
                  <c:v>27.970825195</c:v>
                </c:pt>
                <c:pt idx="44">
                  <c:v>28.655273437999998</c:v>
                </c:pt>
                <c:pt idx="45">
                  <c:v>29.357910155999999</c:v>
                </c:pt>
                <c:pt idx="46">
                  <c:v>30.037841796999999</c:v>
                </c:pt>
                <c:pt idx="47">
                  <c:v>30.706542969000001</c:v>
                </c:pt>
                <c:pt idx="48">
                  <c:v>31.383666991999998</c:v>
                </c:pt>
                <c:pt idx="49">
                  <c:v>32.053833007999998</c:v>
                </c:pt>
                <c:pt idx="50">
                  <c:v>32.701293945000003</c:v>
                </c:pt>
                <c:pt idx="51">
                  <c:v>33.336425781000003</c:v>
                </c:pt>
                <c:pt idx="52">
                  <c:v>33.939331054999997</c:v>
                </c:pt>
                <c:pt idx="53">
                  <c:v>34.520385742000002</c:v>
                </c:pt>
                <c:pt idx="54">
                  <c:v>35.085083007999998</c:v>
                </c:pt>
                <c:pt idx="55">
                  <c:v>35.630249022999998</c:v>
                </c:pt>
                <c:pt idx="56">
                  <c:v>36.141357421999999</c:v>
                </c:pt>
                <c:pt idx="57">
                  <c:v>36.646606445000003</c:v>
                </c:pt>
                <c:pt idx="58">
                  <c:v>37.138427733999997</c:v>
                </c:pt>
                <c:pt idx="59">
                  <c:v>37.619873046999999</c:v>
                </c:pt>
                <c:pt idx="60">
                  <c:v>38.083618164000001</c:v>
                </c:pt>
                <c:pt idx="61">
                  <c:v>38.526977539000001</c:v>
                </c:pt>
                <c:pt idx="62">
                  <c:v>38.979248046999999</c:v>
                </c:pt>
                <c:pt idx="63">
                  <c:v>39.456787108999997</c:v>
                </c:pt>
                <c:pt idx="64">
                  <c:v>39.927368164000001</c:v>
                </c:pt>
                <c:pt idx="65">
                  <c:v>40.400390625</c:v>
                </c:pt>
                <c:pt idx="66">
                  <c:v>40.897705078000001</c:v>
                </c:pt>
                <c:pt idx="67">
                  <c:v>41.406738281000003</c:v>
                </c:pt>
                <c:pt idx="68">
                  <c:v>41.926757811999998</c:v>
                </c:pt>
                <c:pt idx="69">
                  <c:v>42.464477539000001</c:v>
                </c:pt>
                <c:pt idx="70">
                  <c:v>43.034179688000002</c:v>
                </c:pt>
                <c:pt idx="71">
                  <c:v>43.617675781000003</c:v>
                </c:pt>
                <c:pt idx="72">
                  <c:v>44.200073242000002</c:v>
                </c:pt>
                <c:pt idx="73">
                  <c:v>44.782958983999997</c:v>
                </c:pt>
                <c:pt idx="74">
                  <c:v>45.389404296999999</c:v>
                </c:pt>
                <c:pt idx="75">
                  <c:v>46.014038085999999</c:v>
                </c:pt>
                <c:pt idx="76">
                  <c:v>46.635620117000002</c:v>
                </c:pt>
                <c:pt idx="77">
                  <c:v>47.24609375</c:v>
                </c:pt>
                <c:pt idx="78">
                  <c:v>47.858032227000002</c:v>
                </c:pt>
                <c:pt idx="79">
                  <c:v>48.475830078000001</c:v>
                </c:pt>
                <c:pt idx="80">
                  <c:v>49.070068358999997</c:v>
                </c:pt>
                <c:pt idx="81">
                  <c:v>49.663208007999998</c:v>
                </c:pt>
                <c:pt idx="82">
                  <c:v>50.250488281000003</c:v>
                </c:pt>
                <c:pt idx="83">
                  <c:v>50.839965820000003</c:v>
                </c:pt>
                <c:pt idx="84">
                  <c:v>51.414794921999999</c:v>
                </c:pt>
                <c:pt idx="85">
                  <c:v>51.971191406000003</c:v>
                </c:pt>
                <c:pt idx="86">
                  <c:v>52.522583007999998</c:v>
                </c:pt>
                <c:pt idx="87">
                  <c:v>53.080078125</c:v>
                </c:pt>
                <c:pt idx="88">
                  <c:v>53.633300781000003</c:v>
                </c:pt>
                <c:pt idx="89">
                  <c:v>54.177856445000003</c:v>
                </c:pt>
                <c:pt idx="90">
                  <c:v>54.721679688000002</c:v>
                </c:pt>
                <c:pt idx="91">
                  <c:v>55.26171875</c:v>
                </c:pt>
                <c:pt idx="92">
                  <c:v>55.798583983999997</c:v>
                </c:pt>
                <c:pt idx="93">
                  <c:v>56.334472656000003</c:v>
                </c:pt>
                <c:pt idx="94">
                  <c:v>56.868041992000002</c:v>
                </c:pt>
                <c:pt idx="95">
                  <c:v>57.41015625</c:v>
                </c:pt>
                <c:pt idx="96">
                  <c:v>57.943359375</c:v>
                </c:pt>
                <c:pt idx="97">
                  <c:v>58.465820311999998</c:v>
                </c:pt>
                <c:pt idx="98">
                  <c:v>58.979248046999999</c:v>
                </c:pt>
                <c:pt idx="99">
                  <c:v>59.494140625</c:v>
                </c:pt>
                <c:pt idx="100">
                  <c:v>60.009887695000003</c:v>
                </c:pt>
                <c:pt idx="101">
                  <c:v>60.528564453000001</c:v>
                </c:pt>
                <c:pt idx="102">
                  <c:v>61.042114257999998</c:v>
                </c:pt>
                <c:pt idx="103">
                  <c:v>61.566528320000003</c:v>
                </c:pt>
                <c:pt idx="104">
                  <c:v>62.091430664000001</c:v>
                </c:pt>
                <c:pt idx="105">
                  <c:v>62.601318358999997</c:v>
                </c:pt>
                <c:pt idx="106">
                  <c:v>63.107177733999997</c:v>
                </c:pt>
                <c:pt idx="107">
                  <c:v>63.617309570000003</c:v>
                </c:pt>
                <c:pt idx="108">
                  <c:v>64.122680664000001</c:v>
                </c:pt>
                <c:pt idx="109">
                  <c:v>64.628784179999997</c:v>
                </c:pt>
                <c:pt idx="110">
                  <c:v>65.134155273000005</c:v>
                </c:pt>
                <c:pt idx="111">
                  <c:v>65.645141601999995</c:v>
                </c:pt>
                <c:pt idx="112">
                  <c:v>66.163818359000004</c:v>
                </c:pt>
                <c:pt idx="113">
                  <c:v>66.693481445000003</c:v>
                </c:pt>
                <c:pt idx="114">
                  <c:v>67.241210937999995</c:v>
                </c:pt>
                <c:pt idx="115">
                  <c:v>67.795043945000003</c:v>
                </c:pt>
                <c:pt idx="116">
                  <c:v>68.359130859000004</c:v>
                </c:pt>
                <c:pt idx="117">
                  <c:v>68.933227539000001</c:v>
                </c:pt>
                <c:pt idx="118">
                  <c:v>69.513916015999996</c:v>
                </c:pt>
                <c:pt idx="119">
                  <c:v>70.095947265999996</c:v>
                </c:pt>
                <c:pt idx="120">
                  <c:v>70.686401367000002</c:v>
                </c:pt>
                <c:pt idx="121">
                  <c:v>71.287353515999996</c:v>
                </c:pt>
                <c:pt idx="122">
                  <c:v>71.891967773000005</c:v>
                </c:pt>
                <c:pt idx="123">
                  <c:v>72.498168945000003</c:v>
                </c:pt>
                <c:pt idx="124">
                  <c:v>73.102050781000003</c:v>
                </c:pt>
                <c:pt idx="125">
                  <c:v>73.707885742000002</c:v>
                </c:pt>
                <c:pt idx="126">
                  <c:v>74.313720703000001</c:v>
                </c:pt>
                <c:pt idx="127">
                  <c:v>74.909667968999997</c:v>
                </c:pt>
                <c:pt idx="128">
                  <c:v>75.504882812000005</c:v>
                </c:pt>
                <c:pt idx="129">
                  <c:v>76.095947265999996</c:v>
                </c:pt>
                <c:pt idx="130">
                  <c:v>76.680053710999999</c:v>
                </c:pt>
                <c:pt idx="131">
                  <c:v>77.257446289000001</c:v>
                </c:pt>
                <c:pt idx="132">
                  <c:v>77.828613281000003</c:v>
                </c:pt>
                <c:pt idx="133">
                  <c:v>78.394287109000004</c:v>
                </c:pt>
                <c:pt idx="134">
                  <c:v>78.947875976999995</c:v>
                </c:pt>
                <c:pt idx="135">
                  <c:v>79.506103515999996</c:v>
                </c:pt>
                <c:pt idx="136">
                  <c:v>80.060302734000004</c:v>
                </c:pt>
                <c:pt idx="137">
                  <c:v>80.612792968999997</c:v>
                </c:pt>
                <c:pt idx="138">
                  <c:v>81.162353515999996</c:v>
                </c:pt>
                <c:pt idx="139">
                  <c:v>81.703979492000002</c:v>
                </c:pt>
                <c:pt idx="140">
                  <c:v>82.259765625</c:v>
                </c:pt>
                <c:pt idx="141">
                  <c:v>82.807006835999999</c:v>
                </c:pt>
                <c:pt idx="142">
                  <c:v>83.359741210999999</c:v>
                </c:pt>
                <c:pt idx="143">
                  <c:v>83.908081054999997</c:v>
                </c:pt>
                <c:pt idx="144">
                  <c:v>84.460449218999997</c:v>
                </c:pt>
                <c:pt idx="145">
                  <c:v>85.017944335999999</c:v>
                </c:pt>
                <c:pt idx="146">
                  <c:v>85.569824218999997</c:v>
                </c:pt>
                <c:pt idx="147">
                  <c:v>86.129272460999999</c:v>
                </c:pt>
                <c:pt idx="148">
                  <c:v>86.691040039000001</c:v>
                </c:pt>
                <c:pt idx="149">
                  <c:v>87.254516601999995</c:v>
                </c:pt>
                <c:pt idx="150">
                  <c:v>87.837890625</c:v>
                </c:pt>
                <c:pt idx="151">
                  <c:v>88.424682617000002</c:v>
                </c:pt>
                <c:pt idx="152">
                  <c:v>89.0078125</c:v>
                </c:pt>
                <c:pt idx="153">
                  <c:v>89.604858398000005</c:v>
                </c:pt>
                <c:pt idx="154">
                  <c:v>90.198974609000004</c:v>
                </c:pt>
                <c:pt idx="155">
                  <c:v>90.803955078000001</c:v>
                </c:pt>
                <c:pt idx="156">
                  <c:v>91.418823242000002</c:v>
                </c:pt>
                <c:pt idx="157">
                  <c:v>92.028686523000005</c:v>
                </c:pt>
                <c:pt idx="158">
                  <c:v>92.649047851999995</c:v>
                </c:pt>
                <c:pt idx="159">
                  <c:v>93.268920898000005</c:v>
                </c:pt>
                <c:pt idx="160">
                  <c:v>93.877319335999999</c:v>
                </c:pt>
                <c:pt idx="161">
                  <c:v>94.485229492000002</c:v>
                </c:pt>
                <c:pt idx="162">
                  <c:v>95.098266601999995</c:v>
                </c:pt>
                <c:pt idx="163">
                  <c:v>95.701171875</c:v>
                </c:pt>
                <c:pt idx="164">
                  <c:v>96.320190429999997</c:v>
                </c:pt>
                <c:pt idx="165">
                  <c:v>96.921020507999998</c:v>
                </c:pt>
                <c:pt idx="166">
                  <c:v>97.510986328000001</c:v>
                </c:pt>
                <c:pt idx="167">
                  <c:v>98.079711914000001</c:v>
                </c:pt>
                <c:pt idx="168">
                  <c:v>98.643798828000001</c:v>
                </c:pt>
                <c:pt idx="169">
                  <c:v>99.189086914000001</c:v>
                </c:pt>
                <c:pt idx="170">
                  <c:v>99.734008789000001</c:v>
                </c:pt>
                <c:pt idx="171">
                  <c:v>100.27722168</c:v>
                </c:pt>
                <c:pt idx="172">
                  <c:v>100.83178710999999</c:v>
                </c:pt>
                <c:pt idx="173">
                  <c:v>101.42272948999999</c:v>
                </c:pt>
                <c:pt idx="174">
                  <c:v>102.04968262</c:v>
                </c:pt>
                <c:pt idx="175">
                  <c:v>102.66174316</c:v>
                </c:pt>
                <c:pt idx="176">
                  <c:v>103.21716309</c:v>
                </c:pt>
                <c:pt idx="177">
                  <c:v>103.7454834</c:v>
                </c:pt>
                <c:pt idx="178">
                  <c:v>104.30737305</c:v>
                </c:pt>
                <c:pt idx="179">
                  <c:v>104.91235352</c:v>
                </c:pt>
                <c:pt idx="180">
                  <c:v>105.52893066</c:v>
                </c:pt>
                <c:pt idx="181">
                  <c:v>106.15734863</c:v>
                </c:pt>
                <c:pt idx="182">
                  <c:v>106.79638672</c:v>
                </c:pt>
                <c:pt idx="183">
                  <c:v>107.43334960999999</c:v>
                </c:pt>
                <c:pt idx="184">
                  <c:v>108.07250977</c:v>
                </c:pt>
                <c:pt idx="185">
                  <c:v>108.7121582</c:v>
                </c:pt>
                <c:pt idx="186">
                  <c:v>109.34082031</c:v>
                </c:pt>
                <c:pt idx="187">
                  <c:v>109.95507812</c:v>
                </c:pt>
                <c:pt idx="188">
                  <c:v>110.56018066</c:v>
                </c:pt>
                <c:pt idx="189">
                  <c:v>111.16662598000001</c:v>
                </c:pt>
                <c:pt idx="190">
                  <c:v>111.77526855000001</c:v>
                </c:pt>
                <c:pt idx="191">
                  <c:v>112.35925293</c:v>
                </c:pt>
                <c:pt idx="192">
                  <c:v>112.95532227</c:v>
                </c:pt>
                <c:pt idx="193">
                  <c:v>113.53698730000001</c:v>
                </c:pt>
                <c:pt idx="194">
                  <c:v>114.11511230000001</c:v>
                </c:pt>
                <c:pt idx="195">
                  <c:v>114.6595459</c:v>
                </c:pt>
                <c:pt idx="196">
                  <c:v>115.16491698999999</c:v>
                </c:pt>
                <c:pt idx="197">
                  <c:v>115.63818359</c:v>
                </c:pt>
                <c:pt idx="198">
                  <c:v>116.12023926000001</c:v>
                </c:pt>
                <c:pt idx="199">
                  <c:v>116.61242676000001</c:v>
                </c:pt>
                <c:pt idx="200">
                  <c:v>117.12670898</c:v>
                </c:pt>
                <c:pt idx="201">
                  <c:v>117.64697266</c:v>
                </c:pt>
                <c:pt idx="202">
                  <c:v>118.18200684</c:v>
                </c:pt>
                <c:pt idx="203">
                  <c:v>118.75744629</c:v>
                </c:pt>
                <c:pt idx="204">
                  <c:v>119.33459473000001</c:v>
                </c:pt>
                <c:pt idx="205">
                  <c:v>119.8873291</c:v>
                </c:pt>
                <c:pt idx="206">
                  <c:v>120.45556641</c:v>
                </c:pt>
                <c:pt idx="207">
                  <c:v>121.02490234</c:v>
                </c:pt>
                <c:pt idx="208">
                  <c:v>121.57470703</c:v>
                </c:pt>
                <c:pt idx="209">
                  <c:v>122.09838867000001</c:v>
                </c:pt>
                <c:pt idx="210">
                  <c:v>122.60583496</c:v>
                </c:pt>
                <c:pt idx="211">
                  <c:v>123.109375</c:v>
                </c:pt>
                <c:pt idx="212">
                  <c:v>123.63342285</c:v>
                </c:pt>
                <c:pt idx="213">
                  <c:v>124.16162109</c:v>
                </c:pt>
                <c:pt idx="214">
                  <c:v>124.68139648</c:v>
                </c:pt>
                <c:pt idx="215">
                  <c:v>125.20153809</c:v>
                </c:pt>
                <c:pt idx="216">
                  <c:v>125.72753906</c:v>
                </c:pt>
                <c:pt idx="217">
                  <c:v>126.24963379</c:v>
                </c:pt>
                <c:pt idx="218">
                  <c:v>126.76074219</c:v>
                </c:pt>
                <c:pt idx="219">
                  <c:v>127.27001953</c:v>
                </c:pt>
                <c:pt idx="220">
                  <c:v>127.78430176000001</c:v>
                </c:pt>
                <c:pt idx="221">
                  <c:v>128.30395508000001</c:v>
                </c:pt>
                <c:pt idx="222">
                  <c:v>128.82275390999999</c:v>
                </c:pt>
                <c:pt idx="223">
                  <c:v>129.34008789000001</c:v>
                </c:pt>
                <c:pt idx="224">
                  <c:v>129.85754395000001</c:v>
                </c:pt>
                <c:pt idx="225">
                  <c:v>130.36535645000001</c:v>
                </c:pt>
                <c:pt idx="226">
                  <c:v>130.86157227000001</c:v>
                </c:pt>
                <c:pt idx="227">
                  <c:v>131.34375</c:v>
                </c:pt>
                <c:pt idx="228">
                  <c:v>131.82421875</c:v>
                </c:pt>
                <c:pt idx="229">
                  <c:v>132.29125977000001</c:v>
                </c:pt>
                <c:pt idx="230">
                  <c:v>132.74157715000001</c:v>
                </c:pt>
                <c:pt idx="231">
                  <c:v>133.16857909999999</c:v>
                </c:pt>
                <c:pt idx="232">
                  <c:v>133.60266113</c:v>
                </c:pt>
                <c:pt idx="233">
                  <c:v>134.06982421999999</c:v>
                </c:pt>
                <c:pt idx="234">
                  <c:v>134.55065918</c:v>
                </c:pt>
                <c:pt idx="235">
                  <c:v>135.02490234000001</c:v>
                </c:pt>
                <c:pt idx="236">
                  <c:v>135.49230957</c:v>
                </c:pt>
                <c:pt idx="237">
                  <c:v>135.95568847999999</c:v>
                </c:pt>
                <c:pt idx="238">
                  <c:v>136.41040039000001</c:v>
                </c:pt>
                <c:pt idx="239">
                  <c:v>136.88049315999999</c:v>
                </c:pt>
                <c:pt idx="240">
                  <c:v>137.36462402000001</c:v>
                </c:pt>
                <c:pt idx="241">
                  <c:v>137.87792969</c:v>
                </c:pt>
                <c:pt idx="242">
                  <c:v>138.41052246000001</c:v>
                </c:pt>
                <c:pt idx="243">
                  <c:v>138.92272948999999</c:v>
                </c:pt>
                <c:pt idx="244">
                  <c:v>139.42480469</c:v>
                </c:pt>
                <c:pt idx="245">
                  <c:v>139.94677734000001</c:v>
                </c:pt>
                <c:pt idx="246">
                  <c:v>140.49841309000001</c:v>
                </c:pt>
                <c:pt idx="247">
                  <c:v>141.09716796999999</c:v>
                </c:pt>
                <c:pt idx="248">
                  <c:v>141.70605469</c:v>
                </c:pt>
                <c:pt idx="249">
                  <c:v>142.31652832</c:v>
                </c:pt>
                <c:pt idx="250">
                  <c:v>142.94628906</c:v>
                </c:pt>
                <c:pt idx="251">
                  <c:v>143.59594727000001</c:v>
                </c:pt>
                <c:pt idx="252">
                  <c:v>144.25341796999999</c:v>
                </c:pt>
                <c:pt idx="253">
                  <c:v>144.9206543</c:v>
                </c:pt>
                <c:pt idx="254">
                  <c:v>145.59460448999999</c:v>
                </c:pt>
                <c:pt idx="255">
                  <c:v>146.29089354999999</c:v>
                </c:pt>
                <c:pt idx="256">
                  <c:v>147.01013184000001</c:v>
                </c:pt>
                <c:pt idx="257">
                  <c:v>147.73913573999999</c:v>
                </c:pt>
                <c:pt idx="258">
                  <c:v>148.48400878999999</c:v>
                </c:pt>
                <c:pt idx="259">
                  <c:v>149.24523926000001</c:v>
                </c:pt>
                <c:pt idx="260">
                  <c:v>150.00976562</c:v>
                </c:pt>
                <c:pt idx="261">
                  <c:v>150.77282715000001</c:v>
                </c:pt>
                <c:pt idx="262">
                  <c:v>151.55310059000001</c:v>
                </c:pt>
                <c:pt idx="263">
                  <c:v>152.3293457</c:v>
                </c:pt>
                <c:pt idx="264">
                  <c:v>153.09338378999999</c:v>
                </c:pt>
                <c:pt idx="265">
                  <c:v>153.83972168</c:v>
                </c:pt>
                <c:pt idx="266">
                  <c:v>154.56640625</c:v>
                </c:pt>
                <c:pt idx="267">
                  <c:v>155.29504395000001</c:v>
                </c:pt>
                <c:pt idx="268">
                  <c:v>156.02136229999999</c:v>
                </c:pt>
                <c:pt idx="269">
                  <c:v>156.75842284999999</c:v>
                </c:pt>
                <c:pt idx="270">
                  <c:v>157.50354003999999</c:v>
                </c:pt>
                <c:pt idx="271">
                  <c:v>158.26745604999999</c:v>
                </c:pt>
                <c:pt idx="272">
                  <c:v>159.04943847999999</c:v>
                </c:pt>
                <c:pt idx="273">
                  <c:v>159.84179688</c:v>
                </c:pt>
                <c:pt idx="274">
                  <c:v>160.64099121000001</c:v>
                </c:pt>
                <c:pt idx="275">
                  <c:v>161.44128418</c:v>
                </c:pt>
                <c:pt idx="276">
                  <c:v>162.24609375</c:v>
                </c:pt>
                <c:pt idx="277">
                  <c:v>163.0402832</c:v>
                </c:pt>
                <c:pt idx="278">
                  <c:v>163.82580565999999</c:v>
                </c:pt>
                <c:pt idx="279">
                  <c:v>164.60852051000001</c:v>
                </c:pt>
                <c:pt idx="280">
                  <c:v>165.41333008000001</c:v>
                </c:pt>
                <c:pt idx="281">
                  <c:v>166.23828125</c:v>
                </c:pt>
                <c:pt idx="282">
                  <c:v>167.06286621000001</c:v>
                </c:pt>
                <c:pt idx="283">
                  <c:v>167.8984375</c:v>
                </c:pt>
                <c:pt idx="284">
                  <c:v>168.74475097999999</c:v>
                </c:pt>
                <c:pt idx="285">
                  <c:v>169.60083008000001</c:v>
                </c:pt>
                <c:pt idx="286">
                  <c:v>170.46423340000001</c:v>
                </c:pt>
                <c:pt idx="287">
                  <c:v>171.33728027000001</c:v>
                </c:pt>
                <c:pt idx="288">
                  <c:v>172.2097168</c:v>
                </c:pt>
                <c:pt idx="289">
                  <c:v>173.08142090000001</c:v>
                </c:pt>
                <c:pt idx="290">
                  <c:v>173.94470215000001</c:v>
                </c:pt>
                <c:pt idx="291">
                  <c:v>174.80053710999999</c:v>
                </c:pt>
                <c:pt idx="292">
                  <c:v>175.66357421999999</c:v>
                </c:pt>
                <c:pt idx="293">
                  <c:v>176.52160645000001</c:v>
                </c:pt>
                <c:pt idx="294">
                  <c:v>177.36791991999999</c:v>
                </c:pt>
                <c:pt idx="295">
                  <c:v>178.19812012</c:v>
                </c:pt>
                <c:pt idx="296">
                  <c:v>179.01892090000001</c:v>
                </c:pt>
                <c:pt idx="297">
                  <c:v>179.85070801000001</c:v>
                </c:pt>
                <c:pt idx="298">
                  <c:v>180.69067383000001</c:v>
                </c:pt>
                <c:pt idx="299">
                  <c:v>181.53588866999999</c:v>
                </c:pt>
                <c:pt idx="300">
                  <c:v>182.3815918</c:v>
                </c:pt>
                <c:pt idx="301">
                  <c:v>183.23229979999999</c:v>
                </c:pt>
                <c:pt idx="302">
                  <c:v>184.07641602000001</c:v>
                </c:pt>
                <c:pt idx="303">
                  <c:v>184.92333984000001</c:v>
                </c:pt>
                <c:pt idx="304">
                  <c:v>185.78088378999999</c:v>
                </c:pt>
                <c:pt idx="305">
                  <c:v>186.65039062</c:v>
                </c:pt>
                <c:pt idx="306">
                  <c:v>187.52136229999999</c:v>
                </c:pt>
                <c:pt idx="307">
                  <c:v>188.38537597999999</c:v>
                </c:pt>
                <c:pt idx="308">
                  <c:v>189.24450684000001</c:v>
                </c:pt>
                <c:pt idx="309">
                  <c:v>190.09606934000001</c:v>
                </c:pt>
                <c:pt idx="310">
                  <c:v>190.94519043</c:v>
                </c:pt>
                <c:pt idx="311">
                  <c:v>191.79089354999999</c:v>
                </c:pt>
                <c:pt idx="312">
                  <c:v>192.63012695</c:v>
                </c:pt>
                <c:pt idx="313">
                  <c:v>193.46936034999999</c:v>
                </c:pt>
                <c:pt idx="314">
                  <c:v>194.30541991999999</c:v>
                </c:pt>
                <c:pt idx="315">
                  <c:v>195.13842772999999</c:v>
                </c:pt>
                <c:pt idx="316">
                  <c:v>195.96362305</c:v>
                </c:pt>
                <c:pt idx="317">
                  <c:v>196.78063965000001</c:v>
                </c:pt>
                <c:pt idx="318">
                  <c:v>197.58801270000001</c:v>
                </c:pt>
                <c:pt idx="319">
                  <c:v>198.38525390999999</c:v>
                </c:pt>
                <c:pt idx="320">
                  <c:v>199.1796875</c:v>
                </c:pt>
                <c:pt idx="321">
                  <c:v>199.97949219</c:v>
                </c:pt>
                <c:pt idx="322">
                  <c:v>200.78405762</c:v>
                </c:pt>
                <c:pt idx="323">
                  <c:v>201.5925293</c:v>
                </c:pt>
                <c:pt idx="324">
                  <c:v>202.39245604999999</c:v>
                </c:pt>
                <c:pt idx="325">
                  <c:v>203.18408203000001</c:v>
                </c:pt>
                <c:pt idx="326">
                  <c:v>203.96435546999999</c:v>
                </c:pt>
                <c:pt idx="327">
                  <c:v>204.73657227000001</c:v>
                </c:pt>
                <c:pt idx="328">
                  <c:v>205.50683594</c:v>
                </c:pt>
                <c:pt idx="329">
                  <c:v>206.27502440999999</c:v>
                </c:pt>
                <c:pt idx="330">
                  <c:v>207.04431152000001</c:v>
                </c:pt>
                <c:pt idx="331">
                  <c:v>207.81701659999999</c:v>
                </c:pt>
                <c:pt idx="332">
                  <c:v>208.59594727000001</c:v>
                </c:pt>
                <c:pt idx="333">
                  <c:v>209.37158203000001</c:v>
                </c:pt>
                <c:pt idx="334">
                  <c:v>210.13354491999999</c:v>
                </c:pt>
                <c:pt idx="335">
                  <c:v>210.87585448999999</c:v>
                </c:pt>
                <c:pt idx="336">
                  <c:v>211.61132812</c:v>
                </c:pt>
                <c:pt idx="337">
                  <c:v>212.35058594</c:v>
                </c:pt>
                <c:pt idx="338">
                  <c:v>213.09594727000001</c:v>
                </c:pt>
                <c:pt idx="339">
                  <c:v>213.84521484000001</c:v>
                </c:pt>
                <c:pt idx="340">
                  <c:v>214.59448241999999</c:v>
                </c:pt>
                <c:pt idx="341">
                  <c:v>215.3425293</c:v>
                </c:pt>
                <c:pt idx="342">
                  <c:v>216.09692383000001</c:v>
                </c:pt>
                <c:pt idx="343">
                  <c:v>216.86022948999999</c:v>
                </c:pt>
                <c:pt idx="344">
                  <c:v>217.63378906</c:v>
                </c:pt>
                <c:pt idx="345">
                  <c:v>218.41381835999999</c:v>
                </c:pt>
                <c:pt idx="346">
                  <c:v>219.18920897999999</c:v>
                </c:pt>
                <c:pt idx="347">
                  <c:v>219.96130371000001</c:v>
                </c:pt>
                <c:pt idx="348">
                  <c:v>220.72619628999999</c:v>
                </c:pt>
                <c:pt idx="349">
                  <c:v>221.48852539000001</c:v>
                </c:pt>
                <c:pt idx="350">
                  <c:v>222.24816895000001</c:v>
                </c:pt>
                <c:pt idx="351">
                  <c:v>222.99902344</c:v>
                </c:pt>
                <c:pt idx="352">
                  <c:v>223.74462890999999</c:v>
                </c:pt>
                <c:pt idx="353">
                  <c:v>224.48681640999999</c:v>
                </c:pt>
                <c:pt idx="354">
                  <c:v>225.23242188</c:v>
                </c:pt>
                <c:pt idx="355">
                  <c:v>225.97705078000001</c:v>
                </c:pt>
                <c:pt idx="356">
                  <c:v>226.72241210999999</c:v>
                </c:pt>
                <c:pt idx="357">
                  <c:v>227.46850585999999</c:v>
                </c:pt>
                <c:pt idx="358">
                  <c:v>228.21569823999999</c:v>
                </c:pt>
                <c:pt idx="359">
                  <c:v>228.96350097999999</c:v>
                </c:pt>
                <c:pt idx="360">
                  <c:v>229.71655272999999</c:v>
                </c:pt>
                <c:pt idx="361">
                  <c:v>230.47216796999999</c:v>
                </c:pt>
                <c:pt idx="362">
                  <c:v>231.23254395000001</c:v>
                </c:pt>
                <c:pt idx="363">
                  <c:v>231.99523926000001</c:v>
                </c:pt>
                <c:pt idx="364">
                  <c:v>232.75524902000001</c:v>
                </c:pt>
                <c:pt idx="365">
                  <c:v>233.51770020000001</c:v>
                </c:pt>
                <c:pt idx="366">
                  <c:v>234.28552246000001</c:v>
                </c:pt>
                <c:pt idx="367">
                  <c:v>234.28662109000001</c:v>
                </c:pt>
              </c:numCache>
            </c:numRef>
          </c:xVal>
          <c:yVal>
            <c:numRef>
              <c:f>NC!$C$3:$C$270</c:f>
              <c:numCache>
                <c:formatCode>0.00E+00</c:formatCode>
                <c:ptCount val="268"/>
                <c:pt idx="0">
                  <c:v>-4.3407070312000001E-2</c:v>
                </c:pt>
                <c:pt idx="1">
                  <c:v>27.176686</c:v>
                </c:pt>
                <c:pt idx="2">
                  <c:v>55.159855999999998</c:v>
                </c:pt>
                <c:pt idx="3">
                  <c:v>82.944304000000002</c:v>
                </c:pt>
                <c:pt idx="4">
                  <c:v>110.911816</c:v>
                </c:pt>
                <c:pt idx="5">
                  <c:v>139.893472</c:v>
                </c:pt>
                <c:pt idx="6">
                  <c:v>167.502576</c:v>
                </c:pt>
                <c:pt idx="7">
                  <c:v>192.437408</c:v>
                </c:pt>
                <c:pt idx="8">
                  <c:v>212.710656</c:v>
                </c:pt>
                <c:pt idx="9">
                  <c:v>229.90155200000001</c:v>
                </c:pt>
                <c:pt idx="10">
                  <c:v>245.65793600000001</c:v>
                </c:pt>
                <c:pt idx="11">
                  <c:v>260.30726399999998</c:v>
                </c:pt>
                <c:pt idx="12">
                  <c:v>272.49151999999998</c:v>
                </c:pt>
                <c:pt idx="13">
                  <c:v>285.074592</c:v>
                </c:pt>
                <c:pt idx="14">
                  <c:v>302.55984000000001</c:v>
                </c:pt>
                <c:pt idx="15">
                  <c:v>320.63052800000003</c:v>
                </c:pt>
                <c:pt idx="16">
                  <c:v>338.51196800000002</c:v>
                </c:pt>
                <c:pt idx="17">
                  <c:v>356.25443200000001</c:v>
                </c:pt>
                <c:pt idx="18">
                  <c:v>373.72944000000001</c:v>
                </c:pt>
                <c:pt idx="19">
                  <c:v>390.00566400000002</c:v>
                </c:pt>
                <c:pt idx="20">
                  <c:v>405.98979200000002</c:v>
                </c:pt>
                <c:pt idx="21">
                  <c:v>421.72825599999999</c:v>
                </c:pt>
                <c:pt idx="22">
                  <c:v>437.64940799999999</c:v>
                </c:pt>
                <c:pt idx="23">
                  <c:v>453.11520000000002</c:v>
                </c:pt>
                <c:pt idx="24">
                  <c:v>468.412352</c:v>
                </c:pt>
                <c:pt idx="25">
                  <c:v>484.15011199999998</c:v>
                </c:pt>
                <c:pt idx="26">
                  <c:v>499.59468800000002</c:v>
                </c:pt>
                <c:pt idx="27">
                  <c:v>515.10870399999999</c:v>
                </c:pt>
                <c:pt idx="28">
                  <c:v>531.57548799999995</c:v>
                </c:pt>
                <c:pt idx="29">
                  <c:v>548.16</c:v>
                </c:pt>
                <c:pt idx="30">
                  <c:v>565.10675200000003</c:v>
                </c:pt>
                <c:pt idx="31">
                  <c:v>582.91756799999996</c:v>
                </c:pt>
                <c:pt idx="32">
                  <c:v>601.23705600000005</c:v>
                </c:pt>
                <c:pt idx="33">
                  <c:v>620.35513600000002</c:v>
                </c:pt>
                <c:pt idx="34">
                  <c:v>640.04883199999995</c:v>
                </c:pt>
                <c:pt idx="35">
                  <c:v>660.33868800000005</c:v>
                </c:pt>
                <c:pt idx="36">
                  <c:v>681.36671999999999</c:v>
                </c:pt>
                <c:pt idx="37">
                  <c:v>703.24480000000005</c:v>
                </c:pt>
                <c:pt idx="38">
                  <c:v>725.73996799999998</c:v>
                </c:pt>
                <c:pt idx="39">
                  <c:v>748.64108799999997</c:v>
                </c:pt>
                <c:pt idx="40">
                  <c:v>771.75161600000001</c:v>
                </c:pt>
                <c:pt idx="41">
                  <c:v>795.02131199999997</c:v>
                </c:pt>
                <c:pt idx="42">
                  <c:v>818.32032000000004</c:v>
                </c:pt>
                <c:pt idx="43">
                  <c:v>841.30873599999995</c:v>
                </c:pt>
                <c:pt idx="44">
                  <c:v>864.28025600000001</c:v>
                </c:pt>
                <c:pt idx="45">
                  <c:v>887.20108800000003</c:v>
                </c:pt>
                <c:pt idx="46">
                  <c:v>904.36</c:v>
                </c:pt>
                <c:pt idx="47">
                  <c:v>915.51232000000005</c:v>
                </c:pt>
                <c:pt idx="48">
                  <c:v>926.41830400000003</c:v>
                </c:pt>
                <c:pt idx="49">
                  <c:v>936.94534399999998</c:v>
                </c:pt>
                <c:pt idx="50">
                  <c:v>947.00076799999999</c:v>
                </c:pt>
                <c:pt idx="51">
                  <c:v>957.03327999999999</c:v>
                </c:pt>
                <c:pt idx="52">
                  <c:v>966.98623999999995</c:v>
                </c:pt>
                <c:pt idx="53">
                  <c:v>976.69964800000002</c:v>
                </c:pt>
                <c:pt idx="54">
                  <c:v>986.23308799999995</c:v>
                </c:pt>
                <c:pt idx="55">
                  <c:v>995.37964799999997</c:v>
                </c:pt>
                <c:pt idx="56">
                  <c:v>1004.272832</c:v>
                </c:pt>
                <c:pt idx="57">
                  <c:v>1013.223872</c:v>
                </c:pt>
                <c:pt idx="58">
                  <c:v>1022.1004799999999</c:v>
                </c:pt>
                <c:pt idx="59">
                  <c:v>1030.8961280000001</c:v>
                </c:pt>
                <c:pt idx="60">
                  <c:v>1039.6849279999999</c:v>
                </c:pt>
                <c:pt idx="61">
                  <c:v>1048.4583680000001</c:v>
                </c:pt>
                <c:pt idx="62">
                  <c:v>1057.7013119999999</c:v>
                </c:pt>
                <c:pt idx="63">
                  <c:v>1066.7147520000001</c:v>
                </c:pt>
                <c:pt idx="64">
                  <c:v>1075.496576</c:v>
                </c:pt>
                <c:pt idx="65">
                  <c:v>1084.8592639999999</c:v>
                </c:pt>
                <c:pt idx="66">
                  <c:v>1094.2161920000001</c:v>
                </c:pt>
                <c:pt idx="67">
                  <c:v>1103.1324159999999</c:v>
                </c:pt>
                <c:pt idx="68">
                  <c:v>1112.279808</c:v>
                </c:pt>
                <c:pt idx="69">
                  <c:v>1121.406976</c:v>
                </c:pt>
                <c:pt idx="70">
                  <c:v>1130.3904</c:v>
                </c:pt>
                <c:pt idx="71">
                  <c:v>1139.9045120000001</c:v>
                </c:pt>
                <c:pt idx="72">
                  <c:v>1149.2488960000001</c:v>
                </c:pt>
                <c:pt idx="73">
                  <c:v>1158.6114560000001</c:v>
                </c:pt>
                <c:pt idx="74">
                  <c:v>1167.1463679999999</c:v>
                </c:pt>
                <c:pt idx="75">
                  <c:v>1175.2350719999999</c:v>
                </c:pt>
                <c:pt idx="76">
                  <c:v>1183.1056639999999</c:v>
                </c:pt>
                <c:pt idx="77">
                  <c:v>1190.948864</c:v>
                </c:pt>
                <c:pt idx="78">
                  <c:v>1199.617152</c:v>
                </c:pt>
                <c:pt idx="79">
                  <c:v>1213.176704</c:v>
                </c:pt>
                <c:pt idx="80">
                  <c:v>1226.915712</c:v>
                </c:pt>
                <c:pt idx="81">
                  <c:v>1238.2152960000001</c:v>
                </c:pt>
                <c:pt idx="82">
                  <c:v>1248.6126079999999</c:v>
                </c:pt>
                <c:pt idx="83">
                  <c:v>1257.5668479999999</c:v>
                </c:pt>
                <c:pt idx="84">
                  <c:v>1263.35616</c:v>
                </c:pt>
                <c:pt idx="85">
                  <c:v>1264.9505280000001</c:v>
                </c:pt>
                <c:pt idx="86">
                  <c:v>1264.0220159999999</c:v>
                </c:pt>
                <c:pt idx="87">
                  <c:v>1261.7342719999999</c:v>
                </c:pt>
                <c:pt idx="88">
                  <c:v>1260.4358400000001</c:v>
                </c:pt>
                <c:pt idx="89">
                  <c:v>1259.5929599999999</c:v>
                </c:pt>
                <c:pt idx="90">
                  <c:v>1259.1105279999999</c:v>
                </c:pt>
                <c:pt idx="91">
                  <c:v>1259.3216</c:v>
                </c:pt>
                <c:pt idx="92">
                  <c:v>1259.2983039999999</c:v>
                </c:pt>
                <c:pt idx="93">
                  <c:v>1259.308544</c:v>
                </c:pt>
                <c:pt idx="94">
                  <c:v>1259.9552000000001</c:v>
                </c:pt>
                <c:pt idx="95">
                  <c:v>1260.8811519999999</c:v>
                </c:pt>
                <c:pt idx="96">
                  <c:v>1261.844992</c:v>
                </c:pt>
                <c:pt idx="97">
                  <c:v>1262.8088319999999</c:v>
                </c:pt>
                <c:pt idx="98">
                  <c:v>1263.924096</c:v>
                </c:pt>
                <c:pt idx="99">
                  <c:v>1265.4280960000001</c:v>
                </c:pt>
                <c:pt idx="100">
                  <c:v>1266.746496</c:v>
                </c:pt>
                <c:pt idx="101">
                  <c:v>1267.9994879999999</c:v>
                </c:pt>
                <c:pt idx="102">
                  <c:v>1269.39328</c:v>
                </c:pt>
                <c:pt idx="103">
                  <c:v>1271.1007999999999</c:v>
                </c:pt>
                <c:pt idx="104">
                  <c:v>1272.8364799999999</c:v>
                </c:pt>
                <c:pt idx="105">
                  <c:v>1274.932096</c:v>
                </c:pt>
                <c:pt idx="106">
                  <c:v>1277.593472</c:v>
                </c:pt>
                <c:pt idx="107">
                  <c:v>1280.6922239999999</c:v>
                </c:pt>
                <c:pt idx="108">
                  <c:v>1284.103936</c:v>
                </c:pt>
                <c:pt idx="109">
                  <c:v>1287.872128</c:v>
                </c:pt>
                <c:pt idx="110">
                  <c:v>1292.292224</c:v>
                </c:pt>
                <c:pt idx="111">
                  <c:v>1297.474432</c:v>
                </c:pt>
                <c:pt idx="112">
                  <c:v>1303.272064</c:v>
                </c:pt>
                <c:pt idx="113">
                  <c:v>1309.6945920000001</c:v>
                </c:pt>
                <c:pt idx="114">
                  <c:v>1316.7371519999999</c:v>
                </c:pt>
                <c:pt idx="115">
                  <c:v>1324.3283200000001</c:v>
                </c:pt>
                <c:pt idx="116">
                  <c:v>1332.2295039999999</c:v>
                </c:pt>
                <c:pt idx="117">
                  <c:v>1340.1972479999999</c:v>
                </c:pt>
                <c:pt idx="118">
                  <c:v>1348.043776</c:v>
                </c:pt>
                <c:pt idx="119">
                  <c:v>1355.385728</c:v>
                </c:pt>
                <c:pt idx="120">
                  <c:v>1362.3281919999999</c:v>
                </c:pt>
                <c:pt idx="121">
                  <c:v>1368.524416</c:v>
                </c:pt>
                <c:pt idx="122">
                  <c:v>1374.1809920000001</c:v>
                </c:pt>
                <c:pt idx="123">
                  <c:v>1379.2637440000001</c:v>
                </c:pt>
                <c:pt idx="124">
                  <c:v>1383.683712</c:v>
                </c:pt>
                <c:pt idx="125">
                  <c:v>1387.660288</c:v>
                </c:pt>
                <c:pt idx="126">
                  <c:v>1391.0087679999999</c:v>
                </c:pt>
                <c:pt idx="127">
                  <c:v>1393.5532800000001</c:v>
                </c:pt>
                <c:pt idx="128">
                  <c:v>1395.105024</c:v>
                </c:pt>
                <c:pt idx="129">
                  <c:v>1395.9326719999999</c:v>
                </c:pt>
                <c:pt idx="130">
                  <c:v>1396.2186240000001</c:v>
                </c:pt>
                <c:pt idx="131">
                  <c:v>1396.256384</c:v>
                </c:pt>
                <c:pt idx="132">
                  <c:v>1395.962368</c:v>
                </c:pt>
                <c:pt idx="133">
                  <c:v>1395.6477440000001</c:v>
                </c:pt>
                <c:pt idx="134">
                  <c:v>1395.4228479999999</c:v>
                </c:pt>
                <c:pt idx="135">
                  <c:v>1395.1887360000001</c:v>
                </c:pt>
                <c:pt idx="136">
                  <c:v>1394.6636800000001</c:v>
                </c:pt>
                <c:pt idx="137">
                  <c:v>1393.9889920000001</c:v>
                </c:pt>
                <c:pt idx="138">
                  <c:v>1393.3396479999999</c:v>
                </c:pt>
                <c:pt idx="139">
                  <c:v>1393.101056</c:v>
                </c:pt>
                <c:pt idx="140">
                  <c:v>1393.2293119999999</c:v>
                </c:pt>
                <c:pt idx="141">
                  <c:v>1393.8036480000001</c:v>
                </c:pt>
                <c:pt idx="142">
                  <c:v>1394.5384959999999</c:v>
                </c:pt>
                <c:pt idx="143">
                  <c:v>1395.398784</c:v>
                </c:pt>
                <c:pt idx="144">
                  <c:v>1396.438144</c:v>
                </c:pt>
                <c:pt idx="145">
                  <c:v>1397.8090239999999</c:v>
                </c:pt>
                <c:pt idx="146">
                  <c:v>1399.7280000000001</c:v>
                </c:pt>
                <c:pt idx="147">
                  <c:v>1402.0481279999999</c:v>
                </c:pt>
                <c:pt idx="148">
                  <c:v>1404.4256</c:v>
                </c:pt>
                <c:pt idx="149">
                  <c:v>1406.617984</c:v>
                </c:pt>
                <c:pt idx="150">
                  <c:v>1408.7833599999999</c:v>
                </c:pt>
                <c:pt idx="151">
                  <c:v>1411.2968960000001</c:v>
                </c:pt>
                <c:pt idx="152">
                  <c:v>1413.72352</c:v>
                </c:pt>
                <c:pt idx="153">
                  <c:v>1415.6902399999999</c:v>
                </c:pt>
                <c:pt idx="154">
                  <c:v>1417.369344</c:v>
                </c:pt>
                <c:pt idx="155">
                  <c:v>1419.1434240000001</c:v>
                </c:pt>
                <c:pt idx="156">
                  <c:v>1420.8547840000001</c:v>
                </c:pt>
                <c:pt idx="157">
                  <c:v>1422.2319359999999</c:v>
                </c:pt>
                <c:pt idx="158">
                  <c:v>1423.2570880000001</c:v>
                </c:pt>
                <c:pt idx="159">
                  <c:v>1423.912832</c:v>
                </c:pt>
                <c:pt idx="160">
                  <c:v>1424.2480640000001</c:v>
                </c:pt>
                <c:pt idx="161">
                  <c:v>1424.3444480000001</c:v>
                </c:pt>
                <c:pt idx="162">
                  <c:v>1424.5032960000001</c:v>
                </c:pt>
                <c:pt idx="163">
                  <c:v>1425.031424</c:v>
                </c:pt>
                <c:pt idx="164">
                  <c:v>1426.044032</c:v>
                </c:pt>
                <c:pt idx="165">
                  <c:v>1427.521792</c:v>
                </c:pt>
                <c:pt idx="166">
                  <c:v>1428.910464</c:v>
                </c:pt>
                <c:pt idx="167">
                  <c:v>1429.695616</c:v>
                </c:pt>
                <c:pt idx="168">
                  <c:v>1430.283136</c:v>
                </c:pt>
                <c:pt idx="169">
                  <c:v>1431.3369600000001</c:v>
                </c:pt>
                <c:pt idx="170">
                  <c:v>1432.9031680000001</c:v>
                </c:pt>
                <c:pt idx="171">
                  <c:v>1434.8830720000001</c:v>
                </c:pt>
                <c:pt idx="172">
                  <c:v>1437.187328</c:v>
                </c:pt>
                <c:pt idx="173">
                  <c:v>1439.844736</c:v>
                </c:pt>
                <c:pt idx="174">
                  <c:v>1442.9674239999999</c:v>
                </c:pt>
                <c:pt idx="175">
                  <c:v>1446.3679999999999</c:v>
                </c:pt>
                <c:pt idx="176">
                  <c:v>1449.5929599999999</c:v>
                </c:pt>
                <c:pt idx="177">
                  <c:v>1453.136</c:v>
                </c:pt>
                <c:pt idx="178">
                  <c:v>1456.946432</c:v>
                </c:pt>
                <c:pt idx="179">
                  <c:v>1461.0410240000001</c:v>
                </c:pt>
                <c:pt idx="180">
                  <c:v>1465.183616</c:v>
                </c:pt>
                <c:pt idx="181">
                  <c:v>1469.0835199999999</c:v>
                </c:pt>
                <c:pt idx="182">
                  <c:v>1472.861312</c:v>
                </c:pt>
                <c:pt idx="183">
                  <c:v>1476.2100479999999</c:v>
                </c:pt>
                <c:pt idx="184">
                  <c:v>1478.802304</c:v>
                </c:pt>
                <c:pt idx="185">
                  <c:v>1480.619776</c:v>
                </c:pt>
                <c:pt idx="186">
                  <c:v>1481.757312</c:v>
                </c:pt>
                <c:pt idx="187">
                  <c:v>1482.5725440000001</c:v>
                </c:pt>
                <c:pt idx="188">
                  <c:v>1483.259904</c:v>
                </c:pt>
                <c:pt idx="189">
                  <c:v>1483.4611199999999</c:v>
                </c:pt>
                <c:pt idx="190">
                  <c:v>1483.691904</c:v>
                </c:pt>
                <c:pt idx="191">
                  <c:v>1484.503424</c:v>
                </c:pt>
                <c:pt idx="192">
                  <c:v>1486.1744639999999</c:v>
                </c:pt>
                <c:pt idx="193">
                  <c:v>1488.510464</c:v>
                </c:pt>
                <c:pt idx="194">
                  <c:v>1490.9200639999999</c:v>
                </c:pt>
                <c:pt idx="195">
                  <c:v>1493.165696</c:v>
                </c:pt>
                <c:pt idx="196">
                  <c:v>1494.81152</c:v>
                </c:pt>
                <c:pt idx="197">
                  <c:v>1496.0576000000001</c:v>
                </c:pt>
                <c:pt idx="198">
                  <c:v>1496.9249279999999</c:v>
                </c:pt>
                <c:pt idx="199">
                  <c:v>1497.47264</c:v>
                </c:pt>
                <c:pt idx="200">
                  <c:v>1497.6824320000001</c:v>
                </c:pt>
                <c:pt idx="201">
                  <c:v>1497.7076480000001</c:v>
                </c:pt>
                <c:pt idx="202">
                  <c:v>1497.3587199999999</c:v>
                </c:pt>
                <c:pt idx="203">
                  <c:v>1496.637952</c:v>
                </c:pt>
                <c:pt idx="204">
                  <c:v>1495.747584</c:v>
                </c:pt>
                <c:pt idx="205">
                  <c:v>1494.818816</c:v>
                </c:pt>
                <c:pt idx="206">
                  <c:v>1493.598976</c:v>
                </c:pt>
                <c:pt idx="207">
                  <c:v>1492.056192</c:v>
                </c:pt>
                <c:pt idx="208">
                  <c:v>1490.3668479999999</c:v>
                </c:pt>
                <c:pt idx="209">
                  <c:v>1488.5998079999999</c:v>
                </c:pt>
                <c:pt idx="210">
                  <c:v>1486.8602880000001</c:v>
                </c:pt>
                <c:pt idx="211">
                  <c:v>1485.3139200000001</c:v>
                </c:pt>
                <c:pt idx="212">
                  <c:v>1483.961088</c:v>
                </c:pt>
                <c:pt idx="213">
                  <c:v>1482.8723199999999</c:v>
                </c:pt>
                <c:pt idx="214">
                  <c:v>1481.9123199999999</c:v>
                </c:pt>
                <c:pt idx="215">
                  <c:v>1480.829696</c:v>
                </c:pt>
                <c:pt idx="216">
                  <c:v>1479.6088319999999</c:v>
                </c:pt>
                <c:pt idx="217">
                  <c:v>1478.3801599999999</c:v>
                </c:pt>
                <c:pt idx="218">
                  <c:v>1476.8209919999999</c:v>
                </c:pt>
                <c:pt idx="219">
                  <c:v>1474.7074560000001</c:v>
                </c:pt>
                <c:pt idx="220">
                  <c:v>1472.140672</c:v>
                </c:pt>
                <c:pt idx="221">
                  <c:v>1469.5061760000001</c:v>
                </c:pt>
                <c:pt idx="222">
                  <c:v>1466.879232</c:v>
                </c:pt>
                <c:pt idx="223">
                  <c:v>1464.490624</c:v>
                </c:pt>
                <c:pt idx="224">
                  <c:v>1462.1761280000001</c:v>
                </c:pt>
                <c:pt idx="225">
                  <c:v>1459.6355840000001</c:v>
                </c:pt>
                <c:pt idx="226">
                  <c:v>1456.8879360000001</c:v>
                </c:pt>
                <c:pt idx="227">
                  <c:v>1453.63392</c:v>
                </c:pt>
                <c:pt idx="228">
                  <c:v>1450.0832</c:v>
                </c:pt>
                <c:pt idx="229">
                  <c:v>1446.2938879999999</c:v>
                </c:pt>
                <c:pt idx="230">
                  <c:v>1441.46432</c:v>
                </c:pt>
                <c:pt idx="231">
                  <c:v>1436.3370239999999</c:v>
                </c:pt>
                <c:pt idx="232">
                  <c:v>1430.93632</c:v>
                </c:pt>
                <c:pt idx="233">
                  <c:v>1425.02016</c:v>
                </c:pt>
                <c:pt idx="234">
                  <c:v>1418.482816</c:v>
                </c:pt>
                <c:pt idx="235">
                  <c:v>1411.038464</c:v>
                </c:pt>
                <c:pt idx="236">
                  <c:v>1403.1124480000001</c:v>
                </c:pt>
                <c:pt idx="237">
                  <c:v>1394.9301760000001</c:v>
                </c:pt>
                <c:pt idx="238">
                  <c:v>1386.2887679999999</c:v>
                </c:pt>
                <c:pt idx="239">
                  <c:v>1377.646336</c:v>
                </c:pt>
                <c:pt idx="240">
                  <c:v>1369.178752</c:v>
                </c:pt>
                <c:pt idx="241">
                  <c:v>1360.757376</c:v>
                </c:pt>
                <c:pt idx="242">
                  <c:v>1351.943168</c:v>
                </c:pt>
                <c:pt idx="243">
                  <c:v>1342.947328</c:v>
                </c:pt>
                <c:pt idx="244">
                  <c:v>1334.103552</c:v>
                </c:pt>
                <c:pt idx="245">
                  <c:v>1325.3643520000001</c:v>
                </c:pt>
                <c:pt idx="246">
                  <c:v>1316.5871360000001</c:v>
                </c:pt>
                <c:pt idx="247">
                  <c:v>1308.124288</c:v>
                </c:pt>
                <c:pt idx="248">
                  <c:v>1299.96416</c:v>
                </c:pt>
                <c:pt idx="249">
                  <c:v>1292.4672</c:v>
                </c:pt>
                <c:pt idx="250">
                  <c:v>1285.568896</c:v>
                </c:pt>
                <c:pt idx="251">
                  <c:v>1279.001984</c:v>
                </c:pt>
                <c:pt idx="252">
                  <c:v>1272.6339840000001</c:v>
                </c:pt>
                <c:pt idx="253">
                  <c:v>1266.038272</c:v>
                </c:pt>
                <c:pt idx="254">
                  <c:v>1259.1007999999999</c:v>
                </c:pt>
                <c:pt idx="255">
                  <c:v>1251.3870079999999</c:v>
                </c:pt>
                <c:pt idx="256">
                  <c:v>1242.7548159999999</c:v>
                </c:pt>
                <c:pt idx="257">
                  <c:v>1233.864448</c:v>
                </c:pt>
                <c:pt idx="258">
                  <c:v>1225.179648</c:v>
                </c:pt>
                <c:pt idx="259">
                  <c:v>1216.48</c:v>
                </c:pt>
                <c:pt idx="260">
                  <c:v>1206.776576</c:v>
                </c:pt>
                <c:pt idx="261">
                  <c:v>1196.3978239999999</c:v>
                </c:pt>
                <c:pt idx="262">
                  <c:v>1185.5960319999999</c:v>
                </c:pt>
                <c:pt idx="263">
                  <c:v>1174.2894080000001</c:v>
                </c:pt>
                <c:pt idx="264">
                  <c:v>1162.67968</c:v>
                </c:pt>
                <c:pt idx="265">
                  <c:v>1150.6475519999999</c:v>
                </c:pt>
                <c:pt idx="266">
                  <c:v>1138.0168960000001</c:v>
                </c:pt>
                <c:pt idx="267">
                  <c:v>1125.081216</c:v>
                </c:pt>
              </c:numCache>
            </c:numRef>
          </c:yVal>
          <c:smooth val="1"/>
          <c:extLst>
            <c:ext xmlns:c16="http://schemas.microsoft.com/office/drawing/2014/chart" uri="{C3380CC4-5D6E-409C-BE32-E72D297353CC}">
              <c16:uniqueId val="{00000000-B609-D347-81EE-02301D9A60BE}"/>
            </c:ext>
          </c:extLst>
        </c:ser>
        <c:ser>
          <c:idx val="1"/>
          <c:order val="1"/>
          <c:tx>
            <c:v>NC-8 strands-Asym</c:v>
          </c:tx>
          <c:spPr>
            <a:ln w="19050" cap="rnd">
              <a:solidFill>
                <a:srgbClr val="00B0F0"/>
              </a:solidFill>
              <a:prstDash val="sysDot"/>
              <a:round/>
            </a:ln>
            <a:effectLst/>
          </c:spPr>
          <c:marker>
            <c:symbol val="none"/>
          </c:marker>
          <c:xVal>
            <c:numRef>
              <c:f>NC!$AD$18:$AD$504</c:f>
              <c:numCache>
                <c:formatCode>0.00E+00</c:formatCode>
                <c:ptCount val="487"/>
                <c:pt idx="0">
                  <c:v>2.4383079261000001E-2</c:v>
                </c:pt>
                <c:pt idx="1">
                  <c:v>3.2802399247999998E-2</c:v>
                </c:pt>
                <c:pt idx="2">
                  <c:v>0.29980251193000002</c:v>
                </c:pt>
                <c:pt idx="3">
                  <c:v>1.1527678966999999</c:v>
                </c:pt>
                <c:pt idx="4">
                  <c:v>2.4101805687</c:v>
                </c:pt>
                <c:pt idx="5">
                  <c:v>3.6884400844999998</c:v>
                </c:pt>
                <c:pt idx="6">
                  <c:v>4.8220348358000003</c:v>
                </c:pt>
                <c:pt idx="7">
                  <c:v>5.8478317260999999</c:v>
                </c:pt>
                <c:pt idx="8">
                  <c:v>6.7614541054000004</c:v>
                </c:pt>
                <c:pt idx="9">
                  <c:v>7.5710434914000002</c:v>
                </c:pt>
                <c:pt idx="10">
                  <c:v>8.3381719589000003</c:v>
                </c:pt>
                <c:pt idx="11">
                  <c:v>9.0731430054000004</c:v>
                </c:pt>
                <c:pt idx="12">
                  <c:v>9.7758550644</c:v>
                </c:pt>
                <c:pt idx="13">
                  <c:v>10.458616256999999</c:v>
                </c:pt>
                <c:pt idx="14">
                  <c:v>11.120458602999999</c:v>
                </c:pt>
                <c:pt idx="15">
                  <c:v>11.749734879</c:v>
                </c:pt>
                <c:pt idx="16">
                  <c:v>12.353982925</c:v>
                </c:pt>
                <c:pt idx="17">
                  <c:v>12.963510512999999</c:v>
                </c:pt>
                <c:pt idx="18">
                  <c:v>13.594956398000001</c:v>
                </c:pt>
                <c:pt idx="19">
                  <c:v>14.222204208000001</c:v>
                </c:pt>
                <c:pt idx="20">
                  <c:v>14.844211577999999</c:v>
                </c:pt>
                <c:pt idx="21">
                  <c:v>15.458175659</c:v>
                </c:pt>
                <c:pt idx="22">
                  <c:v>16.102249145999998</c:v>
                </c:pt>
                <c:pt idx="23">
                  <c:v>16.755996704000001</c:v>
                </c:pt>
                <c:pt idx="24">
                  <c:v>17.387388228999999</c:v>
                </c:pt>
                <c:pt idx="25">
                  <c:v>18.032625198000002</c:v>
                </c:pt>
                <c:pt idx="26">
                  <c:v>18.676290512000001</c:v>
                </c:pt>
                <c:pt idx="27">
                  <c:v>19.311128616000001</c:v>
                </c:pt>
                <c:pt idx="28">
                  <c:v>19.946308135999999</c:v>
                </c:pt>
                <c:pt idx="29">
                  <c:v>20.609018326000001</c:v>
                </c:pt>
                <c:pt idx="30">
                  <c:v>21.286682128999999</c:v>
                </c:pt>
                <c:pt idx="31">
                  <c:v>21.981307983000001</c:v>
                </c:pt>
                <c:pt idx="32">
                  <c:v>22.703439713000002</c:v>
                </c:pt>
                <c:pt idx="33">
                  <c:v>23.44276619</c:v>
                </c:pt>
                <c:pt idx="34">
                  <c:v>24.177152633999999</c:v>
                </c:pt>
                <c:pt idx="35">
                  <c:v>24.919918060000001</c:v>
                </c:pt>
                <c:pt idx="36">
                  <c:v>25.648180008000001</c:v>
                </c:pt>
                <c:pt idx="37">
                  <c:v>26.350559234999999</c:v>
                </c:pt>
                <c:pt idx="38">
                  <c:v>27.019758224</c:v>
                </c:pt>
                <c:pt idx="39">
                  <c:v>27.662029266000001</c:v>
                </c:pt>
                <c:pt idx="40">
                  <c:v>28.279298782000001</c:v>
                </c:pt>
                <c:pt idx="41">
                  <c:v>28.869794846000001</c:v>
                </c:pt>
                <c:pt idx="42">
                  <c:v>29.432435988999998</c:v>
                </c:pt>
                <c:pt idx="43">
                  <c:v>29.993320465</c:v>
                </c:pt>
                <c:pt idx="44">
                  <c:v>30.560390472000002</c:v>
                </c:pt>
                <c:pt idx="45">
                  <c:v>31.153976440000001</c:v>
                </c:pt>
                <c:pt idx="46">
                  <c:v>31.758020401</c:v>
                </c:pt>
                <c:pt idx="47">
                  <c:v>32.393814087000003</c:v>
                </c:pt>
                <c:pt idx="48">
                  <c:v>33.044677733999997</c:v>
                </c:pt>
                <c:pt idx="49">
                  <c:v>33.702392578000001</c:v>
                </c:pt>
                <c:pt idx="50">
                  <c:v>34.394893646</c:v>
                </c:pt>
                <c:pt idx="51">
                  <c:v>35.088504790999998</c:v>
                </c:pt>
                <c:pt idx="52">
                  <c:v>35.793094635000003</c:v>
                </c:pt>
                <c:pt idx="53">
                  <c:v>36.496173859000002</c:v>
                </c:pt>
                <c:pt idx="54">
                  <c:v>37.190013884999999</c:v>
                </c:pt>
                <c:pt idx="55">
                  <c:v>37.866828918000003</c:v>
                </c:pt>
                <c:pt idx="56">
                  <c:v>38.540142058999997</c:v>
                </c:pt>
                <c:pt idx="57">
                  <c:v>39.204734801999997</c:v>
                </c:pt>
                <c:pt idx="58">
                  <c:v>39.854545592999997</c:v>
                </c:pt>
                <c:pt idx="59">
                  <c:v>40.498699188000003</c:v>
                </c:pt>
                <c:pt idx="60">
                  <c:v>41.145412444999998</c:v>
                </c:pt>
                <c:pt idx="61">
                  <c:v>41.800937652999998</c:v>
                </c:pt>
                <c:pt idx="62">
                  <c:v>42.444812775000003</c:v>
                </c:pt>
                <c:pt idx="63">
                  <c:v>43.076240540000001</c:v>
                </c:pt>
                <c:pt idx="64">
                  <c:v>43.723705291999998</c:v>
                </c:pt>
                <c:pt idx="65">
                  <c:v>44.361232758</c:v>
                </c:pt>
                <c:pt idx="66">
                  <c:v>44.990566254000001</c:v>
                </c:pt>
                <c:pt idx="67">
                  <c:v>45.633064269999998</c:v>
                </c:pt>
                <c:pt idx="68">
                  <c:v>46.300033569</c:v>
                </c:pt>
                <c:pt idx="69">
                  <c:v>46.933994292999998</c:v>
                </c:pt>
                <c:pt idx="70">
                  <c:v>47.571140288999999</c:v>
                </c:pt>
                <c:pt idx="71">
                  <c:v>48.210678100999999</c:v>
                </c:pt>
                <c:pt idx="72">
                  <c:v>48.849792479999998</c:v>
                </c:pt>
                <c:pt idx="73">
                  <c:v>49.502471923999998</c:v>
                </c:pt>
                <c:pt idx="74">
                  <c:v>50.146743774000001</c:v>
                </c:pt>
                <c:pt idx="75">
                  <c:v>50.793659210000001</c:v>
                </c:pt>
                <c:pt idx="76">
                  <c:v>51.441539763999998</c:v>
                </c:pt>
                <c:pt idx="77">
                  <c:v>52.095615387000002</c:v>
                </c:pt>
                <c:pt idx="78">
                  <c:v>52.754955291999998</c:v>
                </c:pt>
                <c:pt idx="79">
                  <c:v>53.422508239999999</c:v>
                </c:pt>
                <c:pt idx="80">
                  <c:v>54.090770720999998</c:v>
                </c:pt>
                <c:pt idx="81">
                  <c:v>54.751621245999999</c:v>
                </c:pt>
                <c:pt idx="82">
                  <c:v>55.405441283999998</c:v>
                </c:pt>
                <c:pt idx="83">
                  <c:v>56.049880981000001</c:v>
                </c:pt>
                <c:pt idx="84">
                  <c:v>56.688053130999997</c:v>
                </c:pt>
                <c:pt idx="85">
                  <c:v>57.307258605999998</c:v>
                </c:pt>
                <c:pt idx="86">
                  <c:v>57.916385650999999</c:v>
                </c:pt>
                <c:pt idx="87">
                  <c:v>58.523353577000002</c:v>
                </c:pt>
                <c:pt idx="88">
                  <c:v>59.136550903</c:v>
                </c:pt>
                <c:pt idx="89">
                  <c:v>59.764152527</c:v>
                </c:pt>
                <c:pt idx="90">
                  <c:v>60.393676757999998</c:v>
                </c:pt>
                <c:pt idx="91">
                  <c:v>61.035030364999997</c:v>
                </c:pt>
                <c:pt idx="92">
                  <c:v>61.691123961999999</c:v>
                </c:pt>
                <c:pt idx="93">
                  <c:v>62.348968505999999</c:v>
                </c:pt>
                <c:pt idx="94">
                  <c:v>63.014831543</c:v>
                </c:pt>
                <c:pt idx="95">
                  <c:v>63.695495604999998</c:v>
                </c:pt>
                <c:pt idx="96">
                  <c:v>64.386749268000003</c:v>
                </c:pt>
                <c:pt idx="97">
                  <c:v>65.062194824000002</c:v>
                </c:pt>
                <c:pt idx="98">
                  <c:v>65.737373352000006</c:v>
                </c:pt>
                <c:pt idx="99">
                  <c:v>66.440673828000001</c:v>
                </c:pt>
                <c:pt idx="100">
                  <c:v>67.155036925999994</c:v>
                </c:pt>
                <c:pt idx="101">
                  <c:v>67.813560486</c:v>
                </c:pt>
                <c:pt idx="102">
                  <c:v>68.459739685000002</c:v>
                </c:pt>
                <c:pt idx="103">
                  <c:v>69.144081115999995</c:v>
                </c:pt>
                <c:pt idx="104">
                  <c:v>69.833358765</c:v>
                </c:pt>
                <c:pt idx="105">
                  <c:v>70.511116028000004</c:v>
                </c:pt>
                <c:pt idx="106">
                  <c:v>71.216522217000005</c:v>
                </c:pt>
                <c:pt idx="107">
                  <c:v>71.907707213999998</c:v>
                </c:pt>
                <c:pt idx="108">
                  <c:v>72.609222411999994</c:v>
                </c:pt>
                <c:pt idx="109">
                  <c:v>73.338714600000003</c:v>
                </c:pt>
                <c:pt idx="110">
                  <c:v>74.053146362000007</c:v>
                </c:pt>
                <c:pt idx="111">
                  <c:v>74.763328552000004</c:v>
                </c:pt>
                <c:pt idx="112">
                  <c:v>75.447166443</c:v>
                </c:pt>
                <c:pt idx="113">
                  <c:v>76.071258545000006</c:v>
                </c:pt>
                <c:pt idx="114">
                  <c:v>76.694984435999999</c:v>
                </c:pt>
                <c:pt idx="115">
                  <c:v>77.333206176999994</c:v>
                </c:pt>
                <c:pt idx="116">
                  <c:v>77.989768982000001</c:v>
                </c:pt>
                <c:pt idx="117">
                  <c:v>78.630081176999994</c:v>
                </c:pt>
                <c:pt idx="118">
                  <c:v>79.262718200999998</c:v>
                </c:pt>
                <c:pt idx="119">
                  <c:v>79.910133361999996</c:v>
                </c:pt>
                <c:pt idx="120">
                  <c:v>80.554672241000006</c:v>
                </c:pt>
                <c:pt idx="121">
                  <c:v>81.182098389000004</c:v>
                </c:pt>
                <c:pt idx="122">
                  <c:v>81.805839539000004</c:v>
                </c:pt>
                <c:pt idx="123">
                  <c:v>82.416946410999998</c:v>
                </c:pt>
                <c:pt idx="124">
                  <c:v>83.010818481000001</c:v>
                </c:pt>
                <c:pt idx="125">
                  <c:v>83.593116760000001</c:v>
                </c:pt>
                <c:pt idx="126">
                  <c:v>84.214630127000007</c:v>
                </c:pt>
                <c:pt idx="127">
                  <c:v>84.868286132999998</c:v>
                </c:pt>
                <c:pt idx="128">
                  <c:v>85.496925353999998</c:v>
                </c:pt>
                <c:pt idx="129">
                  <c:v>86.143218993999994</c:v>
                </c:pt>
                <c:pt idx="130">
                  <c:v>86.813301085999996</c:v>
                </c:pt>
                <c:pt idx="131">
                  <c:v>87.477104186999995</c:v>
                </c:pt>
                <c:pt idx="132">
                  <c:v>88.154800414999997</c:v>
                </c:pt>
                <c:pt idx="133">
                  <c:v>88.803298949999999</c:v>
                </c:pt>
                <c:pt idx="134">
                  <c:v>89.384437560999999</c:v>
                </c:pt>
                <c:pt idx="135">
                  <c:v>89.957908630000006</c:v>
                </c:pt>
                <c:pt idx="136">
                  <c:v>90.601356506000002</c:v>
                </c:pt>
                <c:pt idx="137">
                  <c:v>91.268524170000006</c:v>
                </c:pt>
                <c:pt idx="138">
                  <c:v>91.918365479000002</c:v>
                </c:pt>
                <c:pt idx="139">
                  <c:v>92.526817321999999</c:v>
                </c:pt>
                <c:pt idx="140">
                  <c:v>93.131446838000002</c:v>
                </c:pt>
                <c:pt idx="141">
                  <c:v>93.748199463000006</c:v>
                </c:pt>
                <c:pt idx="142">
                  <c:v>94.343803406000006</c:v>
                </c:pt>
                <c:pt idx="143">
                  <c:v>94.949470520000006</c:v>
                </c:pt>
                <c:pt idx="144">
                  <c:v>95.561485290999997</c:v>
                </c:pt>
                <c:pt idx="145">
                  <c:v>96.165069579999994</c:v>
                </c:pt>
                <c:pt idx="146">
                  <c:v>96.772933960000003</c:v>
                </c:pt>
                <c:pt idx="147">
                  <c:v>97.397109985</c:v>
                </c:pt>
                <c:pt idx="148">
                  <c:v>98.025459290000001</c:v>
                </c:pt>
                <c:pt idx="149">
                  <c:v>98.665184021000002</c:v>
                </c:pt>
                <c:pt idx="150">
                  <c:v>99.319580078000001</c:v>
                </c:pt>
                <c:pt idx="151">
                  <c:v>99.981018066000004</c:v>
                </c:pt>
                <c:pt idx="152">
                  <c:v>100.65206146</c:v>
                </c:pt>
                <c:pt idx="153">
                  <c:v>101.30087279999999</c:v>
                </c:pt>
                <c:pt idx="154">
                  <c:v>101.93424225</c:v>
                </c:pt>
                <c:pt idx="155">
                  <c:v>102.57504272</c:v>
                </c:pt>
                <c:pt idx="156">
                  <c:v>103.20386505</c:v>
                </c:pt>
                <c:pt idx="157">
                  <c:v>103.81293488</c:v>
                </c:pt>
                <c:pt idx="158">
                  <c:v>104.41703796</c:v>
                </c:pt>
                <c:pt idx="159">
                  <c:v>105.05440521</c:v>
                </c:pt>
                <c:pt idx="160">
                  <c:v>105.71151733000001</c:v>
                </c:pt>
                <c:pt idx="161">
                  <c:v>106.36185455</c:v>
                </c:pt>
                <c:pt idx="162">
                  <c:v>106.98683929000001</c:v>
                </c:pt>
                <c:pt idx="163">
                  <c:v>107.59484863</c:v>
                </c:pt>
                <c:pt idx="164">
                  <c:v>108.19694518999999</c:v>
                </c:pt>
                <c:pt idx="165">
                  <c:v>108.82875824</c:v>
                </c:pt>
                <c:pt idx="166">
                  <c:v>109.47315979</c:v>
                </c:pt>
                <c:pt idx="167">
                  <c:v>110.12653351</c:v>
                </c:pt>
                <c:pt idx="168">
                  <c:v>110.77655029</c:v>
                </c:pt>
                <c:pt idx="169">
                  <c:v>111.43320464999999</c:v>
                </c:pt>
                <c:pt idx="170">
                  <c:v>112.09173584</c:v>
                </c:pt>
                <c:pt idx="171">
                  <c:v>112.77250671</c:v>
                </c:pt>
                <c:pt idx="172">
                  <c:v>113.44909668</c:v>
                </c:pt>
                <c:pt idx="173">
                  <c:v>114.13250732</c:v>
                </c:pt>
                <c:pt idx="174">
                  <c:v>114.79839325</c:v>
                </c:pt>
                <c:pt idx="175">
                  <c:v>115.48484802</c:v>
                </c:pt>
                <c:pt idx="176">
                  <c:v>116.23126984</c:v>
                </c:pt>
                <c:pt idx="177">
                  <c:v>116.94737244</c:v>
                </c:pt>
                <c:pt idx="178">
                  <c:v>117.61770629999999</c:v>
                </c:pt>
                <c:pt idx="179">
                  <c:v>118.31539917000001</c:v>
                </c:pt>
                <c:pt idx="180">
                  <c:v>119.05653381</c:v>
                </c:pt>
                <c:pt idx="181">
                  <c:v>119.76889801</c:v>
                </c:pt>
                <c:pt idx="182">
                  <c:v>120.47661591000001</c:v>
                </c:pt>
                <c:pt idx="183">
                  <c:v>121.23310089</c:v>
                </c:pt>
                <c:pt idx="184">
                  <c:v>121.96708679</c:v>
                </c:pt>
                <c:pt idx="185">
                  <c:v>122.67495728</c:v>
                </c:pt>
                <c:pt idx="186">
                  <c:v>123.35915375</c:v>
                </c:pt>
                <c:pt idx="187">
                  <c:v>124.02320862000001</c:v>
                </c:pt>
                <c:pt idx="188">
                  <c:v>124.67160034</c:v>
                </c:pt>
                <c:pt idx="189">
                  <c:v>125.31256866</c:v>
                </c:pt>
                <c:pt idx="190">
                  <c:v>125.96844482</c:v>
                </c:pt>
                <c:pt idx="191">
                  <c:v>126.62063599</c:v>
                </c:pt>
                <c:pt idx="192">
                  <c:v>127.27309418</c:v>
                </c:pt>
                <c:pt idx="193">
                  <c:v>127.91738128999999</c:v>
                </c:pt>
                <c:pt idx="194">
                  <c:v>128.54742432</c:v>
                </c:pt>
                <c:pt idx="195">
                  <c:v>129.16993712999999</c:v>
                </c:pt>
                <c:pt idx="196">
                  <c:v>129.79791259999999</c:v>
                </c:pt>
                <c:pt idx="197">
                  <c:v>130.44869994999999</c:v>
                </c:pt>
                <c:pt idx="198">
                  <c:v>131.08862305</c:v>
                </c:pt>
                <c:pt idx="199">
                  <c:v>131.72286987000001</c:v>
                </c:pt>
                <c:pt idx="200">
                  <c:v>132.36898804</c:v>
                </c:pt>
                <c:pt idx="201">
                  <c:v>133.03573607999999</c:v>
                </c:pt>
                <c:pt idx="202">
                  <c:v>133.70417785999999</c:v>
                </c:pt>
                <c:pt idx="203">
                  <c:v>134.36793517999999</c:v>
                </c:pt>
                <c:pt idx="204">
                  <c:v>135.04917907999999</c:v>
                </c:pt>
                <c:pt idx="205">
                  <c:v>135.71888733</c:v>
                </c:pt>
                <c:pt idx="206">
                  <c:v>136.38749695000001</c:v>
                </c:pt>
                <c:pt idx="207">
                  <c:v>137.05117798000001</c:v>
                </c:pt>
                <c:pt idx="208">
                  <c:v>137.73510741999999</c:v>
                </c:pt>
                <c:pt idx="209">
                  <c:v>138.42314148</c:v>
                </c:pt>
                <c:pt idx="210">
                  <c:v>139.09790039000001</c:v>
                </c:pt>
                <c:pt idx="211">
                  <c:v>139.75982665999999</c:v>
                </c:pt>
                <c:pt idx="212">
                  <c:v>140.44599915000001</c:v>
                </c:pt>
                <c:pt idx="213">
                  <c:v>141.15576171999999</c:v>
                </c:pt>
                <c:pt idx="214">
                  <c:v>141.83894348000001</c:v>
                </c:pt>
                <c:pt idx="215">
                  <c:v>142.49485779</c:v>
                </c:pt>
                <c:pt idx="216">
                  <c:v>143.16862488000001</c:v>
                </c:pt>
                <c:pt idx="217">
                  <c:v>143.8447113</c:v>
                </c:pt>
                <c:pt idx="218">
                  <c:v>144.48951721</c:v>
                </c:pt>
                <c:pt idx="219">
                  <c:v>145.10993958</c:v>
                </c:pt>
                <c:pt idx="220">
                  <c:v>145.72396850999999</c:v>
                </c:pt>
                <c:pt idx="221">
                  <c:v>146.34701537999999</c:v>
                </c:pt>
                <c:pt idx="222">
                  <c:v>146.98434448</c:v>
                </c:pt>
                <c:pt idx="223">
                  <c:v>147.62347412</c:v>
                </c:pt>
                <c:pt idx="224">
                  <c:v>148.23980713</c:v>
                </c:pt>
                <c:pt idx="225">
                  <c:v>148.84394836000001</c:v>
                </c:pt>
                <c:pt idx="226">
                  <c:v>149.49848938</c:v>
                </c:pt>
                <c:pt idx="227">
                  <c:v>150.18693542</c:v>
                </c:pt>
                <c:pt idx="228">
                  <c:v>150.85511779999999</c:v>
                </c:pt>
                <c:pt idx="229">
                  <c:v>151.50288391000001</c:v>
                </c:pt>
                <c:pt idx="230">
                  <c:v>152.17823791999999</c:v>
                </c:pt>
                <c:pt idx="231">
                  <c:v>152.86685181000001</c:v>
                </c:pt>
                <c:pt idx="232">
                  <c:v>153.54017639</c:v>
                </c:pt>
                <c:pt idx="233">
                  <c:v>154.1971283</c:v>
                </c:pt>
                <c:pt idx="234">
                  <c:v>154.87043761999999</c:v>
                </c:pt>
                <c:pt idx="235">
                  <c:v>155.53633117999999</c:v>
                </c:pt>
                <c:pt idx="236">
                  <c:v>156.21476745999999</c:v>
                </c:pt>
                <c:pt idx="237">
                  <c:v>156.87396240000001</c:v>
                </c:pt>
                <c:pt idx="238">
                  <c:v>157.52832031</c:v>
                </c:pt>
                <c:pt idx="239">
                  <c:v>158.17959594999999</c:v>
                </c:pt>
                <c:pt idx="240">
                  <c:v>158.81517029</c:v>
                </c:pt>
                <c:pt idx="241">
                  <c:v>159.42692565999999</c:v>
                </c:pt>
                <c:pt idx="242">
                  <c:v>160.06646728999999</c:v>
                </c:pt>
                <c:pt idx="243">
                  <c:v>160.72108459</c:v>
                </c:pt>
                <c:pt idx="244">
                  <c:v>161.36314392</c:v>
                </c:pt>
                <c:pt idx="245">
                  <c:v>161.9803009</c:v>
                </c:pt>
                <c:pt idx="246">
                  <c:v>162.59403992</c:v>
                </c:pt>
                <c:pt idx="247">
                  <c:v>163.22897338999999</c:v>
                </c:pt>
                <c:pt idx="248">
                  <c:v>163.86470032</c:v>
                </c:pt>
                <c:pt idx="249">
                  <c:v>164.50128174</c:v>
                </c:pt>
                <c:pt idx="250">
                  <c:v>165.14021301</c:v>
                </c:pt>
                <c:pt idx="251">
                  <c:v>165.78639221</c:v>
                </c:pt>
                <c:pt idx="252">
                  <c:v>166.43553162000001</c:v>
                </c:pt>
                <c:pt idx="253">
                  <c:v>167.09004211000001</c:v>
                </c:pt>
                <c:pt idx="254">
                  <c:v>167.74528502999999</c:v>
                </c:pt>
                <c:pt idx="255">
                  <c:v>168.39738464000001</c:v>
                </c:pt>
                <c:pt idx="256">
                  <c:v>169.06034851000001</c:v>
                </c:pt>
                <c:pt idx="257">
                  <c:v>169.72198485999999</c:v>
                </c:pt>
                <c:pt idx="258">
                  <c:v>170.39190674</c:v>
                </c:pt>
                <c:pt idx="259">
                  <c:v>171.05668639999999</c:v>
                </c:pt>
                <c:pt idx="260">
                  <c:v>171.71035767000001</c:v>
                </c:pt>
                <c:pt idx="261">
                  <c:v>172.36517334000001</c:v>
                </c:pt>
                <c:pt idx="262">
                  <c:v>173.01455687999999</c:v>
                </c:pt>
                <c:pt idx="263">
                  <c:v>173.65208435</c:v>
                </c:pt>
                <c:pt idx="264">
                  <c:v>174.27342224</c:v>
                </c:pt>
                <c:pt idx="265">
                  <c:v>174.90106201</c:v>
                </c:pt>
                <c:pt idx="266">
                  <c:v>175.57482909999999</c:v>
                </c:pt>
                <c:pt idx="267">
                  <c:v>176.2615509</c:v>
                </c:pt>
                <c:pt idx="268">
                  <c:v>176.93223571999999</c:v>
                </c:pt>
                <c:pt idx="269">
                  <c:v>177.57458496000001</c:v>
                </c:pt>
                <c:pt idx="270">
                  <c:v>178.22184752999999</c:v>
                </c:pt>
                <c:pt idx="271">
                  <c:v>178.88352965999999</c:v>
                </c:pt>
                <c:pt idx="272">
                  <c:v>179.54315185999999</c:v>
                </c:pt>
                <c:pt idx="273">
                  <c:v>180.20117188</c:v>
                </c:pt>
                <c:pt idx="274">
                  <c:v>180.87825011999999</c:v>
                </c:pt>
                <c:pt idx="275">
                  <c:v>181.53895568999999</c:v>
                </c:pt>
                <c:pt idx="276">
                  <c:v>182.18467712</c:v>
                </c:pt>
                <c:pt idx="277">
                  <c:v>182.84046935999999</c:v>
                </c:pt>
                <c:pt idx="278">
                  <c:v>183.51118468999999</c:v>
                </c:pt>
                <c:pt idx="279">
                  <c:v>184.17481995</c:v>
                </c:pt>
                <c:pt idx="280">
                  <c:v>184.82255554</c:v>
                </c:pt>
                <c:pt idx="281">
                  <c:v>185.47810364</c:v>
                </c:pt>
                <c:pt idx="282">
                  <c:v>186.17457580999999</c:v>
                </c:pt>
                <c:pt idx="283">
                  <c:v>186.88642883</c:v>
                </c:pt>
                <c:pt idx="284">
                  <c:v>187.57827759</c:v>
                </c:pt>
                <c:pt idx="285">
                  <c:v>188.22004699999999</c:v>
                </c:pt>
                <c:pt idx="286">
                  <c:v>188.88049315999999</c:v>
                </c:pt>
                <c:pt idx="287">
                  <c:v>189.55377197000001</c:v>
                </c:pt>
                <c:pt idx="288">
                  <c:v>190.22628784</c:v>
                </c:pt>
                <c:pt idx="289">
                  <c:v>190.90402222</c:v>
                </c:pt>
                <c:pt idx="290">
                  <c:v>191.57250977000001</c:v>
                </c:pt>
                <c:pt idx="291">
                  <c:v>192.23106383999999</c:v>
                </c:pt>
                <c:pt idx="292">
                  <c:v>192.89901732999999</c:v>
                </c:pt>
                <c:pt idx="293">
                  <c:v>193.56867980999999</c:v>
                </c:pt>
                <c:pt idx="294">
                  <c:v>194.23710632000001</c:v>
                </c:pt>
                <c:pt idx="295">
                  <c:v>194.90393065999999</c:v>
                </c:pt>
                <c:pt idx="296">
                  <c:v>195.57496642999999</c:v>
                </c:pt>
                <c:pt idx="297">
                  <c:v>196.23934937000001</c:v>
                </c:pt>
                <c:pt idx="298">
                  <c:v>196.90678406000001</c:v>
                </c:pt>
                <c:pt idx="299">
                  <c:v>197.56848145000001</c:v>
                </c:pt>
                <c:pt idx="300">
                  <c:v>198.23867798000001</c:v>
                </c:pt>
                <c:pt idx="301">
                  <c:v>198.90850829999999</c:v>
                </c:pt>
                <c:pt idx="302">
                  <c:v>199.57734679999999</c:v>
                </c:pt>
                <c:pt idx="303">
                  <c:v>200.26092528999999</c:v>
                </c:pt>
                <c:pt idx="304">
                  <c:v>200.94186400999999</c:v>
                </c:pt>
                <c:pt idx="305">
                  <c:v>201.62910461000001</c:v>
                </c:pt>
                <c:pt idx="306">
                  <c:v>202.31916809000001</c:v>
                </c:pt>
                <c:pt idx="307">
                  <c:v>203.01374817000001</c:v>
                </c:pt>
                <c:pt idx="308">
                  <c:v>203.69737244000001</c:v>
                </c:pt>
                <c:pt idx="309">
                  <c:v>204.38084412000001</c:v>
                </c:pt>
                <c:pt idx="310">
                  <c:v>205.07250977000001</c:v>
                </c:pt>
                <c:pt idx="311">
                  <c:v>205.78001404</c:v>
                </c:pt>
                <c:pt idx="312">
                  <c:v>206.46827698000001</c:v>
                </c:pt>
                <c:pt idx="313">
                  <c:v>207.16055298000001</c:v>
                </c:pt>
                <c:pt idx="314">
                  <c:v>207.85533142</c:v>
                </c:pt>
                <c:pt idx="315">
                  <c:v>208.55737305</c:v>
                </c:pt>
                <c:pt idx="316">
                  <c:v>209.24769592000001</c:v>
                </c:pt>
                <c:pt idx="317">
                  <c:v>209.93144226000001</c:v>
                </c:pt>
                <c:pt idx="318">
                  <c:v>210.62588500999999</c:v>
                </c:pt>
                <c:pt idx="319">
                  <c:v>211.34661865000001</c:v>
                </c:pt>
                <c:pt idx="320">
                  <c:v>212.04849243000001</c:v>
                </c:pt>
                <c:pt idx="321">
                  <c:v>212.73086548000001</c:v>
                </c:pt>
                <c:pt idx="322">
                  <c:v>213.41778564000001</c:v>
                </c:pt>
                <c:pt idx="323">
                  <c:v>214.11463928000001</c:v>
                </c:pt>
                <c:pt idx="324">
                  <c:v>214.80786133000001</c:v>
                </c:pt>
                <c:pt idx="325">
                  <c:v>215.50228881999999</c:v>
                </c:pt>
                <c:pt idx="326">
                  <c:v>216.2021637</c:v>
                </c:pt>
                <c:pt idx="327">
                  <c:v>216.90852355999999</c:v>
                </c:pt>
                <c:pt idx="328">
                  <c:v>217.60787963999999</c:v>
                </c:pt>
                <c:pt idx="329">
                  <c:v>218.29434204</c:v>
                </c:pt>
                <c:pt idx="330">
                  <c:v>218.98829651</c:v>
                </c:pt>
                <c:pt idx="331">
                  <c:v>219.69161987000001</c:v>
                </c:pt>
                <c:pt idx="332">
                  <c:v>220.3915863</c:v>
                </c:pt>
                <c:pt idx="333">
                  <c:v>221.09877014</c:v>
                </c:pt>
                <c:pt idx="334">
                  <c:v>221.80299377</c:v>
                </c:pt>
                <c:pt idx="335">
                  <c:v>222.50907898</c:v>
                </c:pt>
                <c:pt idx="336">
                  <c:v>223.21580505</c:v>
                </c:pt>
                <c:pt idx="337">
                  <c:v>223.92144775</c:v>
                </c:pt>
                <c:pt idx="338">
                  <c:v>224.62515259</c:v>
                </c:pt>
                <c:pt idx="339">
                  <c:v>225.32807922000001</c:v>
                </c:pt>
                <c:pt idx="340">
                  <c:v>226.0216217</c:v>
                </c:pt>
                <c:pt idx="341">
                  <c:v>226.71929932</c:v>
                </c:pt>
                <c:pt idx="342">
                  <c:v>227.42044067</c:v>
                </c:pt>
                <c:pt idx="343">
                  <c:v>228.11274718999999</c:v>
                </c:pt>
                <c:pt idx="344">
                  <c:v>228.80584716999999</c:v>
                </c:pt>
                <c:pt idx="345">
                  <c:v>229.50213622999999</c:v>
                </c:pt>
                <c:pt idx="346">
                  <c:v>230.20080565999999</c:v>
                </c:pt>
                <c:pt idx="347">
                  <c:v>230.90962218999999</c:v>
                </c:pt>
                <c:pt idx="348">
                  <c:v>231.6184082</c:v>
                </c:pt>
                <c:pt idx="349">
                  <c:v>232.32307434000001</c:v>
                </c:pt>
                <c:pt idx="350">
                  <c:v>233.02870178000001</c:v>
                </c:pt>
                <c:pt idx="351">
                  <c:v>233.73576355</c:v>
                </c:pt>
                <c:pt idx="352">
                  <c:v>234.43847656</c:v>
                </c:pt>
                <c:pt idx="353">
                  <c:v>235.13699341</c:v>
                </c:pt>
                <c:pt idx="354">
                  <c:v>235.83076477</c:v>
                </c:pt>
                <c:pt idx="355">
                  <c:v>236.52543639999999</c:v>
                </c:pt>
                <c:pt idx="356">
                  <c:v>237.22520446999999</c:v>
                </c:pt>
                <c:pt idx="357">
                  <c:v>237.91601563</c:v>
                </c:pt>
                <c:pt idx="358">
                  <c:v>238.61558532999999</c:v>
                </c:pt>
                <c:pt idx="359">
                  <c:v>239.31347656</c:v>
                </c:pt>
                <c:pt idx="360">
                  <c:v>240.01104735999999</c:v>
                </c:pt>
                <c:pt idx="361">
                  <c:v>240.7006073</c:v>
                </c:pt>
                <c:pt idx="362">
                  <c:v>241.39485167999999</c:v>
                </c:pt>
                <c:pt idx="363">
                  <c:v>242.09584045</c:v>
                </c:pt>
                <c:pt idx="364">
                  <c:v>242.79847717000001</c:v>
                </c:pt>
                <c:pt idx="365">
                  <c:v>243.49893187999999</c:v>
                </c:pt>
                <c:pt idx="366">
                  <c:v>244.18972778</c:v>
                </c:pt>
                <c:pt idx="367">
                  <c:v>244.88754272</c:v>
                </c:pt>
                <c:pt idx="368">
                  <c:v>245.58576965</c:v>
                </c:pt>
                <c:pt idx="369">
                  <c:v>246.29046631</c:v>
                </c:pt>
                <c:pt idx="370">
                  <c:v>246.99778748</c:v>
                </c:pt>
                <c:pt idx="371">
                  <c:v>247.69635009999999</c:v>
                </c:pt>
                <c:pt idx="372">
                  <c:v>248.40231323</c:v>
                </c:pt>
                <c:pt idx="373">
                  <c:v>249.10670471</c:v>
                </c:pt>
                <c:pt idx="374">
                  <c:v>249.81794739</c:v>
                </c:pt>
                <c:pt idx="375">
                  <c:v>250.51705933</c:v>
                </c:pt>
                <c:pt idx="376">
                  <c:v>251.22552490000001</c:v>
                </c:pt>
                <c:pt idx="377">
                  <c:v>251.93492126000001</c:v>
                </c:pt>
                <c:pt idx="378">
                  <c:v>252.64653014999999</c:v>
                </c:pt>
                <c:pt idx="379">
                  <c:v>253.36383057</c:v>
                </c:pt>
                <c:pt idx="380">
                  <c:v>254.08378601000001</c:v>
                </c:pt>
                <c:pt idx="381">
                  <c:v>254.8034668</c:v>
                </c:pt>
                <c:pt idx="382">
                  <c:v>255.52650452</c:v>
                </c:pt>
                <c:pt idx="383">
                  <c:v>256.25238037000003</c:v>
                </c:pt>
                <c:pt idx="384">
                  <c:v>256.97009277000001</c:v>
                </c:pt>
                <c:pt idx="385">
                  <c:v>257.68786620999998</c:v>
                </c:pt>
                <c:pt idx="386">
                  <c:v>258.40884398999998</c:v>
                </c:pt>
                <c:pt idx="387">
                  <c:v>259.12310790999999</c:v>
                </c:pt>
                <c:pt idx="388">
                  <c:v>259.83251953000001</c:v>
                </c:pt>
                <c:pt idx="389">
                  <c:v>260.54296875</c:v>
                </c:pt>
                <c:pt idx="390">
                  <c:v>261.24667357999999</c:v>
                </c:pt>
                <c:pt idx="391">
                  <c:v>261.96313477000001</c:v>
                </c:pt>
                <c:pt idx="392">
                  <c:v>262.67877197000001</c:v>
                </c:pt>
                <c:pt idx="393">
                  <c:v>263.38552856000001</c:v>
                </c:pt>
                <c:pt idx="394">
                  <c:v>264.08865356000001</c:v>
                </c:pt>
                <c:pt idx="395">
                  <c:v>264.79168700999998</c:v>
                </c:pt>
                <c:pt idx="396">
                  <c:v>265.49029540999999</c:v>
                </c:pt>
                <c:pt idx="397">
                  <c:v>266.18884277000001</c:v>
                </c:pt>
                <c:pt idx="398">
                  <c:v>266.89080811000002</c:v>
                </c:pt>
                <c:pt idx="399">
                  <c:v>267.59710693</c:v>
                </c:pt>
                <c:pt idx="400">
                  <c:v>268.29928589000002</c:v>
                </c:pt>
                <c:pt idx="401">
                  <c:v>268.99383545000001</c:v>
                </c:pt>
                <c:pt idx="402">
                  <c:v>269.68637085</c:v>
                </c:pt>
                <c:pt idx="403">
                  <c:v>270.37374878000003</c:v>
                </c:pt>
                <c:pt idx="404">
                  <c:v>271.06439209000001</c:v>
                </c:pt>
                <c:pt idx="405">
                  <c:v>271.75634766000002</c:v>
                </c:pt>
                <c:pt idx="406">
                  <c:v>272.45556641000002</c:v>
                </c:pt>
                <c:pt idx="407">
                  <c:v>273.14953613</c:v>
                </c:pt>
                <c:pt idx="408">
                  <c:v>273.84594727000001</c:v>
                </c:pt>
                <c:pt idx="409">
                  <c:v>274.54214478</c:v>
                </c:pt>
                <c:pt idx="410">
                  <c:v>275.24206543000003</c:v>
                </c:pt>
                <c:pt idx="411">
                  <c:v>275.94238281000003</c:v>
                </c:pt>
                <c:pt idx="412">
                  <c:v>276.64898682</c:v>
                </c:pt>
                <c:pt idx="413">
                  <c:v>277.36001586999998</c:v>
                </c:pt>
                <c:pt idx="414">
                  <c:v>278.08496093999997</c:v>
                </c:pt>
                <c:pt idx="415">
                  <c:v>278.80657959000001</c:v>
                </c:pt>
                <c:pt idx="416">
                  <c:v>279.52282715000001</c:v>
                </c:pt>
                <c:pt idx="417">
                  <c:v>280.23294067</c:v>
                </c:pt>
                <c:pt idx="418">
                  <c:v>280.95880126999998</c:v>
                </c:pt>
                <c:pt idx="419">
                  <c:v>281.68319702000002</c:v>
                </c:pt>
                <c:pt idx="420">
                  <c:v>282.39907836999998</c:v>
                </c:pt>
                <c:pt idx="421">
                  <c:v>283.11251830999998</c:v>
                </c:pt>
                <c:pt idx="422">
                  <c:v>283.82318114999998</c:v>
                </c:pt>
                <c:pt idx="423">
                  <c:v>284.53707886000001</c:v>
                </c:pt>
                <c:pt idx="424">
                  <c:v>285.25003052</c:v>
                </c:pt>
                <c:pt idx="425">
                  <c:v>285.96020507999998</c:v>
                </c:pt>
                <c:pt idx="426">
                  <c:v>286.67926025000003</c:v>
                </c:pt>
                <c:pt idx="427">
                  <c:v>287.39193726000002</c:v>
                </c:pt>
                <c:pt idx="428">
                  <c:v>288.11013794000002</c:v>
                </c:pt>
                <c:pt idx="429">
                  <c:v>288.81549072000001</c:v>
                </c:pt>
                <c:pt idx="430">
                  <c:v>289.52938842999998</c:v>
                </c:pt>
                <c:pt idx="431">
                  <c:v>290.24084472999999</c:v>
                </c:pt>
                <c:pt idx="432">
                  <c:v>290.96261597</c:v>
                </c:pt>
                <c:pt idx="433">
                  <c:v>291.67871093999997</c:v>
                </c:pt>
                <c:pt idx="434">
                  <c:v>292.39181518999999</c:v>
                </c:pt>
                <c:pt idx="435">
                  <c:v>293.10061646000003</c:v>
                </c:pt>
                <c:pt idx="436">
                  <c:v>293.81353760000002</c:v>
                </c:pt>
                <c:pt idx="437">
                  <c:v>294.52996825999998</c:v>
                </c:pt>
                <c:pt idx="438">
                  <c:v>295.25732421999999</c:v>
                </c:pt>
                <c:pt idx="439">
                  <c:v>295.99923705999998</c:v>
                </c:pt>
                <c:pt idx="440">
                  <c:v>296.72375488</c:v>
                </c:pt>
                <c:pt idx="441">
                  <c:v>297.45236205999998</c:v>
                </c:pt>
                <c:pt idx="442">
                  <c:v>298.16696166999998</c:v>
                </c:pt>
                <c:pt idx="443">
                  <c:v>298.90213012999999</c:v>
                </c:pt>
                <c:pt idx="444">
                  <c:v>299.63256835999999</c:v>
                </c:pt>
                <c:pt idx="445">
                  <c:v>300.35955811000002</c:v>
                </c:pt>
                <c:pt idx="446">
                  <c:v>301.08340454</c:v>
                </c:pt>
                <c:pt idx="447">
                  <c:v>301.79385375999999</c:v>
                </c:pt>
                <c:pt idx="448">
                  <c:v>302.50909424000002</c:v>
                </c:pt>
                <c:pt idx="449">
                  <c:v>303.22344971000001</c:v>
                </c:pt>
                <c:pt idx="450">
                  <c:v>303.92984009000003</c:v>
                </c:pt>
                <c:pt idx="451">
                  <c:v>304.64093018</c:v>
                </c:pt>
                <c:pt idx="452">
                  <c:v>305.34136962999997</c:v>
                </c:pt>
                <c:pt idx="453">
                  <c:v>306.04003906000003</c:v>
                </c:pt>
                <c:pt idx="454">
                  <c:v>306.74105835</c:v>
                </c:pt>
                <c:pt idx="455">
                  <c:v>307.45050049000002</c:v>
                </c:pt>
                <c:pt idx="456">
                  <c:v>308.15887450999998</c:v>
                </c:pt>
                <c:pt idx="457">
                  <c:v>308.86315918000003</c:v>
                </c:pt>
                <c:pt idx="458">
                  <c:v>309.56231688999998</c:v>
                </c:pt>
                <c:pt idx="459">
                  <c:v>310.25939941000001</c:v>
                </c:pt>
                <c:pt idx="460">
                  <c:v>310.96450806000001</c:v>
                </c:pt>
                <c:pt idx="461">
                  <c:v>311.67913818</c:v>
                </c:pt>
                <c:pt idx="462">
                  <c:v>312.39047240999997</c:v>
                </c:pt>
                <c:pt idx="463">
                  <c:v>313.10675049000002</c:v>
                </c:pt>
                <c:pt idx="464">
                  <c:v>313.81741333000002</c:v>
                </c:pt>
                <c:pt idx="465">
                  <c:v>314.53106688999998</c:v>
                </c:pt>
                <c:pt idx="466">
                  <c:v>315.25057982999999</c:v>
                </c:pt>
                <c:pt idx="467">
                  <c:v>315.97207642000001</c:v>
                </c:pt>
                <c:pt idx="468">
                  <c:v>316.68960571000002</c:v>
                </c:pt>
                <c:pt idx="469">
                  <c:v>317.41104125999999</c:v>
                </c:pt>
                <c:pt idx="470">
                  <c:v>318.13446045000001</c:v>
                </c:pt>
                <c:pt idx="471">
                  <c:v>318.86123657000002</c:v>
                </c:pt>
                <c:pt idx="472">
                  <c:v>319.58340454</c:v>
                </c:pt>
                <c:pt idx="473">
                  <c:v>320.30578613</c:v>
                </c:pt>
                <c:pt idx="474">
                  <c:v>321.02236937999999</c:v>
                </c:pt>
                <c:pt idx="475">
                  <c:v>321.73788452000002</c:v>
                </c:pt>
                <c:pt idx="476">
                  <c:v>322.47003174000002</c:v>
                </c:pt>
                <c:pt idx="477">
                  <c:v>323.18377686000002</c:v>
                </c:pt>
                <c:pt idx="478">
                  <c:v>323.89932250999999</c:v>
                </c:pt>
                <c:pt idx="479">
                  <c:v>324.61022948999999</c:v>
                </c:pt>
                <c:pt idx="480">
                  <c:v>325.31872558999999</c:v>
                </c:pt>
                <c:pt idx="481">
                  <c:v>326.02838135000002</c:v>
                </c:pt>
                <c:pt idx="482">
                  <c:v>326.73696898999998</c:v>
                </c:pt>
                <c:pt idx="483">
                  <c:v>327.44522095000002</c:v>
                </c:pt>
                <c:pt idx="484">
                  <c:v>328.14413452000002</c:v>
                </c:pt>
                <c:pt idx="485">
                  <c:v>328.85095215000001</c:v>
                </c:pt>
                <c:pt idx="486">
                  <c:v>328.85595703000001</c:v>
                </c:pt>
              </c:numCache>
            </c:numRef>
          </c:xVal>
          <c:yVal>
            <c:numRef>
              <c:f>NC!$X$3:$X$502</c:f>
              <c:numCache>
                <c:formatCode>0.00E+00</c:formatCode>
                <c:ptCount val="500"/>
                <c:pt idx="0">
                  <c:v>0</c:v>
                </c:pt>
                <c:pt idx="1">
                  <c:v>46.121003999999999</c:v>
                </c:pt>
                <c:pt idx="2">
                  <c:v>55.468404</c:v>
                </c:pt>
                <c:pt idx="3">
                  <c:v>59.573</c:v>
                </c:pt>
                <c:pt idx="4">
                  <c:v>61.189779999999999</c:v>
                </c:pt>
                <c:pt idx="5">
                  <c:v>62.319547999999998</c:v>
                </c:pt>
                <c:pt idx="6">
                  <c:v>63.264152000000003</c:v>
                </c:pt>
                <c:pt idx="7">
                  <c:v>63.441600000000001</c:v>
                </c:pt>
                <c:pt idx="8">
                  <c:v>61.071412000000002</c:v>
                </c:pt>
                <c:pt idx="9">
                  <c:v>52.401567999999997</c:v>
                </c:pt>
                <c:pt idx="10">
                  <c:v>80.132847999999996</c:v>
                </c:pt>
                <c:pt idx="11">
                  <c:v>115.682592</c:v>
                </c:pt>
                <c:pt idx="12">
                  <c:v>144.66399999999999</c:v>
                </c:pt>
                <c:pt idx="13">
                  <c:v>166.62777600000001</c:v>
                </c:pt>
                <c:pt idx="14">
                  <c:v>184.58414400000001</c:v>
                </c:pt>
                <c:pt idx="15">
                  <c:v>197.46838399999999</c:v>
                </c:pt>
                <c:pt idx="16">
                  <c:v>202.746656</c:v>
                </c:pt>
                <c:pt idx="17">
                  <c:v>204.11428799999999</c:v>
                </c:pt>
                <c:pt idx="18">
                  <c:v>204.109184</c:v>
                </c:pt>
                <c:pt idx="19">
                  <c:v>203.564368</c:v>
                </c:pt>
                <c:pt idx="20">
                  <c:v>202.90024</c:v>
                </c:pt>
                <c:pt idx="21">
                  <c:v>202.38463999999999</c:v>
                </c:pt>
                <c:pt idx="22">
                  <c:v>201.71088</c:v>
                </c:pt>
                <c:pt idx="23">
                  <c:v>202.03551999999999</c:v>
                </c:pt>
                <c:pt idx="24">
                  <c:v>204.246928</c:v>
                </c:pt>
                <c:pt idx="25">
                  <c:v>208.53312</c:v>
                </c:pt>
                <c:pt idx="26">
                  <c:v>214.72283200000001</c:v>
                </c:pt>
                <c:pt idx="27">
                  <c:v>221.952</c:v>
                </c:pt>
                <c:pt idx="28">
                  <c:v>229.08088000000001</c:v>
                </c:pt>
                <c:pt idx="29">
                  <c:v>234.95828800000001</c:v>
                </c:pt>
                <c:pt idx="30">
                  <c:v>241.426928</c:v>
                </c:pt>
                <c:pt idx="31">
                  <c:v>246.72311999999999</c:v>
                </c:pt>
                <c:pt idx="32">
                  <c:v>251.94112000000001</c:v>
                </c:pt>
                <c:pt idx="33">
                  <c:v>257.37849599999998</c:v>
                </c:pt>
                <c:pt idx="34">
                  <c:v>263.01401600000003</c:v>
                </c:pt>
                <c:pt idx="35">
                  <c:v>268.84243199999997</c:v>
                </c:pt>
                <c:pt idx="36">
                  <c:v>275.05267199999997</c:v>
                </c:pt>
                <c:pt idx="37">
                  <c:v>281.56688000000003</c:v>
                </c:pt>
                <c:pt idx="38">
                  <c:v>288.53680000000003</c:v>
                </c:pt>
                <c:pt idx="39">
                  <c:v>295.60969599999999</c:v>
                </c:pt>
                <c:pt idx="40">
                  <c:v>302.604512</c:v>
                </c:pt>
                <c:pt idx="41">
                  <c:v>309.52748800000001</c:v>
                </c:pt>
                <c:pt idx="42">
                  <c:v>316.281632</c:v>
                </c:pt>
                <c:pt idx="43">
                  <c:v>322.85327999999998</c:v>
                </c:pt>
                <c:pt idx="44">
                  <c:v>329.337536</c:v>
                </c:pt>
                <c:pt idx="45">
                  <c:v>335.63577600000002</c:v>
                </c:pt>
                <c:pt idx="46">
                  <c:v>342.95024000000001</c:v>
                </c:pt>
                <c:pt idx="47">
                  <c:v>351.288704</c:v>
                </c:pt>
                <c:pt idx="48">
                  <c:v>358.71081600000002</c:v>
                </c:pt>
                <c:pt idx="49">
                  <c:v>361.64403199999998</c:v>
                </c:pt>
                <c:pt idx="50">
                  <c:v>361.77219200000002</c:v>
                </c:pt>
                <c:pt idx="51">
                  <c:v>360.51052800000002</c:v>
                </c:pt>
                <c:pt idx="52">
                  <c:v>359.625248</c:v>
                </c:pt>
                <c:pt idx="53">
                  <c:v>358.42156799999998</c:v>
                </c:pt>
                <c:pt idx="54">
                  <c:v>357.27884799999998</c:v>
                </c:pt>
                <c:pt idx="55">
                  <c:v>356.69427200000001</c:v>
                </c:pt>
                <c:pt idx="56">
                  <c:v>355.98768000000001</c:v>
                </c:pt>
                <c:pt idx="57">
                  <c:v>355.53663999999998</c:v>
                </c:pt>
                <c:pt idx="58">
                  <c:v>355.40835199999998</c:v>
                </c:pt>
                <c:pt idx="59">
                  <c:v>355.70409599999999</c:v>
                </c:pt>
                <c:pt idx="60">
                  <c:v>356.64323200000001</c:v>
                </c:pt>
                <c:pt idx="61">
                  <c:v>358.54038400000002</c:v>
                </c:pt>
                <c:pt idx="62">
                  <c:v>361.625472</c:v>
                </c:pt>
                <c:pt idx="63">
                  <c:v>365.01558399999999</c:v>
                </c:pt>
                <c:pt idx="64">
                  <c:v>369.15689600000002</c:v>
                </c:pt>
                <c:pt idx="65">
                  <c:v>373.516032</c:v>
                </c:pt>
                <c:pt idx="66">
                  <c:v>378.39184</c:v>
                </c:pt>
                <c:pt idx="67">
                  <c:v>383.62351999999998</c:v>
                </c:pt>
                <c:pt idx="68">
                  <c:v>388.82025599999997</c:v>
                </c:pt>
                <c:pt idx="69">
                  <c:v>394.29116800000003</c:v>
                </c:pt>
                <c:pt idx="70">
                  <c:v>399.877568</c:v>
                </c:pt>
                <c:pt idx="71">
                  <c:v>405.36543999999998</c:v>
                </c:pt>
                <c:pt idx="72">
                  <c:v>410.84928000000002</c:v>
                </c:pt>
                <c:pt idx="73">
                  <c:v>416.31484799999998</c:v>
                </c:pt>
                <c:pt idx="74">
                  <c:v>421.72028799999998</c:v>
                </c:pt>
                <c:pt idx="75">
                  <c:v>426.93081599999999</c:v>
                </c:pt>
                <c:pt idx="76">
                  <c:v>431.73100799999997</c:v>
                </c:pt>
                <c:pt idx="77">
                  <c:v>436.10879999999997</c:v>
                </c:pt>
                <c:pt idx="78">
                  <c:v>440.309056</c:v>
                </c:pt>
                <c:pt idx="79">
                  <c:v>443.92115200000001</c:v>
                </c:pt>
                <c:pt idx="80">
                  <c:v>447.17283200000003</c:v>
                </c:pt>
                <c:pt idx="81">
                  <c:v>450.07862399999999</c:v>
                </c:pt>
                <c:pt idx="82">
                  <c:v>452.716544</c:v>
                </c:pt>
                <c:pt idx="83">
                  <c:v>455.04220800000002</c:v>
                </c:pt>
                <c:pt idx="84">
                  <c:v>457.28473600000001</c:v>
                </c:pt>
                <c:pt idx="85">
                  <c:v>459.13049599999999</c:v>
                </c:pt>
                <c:pt idx="86">
                  <c:v>461.17801600000001</c:v>
                </c:pt>
                <c:pt idx="87">
                  <c:v>463.20272</c:v>
                </c:pt>
                <c:pt idx="88">
                  <c:v>465.445312</c:v>
                </c:pt>
                <c:pt idx="89">
                  <c:v>468.02271999999999</c:v>
                </c:pt>
                <c:pt idx="90">
                  <c:v>470.60764799999998</c:v>
                </c:pt>
                <c:pt idx="91">
                  <c:v>473.32307200000002</c:v>
                </c:pt>
                <c:pt idx="92">
                  <c:v>475.87964799999997</c:v>
                </c:pt>
                <c:pt idx="93">
                  <c:v>478.36489599999999</c:v>
                </c:pt>
                <c:pt idx="94">
                  <c:v>480.66486400000002</c:v>
                </c:pt>
                <c:pt idx="95">
                  <c:v>482.60643199999998</c:v>
                </c:pt>
                <c:pt idx="96">
                  <c:v>484.31881600000003</c:v>
                </c:pt>
                <c:pt idx="97">
                  <c:v>485.65628800000002</c:v>
                </c:pt>
                <c:pt idx="98">
                  <c:v>486.835104</c:v>
                </c:pt>
                <c:pt idx="99">
                  <c:v>488.04880000000003</c:v>
                </c:pt>
                <c:pt idx="100">
                  <c:v>489.18777599999999</c:v>
                </c:pt>
                <c:pt idx="101">
                  <c:v>490.54912000000002</c:v>
                </c:pt>
                <c:pt idx="102">
                  <c:v>492.22912000000002</c:v>
                </c:pt>
                <c:pt idx="103">
                  <c:v>493.95641599999999</c:v>
                </c:pt>
                <c:pt idx="104">
                  <c:v>495.85116799999997</c:v>
                </c:pt>
                <c:pt idx="105">
                  <c:v>498.01884799999999</c:v>
                </c:pt>
                <c:pt idx="106">
                  <c:v>500.332448</c:v>
                </c:pt>
                <c:pt idx="107">
                  <c:v>502.97935999999999</c:v>
                </c:pt>
                <c:pt idx="108">
                  <c:v>505.575264</c:v>
                </c:pt>
                <c:pt idx="109">
                  <c:v>508.31488000000002</c:v>
                </c:pt>
                <c:pt idx="110">
                  <c:v>510.91183999999998</c:v>
                </c:pt>
                <c:pt idx="111">
                  <c:v>513.42073600000003</c:v>
                </c:pt>
                <c:pt idx="112">
                  <c:v>515.99033599999996</c:v>
                </c:pt>
                <c:pt idx="113">
                  <c:v>518.69932800000004</c:v>
                </c:pt>
                <c:pt idx="114">
                  <c:v>521.531744</c:v>
                </c:pt>
                <c:pt idx="115">
                  <c:v>524.38681599999995</c:v>
                </c:pt>
                <c:pt idx="116">
                  <c:v>527.16713600000003</c:v>
                </c:pt>
                <c:pt idx="117">
                  <c:v>530.25123199999996</c:v>
                </c:pt>
                <c:pt idx="118">
                  <c:v>533.36102400000004</c:v>
                </c:pt>
                <c:pt idx="119">
                  <c:v>536.22256000000004</c:v>
                </c:pt>
                <c:pt idx="120">
                  <c:v>538.79456000000005</c:v>
                </c:pt>
                <c:pt idx="121">
                  <c:v>540.82752000000005</c:v>
                </c:pt>
                <c:pt idx="122">
                  <c:v>542.69382399999995</c:v>
                </c:pt>
                <c:pt idx="123">
                  <c:v>544.54208000000006</c:v>
                </c:pt>
                <c:pt idx="124">
                  <c:v>546.23743999999999</c:v>
                </c:pt>
                <c:pt idx="125">
                  <c:v>547.68473600000004</c:v>
                </c:pt>
                <c:pt idx="126">
                  <c:v>548.89376000000004</c:v>
                </c:pt>
                <c:pt idx="127">
                  <c:v>549.77676799999995</c:v>
                </c:pt>
                <c:pt idx="128">
                  <c:v>550.54560000000004</c:v>
                </c:pt>
                <c:pt idx="129">
                  <c:v>551.16563199999996</c:v>
                </c:pt>
                <c:pt idx="130">
                  <c:v>551.82508800000005</c:v>
                </c:pt>
                <c:pt idx="131">
                  <c:v>552.43878400000006</c:v>
                </c:pt>
                <c:pt idx="132">
                  <c:v>553.21369600000003</c:v>
                </c:pt>
                <c:pt idx="133">
                  <c:v>553.94419200000004</c:v>
                </c:pt>
                <c:pt idx="134">
                  <c:v>554.71583999999996</c:v>
                </c:pt>
                <c:pt idx="135">
                  <c:v>555.67974400000003</c:v>
                </c:pt>
                <c:pt idx="136">
                  <c:v>556.85516800000005</c:v>
                </c:pt>
                <c:pt idx="137">
                  <c:v>558.11743999999999</c:v>
                </c:pt>
                <c:pt idx="138">
                  <c:v>559.53689599999996</c:v>
                </c:pt>
                <c:pt idx="139">
                  <c:v>561.10790399999996</c:v>
                </c:pt>
                <c:pt idx="140">
                  <c:v>562.653952</c:v>
                </c:pt>
                <c:pt idx="141">
                  <c:v>564.00435200000004</c:v>
                </c:pt>
                <c:pt idx="142">
                  <c:v>565.28313600000001</c:v>
                </c:pt>
                <c:pt idx="143">
                  <c:v>566.39775999999995</c:v>
                </c:pt>
                <c:pt idx="144">
                  <c:v>567.61452799999995</c:v>
                </c:pt>
                <c:pt idx="145">
                  <c:v>568.87129600000003</c:v>
                </c:pt>
                <c:pt idx="146">
                  <c:v>570.53811199999996</c:v>
                </c:pt>
                <c:pt idx="147">
                  <c:v>572.42687999999998</c:v>
                </c:pt>
                <c:pt idx="148">
                  <c:v>574.14566400000001</c:v>
                </c:pt>
                <c:pt idx="149">
                  <c:v>575.69215999999994</c:v>
                </c:pt>
                <c:pt idx="150">
                  <c:v>576.93465600000002</c:v>
                </c:pt>
                <c:pt idx="151">
                  <c:v>578.14220799999998</c:v>
                </c:pt>
                <c:pt idx="152">
                  <c:v>579.27622399999996</c:v>
                </c:pt>
                <c:pt idx="153">
                  <c:v>580.29299200000003</c:v>
                </c:pt>
                <c:pt idx="154">
                  <c:v>581.35366399999998</c:v>
                </c:pt>
                <c:pt idx="155">
                  <c:v>582.39129600000001</c:v>
                </c:pt>
                <c:pt idx="156">
                  <c:v>583.49324799999999</c:v>
                </c:pt>
                <c:pt idx="157">
                  <c:v>584.668992</c:v>
                </c:pt>
                <c:pt idx="158">
                  <c:v>586.01235199999996</c:v>
                </c:pt>
                <c:pt idx="159">
                  <c:v>587.42451200000005</c:v>
                </c:pt>
                <c:pt idx="160">
                  <c:v>588.84447999999998</c:v>
                </c:pt>
                <c:pt idx="161">
                  <c:v>590.4144</c:v>
                </c:pt>
                <c:pt idx="162">
                  <c:v>592.09081600000002</c:v>
                </c:pt>
                <c:pt idx="163">
                  <c:v>593.69900800000005</c:v>
                </c:pt>
                <c:pt idx="164">
                  <c:v>594.95769600000006</c:v>
                </c:pt>
                <c:pt idx="165">
                  <c:v>595.85631999999998</c:v>
                </c:pt>
                <c:pt idx="166">
                  <c:v>596.39558399999999</c:v>
                </c:pt>
                <c:pt idx="167">
                  <c:v>597.07795199999998</c:v>
                </c:pt>
                <c:pt idx="168">
                  <c:v>598.00857599999995</c:v>
                </c:pt>
                <c:pt idx="169">
                  <c:v>599.34630400000003</c:v>
                </c:pt>
                <c:pt idx="170">
                  <c:v>601.09427200000005</c:v>
                </c:pt>
                <c:pt idx="171">
                  <c:v>603.08467199999996</c:v>
                </c:pt>
                <c:pt idx="172">
                  <c:v>604.978432</c:v>
                </c:pt>
                <c:pt idx="173">
                  <c:v>606.75673600000005</c:v>
                </c:pt>
                <c:pt idx="174">
                  <c:v>608.548992</c:v>
                </c:pt>
                <c:pt idx="175">
                  <c:v>610.27590399999997</c:v>
                </c:pt>
                <c:pt idx="176">
                  <c:v>611.55456000000004</c:v>
                </c:pt>
                <c:pt idx="177">
                  <c:v>612.84569599999998</c:v>
                </c:pt>
                <c:pt idx="178">
                  <c:v>614.34585600000003</c:v>
                </c:pt>
                <c:pt idx="179">
                  <c:v>616.188672</c:v>
                </c:pt>
                <c:pt idx="180">
                  <c:v>618.49849600000005</c:v>
                </c:pt>
                <c:pt idx="181">
                  <c:v>620.92627200000004</c:v>
                </c:pt>
                <c:pt idx="182">
                  <c:v>623.17471999999998</c:v>
                </c:pt>
                <c:pt idx="183">
                  <c:v>625.48851200000001</c:v>
                </c:pt>
                <c:pt idx="184">
                  <c:v>627.89843199999996</c:v>
                </c:pt>
                <c:pt idx="185">
                  <c:v>630.49331199999995</c:v>
                </c:pt>
                <c:pt idx="186">
                  <c:v>633.33248000000003</c:v>
                </c:pt>
                <c:pt idx="187">
                  <c:v>636.30585599999995</c:v>
                </c:pt>
                <c:pt idx="188">
                  <c:v>639.45798400000001</c:v>
                </c:pt>
                <c:pt idx="189">
                  <c:v>642.65849600000001</c:v>
                </c:pt>
                <c:pt idx="190">
                  <c:v>646.03039999999999</c:v>
                </c:pt>
                <c:pt idx="191">
                  <c:v>649.36345600000004</c:v>
                </c:pt>
                <c:pt idx="192">
                  <c:v>652.68928000000005</c:v>
                </c:pt>
                <c:pt idx="193">
                  <c:v>655.92467199999999</c:v>
                </c:pt>
                <c:pt idx="194">
                  <c:v>659.017472</c:v>
                </c:pt>
                <c:pt idx="195">
                  <c:v>661.78336000000002</c:v>
                </c:pt>
                <c:pt idx="196">
                  <c:v>664.323712</c:v>
                </c:pt>
                <c:pt idx="197">
                  <c:v>666.87443199999996</c:v>
                </c:pt>
                <c:pt idx="198">
                  <c:v>669.29708800000003</c:v>
                </c:pt>
                <c:pt idx="199">
                  <c:v>671.51430400000004</c:v>
                </c:pt>
                <c:pt idx="200">
                  <c:v>673.90803200000005</c:v>
                </c:pt>
                <c:pt idx="201">
                  <c:v>676.51187200000004</c:v>
                </c:pt>
                <c:pt idx="202">
                  <c:v>679.24371199999996</c:v>
                </c:pt>
                <c:pt idx="203">
                  <c:v>682.00876800000003</c:v>
                </c:pt>
                <c:pt idx="204">
                  <c:v>684.80185600000004</c:v>
                </c:pt>
                <c:pt idx="205">
                  <c:v>687.23270400000001</c:v>
                </c:pt>
                <c:pt idx="206">
                  <c:v>689.485952</c:v>
                </c:pt>
                <c:pt idx="207">
                  <c:v>691.77676799999995</c:v>
                </c:pt>
                <c:pt idx="208">
                  <c:v>694.33171200000004</c:v>
                </c:pt>
                <c:pt idx="209">
                  <c:v>697.10508800000002</c:v>
                </c:pt>
                <c:pt idx="210">
                  <c:v>699.71225600000002</c:v>
                </c:pt>
                <c:pt idx="211">
                  <c:v>702.20166400000005</c:v>
                </c:pt>
                <c:pt idx="212">
                  <c:v>704.82662400000004</c:v>
                </c:pt>
                <c:pt idx="213">
                  <c:v>707.40153599999996</c:v>
                </c:pt>
                <c:pt idx="214">
                  <c:v>710.01452800000004</c:v>
                </c:pt>
                <c:pt idx="215">
                  <c:v>712.57759999999996</c:v>
                </c:pt>
                <c:pt idx="216">
                  <c:v>715.07430399999998</c:v>
                </c:pt>
                <c:pt idx="217">
                  <c:v>717.41043200000001</c:v>
                </c:pt>
                <c:pt idx="218">
                  <c:v>719.80691200000001</c:v>
                </c:pt>
                <c:pt idx="219">
                  <c:v>722.20704000000001</c:v>
                </c:pt>
                <c:pt idx="220">
                  <c:v>724.58112000000006</c:v>
                </c:pt>
                <c:pt idx="221">
                  <c:v>726.84025599999995</c:v>
                </c:pt>
                <c:pt idx="222">
                  <c:v>729.20928000000004</c:v>
                </c:pt>
                <c:pt idx="223">
                  <c:v>731.75590399999999</c:v>
                </c:pt>
                <c:pt idx="224">
                  <c:v>734.58489599999996</c:v>
                </c:pt>
                <c:pt idx="225">
                  <c:v>737.53062399999999</c:v>
                </c:pt>
                <c:pt idx="226">
                  <c:v>740.457536</c:v>
                </c:pt>
                <c:pt idx="227">
                  <c:v>743.17855999999995</c:v>
                </c:pt>
                <c:pt idx="228">
                  <c:v>745.67449599999998</c:v>
                </c:pt>
                <c:pt idx="229">
                  <c:v>747.99360000000001</c:v>
                </c:pt>
                <c:pt idx="230">
                  <c:v>750.24947199999997</c:v>
                </c:pt>
                <c:pt idx="231">
                  <c:v>752.55494399999998</c:v>
                </c:pt>
                <c:pt idx="232">
                  <c:v>754.86835199999996</c:v>
                </c:pt>
                <c:pt idx="233">
                  <c:v>757.09727999999996</c:v>
                </c:pt>
                <c:pt idx="234">
                  <c:v>759.34623999999997</c:v>
                </c:pt>
                <c:pt idx="235">
                  <c:v>761.61375999999996</c:v>
                </c:pt>
                <c:pt idx="236">
                  <c:v>763.86195199999997</c:v>
                </c:pt>
                <c:pt idx="237">
                  <c:v>766.01529600000003</c:v>
                </c:pt>
                <c:pt idx="238">
                  <c:v>768.13343999999995</c:v>
                </c:pt>
                <c:pt idx="239">
                  <c:v>770.29964800000005</c:v>
                </c:pt>
                <c:pt idx="240">
                  <c:v>772.50073599999996</c:v>
                </c:pt>
                <c:pt idx="241">
                  <c:v>774.71756800000003</c:v>
                </c:pt>
                <c:pt idx="242">
                  <c:v>776.92185600000005</c:v>
                </c:pt>
                <c:pt idx="243">
                  <c:v>779.08454400000005</c:v>
                </c:pt>
                <c:pt idx="244">
                  <c:v>781.18252800000005</c:v>
                </c:pt>
                <c:pt idx="245">
                  <c:v>783.21657600000003</c:v>
                </c:pt>
                <c:pt idx="246">
                  <c:v>785.15564800000004</c:v>
                </c:pt>
                <c:pt idx="247">
                  <c:v>786.96499200000005</c:v>
                </c:pt>
                <c:pt idx="248">
                  <c:v>788.67116799999997</c:v>
                </c:pt>
                <c:pt idx="249">
                  <c:v>790.23443199999997</c:v>
                </c:pt>
                <c:pt idx="250">
                  <c:v>791.63558399999999</c:v>
                </c:pt>
                <c:pt idx="251">
                  <c:v>793.05568000000005</c:v>
                </c:pt>
                <c:pt idx="252">
                  <c:v>794.55801599999995</c:v>
                </c:pt>
                <c:pt idx="253">
                  <c:v>796.1232</c:v>
                </c:pt>
                <c:pt idx="254">
                  <c:v>797.87180799999999</c:v>
                </c:pt>
                <c:pt idx="255">
                  <c:v>799.68</c:v>
                </c:pt>
                <c:pt idx="256">
                  <c:v>801.341632</c:v>
                </c:pt>
                <c:pt idx="257">
                  <c:v>802.94566399999997</c:v>
                </c:pt>
                <c:pt idx="258">
                  <c:v>804.59961599999997</c:v>
                </c:pt>
                <c:pt idx="259">
                  <c:v>806.04793600000005</c:v>
                </c:pt>
                <c:pt idx="260">
                  <c:v>807.36505599999998</c:v>
                </c:pt>
                <c:pt idx="261">
                  <c:v>808.655936</c:v>
                </c:pt>
                <c:pt idx="262">
                  <c:v>810.01452800000004</c:v>
                </c:pt>
                <c:pt idx="263">
                  <c:v>811.33126400000003</c:v>
                </c:pt>
                <c:pt idx="264">
                  <c:v>812.70240000000001</c:v>
                </c:pt>
                <c:pt idx="265">
                  <c:v>814.12652800000001</c:v>
                </c:pt>
                <c:pt idx="266">
                  <c:v>815.49011199999995</c:v>
                </c:pt>
                <c:pt idx="267">
                  <c:v>816.70099200000004</c:v>
                </c:pt>
                <c:pt idx="268">
                  <c:v>817.90246400000001</c:v>
                </c:pt>
                <c:pt idx="269">
                  <c:v>819.26803199999995</c:v>
                </c:pt>
                <c:pt idx="270">
                  <c:v>820.69779200000005</c:v>
                </c:pt>
                <c:pt idx="271">
                  <c:v>822.11027200000001</c:v>
                </c:pt>
                <c:pt idx="272">
                  <c:v>823.52678400000002</c:v>
                </c:pt>
                <c:pt idx="273">
                  <c:v>824.86368000000004</c:v>
                </c:pt>
                <c:pt idx="274">
                  <c:v>826.28518399999996</c:v>
                </c:pt>
                <c:pt idx="275">
                  <c:v>827.80806399999994</c:v>
                </c:pt>
                <c:pt idx="276">
                  <c:v>829.45593599999995</c:v>
                </c:pt>
                <c:pt idx="277">
                  <c:v>831.10470399999997</c:v>
                </c:pt>
                <c:pt idx="278">
                  <c:v>832.75584000000003</c:v>
                </c:pt>
                <c:pt idx="279">
                  <c:v>834.28582400000005</c:v>
                </c:pt>
                <c:pt idx="280">
                  <c:v>835.82073600000001</c:v>
                </c:pt>
                <c:pt idx="281">
                  <c:v>837.29715199999998</c:v>
                </c:pt>
                <c:pt idx="282">
                  <c:v>838.64121599999999</c:v>
                </c:pt>
                <c:pt idx="283">
                  <c:v>839.93900799999994</c:v>
                </c:pt>
                <c:pt idx="284">
                  <c:v>841.19206399999996</c:v>
                </c:pt>
                <c:pt idx="285">
                  <c:v>842.43104000000005</c:v>
                </c:pt>
                <c:pt idx="286">
                  <c:v>843.58547199999998</c:v>
                </c:pt>
                <c:pt idx="287">
                  <c:v>844.72159999999997</c:v>
                </c:pt>
                <c:pt idx="288">
                  <c:v>845.85721599999999</c:v>
                </c:pt>
                <c:pt idx="289">
                  <c:v>846.93312000000003</c:v>
                </c:pt>
                <c:pt idx="290">
                  <c:v>848.02387199999998</c:v>
                </c:pt>
                <c:pt idx="291">
                  <c:v>849.184256</c:v>
                </c:pt>
                <c:pt idx="292">
                  <c:v>850.443264</c:v>
                </c:pt>
                <c:pt idx="293">
                  <c:v>851.72006399999998</c:v>
                </c:pt>
                <c:pt idx="294">
                  <c:v>853.00172799999996</c:v>
                </c:pt>
                <c:pt idx="295">
                  <c:v>854.35238400000003</c:v>
                </c:pt>
                <c:pt idx="296">
                  <c:v>855.76057600000001</c:v>
                </c:pt>
                <c:pt idx="297">
                  <c:v>857.22886400000004</c:v>
                </c:pt>
                <c:pt idx="298">
                  <c:v>858.72345600000006</c:v>
                </c:pt>
                <c:pt idx="299">
                  <c:v>860.22867199999996</c:v>
                </c:pt>
                <c:pt idx="300">
                  <c:v>861.76057600000001</c:v>
                </c:pt>
                <c:pt idx="301">
                  <c:v>863.27308800000003</c:v>
                </c:pt>
                <c:pt idx="302">
                  <c:v>864.730368</c:v>
                </c:pt>
                <c:pt idx="303">
                  <c:v>866.16953599999999</c:v>
                </c:pt>
                <c:pt idx="304">
                  <c:v>867.52428799999996</c:v>
                </c:pt>
                <c:pt idx="305">
                  <c:v>868.88473599999998</c:v>
                </c:pt>
                <c:pt idx="306">
                  <c:v>870.29088000000002</c:v>
                </c:pt>
                <c:pt idx="307">
                  <c:v>871.77260799999999</c:v>
                </c:pt>
                <c:pt idx="308">
                  <c:v>873.36800000000005</c:v>
                </c:pt>
                <c:pt idx="309">
                  <c:v>875.06272000000001</c:v>
                </c:pt>
                <c:pt idx="310">
                  <c:v>876.79187200000001</c:v>
                </c:pt>
                <c:pt idx="311">
                  <c:v>878.54956800000002</c:v>
                </c:pt>
                <c:pt idx="312">
                  <c:v>880.22585600000002</c:v>
                </c:pt>
                <c:pt idx="313">
                  <c:v>881.82329600000003</c:v>
                </c:pt>
                <c:pt idx="314">
                  <c:v>883.32057599999996</c:v>
                </c:pt>
                <c:pt idx="315">
                  <c:v>884.78534400000001</c:v>
                </c:pt>
                <c:pt idx="316">
                  <c:v>886.19308799999999</c:v>
                </c:pt>
                <c:pt idx="317">
                  <c:v>887.58291199999996</c:v>
                </c:pt>
                <c:pt idx="318">
                  <c:v>888.98668799999996</c:v>
                </c:pt>
                <c:pt idx="319">
                  <c:v>890.30636800000002</c:v>
                </c:pt>
                <c:pt idx="320">
                  <c:v>891.56748800000003</c:v>
                </c:pt>
                <c:pt idx="321">
                  <c:v>892.775936</c:v>
                </c:pt>
                <c:pt idx="322">
                  <c:v>894.03155200000003</c:v>
                </c:pt>
                <c:pt idx="323">
                  <c:v>895.33420799999999</c:v>
                </c:pt>
                <c:pt idx="324">
                  <c:v>896.61184000000003</c:v>
                </c:pt>
                <c:pt idx="325">
                  <c:v>897.93958399999997</c:v>
                </c:pt>
                <c:pt idx="326">
                  <c:v>899.31731200000002</c:v>
                </c:pt>
                <c:pt idx="327">
                  <c:v>900.75891200000001</c:v>
                </c:pt>
                <c:pt idx="328">
                  <c:v>902.10521600000004</c:v>
                </c:pt>
                <c:pt idx="329">
                  <c:v>903.43782399999998</c:v>
                </c:pt>
                <c:pt idx="330">
                  <c:v>904.76435200000003</c:v>
                </c:pt>
                <c:pt idx="331">
                  <c:v>906.08403199999998</c:v>
                </c:pt>
                <c:pt idx="332">
                  <c:v>907.40435200000002</c:v>
                </c:pt>
                <c:pt idx="333">
                  <c:v>908.65811199999996</c:v>
                </c:pt>
                <c:pt idx="334">
                  <c:v>909.80518400000005</c:v>
                </c:pt>
                <c:pt idx="335">
                  <c:v>910.89247999999998</c:v>
                </c:pt>
                <c:pt idx="336">
                  <c:v>911.96012800000005</c:v>
                </c:pt>
                <c:pt idx="337">
                  <c:v>913.00300800000002</c:v>
                </c:pt>
                <c:pt idx="338">
                  <c:v>913.96902399999999</c:v>
                </c:pt>
                <c:pt idx="339">
                  <c:v>914.89631999999995</c:v>
                </c:pt>
                <c:pt idx="340">
                  <c:v>915.72518400000001</c:v>
                </c:pt>
                <c:pt idx="341">
                  <c:v>916.52991999999995</c:v>
                </c:pt>
                <c:pt idx="342">
                  <c:v>917.28691200000003</c:v>
                </c:pt>
                <c:pt idx="343">
                  <c:v>918.01740800000005</c:v>
                </c:pt>
                <c:pt idx="344">
                  <c:v>918.74809600000003</c:v>
                </c:pt>
                <c:pt idx="345">
                  <c:v>919.47635200000002</c:v>
                </c:pt>
                <c:pt idx="346">
                  <c:v>920.177728</c:v>
                </c:pt>
                <c:pt idx="347">
                  <c:v>920.87455999999997</c:v>
                </c:pt>
                <c:pt idx="348">
                  <c:v>921.58233600000005</c:v>
                </c:pt>
                <c:pt idx="349">
                  <c:v>922.23436800000002</c:v>
                </c:pt>
                <c:pt idx="350">
                  <c:v>922.83155199999999</c:v>
                </c:pt>
                <c:pt idx="351">
                  <c:v>923.38246400000003</c:v>
                </c:pt>
                <c:pt idx="352">
                  <c:v>923.96262400000001</c:v>
                </c:pt>
                <c:pt idx="353">
                  <c:v>924.49318400000004</c:v>
                </c:pt>
                <c:pt idx="354">
                  <c:v>924.88588800000002</c:v>
                </c:pt>
                <c:pt idx="355">
                  <c:v>925.22566400000005</c:v>
                </c:pt>
                <c:pt idx="356">
                  <c:v>925.346496</c:v>
                </c:pt>
                <c:pt idx="357">
                  <c:v>925.38323200000002</c:v>
                </c:pt>
                <c:pt idx="358">
                  <c:v>925.29740800000002</c:v>
                </c:pt>
                <c:pt idx="359">
                  <c:v>925.058176</c:v>
                </c:pt>
                <c:pt idx="360">
                  <c:v>924.78124800000001</c:v>
                </c:pt>
                <c:pt idx="361">
                  <c:v>924.44051200000001</c:v>
                </c:pt>
                <c:pt idx="362">
                  <c:v>924.05183999999997</c:v>
                </c:pt>
                <c:pt idx="363">
                  <c:v>923.70745599999998</c:v>
                </c:pt>
                <c:pt idx="364">
                  <c:v>923.33087999999998</c:v>
                </c:pt>
                <c:pt idx="365">
                  <c:v>922.89452800000004</c:v>
                </c:pt>
                <c:pt idx="366">
                  <c:v>922.40326400000004</c:v>
                </c:pt>
                <c:pt idx="367">
                  <c:v>921.90656000000001</c:v>
                </c:pt>
                <c:pt idx="368">
                  <c:v>921.43116799999996</c:v>
                </c:pt>
                <c:pt idx="369">
                  <c:v>920.90886399999999</c:v>
                </c:pt>
                <c:pt idx="370">
                  <c:v>920.36473599999999</c:v>
                </c:pt>
                <c:pt idx="371">
                  <c:v>919.84096</c:v>
                </c:pt>
                <c:pt idx="372">
                  <c:v>919.33273599999995</c:v>
                </c:pt>
                <c:pt idx="373">
                  <c:v>918.84537599999999</c:v>
                </c:pt>
                <c:pt idx="374">
                  <c:v>918.34777599999995</c:v>
                </c:pt>
                <c:pt idx="375">
                  <c:v>917.82988799999998</c:v>
                </c:pt>
                <c:pt idx="376">
                  <c:v>917.30694400000004</c:v>
                </c:pt>
                <c:pt idx="377">
                  <c:v>916.72966399999996</c:v>
                </c:pt>
                <c:pt idx="378">
                  <c:v>916.13446399999998</c:v>
                </c:pt>
                <c:pt idx="379">
                  <c:v>915.57651199999998</c:v>
                </c:pt>
                <c:pt idx="380">
                  <c:v>915.05305599999997</c:v>
                </c:pt>
                <c:pt idx="381">
                  <c:v>914.54073600000004</c:v>
                </c:pt>
                <c:pt idx="382">
                  <c:v>914.01068799999996</c:v>
                </c:pt>
                <c:pt idx="383">
                  <c:v>913.48582399999998</c:v>
                </c:pt>
                <c:pt idx="384">
                  <c:v>912.98835199999996</c:v>
                </c:pt>
                <c:pt idx="385">
                  <c:v>912.47884799999997</c:v>
                </c:pt>
                <c:pt idx="386">
                  <c:v>911.93625599999996</c:v>
                </c:pt>
                <c:pt idx="387">
                  <c:v>911.443264</c:v>
                </c:pt>
                <c:pt idx="388">
                  <c:v>910.97433599999999</c:v>
                </c:pt>
                <c:pt idx="389">
                  <c:v>910.48390400000005</c:v>
                </c:pt>
                <c:pt idx="390">
                  <c:v>909.94323199999997</c:v>
                </c:pt>
                <c:pt idx="391">
                  <c:v>909.40294400000005</c:v>
                </c:pt>
                <c:pt idx="392">
                  <c:v>908.83820800000001</c:v>
                </c:pt>
                <c:pt idx="393">
                  <c:v>908.26700800000003</c:v>
                </c:pt>
                <c:pt idx="394">
                  <c:v>907.66483200000005</c:v>
                </c:pt>
                <c:pt idx="395">
                  <c:v>907.01875199999995</c:v>
                </c:pt>
                <c:pt idx="396">
                  <c:v>906.37152000000003</c:v>
                </c:pt>
                <c:pt idx="397">
                  <c:v>905.75699199999997</c:v>
                </c:pt>
                <c:pt idx="398">
                  <c:v>905.13196800000003</c:v>
                </c:pt>
                <c:pt idx="399">
                  <c:v>904.55878399999995</c:v>
                </c:pt>
                <c:pt idx="400">
                  <c:v>904.00883199999998</c:v>
                </c:pt>
                <c:pt idx="401">
                  <c:v>903.46457599999997</c:v>
                </c:pt>
                <c:pt idx="402">
                  <c:v>902.95475199999998</c:v>
                </c:pt>
                <c:pt idx="403">
                  <c:v>902.43161599999996</c:v>
                </c:pt>
                <c:pt idx="404">
                  <c:v>901.95039999999995</c:v>
                </c:pt>
                <c:pt idx="405">
                  <c:v>901.47475199999997</c:v>
                </c:pt>
                <c:pt idx="406">
                  <c:v>900.967488</c:v>
                </c:pt>
                <c:pt idx="407">
                  <c:v>900.43104000000005</c:v>
                </c:pt>
                <c:pt idx="408">
                  <c:v>899.90195200000005</c:v>
                </c:pt>
                <c:pt idx="409">
                  <c:v>899.38028799999995</c:v>
                </c:pt>
                <c:pt idx="410">
                  <c:v>898.86521600000003</c:v>
                </c:pt>
                <c:pt idx="411">
                  <c:v>898.35929599999997</c:v>
                </c:pt>
                <c:pt idx="412">
                  <c:v>897.87264000000005</c:v>
                </c:pt>
                <c:pt idx="413">
                  <c:v>897.37868800000001</c:v>
                </c:pt>
                <c:pt idx="414">
                  <c:v>896.85292800000002</c:v>
                </c:pt>
                <c:pt idx="415">
                  <c:v>896.40403200000003</c:v>
                </c:pt>
                <c:pt idx="416">
                  <c:v>895.90758400000004</c:v>
                </c:pt>
                <c:pt idx="417">
                  <c:v>895.45555200000001</c:v>
                </c:pt>
                <c:pt idx="418">
                  <c:v>895.02675199999999</c:v>
                </c:pt>
                <c:pt idx="419">
                  <c:v>894.50086399999998</c:v>
                </c:pt>
                <c:pt idx="420">
                  <c:v>893.92659200000003</c:v>
                </c:pt>
                <c:pt idx="421">
                  <c:v>893.33574399999998</c:v>
                </c:pt>
                <c:pt idx="422">
                  <c:v>892.33292800000004</c:v>
                </c:pt>
                <c:pt idx="423">
                  <c:v>891.34515199999998</c:v>
                </c:pt>
                <c:pt idx="424">
                  <c:v>890.39014399999996</c:v>
                </c:pt>
                <c:pt idx="425">
                  <c:v>889.47231999999997</c:v>
                </c:pt>
                <c:pt idx="426">
                  <c:v>888.61619199999996</c:v>
                </c:pt>
                <c:pt idx="427">
                  <c:v>887.756032</c:v>
                </c:pt>
                <c:pt idx="428">
                  <c:v>886.96256000000005</c:v>
                </c:pt>
                <c:pt idx="429">
                  <c:v>886.15039999999999</c:v>
                </c:pt>
                <c:pt idx="430">
                  <c:v>885.32096000000001</c:v>
                </c:pt>
                <c:pt idx="431">
                  <c:v>884.49036799999999</c:v>
                </c:pt>
                <c:pt idx="432">
                  <c:v>883.67257600000005</c:v>
                </c:pt>
                <c:pt idx="433">
                  <c:v>882.88569600000005</c:v>
                </c:pt>
                <c:pt idx="434">
                  <c:v>882.12012800000002</c:v>
                </c:pt>
                <c:pt idx="435">
                  <c:v>881.35839999999996</c:v>
                </c:pt>
                <c:pt idx="436">
                  <c:v>880.65344000000005</c:v>
                </c:pt>
                <c:pt idx="437">
                  <c:v>880.013824</c:v>
                </c:pt>
                <c:pt idx="438">
                  <c:v>879.35955200000001</c:v>
                </c:pt>
                <c:pt idx="439">
                  <c:v>878.67148799999995</c:v>
                </c:pt>
                <c:pt idx="440">
                  <c:v>877.91929600000003</c:v>
                </c:pt>
                <c:pt idx="441">
                  <c:v>877.17132800000002</c:v>
                </c:pt>
                <c:pt idx="442">
                  <c:v>876.45798400000001</c:v>
                </c:pt>
                <c:pt idx="443">
                  <c:v>875.70739200000003</c:v>
                </c:pt>
                <c:pt idx="444">
                  <c:v>874.97804799999994</c:v>
                </c:pt>
                <c:pt idx="445">
                  <c:v>874.27071999999998</c:v>
                </c:pt>
                <c:pt idx="446">
                  <c:v>873.58246399999996</c:v>
                </c:pt>
                <c:pt idx="447">
                  <c:v>872.86892799999998</c:v>
                </c:pt>
                <c:pt idx="448">
                  <c:v>872.17369599999995</c:v>
                </c:pt>
                <c:pt idx="449">
                  <c:v>871.51743999999997</c:v>
                </c:pt>
                <c:pt idx="450">
                  <c:v>870.86496</c:v>
                </c:pt>
                <c:pt idx="451">
                  <c:v>870.19270400000005</c:v>
                </c:pt>
                <c:pt idx="452">
                  <c:v>869.52838399999996</c:v>
                </c:pt>
                <c:pt idx="453">
                  <c:v>868.87155199999995</c:v>
                </c:pt>
                <c:pt idx="454">
                  <c:v>868.24601600000005</c:v>
                </c:pt>
                <c:pt idx="455">
                  <c:v>867.62105599999995</c:v>
                </c:pt>
                <c:pt idx="456">
                  <c:v>866.986176</c:v>
                </c:pt>
                <c:pt idx="457">
                  <c:v>866.36224000000004</c:v>
                </c:pt>
                <c:pt idx="458">
                  <c:v>865.71891200000005</c:v>
                </c:pt>
                <c:pt idx="459">
                  <c:v>865.07846400000005</c:v>
                </c:pt>
                <c:pt idx="460">
                  <c:v>864.45497599999999</c:v>
                </c:pt>
                <c:pt idx="461">
                  <c:v>863.83007999999995</c:v>
                </c:pt>
                <c:pt idx="462">
                  <c:v>863.25331200000005</c:v>
                </c:pt>
                <c:pt idx="463">
                  <c:v>862.660032</c:v>
                </c:pt>
                <c:pt idx="464">
                  <c:v>862.06943999999999</c:v>
                </c:pt>
                <c:pt idx="465">
                  <c:v>861.49638400000003</c:v>
                </c:pt>
                <c:pt idx="466">
                  <c:v>860.95846400000005</c:v>
                </c:pt>
                <c:pt idx="467">
                  <c:v>860.44755199999997</c:v>
                </c:pt>
                <c:pt idx="468">
                  <c:v>859.92998399999999</c:v>
                </c:pt>
                <c:pt idx="469">
                  <c:v>859.43750399999999</c:v>
                </c:pt>
                <c:pt idx="470">
                  <c:v>858.94905600000004</c:v>
                </c:pt>
                <c:pt idx="471">
                  <c:v>858.11104</c:v>
                </c:pt>
                <c:pt idx="472">
                  <c:v>857.27238399999999</c:v>
                </c:pt>
                <c:pt idx="473">
                  <c:v>856.38572799999997</c:v>
                </c:pt>
                <c:pt idx="474">
                  <c:v>855.52588800000001</c:v>
                </c:pt>
                <c:pt idx="475">
                  <c:v>854.86278400000003</c:v>
                </c:pt>
                <c:pt idx="476">
                  <c:v>855.202944</c:v>
                </c:pt>
                <c:pt idx="477">
                  <c:v>855.41811199999995</c:v>
                </c:pt>
                <c:pt idx="478">
                  <c:v>855.46092799999997</c:v>
                </c:pt>
                <c:pt idx="479">
                  <c:v>855.50591999999995</c:v>
                </c:pt>
                <c:pt idx="480">
                  <c:v>855.52076799999998</c:v>
                </c:pt>
                <c:pt idx="481">
                  <c:v>855.47231999999997</c:v>
                </c:pt>
                <c:pt idx="482">
                  <c:v>855.44992000000002</c:v>
                </c:pt>
                <c:pt idx="483">
                  <c:v>855.40768000000003</c:v>
                </c:pt>
                <c:pt idx="484">
                  <c:v>855.2944</c:v>
                </c:pt>
                <c:pt idx="485">
                  <c:v>855.32339200000001</c:v>
                </c:pt>
                <c:pt idx="486">
                  <c:v>855.28659200000004</c:v>
                </c:pt>
                <c:pt idx="487">
                  <c:v>855.22227199999998</c:v>
                </c:pt>
                <c:pt idx="488">
                  <c:v>855.149632</c:v>
                </c:pt>
                <c:pt idx="489">
                  <c:v>855.06796799999995</c:v>
                </c:pt>
                <c:pt idx="490">
                  <c:v>854.96576000000005</c:v>
                </c:pt>
                <c:pt idx="491">
                  <c:v>854.87584000000004</c:v>
                </c:pt>
                <c:pt idx="492">
                  <c:v>854.81939199999999</c:v>
                </c:pt>
                <c:pt idx="493">
                  <c:v>854.74847999999997</c:v>
                </c:pt>
                <c:pt idx="494">
                  <c:v>854.760896</c:v>
                </c:pt>
                <c:pt idx="495">
                  <c:v>854.93888000000004</c:v>
                </c:pt>
                <c:pt idx="496">
                  <c:v>854.92428800000005</c:v>
                </c:pt>
                <c:pt idx="497">
                  <c:v>855.19200000000001</c:v>
                </c:pt>
                <c:pt idx="498">
                  <c:v>855.15334399999995</c:v>
                </c:pt>
                <c:pt idx="499">
                  <c:v>855.35001599999998</c:v>
                </c:pt>
              </c:numCache>
            </c:numRef>
          </c:yVal>
          <c:smooth val="1"/>
          <c:extLst>
            <c:ext xmlns:c16="http://schemas.microsoft.com/office/drawing/2014/chart" uri="{C3380CC4-5D6E-409C-BE32-E72D297353CC}">
              <c16:uniqueId val="{00000001-B609-D347-81EE-02301D9A60BE}"/>
            </c:ext>
          </c:extLst>
        </c:ser>
        <c:ser>
          <c:idx val="2"/>
          <c:order val="2"/>
          <c:tx>
            <c:v>NC-8 strands-Sym</c:v>
          </c:tx>
          <c:spPr>
            <a:ln w="19050" cap="rnd">
              <a:solidFill>
                <a:srgbClr val="00B0F0"/>
              </a:solidFill>
              <a:prstDash val="dash"/>
              <a:round/>
            </a:ln>
            <a:effectLst/>
          </c:spPr>
          <c:marker>
            <c:symbol val="none"/>
          </c:marker>
          <c:xVal>
            <c:numRef>
              <c:f>NC!$M$18:$M$477</c:f>
              <c:numCache>
                <c:formatCode>0.00E+00</c:formatCode>
                <c:ptCount val="460"/>
                <c:pt idx="0">
                  <c:v>2.6254931464999999E-2</c:v>
                </c:pt>
                <c:pt idx="1">
                  <c:v>3.5568159074000003E-2</c:v>
                </c:pt>
                <c:pt idx="2">
                  <c:v>0.26285871862999999</c:v>
                </c:pt>
                <c:pt idx="3">
                  <c:v>1.0468398333</c:v>
                </c:pt>
                <c:pt idx="4">
                  <c:v>2.2733323574000002</c:v>
                </c:pt>
                <c:pt idx="5">
                  <c:v>3.5722081660999998</c:v>
                </c:pt>
                <c:pt idx="6">
                  <c:v>4.7202863693000001</c:v>
                </c:pt>
                <c:pt idx="7">
                  <c:v>5.7371616363999998</c:v>
                </c:pt>
                <c:pt idx="8">
                  <c:v>6.6613755226000002</c:v>
                </c:pt>
                <c:pt idx="9">
                  <c:v>7.4954991341000001</c:v>
                </c:pt>
                <c:pt idx="10">
                  <c:v>8.2735776900999998</c:v>
                </c:pt>
                <c:pt idx="11">
                  <c:v>9.0056476592999992</c:v>
                </c:pt>
                <c:pt idx="12">
                  <c:v>9.7011804580999996</c:v>
                </c:pt>
                <c:pt idx="13">
                  <c:v>10.387791633999999</c:v>
                </c:pt>
                <c:pt idx="14">
                  <c:v>11.052114487000001</c:v>
                </c:pt>
                <c:pt idx="15">
                  <c:v>11.683316230999999</c:v>
                </c:pt>
                <c:pt idx="16">
                  <c:v>12.278668403999999</c:v>
                </c:pt>
                <c:pt idx="17">
                  <c:v>12.843214035000001</c:v>
                </c:pt>
                <c:pt idx="18">
                  <c:v>13.402324676999999</c:v>
                </c:pt>
                <c:pt idx="19">
                  <c:v>13.967354774</c:v>
                </c:pt>
                <c:pt idx="20">
                  <c:v>14.561535835000001</c:v>
                </c:pt>
                <c:pt idx="21">
                  <c:v>15.139930724999999</c:v>
                </c:pt>
                <c:pt idx="22">
                  <c:v>15.724575996</c:v>
                </c:pt>
                <c:pt idx="23">
                  <c:v>16.292333602999999</c:v>
                </c:pt>
                <c:pt idx="24">
                  <c:v>16.846427917</c:v>
                </c:pt>
                <c:pt idx="25">
                  <c:v>17.414508820000002</c:v>
                </c:pt>
                <c:pt idx="26">
                  <c:v>17.966279984</c:v>
                </c:pt>
                <c:pt idx="27">
                  <c:v>18.522226333999999</c:v>
                </c:pt>
                <c:pt idx="28">
                  <c:v>19.103759766</c:v>
                </c:pt>
                <c:pt idx="29">
                  <c:v>19.681322097999999</c:v>
                </c:pt>
                <c:pt idx="30">
                  <c:v>20.242593764999999</c:v>
                </c:pt>
                <c:pt idx="31">
                  <c:v>20.843570709000002</c:v>
                </c:pt>
                <c:pt idx="32">
                  <c:v>21.493995667</c:v>
                </c:pt>
                <c:pt idx="33">
                  <c:v>22.186397551999999</c:v>
                </c:pt>
                <c:pt idx="34">
                  <c:v>22.901430130000001</c:v>
                </c:pt>
                <c:pt idx="35">
                  <c:v>23.627502441000001</c:v>
                </c:pt>
                <c:pt idx="36">
                  <c:v>24.376121521000002</c:v>
                </c:pt>
                <c:pt idx="37">
                  <c:v>25.130231856999998</c:v>
                </c:pt>
                <c:pt idx="38">
                  <c:v>25.859844207999998</c:v>
                </c:pt>
                <c:pt idx="39">
                  <c:v>26.583953857000001</c:v>
                </c:pt>
                <c:pt idx="40">
                  <c:v>27.289611816000001</c:v>
                </c:pt>
                <c:pt idx="41">
                  <c:v>27.949272155999999</c:v>
                </c:pt>
                <c:pt idx="42">
                  <c:v>28.586988449</c:v>
                </c:pt>
                <c:pt idx="43">
                  <c:v>29.200595856</c:v>
                </c:pt>
                <c:pt idx="44">
                  <c:v>29.797616958999999</c:v>
                </c:pt>
                <c:pt idx="45">
                  <c:v>30.371997833000002</c:v>
                </c:pt>
                <c:pt idx="46">
                  <c:v>30.944856644000001</c:v>
                </c:pt>
                <c:pt idx="47">
                  <c:v>31.522432327000001</c:v>
                </c:pt>
                <c:pt idx="48">
                  <c:v>32.107299804999997</c:v>
                </c:pt>
                <c:pt idx="49">
                  <c:v>32.684814453000001</c:v>
                </c:pt>
                <c:pt idx="50">
                  <c:v>33.289524077999999</c:v>
                </c:pt>
                <c:pt idx="51">
                  <c:v>33.907302856000001</c:v>
                </c:pt>
                <c:pt idx="52">
                  <c:v>34.563152313000003</c:v>
                </c:pt>
                <c:pt idx="53">
                  <c:v>35.228431702000002</c:v>
                </c:pt>
                <c:pt idx="54">
                  <c:v>35.894077301000003</c:v>
                </c:pt>
                <c:pt idx="55">
                  <c:v>36.571716309000003</c:v>
                </c:pt>
                <c:pt idx="56">
                  <c:v>37.260375977000002</c:v>
                </c:pt>
                <c:pt idx="57">
                  <c:v>37.965629577999998</c:v>
                </c:pt>
                <c:pt idx="58">
                  <c:v>38.675868987999998</c:v>
                </c:pt>
                <c:pt idx="59">
                  <c:v>39.366859435999999</c:v>
                </c:pt>
                <c:pt idx="60">
                  <c:v>40.047943115000002</c:v>
                </c:pt>
                <c:pt idx="61">
                  <c:v>40.733871460000003</c:v>
                </c:pt>
                <c:pt idx="62">
                  <c:v>41.405143738</c:v>
                </c:pt>
                <c:pt idx="63">
                  <c:v>42.053318023999999</c:v>
                </c:pt>
                <c:pt idx="64">
                  <c:v>42.690261841000002</c:v>
                </c:pt>
                <c:pt idx="65">
                  <c:v>43.325111389</c:v>
                </c:pt>
                <c:pt idx="66">
                  <c:v>43.955173492</c:v>
                </c:pt>
                <c:pt idx="67">
                  <c:v>44.626220703000001</c:v>
                </c:pt>
                <c:pt idx="68">
                  <c:v>45.36258316</c:v>
                </c:pt>
                <c:pt idx="69">
                  <c:v>46.104290009000003</c:v>
                </c:pt>
                <c:pt idx="70">
                  <c:v>46.839134215999998</c:v>
                </c:pt>
                <c:pt idx="71">
                  <c:v>47.539039612000003</c:v>
                </c:pt>
                <c:pt idx="72">
                  <c:v>48.159721374999997</c:v>
                </c:pt>
                <c:pt idx="73">
                  <c:v>48.805625915999997</c:v>
                </c:pt>
                <c:pt idx="74">
                  <c:v>49.466583252</c:v>
                </c:pt>
                <c:pt idx="75">
                  <c:v>50.116260529000002</c:v>
                </c:pt>
                <c:pt idx="76">
                  <c:v>50.762538910000004</c:v>
                </c:pt>
                <c:pt idx="77">
                  <c:v>51.42281723</c:v>
                </c:pt>
                <c:pt idx="78">
                  <c:v>52.076820374</c:v>
                </c:pt>
                <c:pt idx="79">
                  <c:v>52.729202270999998</c:v>
                </c:pt>
                <c:pt idx="80">
                  <c:v>53.373180388999998</c:v>
                </c:pt>
                <c:pt idx="81">
                  <c:v>54.00749588</c:v>
                </c:pt>
                <c:pt idx="82">
                  <c:v>54.640609740999999</c:v>
                </c:pt>
                <c:pt idx="83">
                  <c:v>55.273220062</c:v>
                </c:pt>
                <c:pt idx="84">
                  <c:v>55.913951873999999</c:v>
                </c:pt>
                <c:pt idx="85">
                  <c:v>56.560821533000002</c:v>
                </c:pt>
                <c:pt idx="86">
                  <c:v>57.209602355999998</c:v>
                </c:pt>
                <c:pt idx="87">
                  <c:v>57.858993529999999</c:v>
                </c:pt>
                <c:pt idx="88">
                  <c:v>58.512020110999998</c:v>
                </c:pt>
                <c:pt idx="89">
                  <c:v>59.166042328000003</c:v>
                </c:pt>
                <c:pt idx="90">
                  <c:v>59.832614898999999</c:v>
                </c:pt>
                <c:pt idx="91">
                  <c:v>60.487064361999998</c:v>
                </c:pt>
                <c:pt idx="92">
                  <c:v>61.123329163000001</c:v>
                </c:pt>
                <c:pt idx="93">
                  <c:v>61.755661011000001</c:v>
                </c:pt>
                <c:pt idx="94">
                  <c:v>62.384254456000001</c:v>
                </c:pt>
                <c:pt idx="95">
                  <c:v>63.021987914999997</c:v>
                </c:pt>
                <c:pt idx="96">
                  <c:v>63.646259307999998</c:v>
                </c:pt>
                <c:pt idx="97">
                  <c:v>64.276870728000006</c:v>
                </c:pt>
                <c:pt idx="98">
                  <c:v>64.885208129999995</c:v>
                </c:pt>
                <c:pt idx="99">
                  <c:v>65.500221252000003</c:v>
                </c:pt>
                <c:pt idx="100">
                  <c:v>66.163055420000006</c:v>
                </c:pt>
                <c:pt idx="101">
                  <c:v>66.826591492000006</c:v>
                </c:pt>
                <c:pt idx="102">
                  <c:v>67.480445861999996</c:v>
                </c:pt>
                <c:pt idx="103">
                  <c:v>68.131217957000004</c:v>
                </c:pt>
                <c:pt idx="104">
                  <c:v>68.808959960999999</c:v>
                </c:pt>
                <c:pt idx="105">
                  <c:v>69.463226317999997</c:v>
                </c:pt>
                <c:pt idx="106">
                  <c:v>70.100402832</c:v>
                </c:pt>
                <c:pt idx="107">
                  <c:v>70.742126464999998</c:v>
                </c:pt>
                <c:pt idx="108">
                  <c:v>71.391342163000004</c:v>
                </c:pt>
                <c:pt idx="109">
                  <c:v>72.066520690999994</c:v>
                </c:pt>
                <c:pt idx="110">
                  <c:v>72.755683899000005</c:v>
                </c:pt>
                <c:pt idx="111">
                  <c:v>73.433479309000006</c:v>
                </c:pt>
                <c:pt idx="112">
                  <c:v>74.097122192</c:v>
                </c:pt>
                <c:pt idx="113">
                  <c:v>74.761001586999996</c:v>
                </c:pt>
                <c:pt idx="114">
                  <c:v>75.426391601999995</c:v>
                </c:pt>
                <c:pt idx="115">
                  <c:v>76.087936400999993</c:v>
                </c:pt>
                <c:pt idx="116">
                  <c:v>76.746749878000003</c:v>
                </c:pt>
                <c:pt idx="117">
                  <c:v>77.373565674000005</c:v>
                </c:pt>
                <c:pt idx="118">
                  <c:v>78.011680603000002</c:v>
                </c:pt>
                <c:pt idx="119">
                  <c:v>78.657997131000002</c:v>
                </c:pt>
                <c:pt idx="120">
                  <c:v>79.303237914999997</c:v>
                </c:pt>
                <c:pt idx="121">
                  <c:v>79.953689574999999</c:v>
                </c:pt>
                <c:pt idx="122">
                  <c:v>80.603820800999998</c:v>
                </c:pt>
                <c:pt idx="123">
                  <c:v>81.240829468000001</c:v>
                </c:pt>
                <c:pt idx="124">
                  <c:v>81.887985228999995</c:v>
                </c:pt>
                <c:pt idx="125">
                  <c:v>82.541976929</c:v>
                </c:pt>
                <c:pt idx="126">
                  <c:v>83.177528381000002</c:v>
                </c:pt>
                <c:pt idx="127">
                  <c:v>83.786277771000002</c:v>
                </c:pt>
                <c:pt idx="128">
                  <c:v>84.423133849999999</c:v>
                </c:pt>
                <c:pt idx="129">
                  <c:v>85.067962645999998</c:v>
                </c:pt>
                <c:pt idx="130">
                  <c:v>85.715270996000001</c:v>
                </c:pt>
                <c:pt idx="131">
                  <c:v>86.346931458</c:v>
                </c:pt>
                <c:pt idx="132">
                  <c:v>86.968635559000006</c:v>
                </c:pt>
                <c:pt idx="133">
                  <c:v>87.612777710000003</c:v>
                </c:pt>
                <c:pt idx="134">
                  <c:v>88.245742797999995</c:v>
                </c:pt>
                <c:pt idx="135">
                  <c:v>88.878440857000001</c:v>
                </c:pt>
                <c:pt idx="136">
                  <c:v>89.513923645000006</c:v>
                </c:pt>
                <c:pt idx="137">
                  <c:v>90.131584167</c:v>
                </c:pt>
                <c:pt idx="138">
                  <c:v>90.753211974999999</c:v>
                </c:pt>
                <c:pt idx="139">
                  <c:v>91.366813660000005</c:v>
                </c:pt>
                <c:pt idx="140">
                  <c:v>91.948951721</c:v>
                </c:pt>
                <c:pt idx="141">
                  <c:v>92.541351317999997</c:v>
                </c:pt>
                <c:pt idx="142">
                  <c:v>93.177574157999999</c:v>
                </c:pt>
                <c:pt idx="143">
                  <c:v>93.868980407999999</c:v>
                </c:pt>
                <c:pt idx="144">
                  <c:v>94.499099731000001</c:v>
                </c:pt>
                <c:pt idx="145">
                  <c:v>95.107734679999993</c:v>
                </c:pt>
                <c:pt idx="146">
                  <c:v>95.750526428000001</c:v>
                </c:pt>
                <c:pt idx="147">
                  <c:v>96.401802063000005</c:v>
                </c:pt>
                <c:pt idx="148">
                  <c:v>97.044120789000004</c:v>
                </c:pt>
                <c:pt idx="149">
                  <c:v>97.692451477000006</c:v>
                </c:pt>
                <c:pt idx="150">
                  <c:v>98.356636046999995</c:v>
                </c:pt>
                <c:pt idx="151">
                  <c:v>99.012512207</c:v>
                </c:pt>
                <c:pt idx="152">
                  <c:v>99.656578064000001</c:v>
                </c:pt>
                <c:pt idx="153">
                  <c:v>100.30567932</c:v>
                </c:pt>
                <c:pt idx="154">
                  <c:v>100.94947815</c:v>
                </c:pt>
                <c:pt idx="155">
                  <c:v>101.58062744</c:v>
                </c:pt>
                <c:pt idx="156">
                  <c:v>102.19149779999999</c:v>
                </c:pt>
                <c:pt idx="157">
                  <c:v>102.77948761</c:v>
                </c:pt>
                <c:pt idx="158">
                  <c:v>103.33366393999999</c:v>
                </c:pt>
                <c:pt idx="159">
                  <c:v>103.88005065999999</c:v>
                </c:pt>
                <c:pt idx="160">
                  <c:v>104.51173401</c:v>
                </c:pt>
                <c:pt idx="161">
                  <c:v>105.14566803</c:v>
                </c:pt>
                <c:pt idx="162">
                  <c:v>105.76409912</c:v>
                </c:pt>
                <c:pt idx="163">
                  <c:v>106.39742278999999</c:v>
                </c:pt>
                <c:pt idx="164">
                  <c:v>107.0376358</c:v>
                </c:pt>
                <c:pt idx="165">
                  <c:v>107.66516113</c:v>
                </c:pt>
                <c:pt idx="166">
                  <c:v>108.25535583</c:v>
                </c:pt>
                <c:pt idx="167">
                  <c:v>108.84288788000001</c:v>
                </c:pt>
                <c:pt idx="168">
                  <c:v>109.45193481</c:v>
                </c:pt>
                <c:pt idx="169">
                  <c:v>110.05810547</c:v>
                </c:pt>
                <c:pt idx="170">
                  <c:v>110.64750671</c:v>
                </c:pt>
                <c:pt idx="171">
                  <c:v>111.25257874</c:v>
                </c:pt>
                <c:pt idx="172">
                  <c:v>111.86322783999999</c:v>
                </c:pt>
                <c:pt idx="173">
                  <c:v>112.47039032000001</c:v>
                </c:pt>
                <c:pt idx="174">
                  <c:v>113.08085632</c:v>
                </c:pt>
                <c:pt idx="175">
                  <c:v>113.69637299</c:v>
                </c:pt>
                <c:pt idx="176">
                  <c:v>114.31793976</c:v>
                </c:pt>
                <c:pt idx="177">
                  <c:v>114.95730591</c:v>
                </c:pt>
                <c:pt idx="178">
                  <c:v>115.59502411</c:v>
                </c:pt>
                <c:pt idx="179">
                  <c:v>116.23353577</c:v>
                </c:pt>
                <c:pt idx="180">
                  <c:v>116.87877655</c:v>
                </c:pt>
                <c:pt idx="181">
                  <c:v>117.51961516999999</c:v>
                </c:pt>
                <c:pt idx="182">
                  <c:v>118.16146088000001</c:v>
                </c:pt>
                <c:pt idx="183">
                  <c:v>118.80409241</c:v>
                </c:pt>
                <c:pt idx="184">
                  <c:v>119.42829895</c:v>
                </c:pt>
                <c:pt idx="185">
                  <c:v>120.05254364</c:v>
                </c:pt>
                <c:pt idx="186">
                  <c:v>120.68005371</c:v>
                </c:pt>
                <c:pt idx="187">
                  <c:v>121.30576324</c:v>
                </c:pt>
                <c:pt idx="188">
                  <c:v>121.92301940999999</c:v>
                </c:pt>
                <c:pt idx="189">
                  <c:v>122.52647399999999</c:v>
                </c:pt>
                <c:pt idx="190">
                  <c:v>123.15425873</c:v>
                </c:pt>
                <c:pt idx="191">
                  <c:v>123.79969025</c:v>
                </c:pt>
                <c:pt idx="192">
                  <c:v>124.42720032</c:v>
                </c:pt>
                <c:pt idx="193">
                  <c:v>125.02491759999999</c:v>
                </c:pt>
                <c:pt idx="194">
                  <c:v>125.61757660000001</c:v>
                </c:pt>
                <c:pt idx="195">
                  <c:v>126.20404816</c:v>
                </c:pt>
                <c:pt idx="196">
                  <c:v>126.79845428</c:v>
                </c:pt>
                <c:pt idx="197">
                  <c:v>127.41060638</c:v>
                </c:pt>
                <c:pt idx="198">
                  <c:v>128.05223083000001</c:v>
                </c:pt>
                <c:pt idx="199">
                  <c:v>128.72303772000001</c:v>
                </c:pt>
                <c:pt idx="200">
                  <c:v>129.41719054999999</c:v>
                </c:pt>
                <c:pt idx="201">
                  <c:v>130.12132263000001</c:v>
                </c:pt>
                <c:pt idx="202">
                  <c:v>130.83522034000001</c:v>
                </c:pt>
                <c:pt idx="203">
                  <c:v>131.54402160999999</c:v>
                </c:pt>
                <c:pt idx="204">
                  <c:v>132.24822997999999</c:v>
                </c:pt>
                <c:pt idx="205">
                  <c:v>132.95787048</c:v>
                </c:pt>
                <c:pt idx="206">
                  <c:v>133.66642761</c:v>
                </c:pt>
                <c:pt idx="207">
                  <c:v>134.38423157</c:v>
                </c:pt>
                <c:pt idx="208">
                  <c:v>135.12448119999999</c:v>
                </c:pt>
                <c:pt idx="209">
                  <c:v>135.89492798000001</c:v>
                </c:pt>
                <c:pt idx="210">
                  <c:v>136.69592284999999</c:v>
                </c:pt>
                <c:pt idx="211">
                  <c:v>137.51020813</c:v>
                </c:pt>
                <c:pt idx="212">
                  <c:v>138.28575133999999</c:v>
                </c:pt>
                <c:pt idx="213">
                  <c:v>139.03298950000001</c:v>
                </c:pt>
                <c:pt idx="214">
                  <c:v>139.72174072000001</c:v>
                </c:pt>
                <c:pt idx="215">
                  <c:v>140.38108826000001</c:v>
                </c:pt>
                <c:pt idx="216">
                  <c:v>141.05828857</c:v>
                </c:pt>
                <c:pt idx="217">
                  <c:v>141.68502808</c:v>
                </c:pt>
                <c:pt idx="218">
                  <c:v>142.28515625</c:v>
                </c:pt>
                <c:pt idx="219">
                  <c:v>142.87738037</c:v>
                </c:pt>
                <c:pt idx="220">
                  <c:v>143.47509765999999</c:v>
                </c:pt>
                <c:pt idx="221">
                  <c:v>144.05827332000001</c:v>
                </c:pt>
                <c:pt idx="222">
                  <c:v>144.66807556000001</c:v>
                </c:pt>
                <c:pt idx="223">
                  <c:v>145.28712462999999</c:v>
                </c:pt>
                <c:pt idx="224">
                  <c:v>145.90324401999999</c:v>
                </c:pt>
                <c:pt idx="225">
                  <c:v>146.55290221999999</c:v>
                </c:pt>
                <c:pt idx="226">
                  <c:v>147.21398926000001</c:v>
                </c:pt>
                <c:pt idx="227">
                  <c:v>147.88346863000001</c:v>
                </c:pt>
                <c:pt idx="228">
                  <c:v>148.55574035999999</c:v>
                </c:pt>
                <c:pt idx="229">
                  <c:v>149.21415709999999</c:v>
                </c:pt>
                <c:pt idx="230">
                  <c:v>149.87451171999999</c:v>
                </c:pt>
                <c:pt idx="231">
                  <c:v>150.52381897000001</c:v>
                </c:pt>
                <c:pt idx="232">
                  <c:v>151.17352295000001</c:v>
                </c:pt>
                <c:pt idx="233">
                  <c:v>151.85432434000001</c:v>
                </c:pt>
                <c:pt idx="234">
                  <c:v>152.55679321</c:v>
                </c:pt>
                <c:pt idx="235">
                  <c:v>153.22970581000001</c:v>
                </c:pt>
                <c:pt idx="236">
                  <c:v>153.84890747</c:v>
                </c:pt>
                <c:pt idx="237">
                  <c:v>154.46315002</c:v>
                </c:pt>
                <c:pt idx="238">
                  <c:v>155.06799315999999</c:v>
                </c:pt>
                <c:pt idx="239">
                  <c:v>155.66639709</c:v>
                </c:pt>
                <c:pt idx="240">
                  <c:v>156.26863098000001</c:v>
                </c:pt>
                <c:pt idx="241">
                  <c:v>156.86935424999999</c:v>
                </c:pt>
                <c:pt idx="242">
                  <c:v>157.48446655000001</c:v>
                </c:pt>
                <c:pt idx="243">
                  <c:v>158.12019348000001</c:v>
                </c:pt>
                <c:pt idx="244">
                  <c:v>158.74490356000001</c:v>
                </c:pt>
                <c:pt idx="245">
                  <c:v>159.36671448000001</c:v>
                </c:pt>
                <c:pt idx="246">
                  <c:v>159.99763489</c:v>
                </c:pt>
                <c:pt idx="247">
                  <c:v>160.64593506</c:v>
                </c:pt>
                <c:pt idx="248">
                  <c:v>161.29861450000001</c:v>
                </c:pt>
                <c:pt idx="249">
                  <c:v>161.95799255</c:v>
                </c:pt>
                <c:pt idx="250">
                  <c:v>162.62261963</c:v>
                </c:pt>
                <c:pt idx="251">
                  <c:v>163.29406738</c:v>
                </c:pt>
                <c:pt idx="252">
                  <c:v>163.98019409</c:v>
                </c:pt>
                <c:pt idx="253">
                  <c:v>164.67729187</c:v>
                </c:pt>
                <c:pt idx="254">
                  <c:v>165.35292053000001</c:v>
                </c:pt>
                <c:pt idx="255">
                  <c:v>166.01303100999999</c:v>
                </c:pt>
                <c:pt idx="256">
                  <c:v>166.668396</c:v>
                </c:pt>
                <c:pt idx="257">
                  <c:v>167.32263184000001</c:v>
                </c:pt>
                <c:pt idx="258">
                  <c:v>167.94764709</c:v>
                </c:pt>
                <c:pt idx="259">
                  <c:v>168.56770324999999</c:v>
                </c:pt>
                <c:pt idx="260">
                  <c:v>169.18992614999999</c:v>
                </c:pt>
                <c:pt idx="261">
                  <c:v>169.79776000999999</c:v>
                </c:pt>
                <c:pt idx="262">
                  <c:v>170.41957092000001</c:v>
                </c:pt>
                <c:pt idx="263">
                  <c:v>171.03642273</c:v>
                </c:pt>
                <c:pt idx="264">
                  <c:v>171.65164185</c:v>
                </c:pt>
                <c:pt idx="265">
                  <c:v>172.28057860999999</c:v>
                </c:pt>
                <c:pt idx="266">
                  <c:v>172.90919495</c:v>
                </c:pt>
                <c:pt idx="267">
                  <c:v>173.54859923999999</c:v>
                </c:pt>
                <c:pt idx="268">
                  <c:v>174.171875</c:v>
                </c:pt>
                <c:pt idx="269">
                  <c:v>174.76895142000001</c:v>
                </c:pt>
                <c:pt idx="270">
                  <c:v>175.37219238</c:v>
                </c:pt>
                <c:pt idx="271">
                  <c:v>175.99629211000001</c:v>
                </c:pt>
                <c:pt idx="272">
                  <c:v>176.64277648999999</c:v>
                </c:pt>
                <c:pt idx="273">
                  <c:v>177.28599548</c:v>
                </c:pt>
                <c:pt idx="274">
                  <c:v>177.92443847999999</c:v>
                </c:pt>
                <c:pt idx="275">
                  <c:v>178.56423950000001</c:v>
                </c:pt>
                <c:pt idx="276">
                  <c:v>179.20480347</c:v>
                </c:pt>
                <c:pt idx="277">
                  <c:v>179.84112549</c:v>
                </c:pt>
                <c:pt idx="278">
                  <c:v>180.46681212999999</c:v>
                </c:pt>
                <c:pt idx="279">
                  <c:v>181.09896850999999</c:v>
                </c:pt>
                <c:pt idx="280">
                  <c:v>181.72712708</c:v>
                </c:pt>
                <c:pt idx="281">
                  <c:v>182.33743286000001</c:v>
                </c:pt>
                <c:pt idx="282">
                  <c:v>182.94728087999999</c:v>
                </c:pt>
                <c:pt idx="283">
                  <c:v>183.55895996000001</c:v>
                </c:pt>
                <c:pt idx="284">
                  <c:v>184.17541503999999</c:v>
                </c:pt>
                <c:pt idx="285">
                  <c:v>184.79759215999999</c:v>
                </c:pt>
                <c:pt idx="286">
                  <c:v>185.41824341</c:v>
                </c:pt>
                <c:pt idx="287">
                  <c:v>186.04512023999999</c:v>
                </c:pt>
                <c:pt idx="288">
                  <c:v>186.67143250000001</c:v>
                </c:pt>
                <c:pt idx="289">
                  <c:v>187.30130005000001</c:v>
                </c:pt>
                <c:pt idx="290">
                  <c:v>187.92628479000001</c:v>
                </c:pt>
                <c:pt idx="291">
                  <c:v>188.55651854999999</c:v>
                </c:pt>
                <c:pt idx="292">
                  <c:v>189.19239807</c:v>
                </c:pt>
                <c:pt idx="293">
                  <c:v>189.81654358</c:v>
                </c:pt>
                <c:pt idx="294">
                  <c:v>190.45729065</c:v>
                </c:pt>
                <c:pt idx="295">
                  <c:v>191.09223938</c:v>
                </c:pt>
                <c:pt idx="296">
                  <c:v>191.7412262</c:v>
                </c:pt>
                <c:pt idx="297">
                  <c:v>192.39262389999999</c:v>
                </c:pt>
                <c:pt idx="298">
                  <c:v>193.02935790999999</c:v>
                </c:pt>
                <c:pt idx="299">
                  <c:v>193.65614318999999</c:v>
                </c:pt>
                <c:pt idx="300">
                  <c:v>194.28112793</c:v>
                </c:pt>
                <c:pt idx="301">
                  <c:v>194.91059874999999</c:v>
                </c:pt>
                <c:pt idx="302">
                  <c:v>195.53367614999999</c:v>
                </c:pt>
                <c:pt idx="303">
                  <c:v>196.15174866000001</c:v>
                </c:pt>
                <c:pt idx="304">
                  <c:v>196.81146240000001</c:v>
                </c:pt>
                <c:pt idx="305">
                  <c:v>197.45967102</c:v>
                </c:pt>
                <c:pt idx="306">
                  <c:v>198.06906128</c:v>
                </c:pt>
                <c:pt idx="307">
                  <c:v>198.69024658000001</c:v>
                </c:pt>
                <c:pt idx="308">
                  <c:v>199.33952332000001</c:v>
                </c:pt>
                <c:pt idx="309">
                  <c:v>199.98957824999999</c:v>
                </c:pt>
                <c:pt idx="310">
                  <c:v>200.61248778999999</c:v>
                </c:pt>
                <c:pt idx="311">
                  <c:v>201.23628235000001</c:v>
                </c:pt>
                <c:pt idx="312">
                  <c:v>201.87387085</c:v>
                </c:pt>
                <c:pt idx="313">
                  <c:v>202.51266479</c:v>
                </c:pt>
                <c:pt idx="314">
                  <c:v>203.14529418999999</c:v>
                </c:pt>
                <c:pt idx="315">
                  <c:v>203.78503418</c:v>
                </c:pt>
                <c:pt idx="316">
                  <c:v>204.42396545</c:v>
                </c:pt>
                <c:pt idx="317">
                  <c:v>205.05009459999999</c:v>
                </c:pt>
                <c:pt idx="318">
                  <c:v>205.68954468000001</c:v>
                </c:pt>
                <c:pt idx="319">
                  <c:v>206.32778931000001</c:v>
                </c:pt>
                <c:pt idx="320">
                  <c:v>206.95668029999999</c:v>
                </c:pt>
                <c:pt idx="321">
                  <c:v>207.58583068999999</c:v>
                </c:pt>
                <c:pt idx="322">
                  <c:v>208.20953369</c:v>
                </c:pt>
                <c:pt idx="323">
                  <c:v>208.84599304</c:v>
                </c:pt>
                <c:pt idx="324">
                  <c:v>209.47750854</c:v>
                </c:pt>
                <c:pt idx="325">
                  <c:v>210.11166381999999</c:v>
                </c:pt>
                <c:pt idx="326">
                  <c:v>210.73641968000001</c:v>
                </c:pt>
                <c:pt idx="327">
                  <c:v>211.35379028</c:v>
                </c:pt>
                <c:pt idx="328">
                  <c:v>212.00242614999999</c:v>
                </c:pt>
                <c:pt idx="329">
                  <c:v>212.65440369000001</c:v>
                </c:pt>
                <c:pt idx="330">
                  <c:v>213.29365540000001</c:v>
                </c:pt>
                <c:pt idx="331">
                  <c:v>213.9147644</c:v>
                </c:pt>
                <c:pt idx="332">
                  <c:v>214.53660583000001</c:v>
                </c:pt>
                <c:pt idx="333">
                  <c:v>215.16784668</c:v>
                </c:pt>
                <c:pt idx="334">
                  <c:v>215.80961608999999</c:v>
                </c:pt>
                <c:pt idx="335">
                  <c:v>216.45539855999999</c:v>
                </c:pt>
                <c:pt idx="336">
                  <c:v>217.1008606</c:v>
                </c:pt>
                <c:pt idx="337">
                  <c:v>217.75242614999999</c:v>
                </c:pt>
                <c:pt idx="338">
                  <c:v>218.40544127999999</c:v>
                </c:pt>
                <c:pt idx="339">
                  <c:v>219.05699157999999</c:v>
                </c:pt>
                <c:pt idx="340">
                  <c:v>219.71403502999999</c:v>
                </c:pt>
                <c:pt idx="341">
                  <c:v>220.37524414000001</c:v>
                </c:pt>
                <c:pt idx="342">
                  <c:v>221.03732299999999</c:v>
                </c:pt>
                <c:pt idx="343">
                  <c:v>221.69743346999999</c:v>
                </c:pt>
                <c:pt idx="344">
                  <c:v>222.35133361999999</c:v>
                </c:pt>
                <c:pt idx="345">
                  <c:v>223.00436400999999</c:v>
                </c:pt>
                <c:pt idx="346">
                  <c:v>223.70617676000001</c:v>
                </c:pt>
                <c:pt idx="347">
                  <c:v>224.48295593</c:v>
                </c:pt>
                <c:pt idx="348">
                  <c:v>225.2300415</c:v>
                </c:pt>
                <c:pt idx="349">
                  <c:v>225.97415161000001</c:v>
                </c:pt>
                <c:pt idx="350">
                  <c:v>226.66162109000001</c:v>
                </c:pt>
                <c:pt idx="351">
                  <c:v>227.26573181000001</c:v>
                </c:pt>
                <c:pt idx="352">
                  <c:v>227.89421082000001</c:v>
                </c:pt>
                <c:pt idx="353">
                  <c:v>228.54348755000001</c:v>
                </c:pt>
                <c:pt idx="354">
                  <c:v>229.19493102999999</c:v>
                </c:pt>
                <c:pt idx="355">
                  <c:v>229.83692932</c:v>
                </c:pt>
                <c:pt idx="356">
                  <c:v>230.47583008000001</c:v>
                </c:pt>
                <c:pt idx="357">
                  <c:v>231.11489868000001</c:v>
                </c:pt>
                <c:pt idx="358">
                  <c:v>231.75846863000001</c:v>
                </c:pt>
                <c:pt idx="359">
                  <c:v>232.40170287999999</c:v>
                </c:pt>
                <c:pt idx="360">
                  <c:v>233.03385925000001</c:v>
                </c:pt>
                <c:pt idx="361">
                  <c:v>233.66311646</c:v>
                </c:pt>
                <c:pt idx="362">
                  <c:v>234.29905701000001</c:v>
                </c:pt>
                <c:pt idx="363">
                  <c:v>234.93029784999999</c:v>
                </c:pt>
                <c:pt idx="364">
                  <c:v>235.55270386000001</c:v>
                </c:pt>
                <c:pt idx="365">
                  <c:v>236.1787262</c:v>
                </c:pt>
                <c:pt idx="366">
                  <c:v>236.79927063</c:v>
                </c:pt>
                <c:pt idx="367">
                  <c:v>237.42034912</c:v>
                </c:pt>
                <c:pt idx="368">
                  <c:v>238.05639647999999</c:v>
                </c:pt>
                <c:pt idx="369">
                  <c:v>238.69786071999999</c:v>
                </c:pt>
                <c:pt idx="370">
                  <c:v>239.33662415000001</c:v>
                </c:pt>
                <c:pt idx="371">
                  <c:v>239.96995544000001</c:v>
                </c:pt>
                <c:pt idx="372">
                  <c:v>240.60942077999999</c:v>
                </c:pt>
                <c:pt idx="373">
                  <c:v>241.25183104999999</c:v>
                </c:pt>
                <c:pt idx="374">
                  <c:v>241.89596558</c:v>
                </c:pt>
                <c:pt idx="375">
                  <c:v>242.52912903000001</c:v>
                </c:pt>
                <c:pt idx="376">
                  <c:v>243.16346741000001</c:v>
                </c:pt>
                <c:pt idx="377">
                  <c:v>243.79794312000001</c:v>
                </c:pt>
                <c:pt idx="378">
                  <c:v>244.43515015</c:v>
                </c:pt>
                <c:pt idx="379">
                  <c:v>245.07208252000001</c:v>
                </c:pt>
                <c:pt idx="380">
                  <c:v>245.70323181000001</c:v>
                </c:pt>
                <c:pt idx="381">
                  <c:v>246.33308410999999</c:v>
                </c:pt>
                <c:pt idx="382">
                  <c:v>246.96702576000001</c:v>
                </c:pt>
                <c:pt idx="383">
                  <c:v>247.60656738</c:v>
                </c:pt>
                <c:pt idx="384">
                  <c:v>248.24188232</c:v>
                </c:pt>
                <c:pt idx="385">
                  <c:v>248.87294005999999</c:v>
                </c:pt>
                <c:pt idx="386">
                  <c:v>249.50128174</c:v>
                </c:pt>
                <c:pt idx="387">
                  <c:v>250.13949585</c:v>
                </c:pt>
                <c:pt idx="388">
                  <c:v>250.78730773999999</c:v>
                </c:pt>
                <c:pt idx="389">
                  <c:v>251.42008971999999</c:v>
                </c:pt>
                <c:pt idx="390">
                  <c:v>252.03991698999999</c:v>
                </c:pt>
                <c:pt idx="391">
                  <c:v>252.66886901999999</c:v>
                </c:pt>
                <c:pt idx="392">
                  <c:v>253.30955505</c:v>
                </c:pt>
                <c:pt idx="393">
                  <c:v>253.94378662</c:v>
                </c:pt>
                <c:pt idx="394">
                  <c:v>254.57579041</c:v>
                </c:pt>
                <c:pt idx="395">
                  <c:v>255.20761107999999</c:v>
                </c:pt>
                <c:pt idx="396">
                  <c:v>255.83746338</c:v>
                </c:pt>
                <c:pt idx="397">
                  <c:v>256.46231079</c:v>
                </c:pt>
                <c:pt idx="398">
                  <c:v>257.08035278</c:v>
                </c:pt>
                <c:pt idx="399">
                  <c:v>257.71139526000002</c:v>
                </c:pt>
                <c:pt idx="400">
                  <c:v>258.36413573999999</c:v>
                </c:pt>
                <c:pt idx="401">
                  <c:v>259.00408936000002</c:v>
                </c:pt>
                <c:pt idx="402">
                  <c:v>259.64297484999997</c:v>
                </c:pt>
                <c:pt idx="403">
                  <c:v>260.30172728999997</c:v>
                </c:pt>
                <c:pt idx="404">
                  <c:v>260.94921875</c:v>
                </c:pt>
                <c:pt idx="405">
                  <c:v>261.56552124000001</c:v>
                </c:pt>
                <c:pt idx="406">
                  <c:v>262.20526123000002</c:v>
                </c:pt>
                <c:pt idx="407">
                  <c:v>262.87356567</c:v>
                </c:pt>
                <c:pt idx="408">
                  <c:v>263.54150391000002</c:v>
                </c:pt>
                <c:pt idx="409">
                  <c:v>264.20791625999999</c:v>
                </c:pt>
                <c:pt idx="410">
                  <c:v>264.85162353999999</c:v>
                </c:pt>
                <c:pt idx="411">
                  <c:v>265.47976684999998</c:v>
                </c:pt>
                <c:pt idx="412">
                  <c:v>266.11233521000003</c:v>
                </c:pt>
                <c:pt idx="413">
                  <c:v>266.76049805000002</c:v>
                </c:pt>
                <c:pt idx="414">
                  <c:v>267.42889403999999</c:v>
                </c:pt>
                <c:pt idx="415">
                  <c:v>268.08889771000003</c:v>
                </c:pt>
                <c:pt idx="416">
                  <c:v>268.72039795000001</c:v>
                </c:pt>
                <c:pt idx="417">
                  <c:v>269.34832763999998</c:v>
                </c:pt>
                <c:pt idx="418">
                  <c:v>269.97546387</c:v>
                </c:pt>
                <c:pt idx="419">
                  <c:v>270.60009766000002</c:v>
                </c:pt>
                <c:pt idx="420">
                  <c:v>271.24652099999997</c:v>
                </c:pt>
                <c:pt idx="421">
                  <c:v>271.90679932</c:v>
                </c:pt>
                <c:pt idx="422">
                  <c:v>272.55401611000002</c:v>
                </c:pt>
                <c:pt idx="423">
                  <c:v>273.20135498000002</c:v>
                </c:pt>
                <c:pt idx="424">
                  <c:v>273.75085448999999</c:v>
                </c:pt>
                <c:pt idx="425">
                  <c:v>274.23605347</c:v>
                </c:pt>
                <c:pt idx="426">
                  <c:v>274.75787353999999</c:v>
                </c:pt>
                <c:pt idx="427">
                  <c:v>275.33731079</c:v>
                </c:pt>
                <c:pt idx="428">
                  <c:v>275.99450683999999</c:v>
                </c:pt>
                <c:pt idx="429">
                  <c:v>276.61730956999997</c:v>
                </c:pt>
                <c:pt idx="430">
                  <c:v>277.17657471000001</c:v>
                </c:pt>
                <c:pt idx="431">
                  <c:v>277.76300049000002</c:v>
                </c:pt>
                <c:pt idx="432">
                  <c:v>278.42596436000002</c:v>
                </c:pt>
                <c:pt idx="433">
                  <c:v>279.14358521000003</c:v>
                </c:pt>
                <c:pt idx="434">
                  <c:v>279.85415648999998</c:v>
                </c:pt>
                <c:pt idx="435">
                  <c:v>280.58993529999998</c:v>
                </c:pt>
                <c:pt idx="436">
                  <c:v>281.37042236000002</c:v>
                </c:pt>
                <c:pt idx="437">
                  <c:v>282.12826538000002</c:v>
                </c:pt>
                <c:pt idx="438">
                  <c:v>282.92315674000002</c:v>
                </c:pt>
                <c:pt idx="439">
                  <c:v>283.80303954999999</c:v>
                </c:pt>
                <c:pt idx="440">
                  <c:v>284.79537964000002</c:v>
                </c:pt>
                <c:pt idx="441">
                  <c:v>285.83776855000002</c:v>
                </c:pt>
                <c:pt idx="442">
                  <c:v>286.87826538000002</c:v>
                </c:pt>
                <c:pt idx="443">
                  <c:v>287.94744873000002</c:v>
                </c:pt>
                <c:pt idx="444">
                  <c:v>289.02883910999998</c:v>
                </c:pt>
                <c:pt idx="445">
                  <c:v>290.10134887999999</c:v>
                </c:pt>
                <c:pt idx="446">
                  <c:v>291.15487671</c:v>
                </c:pt>
                <c:pt idx="447">
                  <c:v>292.20516967999998</c:v>
                </c:pt>
                <c:pt idx="448">
                  <c:v>293.27178954999999</c:v>
                </c:pt>
                <c:pt idx="449">
                  <c:v>294.34072875999999</c:v>
                </c:pt>
                <c:pt idx="450">
                  <c:v>295.37374878000003</c:v>
                </c:pt>
                <c:pt idx="451">
                  <c:v>296.33264159999999</c:v>
                </c:pt>
                <c:pt idx="452">
                  <c:v>297.25805664000001</c:v>
                </c:pt>
                <c:pt idx="453">
                  <c:v>298.19494629000002</c:v>
                </c:pt>
                <c:pt idx="454">
                  <c:v>299.16082763999998</c:v>
                </c:pt>
                <c:pt idx="455">
                  <c:v>300.13540648999998</c:v>
                </c:pt>
                <c:pt idx="456">
                  <c:v>301.13067626999998</c:v>
                </c:pt>
                <c:pt idx="457">
                  <c:v>302.12521362000001</c:v>
                </c:pt>
                <c:pt idx="458">
                  <c:v>303.10684204</c:v>
                </c:pt>
                <c:pt idx="459">
                  <c:v>304.06320190000002</c:v>
                </c:pt>
              </c:numCache>
            </c:numRef>
          </c:xVal>
          <c:yVal>
            <c:numRef>
              <c:f>NC!$J$3:$J$504</c:f>
              <c:numCache>
                <c:formatCode>0.00E+00</c:formatCode>
                <c:ptCount val="502"/>
                <c:pt idx="0">
                  <c:v>0</c:v>
                </c:pt>
                <c:pt idx="1">
                  <c:v>47.102995999999997</c:v>
                </c:pt>
                <c:pt idx="2">
                  <c:v>56.684199999999997</c:v>
                </c:pt>
                <c:pt idx="3">
                  <c:v>60.901283999999997</c:v>
                </c:pt>
                <c:pt idx="4">
                  <c:v>62.593552000000003</c:v>
                </c:pt>
                <c:pt idx="5">
                  <c:v>63.983359999999998</c:v>
                </c:pt>
                <c:pt idx="6">
                  <c:v>65.410151999999997</c:v>
                </c:pt>
                <c:pt idx="7">
                  <c:v>65.576931999999999</c:v>
                </c:pt>
                <c:pt idx="8">
                  <c:v>66.943292</c:v>
                </c:pt>
                <c:pt idx="9">
                  <c:v>75.652944000000005</c:v>
                </c:pt>
                <c:pt idx="10">
                  <c:v>99.243616000000003</c:v>
                </c:pt>
                <c:pt idx="11">
                  <c:v>134.34288000000001</c:v>
                </c:pt>
                <c:pt idx="12">
                  <c:v>163.41703999999999</c:v>
                </c:pt>
                <c:pt idx="13">
                  <c:v>184.3032</c:v>
                </c:pt>
                <c:pt idx="14">
                  <c:v>200.85676799999999</c:v>
                </c:pt>
                <c:pt idx="15">
                  <c:v>214.022784</c:v>
                </c:pt>
                <c:pt idx="16">
                  <c:v>218.97715199999999</c:v>
                </c:pt>
                <c:pt idx="17">
                  <c:v>218.251328</c:v>
                </c:pt>
                <c:pt idx="18">
                  <c:v>217.276128</c:v>
                </c:pt>
                <c:pt idx="19">
                  <c:v>216.65092799999999</c:v>
                </c:pt>
                <c:pt idx="20">
                  <c:v>221.70041599999999</c:v>
                </c:pt>
                <c:pt idx="21">
                  <c:v>224.63968</c:v>
                </c:pt>
                <c:pt idx="22">
                  <c:v>227.45276799999999</c:v>
                </c:pt>
                <c:pt idx="23">
                  <c:v>230.5044</c:v>
                </c:pt>
                <c:pt idx="24">
                  <c:v>233.50883200000001</c:v>
                </c:pt>
                <c:pt idx="25">
                  <c:v>236.55456000000001</c:v>
                </c:pt>
                <c:pt idx="26">
                  <c:v>239.226832</c:v>
                </c:pt>
                <c:pt idx="27">
                  <c:v>241.40656000000001</c:v>
                </c:pt>
                <c:pt idx="28">
                  <c:v>244.28496000000001</c:v>
                </c:pt>
                <c:pt idx="29">
                  <c:v>247.662432</c:v>
                </c:pt>
                <c:pt idx="30">
                  <c:v>251.70920000000001</c:v>
                </c:pt>
                <c:pt idx="31">
                  <c:v>256.42611199999999</c:v>
                </c:pt>
                <c:pt idx="32">
                  <c:v>262.25931200000002</c:v>
                </c:pt>
                <c:pt idx="33">
                  <c:v>269.19587200000001</c:v>
                </c:pt>
                <c:pt idx="34">
                  <c:v>276.849536</c:v>
                </c:pt>
                <c:pt idx="35">
                  <c:v>285.31276800000001</c:v>
                </c:pt>
                <c:pt idx="36">
                  <c:v>294.509728</c:v>
                </c:pt>
                <c:pt idx="37">
                  <c:v>301.15923199999997</c:v>
                </c:pt>
                <c:pt idx="38">
                  <c:v>310.043072</c:v>
                </c:pt>
                <c:pt idx="39">
                  <c:v>316.82947200000001</c:v>
                </c:pt>
                <c:pt idx="40">
                  <c:v>316.87567999999999</c:v>
                </c:pt>
                <c:pt idx="41">
                  <c:v>314.933088</c:v>
                </c:pt>
                <c:pt idx="42">
                  <c:v>313.58976000000001</c:v>
                </c:pt>
                <c:pt idx="43">
                  <c:v>312.34489600000001</c:v>
                </c:pt>
                <c:pt idx="44">
                  <c:v>310.250496</c:v>
                </c:pt>
                <c:pt idx="45">
                  <c:v>309.78204799999997</c:v>
                </c:pt>
                <c:pt idx="46">
                  <c:v>309.49923200000001</c:v>
                </c:pt>
                <c:pt idx="47">
                  <c:v>309.39491199999998</c:v>
                </c:pt>
                <c:pt idx="48">
                  <c:v>309.770016</c:v>
                </c:pt>
                <c:pt idx="49">
                  <c:v>310.29641600000002</c:v>
                </c:pt>
                <c:pt idx="50">
                  <c:v>311.39638400000001</c:v>
                </c:pt>
                <c:pt idx="51">
                  <c:v>314.04566399999999</c:v>
                </c:pt>
                <c:pt idx="52">
                  <c:v>318.112032</c:v>
                </c:pt>
                <c:pt idx="53">
                  <c:v>323.38179200000002</c:v>
                </c:pt>
                <c:pt idx="54">
                  <c:v>328.84563200000002</c:v>
                </c:pt>
                <c:pt idx="55">
                  <c:v>334.26131199999998</c:v>
                </c:pt>
                <c:pt idx="56">
                  <c:v>339.36742400000003</c:v>
                </c:pt>
                <c:pt idx="57">
                  <c:v>344.775328</c:v>
                </c:pt>
                <c:pt idx="58">
                  <c:v>350.221248</c:v>
                </c:pt>
                <c:pt idx="59">
                  <c:v>355.74588799999998</c:v>
                </c:pt>
                <c:pt idx="60">
                  <c:v>361.562048</c:v>
                </c:pt>
                <c:pt idx="61">
                  <c:v>367.36307199999999</c:v>
                </c:pt>
                <c:pt idx="62">
                  <c:v>372.84409599999998</c:v>
                </c:pt>
                <c:pt idx="63">
                  <c:v>378.28022399999998</c:v>
                </c:pt>
                <c:pt idx="64">
                  <c:v>383.11587200000002</c:v>
                </c:pt>
                <c:pt idx="65">
                  <c:v>388.21689600000002</c:v>
                </c:pt>
                <c:pt idx="66">
                  <c:v>393.82921599999997</c:v>
                </c:pt>
                <c:pt idx="67">
                  <c:v>398.76486399999999</c:v>
                </c:pt>
                <c:pt idx="68">
                  <c:v>402.938176</c:v>
                </c:pt>
                <c:pt idx="69">
                  <c:v>406.728928</c:v>
                </c:pt>
                <c:pt idx="70">
                  <c:v>409.98972800000001</c:v>
                </c:pt>
                <c:pt idx="71">
                  <c:v>412.34460799999999</c:v>
                </c:pt>
                <c:pt idx="72">
                  <c:v>413.67996799999997</c:v>
                </c:pt>
                <c:pt idx="73">
                  <c:v>414.34534400000001</c:v>
                </c:pt>
                <c:pt idx="74">
                  <c:v>414.31996800000002</c:v>
                </c:pt>
                <c:pt idx="75">
                  <c:v>413.727104</c:v>
                </c:pt>
                <c:pt idx="76">
                  <c:v>413.07612799999998</c:v>
                </c:pt>
                <c:pt idx="77">
                  <c:v>412.34790400000003</c:v>
                </c:pt>
                <c:pt idx="78">
                  <c:v>411.46534400000002</c:v>
                </c:pt>
                <c:pt idx="79">
                  <c:v>410.875584</c:v>
                </c:pt>
                <c:pt idx="80">
                  <c:v>410.77049599999998</c:v>
                </c:pt>
                <c:pt idx="81">
                  <c:v>410.96099199999998</c:v>
                </c:pt>
                <c:pt idx="82">
                  <c:v>411.37612799999999</c:v>
                </c:pt>
                <c:pt idx="83">
                  <c:v>412.10947199999998</c:v>
                </c:pt>
                <c:pt idx="84">
                  <c:v>412.89407999999997</c:v>
                </c:pt>
                <c:pt idx="85">
                  <c:v>413.69664</c:v>
                </c:pt>
                <c:pt idx="86">
                  <c:v>414.77078399999999</c:v>
                </c:pt>
                <c:pt idx="87">
                  <c:v>415.68</c:v>
                </c:pt>
                <c:pt idx="88">
                  <c:v>416.69920000000002</c:v>
                </c:pt>
                <c:pt idx="89">
                  <c:v>417.70460800000001</c:v>
                </c:pt>
                <c:pt idx="90">
                  <c:v>418.978432</c:v>
                </c:pt>
                <c:pt idx="91">
                  <c:v>420.197408</c:v>
                </c:pt>
                <c:pt idx="92">
                  <c:v>421.50742400000001</c:v>
                </c:pt>
                <c:pt idx="93">
                  <c:v>422.72716800000001</c:v>
                </c:pt>
                <c:pt idx="94">
                  <c:v>423.87667199999999</c:v>
                </c:pt>
                <c:pt idx="95">
                  <c:v>424.58640000000003</c:v>
                </c:pt>
                <c:pt idx="96">
                  <c:v>425.53616</c:v>
                </c:pt>
                <c:pt idx="97">
                  <c:v>426.59766400000001</c:v>
                </c:pt>
                <c:pt idx="98">
                  <c:v>427.959968</c:v>
                </c:pt>
                <c:pt idx="99">
                  <c:v>429.338976</c:v>
                </c:pt>
                <c:pt idx="100">
                  <c:v>430.961792</c:v>
                </c:pt>
                <c:pt idx="101">
                  <c:v>432.879232</c:v>
                </c:pt>
                <c:pt idx="102">
                  <c:v>434.42899199999999</c:v>
                </c:pt>
                <c:pt idx="103">
                  <c:v>436.33820800000001</c:v>
                </c:pt>
                <c:pt idx="104">
                  <c:v>438.53359999999998</c:v>
                </c:pt>
                <c:pt idx="105">
                  <c:v>440.97177599999998</c:v>
                </c:pt>
                <c:pt idx="106">
                  <c:v>443.611808</c:v>
                </c:pt>
                <c:pt idx="107">
                  <c:v>446.51337599999999</c:v>
                </c:pt>
                <c:pt idx="108">
                  <c:v>448.91104000000001</c:v>
                </c:pt>
                <c:pt idx="109">
                  <c:v>451.06438400000002</c:v>
                </c:pt>
                <c:pt idx="110">
                  <c:v>453.10076800000002</c:v>
                </c:pt>
                <c:pt idx="111">
                  <c:v>455.366176</c:v>
                </c:pt>
                <c:pt idx="112">
                  <c:v>457.45612799999998</c:v>
                </c:pt>
                <c:pt idx="113">
                  <c:v>459.06460800000002</c:v>
                </c:pt>
                <c:pt idx="114">
                  <c:v>460.28425600000003</c:v>
                </c:pt>
                <c:pt idx="115">
                  <c:v>461.12979200000001</c:v>
                </c:pt>
                <c:pt idx="116">
                  <c:v>461.66870399999999</c:v>
                </c:pt>
                <c:pt idx="117">
                  <c:v>462.32611200000002</c:v>
                </c:pt>
                <c:pt idx="118">
                  <c:v>462.80432000000002</c:v>
                </c:pt>
                <c:pt idx="119">
                  <c:v>463.22</c:v>
                </c:pt>
                <c:pt idx="120">
                  <c:v>463.63820800000002</c:v>
                </c:pt>
                <c:pt idx="121">
                  <c:v>464.00128000000001</c:v>
                </c:pt>
                <c:pt idx="122">
                  <c:v>464.4864</c:v>
                </c:pt>
                <c:pt idx="123">
                  <c:v>464.59823999999998</c:v>
                </c:pt>
                <c:pt idx="124">
                  <c:v>464.57184000000001</c:v>
                </c:pt>
                <c:pt idx="125">
                  <c:v>465.07974400000001</c:v>
                </c:pt>
                <c:pt idx="126">
                  <c:v>465.52409599999999</c:v>
                </c:pt>
                <c:pt idx="127">
                  <c:v>465.68995200000001</c:v>
                </c:pt>
                <c:pt idx="128">
                  <c:v>466.04336000000001</c:v>
                </c:pt>
                <c:pt idx="129">
                  <c:v>466.15740799999998</c:v>
                </c:pt>
                <c:pt idx="130">
                  <c:v>466.84816000000001</c:v>
                </c:pt>
                <c:pt idx="131">
                  <c:v>467.5992</c:v>
                </c:pt>
                <c:pt idx="132">
                  <c:v>468.67126400000001</c:v>
                </c:pt>
                <c:pt idx="133">
                  <c:v>469.82406400000002</c:v>
                </c:pt>
                <c:pt idx="134">
                  <c:v>471.75555200000002</c:v>
                </c:pt>
                <c:pt idx="135">
                  <c:v>473.12870400000003</c:v>
                </c:pt>
                <c:pt idx="136">
                  <c:v>474.03590400000002</c:v>
                </c:pt>
                <c:pt idx="137">
                  <c:v>473.80383999999998</c:v>
                </c:pt>
                <c:pt idx="138">
                  <c:v>473.800544</c:v>
                </c:pt>
                <c:pt idx="139">
                  <c:v>474.218976</c:v>
                </c:pt>
                <c:pt idx="140">
                  <c:v>474.47382399999998</c:v>
                </c:pt>
                <c:pt idx="141">
                  <c:v>475.17712</c:v>
                </c:pt>
                <c:pt idx="142">
                  <c:v>475.54896000000002</c:v>
                </c:pt>
                <c:pt idx="143">
                  <c:v>476.22496000000001</c:v>
                </c:pt>
                <c:pt idx="144">
                  <c:v>476.50489599999997</c:v>
                </c:pt>
                <c:pt idx="145">
                  <c:v>476.79539199999999</c:v>
                </c:pt>
                <c:pt idx="146">
                  <c:v>477.18841600000002</c:v>
                </c:pt>
                <c:pt idx="147">
                  <c:v>477.90127999999999</c:v>
                </c:pt>
                <c:pt idx="148">
                  <c:v>478.97510399999999</c:v>
                </c:pt>
                <c:pt idx="149">
                  <c:v>479.94537600000001</c:v>
                </c:pt>
                <c:pt idx="150">
                  <c:v>481.05494399999998</c:v>
                </c:pt>
                <c:pt idx="151">
                  <c:v>482.415232</c:v>
                </c:pt>
                <c:pt idx="152">
                  <c:v>483.72825599999999</c:v>
                </c:pt>
                <c:pt idx="153">
                  <c:v>484.76873599999999</c:v>
                </c:pt>
                <c:pt idx="154">
                  <c:v>484.75257599999998</c:v>
                </c:pt>
                <c:pt idx="155">
                  <c:v>484.592512</c:v>
                </c:pt>
                <c:pt idx="156">
                  <c:v>484.273504</c:v>
                </c:pt>
                <c:pt idx="157">
                  <c:v>484.58835199999999</c:v>
                </c:pt>
                <c:pt idx="158">
                  <c:v>484.885312</c:v>
                </c:pt>
                <c:pt idx="159">
                  <c:v>484.77068800000001</c:v>
                </c:pt>
                <c:pt idx="160">
                  <c:v>484.87785600000001</c:v>
                </c:pt>
                <c:pt idx="161">
                  <c:v>484.79795200000001</c:v>
                </c:pt>
                <c:pt idx="162">
                  <c:v>484.64297599999998</c:v>
                </c:pt>
                <c:pt idx="163">
                  <c:v>484.405824</c:v>
                </c:pt>
                <c:pt idx="164">
                  <c:v>483.65635200000003</c:v>
                </c:pt>
                <c:pt idx="165">
                  <c:v>482.692768</c:v>
                </c:pt>
                <c:pt idx="166">
                  <c:v>481.85894400000001</c:v>
                </c:pt>
                <c:pt idx="167">
                  <c:v>480.86608000000001</c:v>
                </c:pt>
                <c:pt idx="168">
                  <c:v>479.958688</c:v>
                </c:pt>
                <c:pt idx="169">
                  <c:v>478.76972799999999</c:v>
                </c:pt>
                <c:pt idx="170">
                  <c:v>477.44745599999999</c:v>
                </c:pt>
                <c:pt idx="171">
                  <c:v>475.92847999999998</c:v>
                </c:pt>
                <c:pt idx="172">
                  <c:v>474.87491199999999</c:v>
                </c:pt>
                <c:pt idx="173">
                  <c:v>473.48361599999998</c:v>
                </c:pt>
                <c:pt idx="174">
                  <c:v>472.2072</c:v>
                </c:pt>
                <c:pt idx="175">
                  <c:v>471.52489600000001</c:v>
                </c:pt>
                <c:pt idx="176">
                  <c:v>471.937184</c:v>
                </c:pt>
                <c:pt idx="177">
                  <c:v>472.16</c:v>
                </c:pt>
                <c:pt idx="178">
                  <c:v>472.02796799999999</c:v>
                </c:pt>
                <c:pt idx="179">
                  <c:v>472.00335999999999</c:v>
                </c:pt>
                <c:pt idx="180">
                  <c:v>472.09308800000002</c:v>
                </c:pt>
                <c:pt idx="181">
                  <c:v>472.60460799999998</c:v>
                </c:pt>
                <c:pt idx="182">
                  <c:v>472.70790399999998</c:v>
                </c:pt>
                <c:pt idx="183">
                  <c:v>473.19513599999999</c:v>
                </c:pt>
                <c:pt idx="184">
                  <c:v>473.69107200000002</c:v>
                </c:pt>
                <c:pt idx="185">
                  <c:v>473.97619200000003</c:v>
                </c:pt>
                <c:pt idx="186">
                  <c:v>474.48694399999999</c:v>
                </c:pt>
                <c:pt idx="187">
                  <c:v>475.18457599999999</c:v>
                </c:pt>
                <c:pt idx="188">
                  <c:v>476.47376000000003</c:v>
                </c:pt>
                <c:pt idx="189">
                  <c:v>477.46015999999997</c:v>
                </c:pt>
                <c:pt idx="190">
                  <c:v>477.752768</c:v>
                </c:pt>
                <c:pt idx="191">
                  <c:v>477.54844800000001</c:v>
                </c:pt>
                <c:pt idx="192">
                  <c:v>478.10387200000002</c:v>
                </c:pt>
                <c:pt idx="193">
                  <c:v>479.66665599999999</c:v>
                </c:pt>
                <c:pt idx="194">
                  <c:v>481.76412800000003</c:v>
                </c:pt>
                <c:pt idx="195">
                  <c:v>484.44</c:v>
                </c:pt>
                <c:pt idx="196">
                  <c:v>486.80207999999999</c:v>
                </c:pt>
                <c:pt idx="197">
                  <c:v>489.41897599999999</c:v>
                </c:pt>
                <c:pt idx="198">
                  <c:v>492.567904</c:v>
                </c:pt>
                <c:pt idx="199">
                  <c:v>495.61564800000002</c:v>
                </c:pt>
                <c:pt idx="200">
                  <c:v>498.87206400000002</c:v>
                </c:pt>
                <c:pt idx="201">
                  <c:v>502.56896</c:v>
                </c:pt>
                <c:pt idx="202">
                  <c:v>505.98486400000002</c:v>
                </c:pt>
                <c:pt idx="203">
                  <c:v>509.10902399999998</c:v>
                </c:pt>
                <c:pt idx="204">
                  <c:v>511.74614400000002</c:v>
                </c:pt>
                <c:pt idx="205">
                  <c:v>514.28492800000004</c:v>
                </c:pt>
                <c:pt idx="206">
                  <c:v>516.58054400000003</c:v>
                </c:pt>
                <c:pt idx="207">
                  <c:v>519.07027200000005</c:v>
                </c:pt>
                <c:pt idx="208">
                  <c:v>521.80387199999996</c:v>
                </c:pt>
                <c:pt idx="209">
                  <c:v>525.43903999999998</c:v>
                </c:pt>
                <c:pt idx="210">
                  <c:v>529.61827200000005</c:v>
                </c:pt>
                <c:pt idx="211">
                  <c:v>533.76025600000003</c:v>
                </c:pt>
                <c:pt idx="212">
                  <c:v>537.82310399999994</c:v>
                </c:pt>
                <c:pt idx="213">
                  <c:v>541.71923200000003</c:v>
                </c:pt>
                <c:pt idx="214">
                  <c:v>545.23129600000004</c:v>
                </c:pt>
                <c:pt idx="215">
                  <c:v>548.20096000000001</c:v>
                </c:pt>
                <c:pt idx="216">
                  <c:v>550.64249600000005</c:v>
                </c:pt>
                <c:pt idx="217">
                  <c:v>552.72486400000003</c:v>
                </c:pt>
                <c:pt idx="218">
                  <c:v>554.56716800000004</c:v>
                </c:pt>
                <c:pt idx="219">
                  <c:v>555.95327999999995</c:v>
                </c:pt>
                <c:pt idx="220">
                  <c:v>557.562816</c:v>
                </c:pt>
                <c:pt idx="221">
                  <c:v>559.14796799999999</c:v>
                </c:pt>
                <c:pt idx="222">
                  <c:v>560.70188800000005</c:v>
                </c:pt>
                <c:pt idx="223">
                  <c:v>562.31488000000002</c:v>
                </c:pt>
                <c:pt idx="224">
                  <c:v>564.20416</c:v>
                </c:pt>
                <c:pt idx="225">
                  <c:v>566.03359999999998</c:v>
                </c:pt>
                <c:pt idx="226">
                  <c:v>567.37843199999998</c:v>
                </c:pt>
                <c:pt idx="227">
                  <c:v>568.03481599999998</c:v>
                </c:pt>
                <c:pt idx="228">
                  <c:v>569.00460799999996</c:v>
                </c:pt>
                <c:pt idx="229">
                  <c:v>570.80096000000003</c:v>
                </c:pt>
                <c:pt idx="230">
                  <c:v>573.64947199999995</c:v>
                </c:pt>
                <c:pt idx="231">
                  <c:v>576.69151999999997</c:v>
                </c:pt>
                <c:pt idx="232">
                  <c:v>579.81465600000001</c:v>
                </c:pt>
                <c:pt idx="233">
                  <c:v>582.49408000000005</c:v>
                </c:pt>
                <c:pt idx="234">
                  <c:v>584.65465600000005</c:v>
                </c:pt>
                <c:pt idx="235">
                  <c:v>586.47417600000006</c:v>
                </c:pt>
                <c:pt idx="236">
                  <c:v>587.964608</c:v>
                </c:pt>
                <c:pt idx="237">
                  <c:v>589.12383999999997</c:v>
                </c:pt>
                <c:pt idx="238">
                  <c:v>590.22303999999997</c:v>
                </c:pt>
                <c:pt idx="239">
                  <c:v>591.02022399999998</c:v>
                </c:pt>
                <c:pt idx="240">
                  <c:v>591.73715200000004</c:v>
                </c:pt>
                <c:pt idx="241">
                  <c:v>592.82553600000006</c:v>
                </c:pt>
                <c:pt idx="242">
                  <c:v>594.03948800000001</c:v>
                </c:pt>
                <c:pt idx="243">
                  <c:v>595.983744</c:v>
                </c:pt>
                <c:pt idx="244">
                  <c:v>598.20582400000001</c:v>
                </c:pt>
                <c:pt idx="245">
                  <c:v>600.64351999999997</c:v>
                </c:pt>
                <c:pt idx="246">
                  <c:v>603.200512</c:v>
                </c:pt>
                <c:pt idx="247">
                  <c:v>605.44921599999998</c:v>
                </c:pt>
                <c:pt idx="248">
                  <c:v>607.15334399999995</c:v>
                </c:pt>
                <c:pt idx="249">
                  <c:v>608.71801600000003</c:v>
                </c:pt>
                <c:pt idx="250">
                  <c:v>610.33856000000003</c:v>
                </c:pt>
                <c:pt idx="251">
                  <c:v>612.337536</c:v>
                </c:pt>
                <c:pt idx="252">
                  <c:v>614.641344</c:v>
                </c:pt>
                <c:pt idx="253">
                  <c:v>617.23852799999997</c:v>
                </c:pt>
                <c:pt idx="254">
                  <c:v>620.13081599999998</c:v>
                </c:pt>
                <c:pt idx="255">
                  <c:v>623.200064</c:v>
                </c:pt>
                <c:pt idx="256">
                  <c:v>626.35891200000003</c:v>
                </c:pt>
                <c:pt idx="257">
                  <c:v>629.71334400000001</c:v>
                </c:pt>
                <c:pt idx="258">
                  <c:v>633.249728</c:v>
                </c:pt>
                <c:pt idx="259">
                  <c:v>636.52460799999994</c:v>
                </c:pt>
                <c:pt idx="260">
                  <c:v>639.85049600000002</c:v>
                </c:pt>
                <c:pt idx="261">
                  <c:v>642.93151999999998</c:v>
                </c:pt>
                <c:pt idx="262">
                  <c:v>645.98432000000003</c:v>
                </c:pt>
                <c:pt idx="263">
                  <c:v>648.82899199999997</c:v>
                </c:pt>
                <c:pt idx="264">
                  <c:v>651.41491199999996</c:v>
                </c:pt>
                <c:pt idx="265">
                  <c:v>653.67846399999996</c:v>
                </c:pt>
                <c:pt idx="266">
                  <c:v>655.75571200000002</c:v>
                </c:pt>
                <c:pt idx="267">
                  <c:v>657.64102400000002</c:v>
                </c:pt>
                <c:pt idx="268">
                  <c:v>659.37260800000001</c:v>
                </c:pt>
                <c:pt idx="269">
                  <c:v>661.09740799999997</c:v>
                </c:pt>
                <c:pt idx="270">
                  <c:v>662.44230400000004</c:v>
                </c:pt>
                <c:pt idx="271">
                  <c:v>663.97331199999996</c:v>
                </c:pt>
                <c:pt idx="272">
                  <c:v>665.71334400000001</c:v>
                </c:pt>
                <c:pt idx="273">
                  <c:v>667.53075200000001</c:v>
                </c:pt>
                <c:pt idx="274">
                  <c:v>669.59487999999999</c:v>
                </c:pt>
                <c:pt idx="275">
                  <c:v>671.74124800000004</c:v>
                </c:pt>
                <c:pt idx="276">
                  <c:v>673.85023999999999</c:v>
                </c:pt>
                <c:pt idx="277">
                  <c:v>675.78815999999995</c:v>
                </c:pt>
                <c:pt idx="278">
                  <c:v>677.59097599999996</c:v>
                </c:pt>
                <c:pt idx="279">
                  <c:v>679.28512000000001</c:v>
                </c:pt>
                <c:pt idx="280">
                  <c:v>681.111808</c:v>
                </c:pt>
                <c:pt idx="281">
                  <c:v>682.99974399999996</c:v>
                </c:pt>
                <c:pt idx="282">
                  <c:v>684.74777600000004</c:v>
                </c:pt>
                <c:pt idx="283">
                  <c:v>686.22316799999999</c:v>
                </c:pt>
                <c:pt idx="284">
                  <c:v>687.76505599999996</c:v>
                </c:pt>
                <c:pt idx="285">
                  <c:v>689.10387200000002</c:v>
                </c:pt>
                <c:pt idx="286">
                  <c:v>690.41548799999998</c:v>
                </c:pt>
                <c:pt idx="287">
                  <c:v>691.52819199999999</c:v>
                </c:pt>
                <c:pt idx="288">
                  <c:v>692.43411200000003</c:v>
                </c:pt>
                <c:pt idx="289">
                  <c:v>693.27596800000003</c:v>
                </c:pt>
                <c:pt idx="290">
                  <c:v>693.73184000000003</c:v>
                </c:pt>
                <c:pt idx="291">
                  <c:v>694.31020799999999</c:v>
                </c:pt>
                <c:pt idx="292">
                  <c:v>694.893824</c:v>
                </c:pt>
                <c:pt idx="293">
                  <c:v>695.66201599999999</c:v>
                </c:pt>
                <c:pt idx="294">
                  <c:v>696.670208</c:v>
                </c:pt>
                <c:pt idx="295">
                  <c:v>697.70329600000002</c:v>
                </c:pt>
                <c:pt idx="296">
                  <c:v>698.58943999999997</c:v>
                </c:pt>
                <c:pt idx="297">
                  <c:v>699.67814399999997</c:v>
                </c:pt>
                <c:pt idx="298">
                  <c:v>700.90515200000004</c:v>
                </c:pt>
                <c:pt idx="299">
                  <c:v>701.96742400000005</c:v>
                </c:pt>
                <c:pt idx="300">
                  <c:v>702.88364799999999</c:v>
                </c:pt>
                <c:pt idx="301">
                  <c:v>703.69875200000001</c:v>
                </c:pt>
                <c:pt idx="302">
                  <c:v>704.44153600000004</c:v>
                </c:pt>
                <c:pt idx="303">
                  <c:v>705.24262399999998</c:v>
                </c:pt>
                <c:pt idx="304">
                  <c:v>706.31980799999997</c:v>
                </c:pt>
                <c:pt idx="305">
                  <c:v>707.93849599999999</c:v>
                </c:pt>
                <c:pt idx="306">
                  <c:v>709.59206400000005</c:v>
                </c:pt>
                <c:pt idx="307">
                  <c:v>711.06451200000004</c:v>
                </c:pt>
                <c:pt idx="308">
                  <c:v>712.27552000000003</c:v>
                </c:pt>
                <c:pt idx="309">
                  <c:v>713.56134399999996</c:v>
                </c:pt>
                <c:pt idx="310">
                  <c:v>714.81260799999995</c:v>
                </c:pt>
                <c:pt idx="311">
                  <c:v>715.99129600000003</c:v>
                </c:pt>
                <c:pt idx="312">
                  <c:v>717.080512</c:v>
                </c:pt>
                <c:pt idx="313">
                  <c:v>717.93280000000004</c:v>
                </c:pt>
                <c:pt idx="314">
                  <c:v>718.66233599999998</c:v>
                </c:pt>
                <c:pt idx="315">
                  <c:v>719.37203199999999</c:v>
                </c:pt>
                <c:pt idx="316">
                  <c:v>720.11487999999997</c:v>
                </c:pt>
                <c:pt idx="317">
                  <c:v>721.06073600000002</c:v>
                </c:pt>
                <c:pt idx="318">
                  <c:v>722.140672</c:v>
                </c:pt>
                <c:pt idx="319">
                  <c:v>723.27097600000002</c:v>
                </c:pt>
                <c:pt idx="320">
                  <c:v>724.39353600000004</c:v>
                </c:pt>
                <c:pt idx="321">
                  <c:v>725.41785600000003</c:v>
                </c:pt>
                <c:pt idx="322">
                  <c:v>726.33324800000003</c:v>
                </c:pt>
                <c:pt idx="323">
                  <c:v>727.35648000000003</c:v>
                </c:pt>
                <c:pt idx="324">
                  <c:v>728.49299199999996</c:v>
                </c:pt>
                <c:pt idx="325">
                  <c:v>729.71110399999998</c:v>
                </c:pt>
                <c:pt idx="326">
                  <c:v>731.01190399999996</c:v>
                </c:pt>
                <c:pt idx="327">
                  <c:v>732.311104</c:v>
                </c:pt>
                <c:pt idx="328">
                  <c:v>733.305792</c:v>
                </c:pt>
                <c:pt idx="329">
                  <c:v>734.11782400000004</c:v>
                </c:pt>
                <c:pt idx="330">
                  <c:v>734.71398399999998</c:v>
                </c:pt>
                <c:pt idx="331">
                  <c:v>735.27328</c:v>
                </c:pt>
                <c:pt idx="332">
                  <c:v>735.80396800000005</c:v>
                </c:pt>
                <c:pt idx="333">
                  <c:v>736.42054399999995</c:v>
                </c:pt>
                <c:pt idx="334">
                  <c:v>737.13792000000001</c:v>
                </c:pt>
                <c:pt idx="335">
                  <c:v>737.97971199999995</c:v>
                </c:pt>
                <c:pt idx="336">
                  <c:v>738.834112</c:v>
                </c:pt>
                <c:pt idx="337">
                  <c:v>739.62688000000003</c:v>
                </c:pt>
                <c:pt idx="338">
                  <c:v>740.58412799999996</c:v>
                </c:pt>
                <c:pt idx="339">
                  <c:v>741.90982399999996</c:v>
                </c:pt>
                <c:pt idx="340">
                  <c:v>743.42924800000003</c:v>
                </c:pt>
                <c:pt idx="341">
                  <c:v>744.99308799999994</c:v>
                </c:pt>
                <c:pt idx="342">
                  <c:v>746.64383999999995</c:v>
                </c:pt>
                <c:pt idx="343">
                  <c:v>748.45600000000002</c:v>
                </c:pt>
                <c:pt idx="344">
                  <c:v>750.13567999999998</c:v>
                </c:pt>
                <c:pt idx="345">
                  <c:v>751.47008000000005</c:v>
                </c:pt>
                <c:pt idx="346">
                  <c:v>752.51795200000004</c:v>
                </c:pt>
                <c:pt idx="347">
                  <c:v>753.50003200000003</c:v>
                </c:pt>
                <c:pt idx="348">
                  <c:v>754.33382400000005</c:v>
                </c:pt>
                <c:pt idx="349">
                  <c:v>755.34559999999999</c:v>
                </c:pt>
                <c:pt idx="350">
                  <c:v>756.54156799999998</c:v>
                </c:pt>
                <c:pt idx="351">
                  <c:v>757.92</c:v>
                </c:pt>
                <c:pt idx="352">
                  <c:v>759.40998400000001</c:v>
                </c:pt>
                <c:pt idx="353">
                  <c:v>760.94464000000005</c:v>
                </c:pt>
                <c:pt idx="354">
                  <c:v>762.59564799999998</c:v>
                </c:pt>
                <c:pt idx="355">
                  <c:v>764.38566400000002</c:v>
                </c:pt>
                <c:pt idx="356">
                  <c:v>766.16691200000002</c:v>
                </c:pt>
                <c:pt idx="357">
                  <c:v>767.96953599999995</c:v>
                </c:pt>
                <c:pt idx="358">
                  <c:v>769.84384</c:v>
                </c:pt>
                <c:pt idx="359">
                  <c:v>771.80588799999998</c:v>
                </c:pt>
                <c:pt idx="360">
                  <c:v>773.84102399999995</c:v>
                </c:pt>
                <c:pt idx="361">
                  <c:v>776.04121599999996</c:v>
                </c:pt>
                <c:pt idx="362">
                  <c:v>778.08</c:v>
                </c:pt>
                <c:pt idx="363">
                  <c:v>779.91359999999997</c:v>
                </c:pt>
                <c:pt idx="364">
                  <c:v>781.683584</c:v>
                </c:pt>
                <c:pt idx="365">
                  <c:v>783.43654400000003</c:v>
                </c:pt>
                <c:pt idx="366">
                  <c:v>785.15270399999997</c:v>
                </c:pt>
                <c:pt idx="367">
                  <c:v>786.99072000000001</c:v>
                </c:pt>
                <c:pt idx="368">
                  <c:v>789.085824</c:v>
                </c:pt>
                <c:pt idx="369">
                  <c:v>791.05715199999997</c:v>
                </c:pt>
                <c:pt idx="370">
                  <c:v>793.10483199999999</c:v>
                </c:pt>
                <c:pt idx="371">
                  <c:v>795.20812799999999</c:v>
                </c:pt>
                <c:pt idx="372">
                  <c:v>797.31276800000001</c:v>
                </c:pt>
                <c:pt idx="373">
                  <c:v>799.36934399999996</c:v>
                </c:pt>
                <c:pt idx="374">
                  <c:v>801.31942400000003</c:v>
                </c:pt>
                <c:pt idx="375">
                  <c:v>803.24006399999996</c:v>
                </c:pt>
                <c:pt idx="376">
                  <c:v>805.19206399999996</c:v>
                </c:pt>
                <c:pt idx="377">
                  <c:v>806.97459200000003</c:v>
                </c:pt>
                <c:pt idx="378">
                  <c:v>808.57747199999994</c:v>
                </c:pt>
                <c:pt idx="379">
                  <c:v>810.02207999999996</c:v>
                </c:pt>
                <c:pt idx="380">
                  <c:v>811.39180799999997</c:v>
                </c:pt>
                <c:pt idx="381">
                  <c:v>812.65612799999997</c:v>
                </c:pt>
                <c:pt idx="382">
                  <c:v>813.82592</c:v>
                </c:pt>
                <c:pt idx="383">
                  <c:v>814.89408000000003</c:v>
                </c:pt>
                <c:pt idx="384">
                  <c:v>816.19820800000002</c:v>
                </c:pt>
                <c:pt idx="385">
                  <c:v>817.79564800000003</c:v>
                </c:pt>
                <c:pt idx="386">
                  <c:v>819.48332800000003</c:v>
                </c:pt>
                <c:pt idx="387">
                  <c:v>821.08793600000001</c:v>
                </c:pt>
                <c:pt idx="388">
                  <c:v>822.51590399999998</c:v>
                </c:pt>
                <c:pt idx="389">
                  <c:v>823.81664000000001</c:v>
                </c:pt>
                <c:pt idx="390">
                  <c:v>825.01996799999995</c:v>
                </c:pt>
                <c:pt idx="391">
                  <c:v>826.20307200000002</c:v>
                </c:pt>
                <c:pt idx="392">
                  <c:v>827.35353599999996</c:v>
                </c:pt>
                <c:pt idx="393">
                  <c:v>828.31891199999995</c:v>
                </c:pt>
                <c:pt idx="394">
                  <c:v>829.10105599999997</c:v>
                </c:pt>
                <c:pt idx="395">
                  <c:v>829.78028800000004</c:v>
                </c:pt>
                <c:pt idx="396">
                  <c:v>830.28844800000002</c:v>
                </c:pt>
                <c:pt idx="397">
                  <c:v>830.91711999999995</c:v>
                </c:pt>
                <c:pt idx="398">
                  <c:v>831.75097600000004</c:v>
                </c:pt>
                <c:pt idx="399">
                  <c:v>832.33407999999997</c:v>
                </c:pt>
                <c:pt idx="400">
                  <c:v>833.06431999999995</c:v>
                </c:pt>
                <c:pt idx="401">
                  <c:v>833.79590399999995</c:v>
                </c:pt>
                <c:pt idx="402">
                  <c:v>834.81689600000004</c:v>
                </c:pt>
                <c:pt idx="403">
                  <c:v>836.03078400000004</c:v>
                </c:pt>
                <c:pt idx="404">
                  <c:v>837.215104</c:v>
                </c:pt>
                <c:pt idx="405">
                  <c:v>838.35001599999998</c:v>
                </c:pt>
                <c:pt idx="406">
                  <c:v>839.39897599999995</c:v>
                </c:pt>
                <c:pt idx="407">
                  <c:v>840.302592</c:v>
                </c:pt>
                <c:pt idx="408">
                  <c:v>841.20825600000001</c:v>
                </c:pt>
                <c:pt idx="409">
                  <c:v>842.01696000000004</c:v>
                </c:pt>
                <c:pt idx="410">
                  <c:v>842.73222399999997</c:v>
                </c:pt>
                <c:pt idx="411">
                  <c:v>843.46739200000002</c:v>
                </c:pt>
                <c:pt idx="412">
                  <c:v>844.30918399999996</c:v>
                </c:pt>
                <c:pt idx="413">
                  <c:v>845.13222399999995</c:v>
                </c:pt>
                <c:pt idx="414">
                  <c:v>845.93190400000003</c:v>
                </c:pt>
                <c:pt idx="415">
                  <c:v>846.73241599999994</c:v>
                </c:pt>
                <c:pt idx="416">
                  <c:v>847.66265599999997</c:v>
                </c:pt>
                <c:pt idx="417">
                  <c:v>848.60396800000001</c:v>
                </c:pt>
                <c:pt idx="418">
                  <c:v>849.724288</c:v>
                </c:pt>
                <c:pt idx="419">
                  <c:v>850.42854399999999</c:v>
                </c:pt>
                <c:pt idx="420">
                  <c:v>850.30521599999997</c:v>
                </c:pt>
                <c:pt idx="421">
                  <c:v>849.16179199999999</c:v>
                </c:pt>
                <c:pt idx="422">
                  <c:v>846.62201600000003</c:v>
                </c:pt>
                <c:pt idx="423">
                  <c:v>844.00582399999996</c:v>
                </c:pt>
                <c:pt idx="424">
                  <c:v>840.61760000000004</c:v>
                </c:pt>
                <c:pt idx="425">
                  <c:v>836.36019199999998</c:v>
                </c:pt>
                <c:pt idx="426">
                  <c:v>831.35148800000002</c:v>
                </c:pt>
                <c:pt idx="427">
                  <c:v>825.51942399999996</c:v>
                </c:pt>
                <c:pt idx="428">
                  <c:v>819.02451199999996</c:v>
                </c:pt>
                <c:pt idx="429">
                  <c:v>811.75916800000005</c:v>
                </c:pt>
                <c:pt idx="430">
                  <c:v>803.86841600000002</c:v>
                </c:pt>
                <c:pt idx="431">
                  <c:v>794.94387200000006</c:v>
                </c:pt>
                <c:pt idx="432">
                  <c:v>784.71686399999999</c:v>
                </c:pt>
                <c:pt idx="433">
                  <c:v>773.21951999999999</c:v>
                </c:pt>
                <c:pt idx="434">
                  <c:v>760.69337599999994</c:v>
                </c:pt>
                <c:pt idx="435">
                  <c:v>747.96704</c:v>
                </c:pt>
                <c:pt idx="436">
                  <c:v>735.02163199999995</c:v>
                </c:pt>
                <c:pt idx="437">
                  <c:v>721.77273600000001</c:v>
                </c:pt>
                <c:pt idx="438">
                  <c:v>708.78297599999996</c:v>
                </c:pt>
                <c:pt idx="439">
                  <c:v>695.80428800000004</c:v>
                </c:pt>
                <c:pt idx="440">
                  <c:v>682.93395199999998</c:v>
                </c:pt>
                <c:pt idx="441">
                  <c:v>669.87417600000003</c:v>
                </c:pt>
                <c:pt idx="442">
                  <c:v>656.57676800000002</c:v>
                </c:pt>
                <c:pt idx="443">
                  <c:v>642.93900799999994</c:v>
                </c:pt>
                <c:pt idx="444">
                  <c:v>629.22822399999995</c:v>
                </c:pt>
                <c:pt idx="445">
                  <c:v>615.43359999999996</c:v>
                </c:pt>
                <c:pt idx="446">
                  <c:v>601.53817600000002</c:v>
                </c:pt>
                <c:pt idx="447">
                  <c:v>587.02585599999998</c:v>
                </c:pt>
                <c:pt idx="448">
                  <c:v>571.72384</c:v>
                </c:pt>
                <c:pt idx="449">
                  <c:v>555.79295999999999</c:v>
                </c:pt>
                <c:pt idx="450">
                  <c:v>539.65088000000003</c:v>
                </c:pt>
                <c:pt idx="451">
                  <c:v>523.77884800000004</c:v>
                </c:pt>
                <c:pt idx="452">
                  <c:v>508.41862400000002</c:v>
                </c:pt>
                <c:pt idx="453">
                  <c:v>493.19715200000002</c:v>
                </c:pt>
                <c:pt idx="454">
                  <c:v>477.83385600000003</c:v>
                </c:pt>
                <c:pt idx="455">
                  <c:v>461.94156800000002</c:v>
                </c:pt>
                <c:pt idx="456">
                  <c:v>445.52364799999998</c:v>
                </c:pt>
                <c:pt idx="457">
                  <c:v>428.36928</c:v>
                </c:pt>
                <c:pt idx="458">
                  <c:v>411.24028800000002</c:v>
                </c:pt>
                <c:pt idx="459">
                  <c:v>394.52364799999998</c:v>
                </c:pt>
                <c:pt idx="460">
                  <c:v>378.54771199999999</c:v>
                </c:pt>
                <c:pt idx="461">
                  <c:v>363.992096</c:v>
                </c:pt>
                <c:pt idx="462">
                  <c:v>349.57231999999999</c:v>
                </c:pt>
                <c:pt idx="463">
                  <c:v>336.19414399999999</c:v>
                </c:pt>
                <c:pt idx="464">
                  <c:v>323.88281599999999</c:v>
                </c:pt>
                <c:pt idx="465">
                  <c:v>313.14716800000002</c:v>
                </c:pt>
                <c:pt idx="466">
                  <c:v>303.62102399999998</c:v>
                </c:pt>
                <c:pt idx="467">
                  <c:v>294.71641599999998</c:v>
                </c:pt>
                <c:pt idx="468">
                  <c:v>287.51305600000001</c:v>
                </c:pt>
                <c:pt idx="469">
                  <c:v>280.99740800000001</c:v>
                </c:pt>
                <c:pt idx="470">
                  <c:v>275.15872000000002</c:v>
                </c:pt>
                <c:pt idx="471">
                  <c:v>270.43536</c:v>
                </c:pt>
                <c:pt idx="472">
                  <c:v>266.02382399999999</c:v>
                </c:pt>
                <c:pt idx="473">
                  <c:v>262.23305599999998</c:v>
                </c:pt>
                <c:pt idx="474">
                  <c:v>258.32947200000001</c:v>
                </c:pt>
                <c:pt idx="475">
                  <c:v>254.17358400000001</c:v>
                </c:pt>
                <c:pt idx="476">
                  <c:v>249.83768000000001</c:v>
                </c:pt>
                <c:pt idx="477">
                  <c:v>245.47716800000001</c:v>
                </c:pt>
                <c:pt idx="478">
                  <c:v>240.947168</c:v>
                </c:pt>
                <c:pt idx="479">
                  <c:v>237.98771199999999</c:v>
                </c:pt>
                <c:pt idx="480">
                  <c:v>234.62489600000001</c:v>
                </c:pt>
                <c:pt idx="481">
                  <c:v>229.050848</c:v>
                </c:pt>
                <c:pt idx="482">
                  <c:v>223.48603199999999</c:v>
                </c:pt>
                <c:pt idx="483">
                  <c:v>218.600336</c:v>
                </c:pt>
                <c:pt idx="484">
                  <c:v>216.43064000000001</c:v>
                </c:pt>
                <c:pt idx="485">
                  <c:v>214.74588800000001</c:v>
                </c:pt>
                <c:pt idx="486">
                  <c:v>210.70591999999999</c:v>
                </c:pt>
                <c:pt idx="487">
                  <c:v>207.07958400000001</c:v>
                </c:pt>
                <c:pt idx="488">
                  <c:v>206.15390400000001</c:v>
                </c:pt>
                <c:pt idx="489">
                  <c:v>208.20331200000001</c:v>
                </c:pt>
                <c:pt idx="490">
                  <c:v>212.26945599999999</c:v>
                </c:pt>
                <c:pt idx="491">
                  <c:v>216.35646399999999</c:v>
                </c:pt>
                <c:pt idx="492">
                  <c:v>217.161328</c:v>
                </c:pt>
                <c:pt idx="493">
                  <c:v>213.427696</c:v>
                </c:pt>
                <c:pt idx="494">
                  <c:v>201.55091200000001</c:v>
                </c:pt>
                <c:pt idx="495">
                  <c:v>188.69446400000001</c:v>
                </c:pt>
                <c:pt idx="496">
                  <c:v>183.282848</c:v>
                </c:pt>
                <c:pt idx="497">
                  <c:v>185.60798399999999</c:v>
                </c:pt>
                <c:pt idx="498">
                  <c:v>199.69</c:v>
                </c:pt>
                <c:pt idx="499">
                  <c:v>212.13</c:v>
                </c:pt>
                <c:pt idx="500">
                  <c:v>0</c:v>
                </c:pt>
                <c:pt idx="501">
                  <c:v>0</c:v>
                </c:pt>
              </c:numCache>
            </c:numRef>
          </c:yVal>
          <c:smooth val="1"/>
          <c:extLst>
            <c:ext xmlns:c16="http://schemas.microsoft.com/office/drawing/2014/chart" uri="{C3380CC4-5D6E-409C-BE32-E72D297353CC}">
              <c16:uniqueId val="{00000002-B609-D347-81EE-02301D9A60BE}"/>
            </c:ext>
          </c:extLst>
        </c:ser>
        <c:dLbls>
          <c:showLegendKey val="0"/>
          <c:showVal val="0"/>
          <c:showCatName val="0"/>
          <c:showSerName val="0"/>
          <c:showPercent val="0"/>
          <c:showBubbleSize val="0"/>
        </c:dLbls>
        <c:axId val="228925007"/>
        <c:axId val="228926671"/>
      </c:scatterChart>
      <c:valAx>
        <c:axId val="228925007"/>
        <c:scaling>
          <c:orientation val="minMax"/>
          <c:min val="0"/>
        </c:scaling>
        <c:delete val="0"/>
        <c:axPos val="b"/>
        <c:title>
          <c:tx>
            <c:rich>
              <a:bodyPr rot="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r>
                  <a:rPr lang="en-US"/>
                  <a:t>Inplane deflection (mm)</a:t>
                </a:r>
              </a:p>
            </c:rich>
          </c:tx>
          <c:overlay val="0"/>
          <c:spPr>
            <a:noFill/>
            <a:ln>
              <a:noFill/>
            </a:ln>
            <a:effectLst/>
          </c:spPr>
          <c:txPr>
            <a:bodyPr rot="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crossAx val="228926671"/>
        <c:crosses val="autoZero"/>
        <c:crossBetween val="midCat"/>
      </c:valAx>
      <c:valAx>
        <c:axId val="228926671"/>
        <c:scaling>
          <c:orientation val="minMax"/>
          <c:max val="1600"/>
          <c:min val="0"/>
        </c:scaling>
        <c:delete val="0"/>
        <c:axPos val="l"/>
        <c:title>
          <c:tx>
            <c:rich>
              <a:bodyPr rot="-54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r>
                  <a:rPr lang="en-US"/>
                  <a:t>In-Plane Moment (KN.M)</a:t>
                </a:r>
              </a:p>
            </c:rich>
          </c:tx>
          <c:overlay val="0"/>
          <c:spPr>
            <a:noFill/>
            <a:ln>
              <a:noFill/>
            </a:ln>
            <a:effectLst/>
          </c:spPr>
          <c:txPr>
            <a:bodyPr rot="-54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crossAx val="228925007"/>
        <c:crosses val="autoZero"/>
        <c:crossBetween val="midCat"/>
        <c:majorUnit val="100"/>
      </c:valAx>
      <c:spPr>
        <a:noFill/>
        <a:ln>
          <a:noFill/>
        </a:ln>
        <a:effectLst/>
      </c:spPr>
    </c:plotArea>
    <c:legend>
      <c:legendPos val="b"/>
      <c:layout>
        <c:manualLayout>
          <c:xMode val="edge"/>
          <c:yMode val="edge"/>
          <c:x val="0.52248623789282977"/>
          <c:y val="0.71092451529098577"/>
          <c:w val="0.46123993871645674"/>
          <c:h val="0.13229789758968519"/>
        </c:manualLayout>
      </c:layout>
      <c:overlay val="0"/>
      <c:spPr>
        <a:noFill/>
        <a:ln>
          <a:noFill/>
        </a:ln>
        <a:effectLst/>
      </c:spPr>
      <c:txPr>
        <a:bodyPr rot="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b="1"/>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75804272346914"/>
          <c:y val="2.5860772974341428E-2"/>
          <c:w val="0.78587126599757062"/>
          <c:h val="0.82069735429793444"/>
        </c:manualLayout>
      </c:layout>
      <c:scatterChart>
        <c:scatterStyle val="smoothMarker"/>
        <c:varyColors val="0"/>
        <c:ser>
          <c:idx val="1"/>
          <c:order val="0"/>
          <c:tx>
            <c:v>NC-8 strands-Asym</c:v>
          </c:tx>
          <c:spPr>
            <a:ln w="19050" cap="rnd">
              <a:solidFill>
                <a:srgbClr val="00B0F0"/>
              </a:solidFill>
              <a:prstDash val="sysDot"/>
              <a:round/>
            </a:ln>
            <a:effectLst/>
          </c:spPr>
          <c:marker>
            <c:symbol val="none"/>
          </c:marker>
          <c:xVal>
            <c:numRef>
              <c:f>NC!$AD$18:$AD$504</c:f>
              <c:numCache>
                <c:formatCode>0.00E+00</c:formatCode>
                <c:ptCount val="487"/>
                <c:pt idx="0">
                  <c:v>2.4383079261000001E-2</c:v>
                </c:pt>
                <c:pt idx="1">
                  <c:v>3.2802399247999998E-2</c:v>
                </c:pt>
                <c:pt idx="2">
                  <c:v>0.29980251193000002</c:v>
                </c:pt>
                <c:pt idx="3">
                  <c:v>1.1527678966999999</c:v>
                </c:pt>
                <c:pt idx="4">
                  <c:v>2.4101805687</c:v>
                </c:pt>
                <c:pt idx="5">
                  <c:v>3.6884400844999998</c:v>
                </c:pt>
                <c:pt idx="6">
                  <c:v>4.8220348358000003</c:v>
                </c:pt>
                <c:pt idx="7">
                  <c:v>5.8478317260999999</c:v>
                </c:pt>
                <c:pt idx="8">
                  <c:v>6.7614541054000004</c:v>
                </c:pt>
                <c:pt idx="9">
                  <c:v>7.5710434914000002</c:v>
                </c:pt>
                <c:pt idx="10">
                  <c:v>8.3381719589000003</c:v>
                </c:pt>
                <c:pt idx="11">
                  <c:v>9.0731430054000004</c:v>
                </c:pt>
                <c:pt idx="12">
                  <c:v>9.7758550644</c:v>
                </c:pt>
                <c:pt idx="13">
                  <c:v>10.458616256999999</c:v>
                </c:pt>
                <c:pt idx="14">
                  <c:v>11.120458602999999</c:v>
                </c:pt>
                <c:pt idx="15">
                  <c:v>11.749734879</c:v>
                </c:pt>
                <c:pt idx="16">
                  <c:v>12.353982925</c:v>
                </c:pt>
                <c:pt idx="17">
                  <c:v>12.963510512999999</c:v>
                </c:pt>
                <c:pt idx="18">
                  <c:v>13.594956398000001</c:v>
                </c:pt>
                <c:pt idx="19">
                  <c:v>14.222204208000001</c:v>
                </c:pt>
                <c:pt idx="20">
                  <c:v>14.844211577999999</c:v>
                </c:pt>
                <c:pt idx="21">
                  <c:v>15.458175659</c:v>
                </c:pt>
                <c:pt idx="22">
                  <c:v>16.102249145999998</c:v>
                </c:pt>
                <c:pt idx="23">
                  <c:v>16.755996704000001</c:v>
                </c:pt>
                <c:pt idx="24">
                  <c:v>17.387388228999999</c:v>
                </c:pt>
                <c:pt idx="25">
                  <c:v>18.032625198000002</c:v>
                </c:pt>
                <c:pt idx="26">
                  <c:v>18.676290512000001</c:v>
                </c:pt>
                <c:pt idx="27">
                  <c:v>19.311128616000001</c:v>
                </c:pt>
                <c:pt idx="28">
                  <c:v>19.946308135999999</c:v>
                </c:pt>
                <c:pt idx="29">
                  <c:v>20.609018326000001</c:v>
                </c:pt>
                <c:pt idx="30">
                  <c:v>21.286682128999999</c:v>
                </c:pt>
                <c:pt idx="31">
                  <c:v>21.981307983000001</c:v>
                </c:pt>
                <c:pt idx="32">
                  <c:v>22.703439713000002</c:v>
                </c:pt>
                <c:pt idx="33">
                  <c:v>23.44276619</c:v>
                </c:pt>
                <c:pt idx="34">
                  <c:v>24.177152633999999</c:v>
                </c:pt>
                <c:pt idx="35">
                  <c:v>24.919918060000001</c:v>
                </c:pt>
                <c:pt idx="36">
                  <c:v>25.648180008000001</c:v>
                </c:pt>
                <c:pt idx="37">
                  <c:v>26.350559234999999</c:v>
                </c:pt>
                <c:pt idx="38">
                  <c:v>27.019758224</c:v>
                </c:pt>
                <c:pt idx="39">
                  <c:v>27.662029266000001</c:v>
                </c:pt>
                <c:pt idx="40">
                  <c:v>28.279298782000001</c:v>
                </c:pt>
                <c:pt idx="41">
                  <c:v>28.869794846000001</c:v>
                </c:pt>
                <c:pt idx="42">
                  <c:v>29.432435988999998</c:v>
                </c:pt>
                <c:pt idx="43">
                  <c:v>29.993320465</c:v>
                </c:pt>
                <c:pt idx="44">
                  <c:v>30.560390472000002</c:v>
                </c:pt>
                <c:pt idx="45">
                  <c:v>31.153976440000001</c:v>
                </c:pt>
                <c:pt idx="46">
                  <c:v>31.758020401</c:v>
                </c:pt>
                <c:pt idx="47">
                  <c:v>32.393814087000003</c:v>
                </c:pt>
                <c:pt idx="48">
                  <c:v>33.044677733999997</c:v>
                </c:pt>
                <c:pt idx="49">
                  <c:v>33.702392578000001</c:v>
                </c:pt>
                <c:pt idx="50">
                  <c:v>34.394893646</c:v>
                </c:pt>
                <c:pt idx="51">
                  <c:v>35.088504790999998</c:v>
                </c:pt>
                <c:pt idx="52">
                  <c:v>35.793094635000003</c:v>
                </c:pt>
                <c:pt idx="53">
                  <c:v>36.496173859000002</c:v>
                </c:pt>
                <c:pt idx="54">
                  <c:v>37.190013884999999</c:v>
                </c:pt>
                <c:pt idx="55">
                  <c:v>37.866828918000003</c:v>
                </c:pt>
                <c:pt idx="56">
                  <c:v>38.540142058999997</c:v>
                </c:pt>
                <c:pt idx="57">
                  <c:v>39.204734801999997</c:v>
                </c:pt>
                <c:pt idx="58">
                  <c:v>39.854545592999997</c:v>
                </c:pt>
                <c:pt idx="59">
                  <c:v>40.498699188000003</c:v>
                </c:pt>
                <c:pt idx="60">
                  <c:v>41.145412444999998</c:v>
                </c:pt>
                <c:pt idx="61">
                  <c:v>41.800937652999998</c:v>
                </c:pt>
                <c:pt idx="62">
                  <c:v>42.444812775000003</c:v>
                </c:pt>
                <c:pt idx="63">
                  <c:v>43.076240540000001</c:v>
                </c:pt>
                <c:pt idx="64">
                  <c:v>43.723705291999998</c:v>
                </c:pt>
                <c:pt idx="65">
                  <c:v>44.361232758</c:v>
                </c:pt>
                <c:pt idx="66">
                  <c:v>44.990566254000001</c:v>
                </c:pt>
                <c:pt idx="67">
                  <c:v>45.633064269999998</c:v>
                </c:pt>
                <c:pt idx="68">
                  <c:v>46.300033569</c:v>
                </c:pt>
                <c:pt idx="69">
                  <c:v>46.933994292999998</c:v>
                </c:pt>
                <c:pt idx="70">
                  <c:v>47.571140288999999</c:v>
                </c:pt>
                <c:pt idx="71">
                  <c:v>48.210678100999999</c:v>
                </c:pt>
                <c:pt idx="72">
                  <c:v>48.849792479999998</c:v>
                </c:pt>
                <c:pt idx="73">
                  <c:v>49.502471923999998</c:v>
                </c:pt>
                <c:pt idx="74">
                  <c:v>50.146743774000001</c:v>
                </c:pt>
                <c:pt idx="75">
                  <c:v>50.793659210000001</c:v>
                </c:pt>
                <c:pt idx="76">
                  <c:v>51.441539763999998</c:v>
                </c:pt>
                <c:pt idx="77">
                  <c:v>52.095615387000002</c:v>
                </c:pt>
                <c:pt idx="78">
                  <c:v>52.754955291999998</c:v>
                </c:pt>
                <c:pt idx="79">
                  <c:v>53.422508239999999</c:v>
                </c:pt>
                <c:pt idx="80">
                  <c:v>54.090770720999998</c:v>
                </c:pt>
                <c:pt idx="81">
                  <c:v>54.751621245999999</c:v>
                </c:pt>
                <c:pt idx="82">
                  <c:v>55.405441283999998</c:v>
                </c:pt>
                <c:pt idx="83">
                  <c:v>56.049880981000001</c:v>
                </c:pt>
                <c:pt idx="84">
                  <c:v>56.688053130999997</c:v>
                </c:pt>
                <c:pt idx="85">
                  <c:v>57.307258605999998</c:v>
                </c:pt>
                <c:pt idx="86">
                  <c:v>57.916385650999999</c:v>
                </c:pt>
                <c:pt idx="87">
                  <c:v>58.523353577000002</c:v>
                </c:pt>
                <c:pt idx="88">
                  <c:v>59.136550903</c:v>
                </c:pt>
                <c:pt idx="89">
                  <c:v>59.764152527</c:v>
                </c:pt>
                <c:pt idx="90">
                  <c:v>60.393676757999998</c:v>
                </c:pt>
                <c:pt idx="91">
                  <c:v>61.035030364999997</c:v>
                </c:pt>
                <c:pt idx="92">
                  <c:v>61.691123961999999</c:v>
                </c:pt>
                <c:pt idx="93">
                  <c:v>62.348968505999999</c:v>
                </c:pt>
                <c:pt idx="94">
                  <c:v>63.014831543</c:v>
                </c:pt>
                <c:pt idx="95">
                  <c:v>63.695495604999998</c:v>
                </c:pt>
                <c:pt idx="96">
                  <c:v>64.386749268000003</c:v>
                </c:pt>
                <c:pt idx="97">
                  <c:v>65.062194824000002</c:v>
                </c:pt>
                <c:pt idx="98">
                  <c:v>65.737373352000006</c:v>
                </c:pt>
                <c:pt idx="99">
                  <c:v>66.440673828000001</c:v>
                </c:pt>
                <c:pt idx="100">
                  <c:v>67.155036925999994</c:v>
                </c:pt>
                <c:pt idx="101">
                  <c:v>67.813560486</c:v>
                </c:pt>
                <c:pt idx="102">
                  <c:v>68.459739685000002</c:v>
                </c:pt>
                <c:pt idx="103">
                  <c:v>69.144081115999995</c:v>
                </c:pt>
                <c:pt idx="104">
                  <c:v>69.833358765</c:v>
                </c:pt>
                <c:pt idx="105">
                  <c:v>70.511116028000004</c:v>
                </c:pt>
                <c:pt idx="106">
                  <c:v>71.216522217000005</c:v>
                </c:pt>
                <c:pt idx="107">
                  <c:v>71.907707213999998</c:v>
                </c:pt>
                <c:pt idx="108">
                  <c:v>72.609222411999994</c:v>
                </c:pt>
                <c:pt idx="109">
                  <c:v>73.338714600000003</c:v>
                </c:pt>
                <c:pt idx="110">
                  <c:v>74.053146362000007</c:v>
                </c:pt>
                <c:pt idx="111">
                  <c:v>74.763328552000004</c:v>
                </c:pt>
                <c:pt idx="112">
                  <c:v>75.447166443</c:v>
                </c:pt>
                <c:pt idx="113">
                  <c:v>76.071258545000006</c:v>
                </c:pt>
                <c:pt idx="114">
                  <c:v>76.694984435999999</c:v>
                </c:pt>
                <c:pt idx="115">
                  <c:v>77.333206176999994</c:v>
                </c:pt>
                <c:pt idx="116">
                  <c:v>77.989768982000001</c:v>
                </c:pt>
                <c:pt idx="117">
                  <c:v>78.630081176999994</c:v>
                </c:pt>
                <c:pt idx="118">
                  <c:v>79.262718200999998</c:v>
                </c:pt>
                <c:pt idx="119">
                  <c:v>79.910133361999996</c:v>
                </c:pt>
                <c:pt idx="120">
                  <c:v>80.554672241000006</c:v>
                </c:pt>
                <c:pt idx="121">
                  <c:v>81.182098389000004</c:v>
                </c:pt>
                <c:pt idx="122">
                  <c:v>81.805839539000004</c:v>
                </c:pt>
                <c:pt idx="123">
                  <c:v>82.416946410999998</c:v>
                </c:pt>
                <c:pt idx="124">
                  <c:v>83.010818481000001</c:v>
                </c:pt>
                <c:pt idx="125">
                  <c:v>83.593116760000001</c:v>
                </c:pt>
                <c:pt idx="126">
                  <c:v>84.214630127000007</c:v>
                </c:pt>
                <c:pt idx="127">
                  <c:v>84.868286132999998</c:v>
                </c:pt>
                <c:pt idx="128">
                  <c:v>85.496925353999998</c:v>
                </c:pt>
                <c:pt idx="129">
                  <c:v>86.143218993999994</c:v>
                </c:pt>
                <c:pt idx="130">
                  <c:v>86.813301085999996</c:v>
                </c:pt>
                <c:pt idx="131">
                  <c:v>87.477104186999995</c:v>
                </c:pt>
                <c:pt idx="132">
                  <c:v>88.154800414999997</c:v>
                </c:pt>
                <c:pt idx="133">
                  <c:v>88.803298949999999</c:v>
                </c:pt>
                <c:pt idx="134">
                  <c:v>89.384437560999999</c:v>
                </c:pt>
                <c:pt idx="135">
                  <c:v>89.957908630000006</c:v>
                </c:pt>
                <c:pt idx="136">
                  <c:v>90.601356506000002</c:v>
                </c:pt>
                <c:pt idx="137">
                  <c:v>91.268524170000006</c:v>
                </c:pt>
                <c:pt idx="138">
                  <c:v>91.918365479000002</c:v>
                </c:pt>
                <c:pt idx="139">
                  <c:v>92.526817321999999</c:v>
                </c:pt>
                <c:pt idx="140">
                  <c:v>93.131446838000002</c:v>
                </c:pt>
                <c:pt idx="141">
                  <c:v>93.748199463000006</c:v>
                </c:pt>
                <c:pt idx="142">
                  <c:v>94.343803406000006</c:v>
                </c:pt>
                <c:pt idx="143">
                  <c:v>94.949470520000006</c:v>
                </c:pt>
                <c:pt idx="144">
                  <c:v>95.561485290999997</c:v>
                </c:pt>
                <c:pt idx="145">
                  <c:v>96.165069579999994</c:v>
                </c:pt>
                <c:pt idx="146">
                  <c:v>96.772933960000003</c:v>
                </c:pt>
                <c:pt idx="147">
                  <c:v>97.397109985</c:v>
                </c:pt>
                <c:pt idx="148">
                  <c:v>98.025459290000001</c:v>
                </c:pt>
                <c:pt idx="149">
                  <c:v>98.665184021000002</c:v>
                </c:pt>
                <c:pt idx="150">
                  <c:v>99.319580078000001</c:v>
                </c:pt>
                <c:pt idx="151">
                  <c:v>99.981018066000004</c:v>
                </c:pt>
                <c:pt idx="152">
                  <c:v>100.65206146</c:v>
                </c:pt>
                <c:pt idx="153">
                  <c:v>101.30087279999999</c:v>
                </c:pt>
                <c:pt idx="154">
                  <c:v>101.93424225</c:v>
                </c:pt>
                <c:pt idx="155">
                  <c:v>102.57504272</c:v>
                </c:pt>
                <c:pt idx="156">
                  <c:v>103.20386505</c:v>
                </c:pt>
                <c:pt idx="157">
                  <c:v>103.81293488</c:v>
                </c:pt>
                <c:pt idx="158">
                  <c:v>104.41703796</c:v>
                </c:pt>
                <c:pt idx="159">
                  <c:v>105.05440521</c:v>
                </c:pt>
                <c:pt idx="160">
                  <c:v>105.71151733000001</c:v>
                </c:pt>
                <c:pt idx="161">
                  <c:v>106.36185455</c:v>
                </c:pt>
                <c:pt idx="162">
                  <c:v>106.98683929000001</c:v>
                </c:pt>
                <c:pt idx="163">
                  <c:v>107.59484863</c:v>
                </c:pt>
                <c:pt idx="164">
                  <c:v>108.19694518999999</c:v>
                </c:pt>
                <c:pt idx="165">
                  <c:v>108.82875824</c:v>
                </c:pt>
                <c:pt idx="166">
                  <c:v>109.47315979</c:v>
                </c:pt>
                <c:pt idx="167">
                  <c:v>110.12653351</c:v>
                </c:pt>
                <c:pt idx="168">
                  <c:v>110.77655029</c:v>
                </c:pt>
                <c:pt idx="169">
                  <c:v>111.43320464999999</c:v>
                </c:pt>
                <c:pt idx="170">
                  <c:v>112.09173584</c:v>
                </c:pt>
                <c:pt idx="171">
                  <c:v>112.77250671</c:v>
                </c:pt>
                <c:pt idx="172">
                  <c:v>113.44909668</c:v>
                </c:pt>
                <c:pt idx="173">
                  <c:v>114.13250732</c:v>
                </c:pt>
                <c:pt idx="174">
                  <c:v>114.79839325</c:v>
                </c:pt>
                <c:pt idx="175">
                  <c:v>115.48484802</c:v>
                </c:pt>
                <c:pt idx="176">
                  <c:v>116.23126984</c:v>
                </c:pt>
                <c:pt idx="177">
                  <c:v>116.94737244</c:v>
                </c:pt>
                <c:pt idx="178">
                  <c:v>117.61770629999999</c:v>
                </c:pt>
                <c:pt idx="179">
                  <c:v>118.31539917000001</c:v>
                </c:pt>
                <c:pt idx="180">
                  <c:v>119.05653381</c:v>
                </c:pt>
                <c:pt idx="181">
                  <c:v>119.76889801</c:v>
                </c:pt>
                <c:pt idx="182">
                  <c:v>120.47661591000001</c:v>
                </c:pt>
                <c:pt idx="183">
                  <c:v>121.23310089</c:v>
                </c:pt>
                <c:pt idx="184">
                  <c:v>121.96708679</c:v>
                </c:pt>
                <c:pt idx="185">
                  <c:v>122.67495728</c:v>
                </c:pt>
                <c:pt idx="186">
                  <c:v>123.35915375</c:v>
                </c:pt>
                <c:pt idx="187">
                  <c:v>124.02320862000001</c:v>
                </c:pt>
                <c:pt idx="188">
                  <c:v>124.67160034</c:v>
                </c:pt>
                <c:pt idx="189">
                  <c:v>125.31256866</c:v>
                </c:pt>
                <c:pt idx="190">
                  <c:v>125.96844482</c:v>
                </c:pt>
                <c:pt idx="191">
                  <c:v>126.62063599</c:v>
                </c:pt>
                <c:pt idx="192">
                  <c:v>127.27309418</c:v>
                </c:pt>
                <c:pt idx="193">
                  <c:v>127.91738128999999</c:v>
                </c:pt>
                <c:pt idx="194">
                  <c:v>128.54742432</c:v>
                </c:pt>
                <c:pt idx="195">
                  <c:v>129.16993712999999</c:v>
                </c:pt>
                <c:pt idx="196">
                  <c:v>129.79791259999999</c:v>
                </c:pt>
                <c:pt idx="197">
                  <c:v>130.44869994999999</c:v>
                </c:pt>
                <c:pt idx="198">
                  <c:v>131.08862305</c:v>
                </c:pt>
                <c:pt idx="199">
                  <c:v>131.72286987000001</c:v>
                </c:pt>
                <c:pt idx="200">
                  <c:v>132.36898804</c:v>
                </c:pt>
                <c:pt idx="201">
                  <c:v>133.03573607999999</c:v>
                </c:pt>
                <c:pt idx="202">
                  <c:v>133.70417785999999</c:v>
                </c:pt>
                <c:pt idx="203">
                  <c:v>134.36793517999999</c:v>
                </c:pt>
                <c:pt idx="204">
                  <c:v>135.04917907999999</c:v>
                </c:pt>
                <c:pt idx="205">
                  <c:v>135.71888733</c:v>
                </c:pt>
                <c:pt idx="206">
                  <c:v>136.38749695000001</c:v>
                </c:pt>
                <c:pt idx="207">
                  <c:v>137.05117798000001</c:v>
                </c:pt>
                <c:pt idx="208">
                  <c:v>137.73510741999999</c:v>
                </c:pt>
                <c:pt idx="209">
                  <c:v>138.42314148</c:v>
                </c:pt>
                <c:pt idx="210">
                  <c:v>139.09790039000001</c:v>
                </c:pt>
                <c:pt idx="211">
                  <c:v>139.75982665999999</c:v>
                </c:pt>
                <c:pt idx="212">
                  <c:v>140.44599915000001</c:v>
                </c:pt>
                <c:pt idx="213">
                  <c:v>141.15576171999999</c:v>
                </c:pt>
                <c:pt idx="214">
                  <c:v>141.83894348000001</c:v>
                </c:pt>
                <c:pt idx="215">
                  <c:v>142.49485779</c:v>
                </c:pt>
                <c:pt idx="216">
                  <c:v>143.16862488000001</c:v>
                </c:pt>
                <c:pt idx="217">
                  <c:v>143.8447113</c:v>
                </c:pt>
                <c:pt idx="218">
                  <c:v>144.48951721</c:v>
                </c:pt>
                <c:pt idx="219">
                  <c:v>145.10993958</c:v>
                </c:pt>
                <c:pt idx="220">
                  <c:v>145.72396850999999</c:v>
                </c:pt>
                <c:pt idx="221">
                  <c:v>146.34701537999999</c:v>
                </c:pt>
                <c:pt idx="222">
                  <c:v>146.98434448</c:v>
                </c:pt>
                <c:pt idx="223">
                  <c:v>147.62347412</c:v>
                </c:pt>
                <c:pt idx="224">
                  <c:v>148.23980713</c:v>
                </c:pt>
                <c:pt idx="225">
                  <c:v>148.84394836000001</c:v>
                </c:pt>
                <c:pt idx="226">
                  <c:v>149.49848938</c:v>
                </c:pt>
                <c:pt idx="227">
                  <c:v>150.18693542</c:v>
                </c:pt>
                <c:pt idx="228">
                  <c:v>150.85511779999999</c:v>
                </c:pt>
                <c:pt idx="229">
                  <c:v>151.50288391000001</c:v>
                </c:pt>
                <c:pt idx="230">
                  <c:v>152.17823791999999</c:v>
                </c:pt>
                <c:pt idx="231">
                  <c:v>152.86685181000001</c:v>
                </c:pt>
                <c:pt idx="232">
                  <c:v>153.54017639</c:v>
                </c:pt>
                <c:pt idx="233">
                  <c:v>154.1971283</c:v>
                </c:pt>
                <c:pt idx="234">
                  <c:v>154.87043761999999</c:v>
                </c:pt>
                <c:pt idx="235">
                  <c:v>155.53633117999999</c:v>
                </c:pt>
                <c:pt idx="236">
                  <c:v>156.21476745999999</c:v>
                </c:pt>
                <c:pt idx="237">
                  <c:v>156.87396240000001</c:v>
                </c:pt>
                <c:pt idx="238">
                  <c:v>157.52832031</c:v>
                </c:pt>
                <c:pt idx="239">
                  <c:v>158.17959594999999</c:v>
                </c:pt>
                <c:pt idx="240">
                  <c:v>158.81517029</c:v>
                </c:pt>
                <c:pt idx="241">
                  <c:v>159.42692565999999</c:v>
                </c:pt>
                <c:pt idx="242">
                  <c:v>160.06646728999999</c:v>
                </c:pt>
                <c:pt idx="243">
                  <c:v>160.72108459</c:v>
                </c:pt>
                <c:pt idx="244">
                  <c:v>161.36314392</c:v>
                </c:pt>
                <c:pt idx="245">
                  <c:v>161.9803009</c:v>
                </c:pt>
                <c:pt idx="246">
                  <c:v>162.59403992</c:v>
                </c:pt>
                <c:pt idx="247">
                  <c:v>163.22897338999999</c:v>
                </c:pt>
                <c:pt idx="248">
                  <c:v>163.86470032</c:v>
                </c:pt>
                <c:pt idx="249">
                  <c:v>164.50128174</c:v>
                </c:pt>
                <c:pt idx="250">
                  <c:v>165.14021301</c:v>
                </c:pt>
                <c:pt idx="251">
                  <c:v>165.78639221</c:v>
                </c:pt>
                <c:pt idx="252">
                  <c:v>166.43553162000001</c:v>
                </c:pt>
                <c:pt idx="253">
                  <c:v>167.09004211000001</c:v>
                </c:pt>
                <c:pt idx="254">
                  <c:v>167.74528502999999</c:v>
                </c:pt>
                <c:pt idx="255">
                  <c:v>168.39738464000001</c:v>
                </c:pt>
                <c:pt idx="256">
                  <c:v>169.06034851000001</c:v>
                </c:pt>
                <c:pt idx="257">
                  <c:v>169.72198485999999</c:v>
                </c:pt>
                <c:pt idx="258">
                  <c:v>170.39190674</c:v>
                </c:pt>
                <c:pt idx="259">
                  <c:v>171.05668639999999</c:v>
                </c:pt>
                <c:pt idx="260">
                  <c:v>171.71035767000001</c:v>
                </c:pt>
                <c:pt idx="261">
                  <c:v>172.36517334000001</c:v>
                </c:pt>
                <c:pt idx="262">
                  <c:v>173.01455687999999</c:v>
                </c:pt>
                <c:pt idx="263">
                  <c:v>173.65208435</c:v>
                </c:pt>
                <c:pt idx="264">
                  <c:v>174.27342224</c:v>
                </c:pt>
                <c:pt idx="265">
                  <c:v>174.90106201</c:v>
                </c:pt>
                <c:pt idx="266">
                  <c:v>175.57482909999999</c:v>
                </c:pt>
                <c:pt idx="267">
                  <c:v>176.2615509</c:v>
                </c:pt>
                <c:pt idx="268">
                  <c:v>176.93223571999999</c:v>
                </c:pt>
                <c:pt idx="269">
                  <c:v>177.57458496000001</c:v>
                </c:pt>
                <c:pt idx="270">
                  <c:v>178.22184752999999</c:v>
                </c:pt>
                <c:pt idx="271">
                  <c:v>178.88352965999999</c:v>
                </c:pt>
                <c:pt idx="272">
                  <c:v>179.54315185999999</c:v>
                </c:pt>
                <c:pt idx="273">
                  <c:v>180.20117188</c:v>
                </c:pt>
                <c:pt idx="274">
                  <c:v>180.87825011999999</c:v>
                </c:pt>
                <c:pt idx="275">
                  <c:v>181.53895568999999</c:v>
                </c:pt>
                <c:pt idx="276">
                  <c:v>182.18467712</c:v>
                </c:pt>
                <c:pt idx="277">
                  <c:v>182.84046935999999</c:v>
                </c:pt>
                <c:pt idx="278">
                  <c:v>183.51118468999999</c:v>
                </c:pt>
                <c:pt idx="279">
                  <c:v>184.17481995</c:v>
                </c:pt>
                <c:pt idx="280">
                  <c:v>184.82255554</c:v>
                </c:pt>
                <c:pt idx="281">
                  <c:v>185.47810364</c:v>
                </c:pt>
                <c:pt idx="282">
                  <c:v>186.17457580999999</c:v>
                </c:pt>
                <c:pt idx="283">
                  <c:v>186.88642883</c:v>
                </c:pt>
                <c:pt idx="284">
                  <c:v>187.57827759</c:v>
                </c:pt>
                <c:pt idx="285">
                  <c:v>188.22004699999999</c:v>
                </c:pt>
                <c:pt idx="286">
                  <c:v>188.88049315999999</c:v>
                </c:pt>
                <c:pt idx="287">
                  <c:v>189.55377197000001</c:v>
                </c:pt>
                <c:pt idx="288">
                  <c:v>190.22628784</c:v>
                </c:pt>
                <c:pt idx="289">
                  <c:v>190.90402222</c:v>
                </c:pt>
                <c:pt idx="290">
                  <c:v>191.57250977000001</c:v>
                </c:pt>
                <c:pt idx="291">
                  <c:v>192.23106383999999</c:v>
                </c:pt>
                <c:pt idx="292">
                  <c:v>192.89901732999999</c:v>
                </c:pt>
                <c:pt idx="293">
                  <c:v>193.56867980999999</c:v>
                </c:pt>
                <c:pt idx="294">
                  <c:v>194.23710632000001</c:v>
                </c:pt>
                <c:pt idx="295">
                  <c:v>194.90393065999999</c:v>
                </c:pt>
                <c:pt idx="296">
                  <c:v>195.57496642999999</c:v>
                </c:pt>
                <c:pt idx="297">
                  <c:v>196.23934937000001</c:v>
                </c:pt>
                <c:pt idx="298">
                  <c:v>196.90678406000001</c:v>
                </c:pt>
                <c:pt idx="299">
                  <c:v>197.56848145000001</c:v>
                </c:pt>
                <c:pt idx="300">
                  <c:v>198.23867798000001</c:v>
                </c:pt>
                <c:pt idx="301">
                  <c:v>198.90850829999999</c:v>
                </c:pt>
                <c:pt idx="302">
                  <c:v>199.57734679999999</c:v>
                </c:pt>
                <c:pt idx="303">
                  <c:v>200.26092528999999</c:v>
                </c:pt>
                <c:pt idx="304">
                  <c:v>200.94186400999999</c:v>
                </c:pt>
                <c:pt idx="305">
                  <c:v>201.62910461000001</c:v>
                </c:pt>
                <c:pt idx="306">
                  <c:v>202.31916809000001</c:v>
                </c:pt>
                <c:pt idx="307">
                  <c:v>203.01374817000001</c:v>
                </c:pt>
                <c:pt idx="308">
                  <c:v>203.69737244000001</c:v>
                </c:pt>
                <c:pt idx="309">
                  <c:v>204.38084412000001</c:v>
                </c:pt>
                <c:pt idx="310">
                  <c:v>205.07250977000001</c:v>
                </c:pt>
                <c:pt idx="311">
                  <c:v>205.78001404</c:v>
                </c:pt>
                <c:pt idx="312">
                  <c:v>206.46827698000001</c:v>
                </c:pt>
                <c:pt idx="313">
                  <c:v>207.16055298000001</c:v>
                </c:pt>
                <c:pt idx="314">
                  <c:v>207.85533142</c:v>
                </c:pt>
                <c:pt idx="315">
                  <c:v>208.55737305</c:v>
                </c:pt>
                <c:pt idx="316">
                  <c:v>209.24769592000001</c:v>
                </c:pt>
                <c:pt idx="317">
                  <c:v>209.93144226000001</c:v>
                </c:pt>
                <c:pt idx="318">
                  <c:v>210.62588500999999</c:v>
                </c:pt>
                <c:pt idx="319">
                  <c:v>211.34661865000001</c:v>
                </c:pt>
                <c:pt idx="320">
                  <c:v>212.04849243000001</c:v>
                </c:pt>
                <c:pt idx="321">
                  <c:v>212.73086548000001</c:v>
                </c:pt>
                <c:pt idx="322">
                  <c:v>213.41778564000001</c:v>
                </c:pt>
                <c:pt idx="323">
                  <c:v>214.11463928000001</c:v>
                </c:pt>
                <c:pt idx="324">
                  <c:v>214.80786133000001</c:v>
                </c:pt>
                <c:pt idx="325">
                  <c:v>215.50228881999999</c:v>
                </c:pt>
                <c:pt idx="326">
                  <c:v>216.2021637</c:v>
                </c:pt>
                <c:pt idx="327">
                  <c:v>216.90852355999999</c:v>
                </c:pt>
                <c:pt idx="328">
                  <c:v>217.60787963999999</c:v>
                </c:pt>
                <c:pt idx="329">
                  <c:v>218.29434204</c:v>
                </c:pt>
                <c:pt idx="330">
                  <c:v>218.98829651</c:v>
                </c:pt>
                <c:pt idx="331">
                  <c:v>219.69161987000001</c:v>
                </c:pt>
                <c:pt idx="332">
                  <c:v>220.3915863</c:v>
                </c:pt>
                <c:pt idx="333">
                  <c:v>221.09877014</c:v>
                </c:pt>
                <c:pt idx="334">
                  <c:v>221.80299377</c:v>
                </c:pt>
                <c:pt idx="335">
                  <c:v>222.50907898</c:v>
                </c:pt>
                <c:pt idx="336">
                  <c:v>223.21580505</c:v>
                </c:pt>
                <c:pt idx="337">
                  <c:v>223.92144775</c:v>
                </c:pt>
                <c:pt idx="338">
                  <c:v>224.62515259</c:v>
                </c:pt>
                <c:pt idx="339">
                  <c:v>225.32807922000001</c:v>
                </c:pt>
                <c:pt idx="340">
                  <c:v>226.0216217</c:v>
                </c:pt>
                <c:pt idx="341">
                  <c:v>226.71929932</c:v>
                </c:pt>
                <c:pt idx="342">
                  <c:v>227.42044067</c:v>
                </c:pt>
                <c:pt idx="343">
                  <c:v>228.11274718999999</c:v>
                </c:pt>
                <c:pt idx="344">
                  <c:v>228.80584716999999</c:v>
                </c:pt>
                <c:pt idx="345">
                  <c:v>229.50213622999999</c:v>
                </c:pt>
                <c:pt idx="346">
                  <c:v>230.20080565999999</c:v>
                </c:pt>
                <c:pt idx="347">
                  <c:v>230.90962218999999</c:v>
                </c:pt>
                <c:pt idx="348">
                  <c:v>231.6184082</c:v>
                </c:pt>
                <c:pt idx="349">
                  <c:v>232.32307434000001</c:v>
                </c:pt>
                <c:pt idx="350">
                  <c:v>233.02870178000001</c:v>
                </c:pt>
                <c:pt idx="351">
                  <c:v>233.73576355</c:v>
                </c:pt>
                <c:pt idx="352">
                  <c:v>234.43847656</c:v>
                </c:pt>
                <c:pt idx="353">
                  <c:v>235.13699341</c:v>
                </c:pt>
                <c:pt idx="354">
                  <c:v>235.83076477</c:v>
                </c:pt>
                <c:pt idx="355">
                  <c:v>236.52543639999999</c:v>
                </c:pt>
                <c:pt idx="356">
                  <c:v>237.22520446999999</c:v>
                </c:pt>
                <c:pt idx="357">
                  <c:v>237.91601563</c:v>
                </c:pt>
                <c:pt idx="358">
                  <c:v>238.61558532999999</c:v>
                </c:pt>
                <c:pt idx="359">
                  <c:v>239.31347656</c:v>
                </c:pt>
                <c:pt idx="360">
                  <c:v>240.01104735999999</c:v>
                </c:pt>
                <c:pt idx="361">
                  <c:v>240.7006073</c:v>
                </c:pt>
                <c:pt idx="362">
                  <c:v>241.39485167999999</c:v>
                </c:pt>
                <c:pt idx="363">
                  <c:v>242.09584045</c:v>
                </c:pt>
                <c:pt idx="364">
                  <c:v>242.79847717000001</c:v>
                </c:pt>
                <c:pt idx="365">
                  <c:v>243.49893187999999</c:v>
                </c:pt>
                <c:pt idx="366">
                  <c:v>244.18972778</c:v>
                </c:pt>
                <c:pt idx="367">
                  <c:v>244.88754272</c:v>
                </c:pt>
                <c:pt idx="368">
                  <c:v>245.58576965</c:v>
                </c:pt>
                <c:pt idx="369">
                  <c:v>246.29046631</c:v>
                </c:pt>
                <c:pt idx="370">
                  <c:v>246.99778748</c:v>
                </c:pt>
                <c:pt idx="371">
                  <c:v>247.69635009999999</c:v>
                </c:pt>
                <c:pt idx="372">
                  <c:v>248.40231323</c:v>
                </c:pt>
                <c:pt idx="373">
                  <c:v>249.10670471</c:v>
                </c:pt>
                <c:pt idx="374">
                  <c:v>249.81794739</c:v>
                </c:pt>
                <c:pt idx="375">
                  <c:v>250.51705933</c:v>
                </c:pt>
                <c:pt idx="376">
                  <c:v>251.22552490000001</c:v>
                </c:pt>
                <c:pt idx="377">
                  <c:v>251.93492126000001</c:v>
                </c:pt>
                <c:pt idx="378">
                  <c:v>252.64653014999999</c:v>
                </c:pt>
                <c:pt idx="379">
                  <c:v>253.36383057</c:v>
                </c:pt>
                <c:pt idx="380">
                  <c:v>254.08378601000001</c:v>
                </c:pt>
                <c:pt idx="381">
                  <c:v>254.8034668</c:v>
                </c:pt>
                <c:pt idx="382">
                  <c:v>255.52650452</c:v>
                </c:pt>
                <c:pt idx="383">
                  <c:v>256.25238037000003</c:v>
                </c:pt>
                <c:pt idx="384">
                  <c:v>256.97009277000001</c:v>
                </c:pt>
                <c:pt idx="385">
                  <c:v>257.68786620999998</c:v>
                </c:pt>
                <c:pt idx="386">
                  <c:v>258.40884398999998</c:v>
                </c:pt>
                <c:pt idx="387">
                  <c:v>259.12310790999999</c:v>
                </c:pt>
                <c:pt idx="388">
                  <c:v>259.83251953000001</c:v>
                </c:pt>
                <c:pt idx="389">
                  <c:v>260.54296875</c:v>
                </c:pt>
                <c:pt idx="390">
                  <c:v>261.24667357999999</c:v>
                </c:pt>
                <c:pt idx="391">
                  <c:v>261.96313477000001</c:v>
                </c:pt>
                <c:pt idx="392">
                  <c:v>262.67877197000001</c:v>
                </c:pt>
                <c:pt idx="393">
                  <c:v>263.38552856000001</c:v>
                </c:pt>
                <c:pt idx="394">
                  <c:v>264.08865356000001</c:v>
                </c:pt>
                <c:pt idx="395">
                  <c:v>264.79168700999998</c:v>
                </c:pt>
                <c:pt idx="396">
                  <c:v>265.49029540999999</c:v>
                </c:pt>
                <c:pt idx="397">
                  <c:v>266.18884277000001</c:v>
                </c:pt>
                <c:pt idx="398">
                  <c:v>266.89080811000002</c:v>
                </c:pt>
                <c:pt idx="399">
                  <c:v>267.59710693</c:v>
                </c:pt>
                <c:pt idx="400">
                  <c:v>268.29928589000002</c:v>
                </c:pt>
                <c:pt idx="401">
                  <c:v>268.99383545000001</c:v>
                </c:pt>
                <c:pt idx="402">
                  <c:v>269.68637085</c:v>
                </c:pt>
                <c:pt idx="403">
                  <c:v>270.37374878000003</c:v>
                </c:pt>
                <c:pt idx="404">
                  <c:v>271.06439209000001</c:v>
                </c:pt>
                <c:pt idx="405">
                  <c:v>271.75634766000002</c:v>
                </c:pt>
                <c:pt idx="406">
                  <c:v>272.45556641000002</c:v>
                </c:pt>
                <c:pt idx="407">
                  <c:v>273.14953613</c:v>
                </c:pt>
                <c:pt idx="408">
                  <c:v>273.84594727000001</c:v>
                </c:pt>
                <c:pt idx="409">
                  <c:v>274.54214478</c:v>
                </c:pt>
                <c:pt idx="410">
                  <c:v>275.24206543000003</c:v>
                </c:pt>
                <c:pt idx="411">
                  <c:v>275.94238281000003</c:v>
                </c:pt>
                <c:pt idx="412">
                  <c:v>276.64898682</c:v>
                </c:pt>
                <c:pt idx="413">
                  <c:v>277.36001586999998</c:v>
                </c:pt>
                <c:pt idx="414">
                  <c:v>278.08496093999997</c:v>
                </c:pt>
                <c:pt idx="415">
                  <c:v>278.80657959000001</c:v>
                </c:pt>
                <c:pt idx="416">
                  <c:v>279.52282715000001</c:v>
                </c:pt>
                <c:pt idx="417">
                  <c:v>280.23294067</c:v>
                </c:pt>
                <c:pt idx="418">
                  <c:v>280.95880126999998</c:v>
                </c:pt>
                <c:pt idx="419">
                  <c:v>281.68319702000002</c:v>
                </c:pt>
                <c:pt idx="420">
                  <c:v>282.39907836999998</c:v>
                </c:pt>
                <c:pt idx="421">
                  <c:v>283.11251830999998</c:v>
                </c:pt>
                <c:pt idx="422">
                  <c:v>283.82318114999998</c:v>
                </c:pt>
                <c:pt idx="423">
                  <c:v>284.53707886000001</c:v>
                </c:pt>
                <c:pt idx="424">
                  <c:v>285.25003052</c:v>
                </c:pt>
                <c:pt idx="425">
                  <c:v>285.96020507999998</c:v>
                </c:pt>
                <c:pt idx="426">
                  <c:v>286.67926025000003</c:v>
                </c:pt>
                <c:pt idx="427">
                  <c:v>287.39193726000002</c:v>
                </c:pt>
                <c:pt idx="428">
                  <c:v>288.11013794000002</c:v>
                </c:pt>
                <c:pt idx="429">
                  <c:v>288.81549072000001</c:v>
                </c:pt>
                <c:pt idx="430">
                  <c:v>289.52938842999998</c:v>
                </c:pt>
                <c:pt idx="431">
                  <c:v>290.24084472999999</c:v>
                </c:pt>
                <c:pt idx="432">
                  <c:v>290.96261597</c:v>
                </c:pt>
                <c:pt idx="433">
                  <c:v>291.67871093999997</c:v>
                </c:pt>
                <c:pt idx="434">
                  <c:v>292.39181518999999</c:v>
                </c:pt>
                <c:pt idx="435">
                  <c:v>293.10061646000003</c:v>
                </c:pt>
                <c:pt idx="436">
                  <c:v>293.81353760000002</c:v>
                </c:pt>
                <c:pt idx="437">
                  <c:v>294.52996825999998</c:v>
                </c:pt>
                <c:pt idx="438">
                  <c:v>295.25732421999999</c:v>
                </c:pt>
                <c:pt idx="439">
                  <c:v>295.99923705999998</c:v>
                </c:pt>
                <c:pt idx="440">
                  <c:v>296.72375488</c:v>
                </c:pt>
                <c:pt idx="441">
                  <c:v>297.45236205999998</c:v>
                </c:pt>
                <c:pt idx="442">
                  <c:v>298.16696166999998</c:v>
                </c:pt>
                <c:pt idx="443">
                  <c:v>298.90213012999999</c:v>
                </c:pt>
                <c:pt idx="444">
                  <c:v>299.63256835999999</c:v>
                </c:pt>
                <c:pt idx="445">
                  <c:v>300.35955811000002</c:v>
                </c:pt>
                <c:pt idx="446">
                  <c:v>301.08340454</c:v>
                </c:pt>
                <c:pt idx="447">
                  <c:v>301.79385375999999</c:v>
                </c:pt>
                <c:pt idx="448">
                  <c:v>302.50909424000002</c:v>
                </c:pt>
                <c:pt idx="449">
                  <c:v>303.22344971000001</c:v>
                </c:pt>
                <c:pt idx="450">
                  <c:v>303.92984009000003</c:v>
                </c:pt>
                <c:pt idx="451">
                  <c:v>304.64093018</c:v>
                </c:pt>
                <c:pt idx="452">
                  <c:v>305.34136962999997</c:v>
                </c:pt>
                <c:pt idx="453">
                  <c:v>306.04003906000003</c:v>
                </c:pt>
                <c:pt idx="454">
                  <c:v>306.74105835</c:v>
                </c:pt>
                <c:pt idx="455">
                  <c:v>307.45050049000002</c:v>
                </c:pt>
                <c:pt idx="456">
                  <c:v>308.15887450999998</c:v>
                </c:pt>
                <c:pt idx="457">
                  <c:v>308.86315918000003</c:v>
                </c:pt>
                <c:pt idx="458">
                  <c:v>309.56231688999998</c:v>
                </c:pt>
                <c:pt idx="459">
                  <c:v>310.25939941000001</c:v>
                </c:pt>
                <c:pt idx="460">
                  <c:v>310.96450806000001</c:v>
                </c:pt>
                <c:pt idx="461">
                  <c:v>311.67913818</c:v>
                </c:pt>
                <c:pt idx="462">
                  <c:v>312.39047240999997</c:v>
                </c:pt>
                <c:pt idx="463">
                  <c:v>313.10675049000002</c:v>
                </c:pt>
                <c:pt idx="464">
                  <c:v>313.81741333000002</c:v>
                </c:pt>
                <c:pt idx="465">
                  <c:v>314.53106688999998</c:v>
                </c:pt>
                <c:pt idx="466">
                  <c:v>315.25057982999999</c:v>
                </c:pt>
                <c:pt idx="467">
                  <c:v>315.97207642000001</c:v>
                </c:pt>
                <c:pt idx="468">
                  <c:v>316.68960571000002</c:v>
                </c:pt>
                <c:pt idx="469">
                  <c:v>317.41104125999999</c:v>
                </c:pt>
                <c:pt idx="470">
                  <c:v>318.13446045000001</c:v>
                </c:pt>
                <c:pt idx="471">
                  <c:v>318.86123657000002</c:v>
                </c:pt>
                <c:pt idx="472">
                  <c:v>319.58340454</c:v>
                </c:pt>
                <c:pt idx="473">
                  <c:v>320.30578613</c:v>
                </c:pt>
                <c:pt idx="474">
                  <c:v>321.02236937999999</c:v>
                </c:pt>
                <c:pt idx="475">
                  <c:v>321.73788452000002</c:v>
                </c:pt>
                <c:pt idx="476">
                  <c:v>322.47003174000002</c:v>
                </c:pt>
                <c:pt idx="477">
                  <c:v>323.18377686000002</c:v>
                </c:pt>
                <c:pt idx="478">
                  <c:v>323.89932250999999</c:v>
                </c:pt>
                <c:pt idx="479">
                  <c:v>324.61022948999999</c:v>
                </c:pt>
                <c:pt idx="480">
                  <c:v>325.31872558999999</c:v>
                </c:pt>
                <c:pt idx="481">
                  <c:v>326.02838135000002</c:v>
                </c:pt>
                <c:pt idx="482">
                  <c:v>326.73696898999998</c:v>
                </c:pt>
                <c:pt idx="483">
                  <c:v>327.44522095000002</c:v>
                </c:pt>
                <c:pt idx="484">
                  <c:v>328.14413452000002</c:v>
                </c:pt>
                <c:pt idx="485">
                  <c:v>328.85095215000001</c:v>
                </c:pt>
                <c:pt idx="486">
                  <c:v>328.85595703000001</c:v>
                </c:pt>
              </c:numCache>
            </c:numRef>
          </c:xVal>
          <c:yVal>
            <c:numRef>
              <c:f>NC!$X$3:$X$502</c:f>
              <c:numCache>
                <c:formatCode>0.00E+00</c:formatCode>
                <c:ptCount val="500"/>
                <c:pt idx="0">
                  <c:v>0</c:v>
                </c:pt>
                <c:pt idx="1">
                  <c:v>46.121003999999999</c:v>
                </c:pt>
                <c:pt idx="2">
                  <c:v>55.468404</c:v>
                </c:pt>
                <c:pt idx="3">
                  <c:v>59.573</c:v>
                </c:pt>
                <c:pt idx="4">
                  <c:v>61.189779999999999</c:v>
                </c:pt>
                <c:pt idx="5">
                  <c:v>62.319547999999998</c:v>
                </c:pt>
                <c:pt idx="6">
                  <c:v>63.264152000000003</c:v>
                </c:pt>
                <c:pt idx="7">
                  <c:v>63.441600000000001</c:v>
                </c:pt>
                <c:pt idx="8">
                  <c:v>61.071412000000002</c:v>
                </c:pt>
                <c:pt idx="9">
                  <c:v>52.401567999999997</c:v>
                </c:pt>
                <c:pt idx="10">
                  <c:v>80.132847999999996</c:v>
                </c:pt>
                <c:pt idx="11">
                  <c:v>115.682592</c:v>
                </c:pt>
                <c:pt idx="12">
                  <c:v>144.66399999999999</c:v>
                </c:pt>
                <c:pt idx="13">
                  <c:v>166.62777600000001</c:v>
                </c:pt>
                <c:pt idx="14">
                  <c:v>184.58414400000001</c:v>
                </c:pt>
                <c:pt idx="15">
                  <c:v>197.46838399999999</c:v>
                </c:pt>
                <c:pt idx="16">
                  <c:v>202.746656</c:v>
                </c:pt>
                <c:pt idx="17">
                  <c:v>204.11428799999999</c:v>
                </c:pt>
                <c:pt idx="18">
                  <c:v>204.109184</c:v>
                </c:pt>
                <c:pt idx="19">
                  <c:v>203.564368</c:v>
                </c:pt>
                <c:pt idx="20">
                  <c:v>202.90024</c:v>
                </c:pt>
                <c:pt idx="21">
                  <c:v>202.38463999999999</c:v>
                </c:pt>
                <c:pt idx="22">
                  <c:v>201.71088</c:v>
                </c:pt>
                <c:pt idx="23">
                  <c:v>202.03551999999999</c:v>
                </c:pt>
                <c:pt idx="24">
                  <c:v>204.246928</c:v>
                </c:pt>
                <c:pt idx="25">
                  <c:v>208.53312</c:v>
                </c:pt>
                <c:pt idx="26">
                  <c:v>214.72283200000001</c:v>
                </c:pt>
                <c:pt idx="27">
                  <c:v>221.952</c:v>
                </c:pt>
                <c:pt idx="28">
                  <c:v>229.08088000000001</c:v>
                </c:pt>
                <c:pt idx="29">
                  <c:v>234.95828800000001</c:v>
                </c:pt>
                <c:pt idx="30">
                  <c:v>241.426928</c:v>
                </c:pt>
                <c:pt idx="31">
                  <c:v>246.72311999999999</c:v>
                </c:pt>
                <c:pt idx="32">
                  <c:v>251.94112000000001</c:v>
                </c:pt>
                <c:pt idx="33">
                  <c:v>257.37849599999998</c:v>
                </c:pt>
                <c:pt idx="34">
                  <c:v>263.01401600000003</c:v>
                </c:pt>
                <c:pt idx="35">
                  <c:v>268.84243199999997</c:v>
                </c:pt>
                <c:pt idx="36">
                  <c:v>275.05267199999997</c:v>
                </c:pt>
                <c:pt idx="37">
                  <c:v>281.56688000000003</c:v>
                </c:pt>
                <c:pt idx="38">
                  <c:v>288.53680000000003</c:v>
                </c:pt>
                <c:pt idx="39">
                  <c:v>295.60969599999999</c:v>
                </c:pt>
                <c:pt idx="40">
                  <c:v>302.604512</c:v>
                </c:pt>
                <c:pt idx="41">
                  <c:v>309.52748800000001</c:v>
                </c:pt>
                <c:pt idx="42">
                  <c:v>316.281632</c:v>
                </c:pt>
                <c:pt idx="43">
                  <c:v>322.85327999999998</c:v>
                </c:pt>
                <c:pt idx="44">
                  <c:v>329.337536</c:v>
                </c:pt>
                <c:pt idx="45">
                  <c:v>335.63577600000002</c:v>
                </c:pt>
                <c:pt idx="46">
                  <c:v>342.95024000000001</c:v>
                </c:pt>
                <c:pt idx="47">
                  <c:v>351.288704</c:v>
                </c:pt>
                <c:pt idx="48">
                  <c:v>358.71081600000002</c:v>
                </c:pt>
                <c:pt idx="49">
                  <c:v>361.64403199999998</c:v>
                </c:pt>
                <c:pt idx="50">
                  <c:v>361.77219200000002</c:v>
                </c:pt>
                <c:pt idx="51">
                  <c:v>360.51052800000002</c:v>
                </c:pt>
                <c:pt idx="52">
                  <c:v>359.625248</c:v>
                </c:pt>
                <c:pt idx="53">
                  <c:v>358.42156799999998</c:v>
                </c:pt>
                <c:pt idx="54">
                  <c:v>357.27884799999998</c:v>
                </c:pt>
                <c:pt idx="55">
                  <c:v>356.69427200000001</c:v>
                </c:pt>
                <c:pt idx="56">
                  <c:v>355.98768000000001</c:v>
                </c:pt>
                <c:pt idx="57">
                  <c:v>355.53663999999998</c:v>
                </c:pt>
                <c:pt idx="58">
                  <c:v>355.40835199999998</c:v>
                </c:pt>
                <c:pt idx="59">
                  <c:v>355.70409599999999</c:v>
                </c:pt>
                <c:pt idx="60">
                  <c:v>356.64323200000001</c:v>
                </c:pt>
                <c:pt idx="61">
                  <c:v>358.54038400000002</c:v>
                </c:pt>
                <c:pt idx="62">
                  <c:v>361.625472</c:v>
                </c:pt>
                <c:pt idx="63">
                  <c:v>365.01558399999999</c:v>
                </c:pt>
                <c:pt idx="64">
                  <c:v>369.15689600000002</c:v>
                </c:pt>
                <c:pt idx="65">
                  <c:v>373.516032</c:v>
                </c:pt>
                <c:pt idx="66">
                  <c:v>378.39184</c:v>
                </c:pt>
                <c:pt idx="67">
                  <c:v>383.62351999999998</c:v>
                </c:pt>
                <c:pt idx="68">
                  <c:v>388.82025599999997</c:v>
                </c:pt>
                <c:pt idx="69">
                  <c:v>394.29116800000003</c:v>
                </c:pt>
                <c:pt idx="70">
                  <c:v>399.877568</c:v>
                </c:pt>
                <c:pt idx="71">
                  <c:v>405.36543999999998</c:v>
                </c:pt>
                <c:pt idx="72">
                  <c:v>410.84928000000002</c:v>
                </c:pt>
                <c:pt idx="73">
                  <c:v>416.31484799999998</c:v>
                </c:pt>
                <c:pt idx="74">
                  <c:v>421.72028799999998</c:v>
                </c:pt>
                <c:pt idx="75">
                  <c:v>426.93081599999999</c:v>
                </c:pt>
                <c:pt idx="76">
                  <c:v>431.73100799999997</c:v>
                </c:pt>
                <c:pt idx="77">
                  <c:v>436.10879999999997</c:v>
                </c:pt>
                <c:pt idx="78">
                  <c:v>440.309056</c:v>
                </c:pt>
                <c:pt idx="79">
                  <c:v>443.92115200000001</c:v>
                </c:pt>
                <c:pt idx="80">
                  <c:v>447.17283200000003</c:v>
                </c:pt>
                <c:pt idx="81">
                  <c:v>450.07862399999999</c:v>
                </c:pt>
                <c:pt idx="82">
                  <c:v>452.716544</c:v>
                </c:pt>
                <c:pt idx="83">
                  <c:v>455.04220800000002</c:v>
                </c:pt>
                <c:pt idx="84">
                  <c:v>457.28473600000001</c:v>
                </c:pt>
                <c:pt idx="85">
                  <c:v>459.13049599999999</c:v>
                </c:pt>
                <c:pt idx="86">
                  <c:v>461.17801600000001</c:v>
                </c:pt>
                <c:pt idx="87">
                  <c:v>463.20272</c:v>
                </c:pt>
                <c:pt idx="88">
                  <c:v>465.445312</c:v>
                </c:pt>
                <c:pt idx="89">
                  <c:v>468.02271999999999</c:v>
                </c:pt>
                <c:pt idx="90">
                  <c:v>470.60764799999998</c:v>
                </c:pt>
                <c:pt idx="91">
                  <c:v>473.32307200000002</c:v>
                </c:pt>
                <c:pt idx="92">
                  <c:v>475.87964799999997</c:v>
                </c:pt>
                <c:pt idx="93">
                  <c:v>478.36489599999999</c:v>
                </c:pt>
                <c:pt idx="94">
                  <c:v>480.66486400000002</c:v>
                </c:pt>
                <c:pt idx="95">
                  <c:v>482.60643199999998</c:v>
                </c:pt>
                <c:pt idx="96">
                  <c:v>484.31881600000003</c:v>
                </c:pt>
                <c:pt idx="97">
                  <c:v>485.65628800000002</c:v>
                </c:pt>
                <c:pt idx="98">
                  <c:v>486.835104</c:v>
                </c:pt>
                <c:pt idx="99">
                  <c:v>488.04880000000003</c:v>
                </c:pt>
                <c:pt idx="100">
                  <c:v>489.18777599999999</c:v>
                </c:pt>
                <c:pt idx="101">
                  <c:v>490.54912000000002</c:v>
                </c:pt>
                <c:pt idx="102">
                  <c:v>492.22912000000002</c:v>
                </c:pt>
                <c:pt idx="103">
                  <c:v>493.95641599999999</c:v>
                </c:pt>
                <c:pt idx="104">
                  <c:v>495.85116799999997</c:v>
                </c:pt>
                <c:pt idx="105">
                  <c:v>498.01884799999999</c:v>
                </c:pt>
                <c:pt idx="106">
                  <c:v>500.332448</c:v>
                </c:pt>
                <c:pt idx="107">
                  <c:v>502.97935999999999</c:v>
                </c:pt>
                <c:pt idx="108">
                  <c:v>505.575264</c:v>
                </c:pt>
                <c:pt idx="109">
                  <c:v>508.31488000000002</c:v>
                </c:pt>
                <c:pt idx="110">
                  <c:v>510.91183999999998</c:v>
                </c:pt>
                <c:pt idx="111">
                  <c:v>513.42073600000003</c:v>
                </c:pt>
                <c:pt idx="112">
                  <c:v>515.99033599999996</c:v>
                </c:pt>
                <c:pt idx="113">
                  <c:v>518.69932800000004</c:v>
                </c:pt>
                <c:pt idx="114">
                  <c:v>521.531744</c:v>
                </c:pt>
                <c:pt idx="115">
                  <c:v>524.38681599999995</c:v>
                </c:pt>
                <c:pt idx="116">
                  <c:v>527.16713600000003</c:v>
                </c:pt>
                <c:pt idx="117">
                  <c:v>530.25123199999996</c:v>
                </c:pt>
                <c:pt idx="118">
                  <c:v>533.36102400000004</c:v>
                </c:pt>
                <c:pt idx="119">
                  <c:v>536.22256000000004</c:v>
                </c:pt>
                <c:pt idx="120">
                  <c:v>538.79456000000005</c:v>
                </c:pt>
                <c:pt idx="121">
                  <c:v>540.82752000000005</c:v>
                </c:pt>
                <c:pt idx="122">
                  <c:v>542.69382399999995</c:v>
                </c:pt>
                <c:pt idx="123">
                  <c:v>544.54208000000006</c:v>
                </c:pt>
                <c:pt idx="124">
                  <c:v>546.23743999999999</c:v>
                </c:pt>
                <c:pt idx="125">
                  <c:v>547.68473600000004</c:v>
                </c:pt>
                <c:pt idx="126">
                  <c:v>548.89376000000004</c:v>
                </c:pt>
                <c:pt idx="127">
                  <c:v>549.77676799999995</c:v>
                </c:pt>
                <c:pt idx="128">
                  <c:v>550.54560000000004</c:v>
                </c:pt>
                <c:pt idx="129">
                  <c:v>551.16563199999996</c:v>
                </c:pt>
                <c:pt idx="130">
                  <c:v>551.82508800000005</c:v>
                </c:pt>
                <c:pt idx="131">
                  <c:v>552.43878400000006</c:v>
                </c:pt>
                <c:pt idx="132">
                  <c:v>553.21369600000003</c:v>
                </c:pt>
                <c:pt idx="133">
                  <c:v>553.94419200000004</c:v>
                </c:pt>
                <c:pt idx="134">
                  <c:v>554.71583999999996</c:v>
                </c:pt>
                <c:pt idx="135">
                  <c:v>555.67974400000003</c:v>
                </c:pt>
                <c:pt idx="136">
                  <c:v>556.85516800000005</c:v>
                </c:pt>
                <c:pt idx="137">
                  <c:v>558.11743999999999</c:v>
                </c:pt>
                <c:pt idx="138">
                  <c:v>559.53689599999996</c:v>
                </c:pt>
                <c:pt idx="139">
                  <c:v>561.10790399999996</c:v>
                </c:pt>
                <c:pt idx="140">
                  <c:v>562.653952</c:v>
                </c:pt>
                <c:pt idx="141">
                  <c:v>564.00435200000004</c:v>
                </c:pt>
                <c:pt idx="142">
                  <c:v>565.28313600000001</c:v>
                </c:pt>
                <c:pt idx="143">
                  <c:v>566.39775999999995</c:v>
                </c:pt>
                <c:pt idx="144">
                  <c:v>567.61452799999995</c:v>
                </c:pt>
                <c:pt idx="145">
                  <c:v>568.87129600000003</c:v>
                </c:pt>
                <c:pt idx="146">
                  <c:v>570.53811199999996</c:v>
                </c:pt>
                <c:pt idx="147">
                  <c:v>572.42687999999998</c:v>
                </c:pt>
                <c:pt idx="148">
                  <c:v>574.14566400000001</c:v>
                </c:pt>
                <c:pt idx="149">
                  <c:v>575.69215999999994</c:v>
                </c:pt>
                <c:pt idx="150">
                  <c:v>576.93465600000002</c:v>
                </c:pt>
                <c:pt idx="151">
                  <c:v>578.14220799999998</c:v>
                </c:pt>
                <c:pt idx="152">
                  <c:v>579.27622399999996</c:v>
                </c:pt>
                <c:pt idx="153">
                  <c:v>580.29299200000003</c:v>
                </c:pt>
                <c:pt idx="154">
                  <c:v>581.35366399999998</c:v>
                </c:pt>
                <c:pt idx="155">
                  <c:v>582.39129600000001</c:v>
                </c:pt>
                <c:pt idx="156">
                  <c:v>583.49324799999999</c:v>
                </c:pt>
                <c:pt idx="157">
                  <c:v>584.668992</c:v>
                </c:pt>
                <c:pt idx="158">
                  <c:v>586.01235199999996</c:v>
                </c:pt>
                <c:pt idx="159">
                  <c:v>587.42451200000005</c:v>
                </c:pt>
                <c:pt idx="160">
                  <c:v>588.84447999999998</c:v>
                </c:pt>
                <c:pt idx="161">
                  <c:v>590.4144</c:v>
                </c:pt>
                <c:pt idx="162">
                  <c:v>592.09081600000002</c:v>
                </c:pt>
                <c:pt idx="163">
                  <c:v>593.69900800000005</c:v>
                </c:pt>
                <c:pt idx="164">
                  <c:v>594.95769600000006</c:v>
                </c:pt>
                <c:pt idx="165">
                  <c:v>595.85631999999998</c:v>
                </c:pt>
                <c:pt idx="166">
                  <c:v>596.39558399999999</c:v>
                </c:pt>
                <c:pt idx="167">
                  <c:v>597.07795199999998</c:v>
                </c:pt>
                <c:pt idx="168">
                  <c:v>598.00857599999995</c:v>
                </c:pt>
                <c:pt idx="169">
                  <c:v>599.34630400000003</c:v>
                </c:pt>
                <c:pt idx="170">
                  <c:v>601.09427200000005</c:v>
                </c:pt>
                <c:pt idx="171">
                  <c:v>603.08467199999996</c:v>
                </c:pt>
                <c:pt idx="172">
                  <c:v>604.978432</c:v>
                </c:pt>
                <c:pt idx="173">
                  <c:v>606.75673600000005</c:v>
                </c:pt>
                <c:pt idx="174">
                  <c:v>608.548992</c:v>
                </c:pt>
                <c:pt idx="175">
                  <c:v>610.27590399999997</c:v>
                </c:pt>
                <c:pt idx="176">
                  <c:v>611.55456000000004</c:v>
                </c:pt>
                <c:pt idx="177">
                  <c:v>612.84569599999998</c:v>
                </c:pt>
                <c:pt idx="178">
                  <c:v>614.34585600000003</c:v>
                </c:pt>
                <c:pt idx="179">
                  <c:v>616.188672</c:v>
                </c:pt>
                <c:pt idx="180">
                  <c:v>618.49849600000005</c:v>
                </c:pt>
                <c:pt idx="181">
                  <c:v>620.92627200000004</c:v>
                </c:pt>
                <c:pt idx="182">
                  <c:v>623.17471999999998</c:v>
                </c:pt>
                <c:pt idx="183">
                  <c:v>625.48851200000001</c:v>
                </c:pt>
                <c:pt idx="184">
                  <c:v>627.89843199999996</c:v>
                </c:pt>
                <c:pt idx="185">
                  <c:v>630.49331199999995</c:v>
                </c:pt>
                <c:pt idx="186">
                  <c:v>633.33248000000003</c:v>
                </c:pt>
                <c:pt idx="187">
                  <c:v>636.30585599999995</c:v>
                </c:pt>
                <c:pt idx="188">
                  <c:v>639.45798400000001</c:v>
                </c:pt>
                <c:pt idx="189">
                  <c:v>642.65849600000001</c:v>
                </c:pt>
                <c:pt idx="190">
                  <c:v>646.03039999999999</c:v>
                </c:pt>
                <c:pt idx="191">
                  <c:v>649.36345600000004</c:v>
                </c:pt>
                <c:pt idx="192">
                  <c:v>652.68928000000005</c:v>
                </c:pt>
                <c:pt idx="193">
                  <c:v>655.92467199999999</c:v>
                </c:pt>
                <c:pt idx="194">
                  <c:v>659.017472</c:v>
                </c:pt>
                <c:pt idx="195">
                  <c:v>661.78336000000002</c:v>
                </c:pt>
                <c:pt idx="196">
                  <c:v>664.323712</c:v>
                </c:pt>
                <c:pt idx="197">
                  <c:v>666.87443199999996</c:v>
                </c:pt>
                <c:pt idx="198">
                  <c:v>669.29708800000003</c:v>
                </c:pt>
                <c:pt idx="199">
                  <c:v>671.51430400000004</c:v>
                </c:pt>
                <c:pt idx="200">
                  <c:v>673.90803200000005</c:v>
                </c:pt>
                <c:pt idx="201">
                  <c:v>676.51187200000004</c:v>
                </c:pt>
                <c:pt idx="202">
                  <c:v>679.24371199999996</c:v>
                </c:pt>
                <c:pt idx="203">
                  <c:v>682.00876800000003</c:v>
                </c:pt>
                <c:pt idx="204">
                  <c:v>684.80185600000004</c:v>
                </c:pt>
                <c:pt idx="205">
                  <c:v>687.23270400000001</c:v>
                </c:pt>
                <c:pt idx="206">
                  <c:v>689.485952</c:v>
                </c:pt>
                <c:pt idx="207">
                  <c:v>691.77676799999995</c:v>
                </c:pt>
                <c:pt idx="208">
                  <c:v>694.33171200000004</c:v>
                </c:pt>
                <c:pt idx="209">
                  <c:v>697.10508800000002</c:v>
                </c:pt>
                <c:pt idx="210">
                  <c:v>699.71225600000002</c:v>
                </c:pt>
                <c:pt idx="211">
                  <c:v>702.20166400000005</c:v>
                </c:pt>
                <c:pt idx="212">
                  <c:v>704.82662400000004</c:v>
                </c:pt>
                <c:pt idx="213">
                  <c:v>707.40153599999996</c:v>
                </c:pt>
                <c:pt idx="214">
                  <c:v>710.01452800000004</c:v>
                </c:pt>
                <c:pt idx="215">
                  <c:v>712.57759999999996</c:v>
                </c:pt>
                <c:pt idx="216">
                  <c:v>715.07430399999998</c:v>
                </c:pt>
                <c:pt idx="217">
                  <c:v>717.41043200000001</c:v>
                </c:pt>
                <c:pt idx="218">
                  <c:v>719.80691200000001</c:v>
                </c:pt>
                <c:pt idx="219">
                  <c:v>722.20704000000001</c:v>
                </c:pt>
                <c:pt idx="220">
                  <c:v>724.58112000000006</c:v>
                </c:pt>
                <c:pt idx="221">
                  <c:v>726.84025599999995</c:v>
                </c:pt>
                <c:pt idx="222">
                  <c:v>729.20928000000004</c:v>
                </c:pt>
                <c:pt idx="223">
                  <c:v>731.75590399999999</c:v>
                </c:pt>
                <c:pt idx="224">
                  <c:v>734.58489599999996</c:v>
                </c:pt>
                <c:pt idx="225">
                  <c:v>737.53062399999999</c:v>
                </c:pt>
                <c:pt idx="226">
                  <c:v>740.457536</c:v>
                </c:pt>
                <c:pt idx="227">
                  <c:v>743.17855999999995</c:v>
                </c:pt>
                <c:pt idx="228">
                  <c:v>745.67449599999998</c:v>
                </c:pt>
                <c:pt idx="229">
                  <c:v>747.99360000000001</c:v>
                </c:pt>
                <c:pt idx="230">
                  <c:v>750.24947199999997</c:v>
                </c:pt>
                <c:pt idx="231">
                  <c:v>752.55494399999998</c:v>
                </c:pt>
                <c:pt idx="232">
                  <c:v>754.86835199999996</c:v>
                </c:pt>
                <c:pt idx="233">
                  <c:v>757.09727999999996</c:v>
                </c:pt>
                <c:pt idx="234">
                  <c:v>759.34623999999997</c:v>
                </c:pt>
                <c:pt idx="235">
                  <c:v>761.61375999999996</c:v>
                </c:pt>
                <c:pt idx="236">
                  <c:v>763.86195199999997</c:v>
                </c:pt>
                <c:pt idx="237">
                  <c:v>766.01529600000003</c:v>
                </c:pt>
                <c:pt idx="238">
                  <c:v>768.13343999999995</c:v>
                </c:pt>
                <c:pt idx="239">
                  <c:v>770.29964800000005</c:v>
                </c:pt>
                <c:pt idx="240">
                  <c:v>772.50073599999996</c:v>
                </c:pt>
                <c:pt idx="241">
                  <c:v>774.71756800000003</c:v>
                </c:pt>
                <c:pt idx="242">
                  <c:v>776.92185600000005</c:v>
                </c:pt>
                <c:pt idx="243">
                  <c:v>779.08454400000005</c:v>
                </c:pt>
                <c:pt idx="244">
                  <c:v>781.18252800000005</c:v>
                </c:pt>
                <c:pt idx="245">
                  <c:v>783.21657600000003</c:v>
                </c:pt>
                <c:pt idx="246">
                  <c:v>785.15564800000004</c:v>
                </c:pt>
                <c:pt idx="247">
                  <c:v>786.96499200000005</c:v>
                </c:pt>
                <c:pt idx="248">
                  <c:v>788.67116799999997</c:v>
                </c:pt>
                <c:pt idx="249">
                  <c:v>790.23443199999997</c:v>
                </c:pt>
                <c:pt idx="250">
                  <c:v>791.63558399999999</c:v>
                </c:pt>
                <c:pt idx="251">
                  <c:v>793.05568000000005</c:v>
                </c:pt>
                <c:pt idx="252">
                  <c:v>794.55801599999995</c:v>
                </c:pt>
                <c:pt idx="253">
                  <c:v>796.1232</c:v>
                </c:pt>
                <c:pt idx="254">
                  <c:v>797.87180799999999</c:v>
                </c:pt>
                <c:pt idx="255">
                  <c:v>799.68</c:v>
                </c:pt>
                <c:pt idx="256">
                  <c:v>801.341632</c:v>
                </c:pt>
                <c:pt idx="257">
                  <c:v>802.94566399999997</c:v>
                </c:pt>
                <c:pt idx="258">
                  <c:v>804.59961599999997</c:v>
                </c:pt>
                <c:pt idx="259">
                  <c:v>806.04793600000005</c:v>
                </c:pt>
                <c:pt idx="260">
                  <c:v>807.36505599999998</c:v>
                </c:pt>
                <c:pt idx="261">
                  <c:v>808.655936</c:v>
                </c:pt>
                <c:pt idx="262">
                  <c:v>810.01452800000004</c:v>
                </c:pt>
                <c:pt idx="263">
                  <c:v>811.33126400000003</c:v>
                </c:pt>
                <c:pt idx="264">
                  <c:v>812.70240000000001</c:v>
                </c:pt>
                <c:pt idx="265">
                  <c:v>814.12652800000001</c:v>
                </c:pt>
                <c:pt idx="266">
                  <c:v>815.49011199999995</c:v>
                </c:pt>
                <c:pt idx="267">
                  <c:v>816.70099200000004</c:v>
                </c:pt>
                <c:pt idx="268">
                  <c:v>817.90246400000001</c:v>
                </c:pt>
                <c:pt idx="269">
                  <c:v>819.26803199999995</c:v>
                </c:pt>
                <c:pt idx="270">
                  <c:v>820.69779200000005</c:v>
                </c:pt>
                <c:pt idx="271">
                  <c:v>822.11027200000001</c:v>
                </c:pt>
                <c:pt idx="272">
                  <c:v>823.52678400000002</c:v>
                </c:pt>
                <c:pt idx="273">
                  <c:v>824.86368000000004</c:v>
                </c:pt>
                <c:pt idx="274">
                  <c:v>826.28518399999996</c:v>
                </c:pt>
                <c:pt idx="275">
                  <c:v>827.80806399999994</c:v>
                </c:pt>
                <c:pt idx="276">
                  <c:v>829.45593599999995</c:v>
                </c:pt>
                <c:pt idx="277">
                  <c:v>831.10470399999997</c:v>
                </c:pt>
                <c:pt idx="278">
                  <c:v>832.75584000000003</c:v>
                </c:pt>
                <c:pt idx="279">
                  <c:v>834.28582400000005</c:v>
                </c:pt>
                <c:pt idx="280">
                  <c:v>835.82073600000001</c:v>
                </c:pt>
                <c:pt idx="281">
                  <c:v>837.29715199999998</c:v>
                </c:pt>
                <c:pt idx="282">
                  <c:v>838.64121599999999</c:v>
                </c:pt>
                <c:pt idx="283">
                  <c:v>839.93900799999994</c:v>
                </c:pt>
                <c:pt idx="284">
                  <c:v>841.19206399999996</c:v>
                </c:pt>
                <c:pt idx="285">
                  <c:v>842.43104000000005</c:v>
                </c:pt>
                <c:pt idx="286">
                  <c:v>843.58547199999998</c:v>
                </c:pt>
                <c:pt idx="287">
                  <c:v>844.72159999999997</c:v>
                </c:pt>
                <c:pt idx="288">
                  <c:v>845.85721599999999</c:v>
                </c:pt>
                <c:pt idx="289">
                  <c:v>846.93312000000003</c:v>
                </c:pt>
                <c:pt idx="290">
                  <c:v>848.02387199999998</c:v>
                </c:pt>
                <c:pt idx="291">
                  <c:v>849.184256</c:v>
                </c:pt>
                <c:pt idx="292">
                  <c:v>850.443264</c:v>
                </c:pt>
                <c:pt idx="293">
                  <c:v>851.72006399999998</c:v>
                </c:pt>
                <c:pt idx="294">
                  <c:v>853.00172799999996</c:v>
                </c:pt>
                <c:pt idx="295">
                  <c:v>854.35238400000003</c:v>
                </c:pt>
                <c:pt idx="296">
                  <c:v>855.76057600000001</c:v>
                </c:pt>
                <c:pt idx="297">
                  <c:v>857.22886400000004</c:v>
                </c:pt>
                <c:pt idx="298">
                  <c:v>858.72345600000006</c:v>
                </c:pt>
                <c:pt idx="299">
                  <c:v>860.22867199999996</c:v>
                </c:pt>
                <c:pt idx="300">
                  <c:v>861.76057600000001</c:v>
                </c:pt>
                <c:pt idx="301">
                  <c:v>863.27308800000003</c:v>
                </c:pt>
                <c:pt idx="302">
                  <c:v>864.730368</c:v>
                </c:pt>
                <c:pt idx="303">
                  <c:v>866.16953599999999</c:v>
                </c:pt>
                <c:pt idx="304">
                  <c:v>867.52428799999996</c:v>
                </c:pt>
                <c:pt idx="305">
                  <c:v>868.88473599999998</c:v>
                </c:pt>
                <c:pt idx="306">
                  <c:v>870.29088000000002</c:v>
                </c:pt>
                <c:pt idx="307">
                  <c:v>871.77260799999999</c:v>
                </c:pt>
                <c:pt idx="308">
                  <c:v>873.36800000000005</c:v>
                </c:pt>
                <c:pt idx="309">
                  <c:v>875.06272000000001</c:v>
                </c:pt>
                <c:pt idx="310">
                  <c:v>876.79187200000001</c:v>
                </c:pt>
                <c:pt idx="311">
                  <c:v>878.54956800000002</c:v>
                </c:pt>
                <c:pt idx="312">
                  <c:v>880.22585600000002</c:v>
                </c:pt>
                <c:pt idx="313">
                  <c:v>881.82329600000003</c:v>
                </c:pt>
                <c:pt idx="314">
                  <c:v>883.32057599999996</c:v>
                </c:pt>
                <c:pt idx="315">
                  <c:v>884.78534400000001</c:v>
                </c:pt>
                <c:pt idx="316">
                  <c:v>886.19308799999999</c:v>
                </c:pt>
                <c:pt idx="317">
                  <c:v>887.58291199999996</c:v>
                </c:pt>
                <c:pt idx="318">
                  <c:v>888.98668799999996</c:v>
                </c:pt>
                <c:pt idx="319">
                  <c:v>890.30636800000002</c:v>
                </c:pt>
                <c:pt idx="320">
                  <c:v>891.56748800000003</c:v>
                </c:pt>
                <c:pt idx="321">
                  <c:v>892.775936</c:v>
                </c:pt>
                <c:pt idx="322">
                  <c:v>894.03155200000003</c:v>
                </c:pt>
                <c:pt idx="323">
                  <c:v>895.33420799999999</c:v>
                </c:pt>
                <c:pt idx="324">
                  <c:v>896.61184000000003</c:v>
                </c:pt>
                <c:pt idx="325">
                  <c:v>897.93958399999997</c:v>
                </c:pt>
                <c:pt idx="326">
                  <c:v>899.31731200000002</c:v>
                </c:pt>
                <c:pt idx="327">
                  <c:v>900.75891200000001</c:v>
                </c:pt>
                <c:pt idx="328">
                  <c:v>902.10521600000004</c:v>
                </c:pt>
                <c:pt idx="329">
                  <c:v>903.43782399999998</c:v>
                </c:pt>
                <c:pt idx="330">
                  <c:v>904.76435200000003</c:v>
                </c:pt>
                <c:pt idx="331">
                  <c:v>906.08403199999998</c:v>
                </c:pt>
                <c:pt idx="332">
                  <c:v>907.40435200000002</c:v>
                </c:pt>
                <c:pt idx="333">
                  <c:v>908.65811199999996</c:v>
                </c:pt>
                <c:pt idx="334">
                  <c:v>909.80518400000005</c:v>
                </c:pt>
                <c:pt idx="335">
                  <c:v>910.89247999999998</c:v>
                </c:pt>
                <c:pt idx="336">
                  <c:v>911.96012800000005</c:v>
                </c:pt>
                <c:pt idx="337">
                  <c:v>913.00300800000002</c:v>
                </c:pt>
                <c:pt idx="338">
                  <c:v>913.96902399999999</c:v>
                </c:pt>
                <c:pt idx="339">
                  <c:v>914.89631999999995</c:v>
                </c:pt>
                <c:pt idx="340">
                  <c:v>915.72518400000001</c:v>
                </c:pt>
                <c:pt idx="341">
                  <c:v>916.52991999999995</c:v>
                </c:pt>
                <c:pt idx="342">
                  <c:v>917.28691200000003</c:v>
                </c:pt>
                <c:pt idx="343">
                  <c:v>918.01740800000005</c:v>
                </c:pt>
                <c:pt idx="344">
                  <c:v>918.74809600000003</c:v>
                </c:pt>
                <c:pt idx="345">
                  <c:v>919.47635200000002</c:v>
                </c:pt>
                <c:pt idx="346">
                  <c:v>920.177728</c:v>
                </c:pt>
                <c:pt idx="347">
                  <c:v>920.87455999999997</c:v>
                </c:pt>
                <c:pt idx="348">
                  <c:v>921.58233600000005</c:v>
                </c:pt>
                <c:pt idx="349">
                  <c:v>922.23436800000002</c:v>
                </c:pt>
                <c:pt idx="350">
                  <c:v>922.83155199999999</c:v>
                </c:pt>
                <c:pt idx="351">
                  <c:v>923.38246400000003</c:v>
                </c:pt>
                <c:pt idx="352">
                  <c:v>923.96262400000001</c:v>
                </c:pt>
                <c:pt idx="353">
                  <c:v>924.49318400000004</c:v>
                </c:pt>
                <c:pt idx="354">
                  <c:v>924.88588800000002</c:v>
                </c:pt>
                <c:pt idx="355">
                  <c:v>925.22566400000005</c:v>
                </c:pt>
                <c:pt idx="356">
                  <c:v>925.346496</c:v>
                </c:pt>
                <c:pt idx="357">
                  <c:v>925.38323200000002</c:v>
                </c:pt>
                <c:pt idx="358">
                  <c:v>925.29740800000002</c:v>
                </c:pt>
                <c:pt idx="359">
                  <c:v>925.058176</c:v>
                </c:pt>
                <c:pt idx="360">
                  <c:v>924.78124800000001</c:v>
                </c:pt>
                <c:pt idx="361">
                  <c:v>924.44051200000001</c:v>
                </c:pt>
                <c:pt idx="362">
                  <c:v>924.05183999999997</c:v>
                </c:pt>
                <c:pt idx="363">
                  <c:v>923.70745599999998</c:v>
                </c:pt>
                <c:pt idx="364">
                  <c:v>923.33087999999998</c:v>
                </c:pt>
                <c:pt idx="365">
                  <c:v>922.89452800000004</c:v>
                </c:pt>
                <c:pt idx="366">
                  <c:v>922.40326400000004</c:v>
                </c:pt>
                <c:pt idx="367">
                  <c:v>921.90656000000001</c:v>
                </c:pt>
                <c:pt idx="368">
                  <c:v>921.43116799999996</c:v>
                </c:pt>
                <c:pt idx="369">
                  <c:v>920.90886399999999</c:v>
                </c:pt>
                <c:pt idx="370">
                  <c:v>920.36473599999999</c:v>
                </c:pt>
                <c:pt idx="371">
                  <c:v>919.84096</c:v>
                </c:pt>
                <c:pt idx="372">
                  <c:v>919.33273599999995</c:v>
                </c:pt>
                <c:pt idx="373">
                  <c:v>918.84537599999999</c:v>
                </c:pt>
                <c:pt idx="374">
                  <c:v>918.34777599999995</c:v>
                </c:pt>
                <c:pt idx="375">
                  <c:v>917.82988799999998</c:v>
                </c:pt>
                <c:pt idx="376">
                  <c:v>917.30694400000004</c:v>
                </c:pt>
                <c:pt idx="377">
                  <c:v>916.72966399999996</c:v>
                </c:pt>
                <c:pt idx="378">
                  <c:v>916.13446399999998</c:v>
                </c:pt>
                <c:pt idx="379">
                  <c:v>915.57651199999998</c:v>
                </c:pt>
                <c:pt idx="380">
                  <c:v>915.05305599999997</c:v>
                </c:pt>
                <c:pt idx="381">
                  <c:v>914.54073600000004</c:v>
                </c:pt>
                <c:pt idx="382">
                  <c:v>914.01068799999996</c:v>
                </c:pt>
                <c:pt idx="383">
                  <c:v>913.48582399999998</c:v>
                </c:pt>
                <c:pt idx="384">
                  <c:v>912.98835199999996</c:v>
                </c:pt>
                <c:pt idx="385">
                  <c:v>912.47884799999997</c:v>
                </c:pt>
                <c:pt idx="386">
                  <c:v>911.93625599999996</c:v>
                </c:pt>
                <c:pt idx="387">
                  <c:v>911.443264</c:v>
                </c:pt>
                <c:pt idx="388">
                  <c:v>910.97433599999999</c:v>
                </c:pt>
                <c:pt idx="389">
                  <c:v>910.48390400000005</c:v>
                </c:pt>
                <c:pt idx="390">
                  <c:v>909.94323199999997</c:v>
                </c:pt>
                <c:pt idx="391">
                  <c:v>909.40294400000005</c:v>
                </c:pt>
                <c:pt idx="392">
                  <c:v>908.83820800000001</c:v>
                </c:pt>
                <c:pt idx="393">
                  <c:v>908.26700800000003</c:v>
                </c:pt>
                <c:pt idx="394">
                  <c:v>907.66483200000005</c:v>
                </c:pt>
                <c:pt idx="395">
                  <c:v>907.01875199999995</c:v>
                </c:pt>
                <c:pt idx="396">
                  <c:v>906.37152000000003</c:v>
                </c:pt>
                <c:pt idx="397">
                  <c:v>905.75699199999997</c:v>
                </c:pt>
                <c:pt idx="398">
                  <c:v>905.13196800000003</c:v>
                </c:pt>
                <c:pt idx="399">
                  <c:v>904.55878399999995</c:v>
                </c:pt>
                <c:pt idx="400">
                  <c:v>904.00883199999998</c:v>
                </c:pt>
                <c:pt idx="401">
                  <c:v>903.46457599999997</c:v>
                </c:pt>
                <c:pt idx="402">
                  <c:v>902.95475199999998</c:v>
                </c:pt>
                <c:pt idx="403">
                  <c:v>902.43161599999996</c:v>
                </c:pt>
                <c:pt idx="404">
                  <c:v>901.95039999999995</c:v>
                </c:pt>
                <c:pt idx="405">
                  <c:v>901.47475199999997</c:v>
                </c:pt>
                <c:pt idx="406">
                  <c:v>900.967488</c:v>
                </c:pt>
                <c:pt idx="407">
                  <c:v>900.43104000000005</c:v>
                </c:pt>
                <c:pt idx="408">
                  <c:v>899.90195200000005</c:v>
                </c:pt>
                <c:pt idx="409">
                  <c:v>899.38028799999995</c:v>
                </c:pt>
                <c:pt idx="410">
                  <c:v>898.86521600000003</c:v>
                </c:pt>
                <c:pt idx="411">
                  <c:v>898.35929599999997</c:v>
                </c:pt>
                <c:pt idx="412">
                  <c:v>897.87264000000005</c:v>
                </c:pt>
                <c:pt idx="413">
                  <c:v>897.37868800000001</c:v>
                </c:pt>
                <c:pt idx="414">
                  <c:v>896.85292800000002</c:v>
                </c:pt>
                <c:pt idx="415">
                  <c:v>896.40403200000003</c:v>
                </c:pt>
                <c:pt idx="416">
                  <c:v>895.90758400000004</c:v>
                </c:pt>
                <c:pt idx="417">
                  <c:v>895.45555200000001</c:v>
                </c:pt>
                <c:pt idx="418">
                  <c:v>895.02675199999999</c:v>
                </c:pt>
                <c:pt idx="419">
                  <c:v>894.50086399999998</c:v>
                </c:pt>
                <c:pt idx="420">
                  <c:v>893.92659200000003</c:v>
                </c:pt>
                <c:pt idx="421">
                  <c:v>893.33574399999998</c:v>
                </c:pt>
                <c:pt idx="422">
                  <c:v>892.33292800000004</c:v>
                </c:pt>
                <c:pt idx="423">
                  <c:v>891.34515199999998</c:v>
                </c:pt>
                <c:pt idx="424">
                  <c:v>890.39014399999996</c:v>
                </c:pt>
                <c:pt idx="425">
                  <c:v>889.47231999999997</c:v>
                </c:pt>
                <c:pt idx="426">
                  <c:v>888.61619199999996</c:v>
                </c:pt>
                <c:pt idx="427">
                  <c:v>887.756032</c:v>
                </c:pt>
                <c:pt idx="428">
                  <c:v>886.96256000000005</c:v>
                </c:pt>
                <c:pt idx="429">
                  <c:v>886.15039999999999</c:v>
                </c:pt>
                <c:pt idx="430">
                  <c:v>885.32096000000001</c:v>
                </c:pt>
                <c:pt idx="431">
                  <c:v>884.49036799999999</c:v>
                </c:pt>
                <c:pt idx="432">
                  <c:v>883.67257600000005</c:v>
                </c:pt>
                <c:pt idx="433">
                  <c:v>882.88569600000005</c:v>
                </c:pt>
                <c:pt idx="434">
                  <c:v>882.12012800000002</c:v>
                </c:pt>
                <c:pt idx="435">
                  <c:v>881.35839999999996</c:v>
                </c:pt>
                <c:pt idx="436">
                  <c:v>880.65344000000005</c:v>
                </c:pt>
                <c:pt idx="437">
                  <c:v>880.013824</c:v>
                </c:pt>
                <c:pt idx="438">
                  <c:v>879.35955200000001</c:v>
                </c:pt>
                <c:pt idx="439">
                  <c:v>878.67148799999995</c:v>
                </c:pt>
                <c:pt idx="440">
                  <c:v>877.91929600000003</c:v>
                </c:pt>
                <c:pt idx="441">
                  <c:v>877.17132800000002</c:v>
                </c:pt>
                <c:pt idx="442">
                  <c:v>876.45798400000001</c:v>
                </c:pt>
                <c:pt idx="443">
                  <c:v>875.70739200000003</c:v>
                </c:pt>
                <c:pt idx="444">
                  <c:v>874.97804799999994</c:v>
                </c:pt>
                <c:pt idx="445">
                  <c:v>874.27071999999998</c:v>
                </c:pt>
                <c:pt idx="446">
                  <c:v>873.58246399999996</c:v>
                </c:pt>
                <c:pt idx="447">
                  <c:v>872.86892799999998</c:v>
                </c:pt>
                <c:pt idx="448">
                  <c:v>872.17369599999995</c:v>
                </c:pt>
                <c:pt idx="449">
                  <c:v>871.51743999999997</c:v>
                </c:pt>
                <c:pt idx="450">
                  <c:v>870.86496</c:v>
                </c:pt>
                <c:pt idx="451">
                  <c:v>870.19270400000005</c:v>
                </c:pt>
                <c:pt idx="452">
                  <c:v>869.52838399999996</c:v>
                </c:pt>
                <c:pt idx="453">
                  <c:v>868.87155199999995</c:v>
                </c:pt>
                <c:pt idx="454">
                  <c:v>868.24601600000005</c:v>
                </c:pt>
                <c:pt idx="455">
                  <c:v>867.62105599999995</c:v>
                </c:pt>
                <c:pt idx="456">
                  <c:v>866.986176</c:v>
                </c:pt>
                <c:pt idx="457">
                  <c:v>866.36224000000004</c:v>
                </c:pt>
                <c:pt idx="458">
                  <c:v>865.71891200000005</c:v>
                </c:pt>
                <c:pt idx="459">
                  <c:v>865.07846400000005</c:v>
                </c:pt>
                <c:pt idx="460">
                  <c:v>864.45497599999999</c:v>
                </c:pt>
                <c:pt idx="461">
                  <c:v>863.83007999999995</c:v>
                </c:pt>
                <c:pt idx="462">
                  <c:v>863.25331200000005</c:v>
                </c:pt>
                <c:pt idx="463">
                  <c:v>862.660032</c:v>
                </c:pt>
                <c:pt idx="464">
                  <c:v>862.06943999999999</c:v>
                </c:pt>
                <c:pt idx="465">
                  <c:v>861.49638400000003</c:v>
                </c:pt>
                <c:pt idx="466">
                  <c:v>860.95846400000005</c:v>
                </c:pt>
                <c:pt idx="467">
                  <c:v>860.44755199999997</c:v>
                </c:pt>
                <c:pt idx="468">
                  <c:v>859.92998399999999</c:v>
                </c:pt>
                <c:pt idx="469">
                  <c:v>859.43750399999999</c:v>
                </c:pt>
                <c:pt idx="470">
                  <c:v>858.94905600000004</c:v>
                </c:pt>
                <c:pt idx="471">
                  <c:v>858.11104</c:v>
                </c:pt>
                <c:pt idx="472">
                  <c:v>857.27238399999999</c:v>
                </c:pt>
                <c:pt idx="473">
                  <c:v>856.38572799999997</c:v>
                </c:pt>
                <c:pt idx="474">
                  <c:v>855.52588800000001</c:v>
                </c:pt>
                <c:pt idx="475">
                  <c:v>854.86278400000003</c:v>
                </c:pt>
                <c:pt idx="476">
                  <c:v>855.202944</c:v>
                </c:pt>
                <c:pt idx="477">
                  <c:v>855.41811199999995</c:v>
                </c:pt>
                <c:pt idx="478">
                  <c:v>855.46092799999997</c:v>
                </c:pt>
                <c:pt idx="479">
                  <c:v>855.50591999999995</c:v>
                </c:pt>
                <c:pt idx="480">
                  <c:v>855.52076799999998</c:v>
                </c:pt>
                <c:pt idx="481">
                  <c:v>855.47231999999997</c:v>
                </c:pt>
                <c:pt idx="482">
                  <c:v>855.44992000000002</c:v>
                </c:pt>
                <c:pt idx="483">
                  <c:v>855.40768000000003</c:v>
                </c:pt>
                <c:pt idx="484">
                  <c:v>855.2944</c:v>
                </c:pt>
                <c:pt idx="485">
                  <c:v>855.32339200000001</c:v>
                </c:pt>
                <c:pt idx="486">
                  <c:v>855.28659200000004</c:v>
                </c:pt>
                <c:pt idx="487">
                  <c:v>855.22227199999998</c:v>
                </c:pt>
                <c:pt idx="488">
                  <c:v>855.149632</c:v>
                </c:pt>
                <c:pt idx="489">
                  <c:v>855.06796799999995</c:v>
                </c:pt>
                <c:pt idx="490">
                  <c:v>854.96576000000005</c:v>
                </c:pt>
                <c:pt idx="491">
                  <c:v>854.87584000000004</c:v>
                </c:pt>
                <c:pt idx="492">
                  <c:v>854.81939199999999</c:v>
                </c:pt>
                <c:pt idx="493">
                  <c:v>854.74847999999997</c:v>
                </c:pt>
                <c:pt idx="494">
                  <c:v>854.760896</c:v>
                </c:pt>
                <c:pt idx="495">
                  <c:v>854.93888000000004</c:v>
                </c:pt>
                <c:pt idx="496">
                  <c:v>854.92428800000005</c:v>
                </c:pt>
                <c:pt idx="497">
                  <c:v>855.19200000000001</c:v>
                </c:pt>
                <c:pt idx="498">
                  <c:v>855.15334399999995</c:v>
                </c:pt>
                <c:pt idx="499">
                  <c:v>855.35001599999998</c:v>
                </c:pt>
              </c:numCache>
            </c:numRef>
          </c:yVal>
          <c:smooth val="1"/>
          <c:extLst>
            <c:ext xmlns:c16="http://schemas.microsoft.com/office/drawing/2014/chart" uri="{C3380CC4-5D6E-409C-BE32-E72D297353CC}">
              <c16:uniqueId val="{00000000-45DB-804A-AF33-645772C5C0B1}"/>
            </c:ext>
          </c:extLst>
        </c:ser>
        <c:ser>
          <c:idx val="3"/>
          <c:order val="1"/>
          <c:tx>
            <c:v>C-8 strands - Asym</c:v>
          </c:tx>
          <c:spPr>
            <a:ln w="19050" cap="rnd">
              <a:solidFill>
                <a:srgbClr val="0070C0"/>
              </a:solidFill>
              <a:round/>
            </a:ln>
            <a:effectLst/>
          </c:spPr>
          <c:marker>
            <c:symbol val="none"/>
          </c:marker>
          <c:xVal>
            <c:numRef>
              <c:f>NC!$AS$18:$AS$504</c:f>
              <c:numCache>
                <c:formatCode>0.00E+00</c:formatCode>
                <c:ptCount val="487"/>
                <c:pt idx="0">
                  <c:v>1.3517794199E-2</c:v>
                </c:pt>
                <c:pt idx="1">
                  <c:v>8.6240218952E-3</c:v>
                </c:pt>
                <c:pt idx="2">
                  <c:v>0.25717812776999999</c:v>
                </c:pt>
                <c:pt idx="3">
                  <c:v>1.1538195609999999</c:v>
                </c:pt>
                <c:pt idx="4">
                  <c:v>2.4388296604000002</c:v>
                </c:pt>
                <c:pt idx="5">
                  <c:v>3.7536458969000002</c:v>
                </c:pt>
                <c:pt idx="6">
                  <c:v>4.9316501617000004</c:v>
                </c:pt>
                <c:pt idx="7">
                  <c:v>5.9701628685000001</c:v>
                </c:pt>
                <c:pt idx="8">
                  <c:v>6.9085345267999996</c:v>
                </c:pt>
                <c:pt idx="9">
                  <c:v>7.7107543945000003</c:v>
                </c:pt>
                <c:pt idx="10">
                  <c:v>8.4107074738000005</c:v>
                </c:pt>
                <c:pt idx="11">
                  <c:v>9.0198955535999996</c:v>
                </c:pt>
                <c:pt idx="12">
                  <c:v>9.6016149521000003</c:v>
                </c:pt>
                <c:pt idx="13">
                  <c:v>10.202219962999999</c:v>
                </c:pt>
                <c:pt idx="14">
                  <c:v>10.827888488999999</c:v>
                </c:pt>
                <c:pt idx="15">
                  <c:v>11.446316719</c:v>
                </c:pt>
                <c:pt idx="16">
                  <c:v>12.089100838</c:v>
                </c:pt>
                <c:pt idx="17">
                  <c:v>12.754114151</c:v>
                </c:pt>
                <c:pt idx="18">
                  <c:v>13.462568283</c:v>
                </c:pt>
                <c:pt idx="19">
                  <c:v>14.175877570999999</c:v>
                </c:pt>
                <c:pt idx="20">
                  <c:v>14.882107735</c:v>
                </c:pt>
                <c:pt idx="21">
                  <c:v>15.603595734000001</c:v>
                </c:pt>
                <c:pt idx="22">
                  <c:v>16.327005386</c:v>
                </c:pt>
                <c:pt idx="23">
                  <c:v>17.051025391</c:v>
                </c:pt>
                <c:pt idx="24">
                  <c:v>17.767610550000001</c:v>
                </c:pt>
                <c:pt idx="25">
                  <c:v>18.484436035000002</c:v>
                </c:pt>
                <c:pt idx="26">
                  <c:v>19.175279617000001</c:v>
                </c:pt>
                <c:pt idx="27">
                  <c:v>19.908626556000002</c:v>
                </c:pt>
                <c:pt idx="28">
                  <c:v>20.633176804000001</c:v>
                </c:pt>
                <c:pt idx="29">
                  <c:v>21.341495514000002</c:v>
                </c:pt>
                <c:pt idx="30">
                  <c:v>22.039554595999999</c:v>
                </c:pt>
                <c:pt idx="31">
                  <c:v>22.734554290999998</c:v>
                </c:pt>
                <c:pt idx="32">
                  <c:v>23.421447753999999</c:v>
                </c:pt>
                <c:pt idx="33">
                  <c:v>24.104951859</c:v>
                </c:pt>
                <c:pt idx="34">
                  <c:v>24.771539688000001</c:v>
                </c:pt>
                <c:pt idx="35">
                  <c:v>25.415109634</c:v>
                </c:pt>
                <c:pt idx="36">
                  <c:v>26.054344177000001</c:v>
                </c:pt>
                <c:pt idx="37">
                  <c:v>26.699270248000001</c:v>
                </c:pt>
                <c:pt idx="38">
                  <c:v>27.353294373000001</c:v>
                </c:pt>
                <c:pt idx="39">
                  <c:v>28.006763458000002</c:v>
                </c:pt>
                <c:pt idx="40">
                  <c:v>28.661825180000001</c:v>
                </c:pt>
                <c:pt idx="41">
                  <c:v>29.305856705</c:v>
                </c:pt>
                <c:pt idx="42">
                  <c:v>29.927215575999998</c:v>
                </c:pt>
                <c:pt idx="43">
                  <c:v>30.540716171</c:v>
                </c:pt>
                <c:pt idx="44">
                  <c:v>31.138545990000001</c:v>
                </c:pt>
                <c:pt idx="45">
                  <c:v>31.727840424</c:v>
                </c:pt>
                <c:pt idx="46">
                  <c:v>32.325458527000002</c:v>
                </c:pt>
                <c:pt idx="47">
                  <c:v>32.913097381999997</c:v>
                </c:pt>
                <c:pt idx="48">
                  <c:v>33.499446869000003</c:v>
                </c:pt>
                <c:pt idx="49">
                  <c:v>34.092292786000002</c:v>
                </c:pt>
                <c:pt idx="50">
                  <c:v>34.728622436999999</c:v>
                </c:pt>
                <c:pt idx="51">
                  <c:v>35.396312713999997</c:v>
                </c:pt>
                <c:pt idx="52">
                  <c:v>36.056232452000003</c:v>
                </c:pt>
                <c:pt idx="53">
                  <c:v>36.727436066000003</c:v>
                </c:pt>
                <c:pt idx="54">
                  <c:v>37.413444519000002</c:v>
                </c:pt>
                <c:pt idx="55">
                  <c:v>38.107864380000002</c:v>
                </c:pt>
                <c:pt idx="56">
                  <c:v>38.792331695999998</c:v>
                </c:pt>
                <c:pt idx="57">
                  <c:v>39.475772857999999</c:v>
                </c:pt>
                <c:pt idx="58">
                  <c:v>40.153022765999999</c:v>
                </c:pt>
                <c:pt idx="59">
                  <c:v>40.822418212999999</c:v>
                </c:pt>
                <c:pt idx="60">
                  <c:v>41.488330841</c:v>
                </c:pt>
                <c:pt idx="61">
                  <c:v>42.148185730000002</c:v>
                </c:pt>
                <c:pt idx="62">
                  <c:v>42.799091339</c:v>
                </c:pt>
                <c:pt idx="63">
                  <c:v>43.449321746999999</c:v>
                </c:pt>
                <c:pt idx="64">
                  <c:v>44.123874663999999</c:v>
                </c:pt>
                <c:pt idx="65">
                  <c:v>44.794517517000003</c:v>
                </c:pt>
                <c:pt idx="66">
                  <c:v>45.432537078999999</c:v>
                </c:pt>
                <c:pt idx="67">
                  <c:v>46.071746826000002</c:v>
                </c:pt>
                <c:pt idx="68">
                  <c:v>46.711101532000001</c:v>
                </c:pt>
                <c:pt idx="69">
                  <c:v>47.369075774999999</c:v>
                </c:pt>
                <c:pt idx="70">
                  <c:v>48.031158447000003</c:v>
                </c:pt>
                <c:pt idx="71">
                  <c:v>48.714065552000001</c:v>
                </c:pt>
                <c:pt idx="72">
                  <c:v>49.379787444999998</c:v>
                </c:pt>
                <c:pt idx="73">
                  <c:v>50.025192261000001</c:v>
                </c:pt>
                <c:pt idx="74">
                  <c:v>50.65070343</c:v>
                </c:pt>
                <c:pt idx="75">
                  <c:v>51.305759430000002</c:v>
                </c:pt>
                <c:pt idx="76">
                  <c:v>51.975193023999999</c:v>
                </c:pt>
                <c:pt idx="77">
                  <c:v>52.609859467</c:v>
                </c:pt>
                <c:pt idx="78">
                  <c:v>53.22952652</c:v>
                </c:pt>
                <c:pt idx="79">
                  <c:v>53.855903625000003</c:v>
                </c:pt>
                <c:pt idx="80">
                  <c:v>54.492820739999999</c:v>
                </c:pt>
                <c:pt idx="81">
                  <c:v>55.103969573999997</c:v>
                </c:pt>
                <c:pt idx="82">
                  <c:v>55.701271057</c:v>
                </c:pt>
                <c:pt idx="83">
                  <c:v>56.294208527000002</c:v>
                </c:pt>
                <c:pt idx="84">
                  <c:v>56.891677856000001</c:v>
                </c:pt>
                <c:pt idx="85">
                  <c:v>57.491851807000003</c:v>
                </c:pt>
                <c:pt idx="86">
                  <c:v>58.101524353000002</c:v>
                </c:pt>
                <c:pt idx="87">
                  <c:v>58.738769531000003</c:v>
                </c:pt>
                <c:pt idx="88">
                  <c:v>59.407432556000003</c:v>
                </c:pt>
                <c:pt idx="89">
                  <c:v>60.065689087000003</c:v>
                </c:pt>
                <c:pt idx="90">
                  <c:v>60.729076384999999</c:v>
                </c:pt>
                <c:pt idx="91">
                  <c:v>61.412586212000001</c:v>
                </c:pt>
                <c:pt idx="92">
                  <c:v>62.117889404000003</c:v>
                </c:pt>
                <c:pt idx="93">
                  <c:v>62.84210968</c:v>
                </c:pt>
                <c:pt idx="94">
                  <c:v>63.541419982999997</c:v>
                </c:pt>
                <c:pt idx="95">
                  <c:v>64.249214171999995</c:v>
                </c:pt>
                <c:pt idx="96">
                  <c:v>64.967445373999993</c:v>
                </c:pt>
                <c:pt idx="97">
                  <c:v>65.655227660999998</c:v>
                </c:pt>
                <c:pt idx="98">
                  <c:v>66.348785399999997</c:v>
                </c:pt>
                <c:pt idx="99">
                  <c:v>67.012733459000003</c:v>
                </c:pt>
                <c:pt idx="100">
                  <c:v>67.661064147999994</c:v>
                </c:pt>
                <c:pt idx="101">
                  <c:v>68.328666686999995</c:v>
                </c:pt>
                <c:pt idx="102">
                  <c:v>68.994682311999995</c:v>
                </c:pt>
                <c:pt idx="103">
                  <c:v>69.670501709000007</c:v>
                </c:pt>
                <c:pt idx="104">
                  <c:v>70.352966308999996</c:v>
                </c:pt>
                <c:pt idx="105">
                  <c:v>71.052314757999994</c:v>
                </c:pt>
                <c:pt idx="106">
                  <c:v>71.781150818</c:v>
                </c:pt>
                <c:pt idx="107">
                  <c:v>72.513282775999997</c:v>
                </c:pt>
                <c:pt idx="108">
                  <c:v>73.210174561000002</c:v>
                </c:pt>
                <c:pt idx="109">
                  <c:v>73.891891478999995</c:v>
                </c:pt>
                <c:pt idx="110">
                  <c:v>74.568557738999999</c:v>
                </c:pt>
                <c:pt idx="111">
                  <c:v>75.246322632000002</c:v>
                </c:pt>
                <c:pt idx="112">
                  <c:v>75.918746948000006</c:v>
                </c:pt>
                <c:pt idx="113">
                  <c:v>76.580329895000006</c:v>
                </c:pt>
                <c:pt idx="114">
                  <c:v>77.236518860000004</c:v>
                </c:pt>
                <c:pt idx="115">
                  <c:v>77.885200499999996</c:v>
                </c:pt>
                <c:pt idx="116">
                  <c:v>78.520729064999998</c:v>
                </c:pt>
                <c:pt idx="117">
                  <c:v>79.128723144999995</c:v>
                </c:pt>
                <c:pt idx="118">
                  <c:v>79.738128661999994</c:v>
                </c:pt>
                <c:pt idx="119">
                  <c:v>80.340950011999993</c:v>
                </c:pt>
                <c:pt idx="120">
                  <c:v>80.954055785999998</c:v>
                </c:pt>
                <c:pt idx="121">
                  <c:v>81.562377929999997</c:v>
                </c:pt>
                <c:pt idx="122">
                  <c:v>82.198829650999997</c:v>
                </c:pt>
                <c:pt idx="123">
                  <c:v>82.857780457000004</c:v>
                </c:pt>
                <c:pt idx="124">
                  <c:v>83.518714904999996</c:v>
                </c:pt>
                <c:pt idx="125">
                  <c:v>84.183097838999998</c:v>
                </c:pt>
                <c:pt idx="126">
                  <c:v>84.847953795999999</c:v>
                </c:pt>
                <c:pt idx="127">
                  <c:v>85.527481078999998</c:v>
                </c:pt>
                <c:pt idx="128">
                  <c:v>86.247612000000004</c:v>
                </c:pt>
                <c:pt idx="129">
                  <c:v>86.922554016000007</c:v>
                </c:pt>
                <c:pt idx="130">
                  <c:v>87.555335998999993</c:v>
                </c:pt>
                <c:pt idx="131">
                  <c:v>88.173530579000001</c:v>
                </c:pt>
                <c:pt idx="132">
                  <c:v>88.780441284000005</c:v>
                </c:pt>
                <c:pt idx="133">
                  <c:v>89.419601439999994</c:v>
                </c:pt>
                <c:pt idx="134">
                  <c:v>90.084510803000001</c:v>
                </c:pt>
                <c:pt idx="135">
                  <c:v>90.750900268999999</c:v>
                </c:pt>
                <c:pt idx="136">
                  <c:v>91.399490356000001</c:v>
                </c:pt>
                <c:pt idx="137">
                  <c:v>92.036186217999997</c:v>
                </c:pt>
                <c:pt idx="138">
                  <c:v>92.668235779</c:v>
                </c:pt>
                <c:pt idx="139">
                  <c:v>93.320571899000001</c:v>
                </c:pt>
                <c:pt idx="140">
                  <c:v>93.984916686999995</c:v>
                </c:pt>
                <c:pt idx="141">
                  <c:v>94.640113830999994</c:v>
                </c:pt>
                <c:pt idx="142">
                  <c:v>95.279533385999997</c:v>
                </c:pt>
                <c:pt idx="143">
                  <c:v>95.914505004999995</c:v>
                </c:pt>
                <c:pt idx="144">
                  <c:v>96.562698363999999</c:v>
                </c:pt>
                <c:pt idx="145">
                  <c:v>97.210960388000004</c:v>
                </c:pt>
                <c:pt idx="146">
                  <c:v>97.857795714999995</c:v>
                </c:pt>
                <c:pt idx="147">
                  <c:v>98.500823975000003</c:v>
                </c:pt>
                <c:pt idx="148">
                  <c:v>99.144760132000002</c:v>
                </c:pt>
                <c:pt idx="149">
                  <c:v>99.774826050000001</c:v>
                </c:pt>
                <c:pt idx="150">
                  <c:v>100.39808655</c:v>
                </c:pt>
                <c:pt idx="151">
                  <c:v>101.03033447</c:v>
                </c:pt>
                <c:pt idx="152">
                  <c:v>101.68190765</c:v>
                </c:pt>
                <c:pt idx="153">
                  <c:v>102.34195708999999</c:v>
                </c:pt>
                <c:pt idx="154">
                  <c:v>102.9576416</c:v>
                </c:pt>
                <c:pt idx="155">
                  <c:v>103.54360962</c:v>
                </c:pt>
                <c:pt idx="156">
                  <c:v>104.12916565</c:v>
                </c:pt>
                <c:pt idx="157">
                  <c:v>104.75146484</c:v>
                </c:pt>
                <c:pt idx="158">
                  <c:v>105.39545441</c:v>
                </c:pt>
                <c:pt idx="159">
                  <c:v>106.01542664</c:v>
                </c:pt>
                <c:pt idx="160">
                  <c:v>106.60424805</c:v>
                </c:pt>
                <c:pt idx="161">
                  <c:v>107.21838379</c:v>
                </c:pt>
                <c:pt idx="162">
                  <c:v>107.85712433</c:v>
                </c:pt>
                <c:pt idx="163">
                  <c:v>108.50996399</c:v>
                </c:pt>
                <c:pt idx="164">
                  <c:v>109.15648650999999</c:v>
                </c:pt>
                <c:pt idx="165">
                  <c:v>109.78061676</c:v>
                </c:pt>
                <c:pt idx="166">
                  <c:v>110.40093231</c:v>
                </c:pt>
                <c:pt idx="167">
                  <c:v>111.03822327</c:v>
                </c:pt>
                <c:pt idx="168">
                  <c:v>111.69740295</c:v>
                </c:pt>
                <c:pt idx="169">
                  <c:v>112.34353638</c:v>
                </c:pt>
                <c:pt idx="170">
                  <c:v>112.97040558</c:v>
                </c:pt>
                <c:pt idx="171">
                  <c:v>113.57724761999999</c:v>
                </c:pt>
                <c:pt idx="172">
                  <c:v>114.22023009999999</c:v>
                </c:pt>
                <c:pt idx="173">
                  <c:v>114.87677764999999</c:v>
                </c:pt>
                <c:pt idx="174">
                  <c:v>115.53577423</c:v>
                </c:pt>
                <c:pt idx="175">
                  <c:v>116.1811142</c:v>
                </c:pt>
                <c:pt idx="176">
                  <c:v>116.82141113</c:v>
                </c:pt>
                <c:pt idx="177">
                  <c:v>117.46939087</c:v>
                </c:pt>
                <c:pt idx="178">
                  <c:v>118.10926056</c:v>
                </c:pt>
                <c:pt idx="179">
                  <c:v>118.73933411</c:v>
                </c:pt>
                <c:pt idx="180">
                  <c:v>119.36434174</c:v>
                </c:pt>
                <c:pt idx="181">
                  <c:v>119.98991393999999</c:v>
                </c:pt>
                <c:pt idx="182">
                  <c:v>120.60814667</c:v>
                </c:pt>
                <c:pt idx="183">
                  <c:v>121.22393036</c:v>
                </c:pt>
                <c:pt idx="184">
                  <c:v>121.83808136</c:v>
                </c:pt>
                <c:pt idx="185">
                  <c:v>122.47025299000001</c:v>
                </c:pt>
                <c:pt idx="186">
                  <c:v>123.1076355</c:v>
                </c:pt>
                <c:pt idx="187">
                  <c:v>123.73646545</c:v>
                </c:pt>
                <c:pt idx="188">
                  <c:v>124.35896301</c:v>
                </c:pt>
                <c:pt idx="189">
                  <c:v>124.97448730000001</c:v>
                </c:pt>
                <c:pt idx="190">
                  <c:v>125.60150145999999</c:v>
                </c:pt>
                <c:pt idx="191">
                  <c:v>126.23050689999999</c:v>
                </c:pt>
                <c:pt idx="192">
                  <c:v>126.85528564000001</c:v>
                </c:pt>
                <c:pt idx="193">
                  <c:v>127.46934509</c:v>
                </c:pt>
                <c:pt idx="194">
                  <c:v>128.07972717000001</c:v>
                </c:pt>
                <c:pt idx="195">
                  <c:v>128.69871520999999</c:v>
                </c:pt>
                <c:pt idx="196">
                  <c:v>129.32714844</c:v>
                </c:pt>
                <c:pt idx="197">
                  <c:v>129.96353149000001</c:v>
                </c:pt>
                <c:pt idx="198">
                  <c:v>130.58953857</c:v>
                </c:pt>
                <c:pt idx="199">
                  <c:v>131.21672057999999</c:v>
                </c:pt>
                <c:pt idx="200">
                  <c:v>131.86155701000001</c:v>
                </c:pt>
                <c:pt idx="201">
                  <c:v>132.51095581000001</c:v>
                </c:pt>
                <c:pt idx="202">
                  <c:v>133.16111755</c:v>
                </c:pt>
                <c:pt idx="203">
                  <c:v>133.78572083</c:v>
                </c:pt>
                <c:pt idx="204">
                  <c:v>134.40794373</c:v>
                </c:pt>
                <c:pt idx="205">
                  <c:v>135.04229735999999</c:v>
                </c:pt>
                <c:pt idx="206">
                  <c:v>135.71987915</c:v>
                </c:pt>
                <c:pt idx="207">
                  <c:v>136.41737366000001</c:v>
                </c:pt>
                <c:pt idx="208">
                  <c:v>137.07832336000001</c:v>
                </c:pt>
                <c:pt idx="209">
                  <c:v>137.71142578000001</c:v>
                </c:pt>
                <c:pt idx="210">
                  <c:v>138.30787659000001</c:v>
                </c:pt>
                <c:pt idx="211">
                  <c:v>138.92167663999999</c:v>
                </c:pt>
                <c:pt idx="212">
                  <c:v>139.55334472999999</c:v>
                </c:pt>
                <c:pt idx="213">
                  <c:v>140.20593262</c:v>
                </c:pt>
                <c:pt idx="214">
                  <c:v>140.85392761</c:v>
                </c:pt>
                <c:pt idx="215">
                  <c:v>141.48764037999999</c:v>
                </c:pt>
                <c:pt idx="216">
                  <c:v>142.10153198</c:v>
                </c:pt>
                <c:pt idx="217">
                  <c:v>142.69140625</c:v>
                </c:pt>
                <c:pt idx="218">
                  <c:v>143.30137633999999</c:v>
                </c:pt>
                <c:pt idx="219">
                  <c:v>143.94880676</c:v>
                </c:pt>
                <c:pt idx="220">
                  <c:v>144.59844971000001</c:v>
                </c:pt>
                <c:pt idx="221">
                  <c:v>145.22401428000001</c:v>
                </c:pt>
                <c:pt idx="222">
                  <c:v>145.81445313</c:v>
                </c:pt>
                <c:pt idx="223">
                  <c:v>146.40904236</c:v>
                </c:pt>
                <c:pt idx="224">
                  <c:v>147.02027892999999</c:v>
                </c:pt>
                <c:pt idx="225">
                  <c:v>147.66021728999999</c:v>
                </c:pt>
                <c:pt idx="226">
                  <c:v>148.32243346999999</c:v>
                </c:pt>
                <c:pt idx="227">
                  <c:v>148.97889709</c:v>
                </c:pt>
                <c:pt idx="228">
                  <c:v>149.63818359000001</c:v>
                </c:pt>
                <c:pt idx="229">
                  <c:v>150.26295471</c:v>
                </c:pt>
                <c:pt idx="230">
                  <c:v>150.87115478999999</c:v>
                </c:pt>
                <c:pt idx="231">
                  <c:v>151.49725341999999</c:v>
                </c:pt>
                <c:pt idx="232">
                  <c:v>152.13517761</c:v>
                </c:pt>
                <c:pt idx="233">
                  <c:v>152.75141907</c:v>
                </c:pt>
                <c:pt idx="234">
                  <c:v>153.34371948</c:v>
                </c:pt>
                <c:pt idx="235">
                  <c:v>153.95011901999999</c:v>
                </c:pt>
                <c:pt idx="236">
                  <c:v>154.57806396000001</c:v>
                </c:pt>
                <c:pt idx="237">
                  <c:v>155.22131347999999</c:v>
                </c:pt>
                <c:pt idx="238">
                  <c:v>155.90586852999999</c:v>
                </c:pt>
                <c:pt idx="239">
                  <c:v>156.59924315999999</c:v>
                </c:pt>
                <c:pt idx="240">
                  <c:v>157.27732849</c:v>
                </c:pt>
                <c:pt idx="241">
                  <c:v>157.97463988999999</c:v>
                </c:pt>
                <c:pt idx="242">
                  <c:v>158.69506835999999</c:v>
                </c:pt>
                <c:pt idx="243">
                  <c:v>159.4377594</c:v>
                </c:pt>
                <c:pt idx="244">
                  <c:v>160.20907593000001</c:v>
                </c:pt>
                <c:pt idx="245">
                  <c:v>160.98750304999999</c:v>
                </c:pt>
                <c:pt idx="246">
                  <c:v>161.74035645000001</c:v>
                </c:pt>
                <c:pt idx="247">
                  <c:v>162.43876648</c:v>
                </c:pt>
                <c:pt idx="248">
                  <c:v>163.10070801000001</c:v>
                </c:pt>
                <c:pt idx="249">
                  <c:v>163.7590332</c:v>
                </c:pt>
                <c:pt idx="250">
                  <c:v>164.43290709999999</c:v>
                </c:pt>
                <c:pt idx="251">
                  <c:v>165.11944579999999</c:v>
                </c:pt>
                <c:pt idx="252">
                  <c:v>165.79464722</c:v>
                </c:pt>
                <c:pt idx="253">
                  <c:v>166.47294617</c:v>
                </c:pt>
                <c:pt idx="254">
                  <c:v>167.15661621000001</c:v>
                </c:pt>
                <c:pt idx="255">
                  <c:v>167.86054992999999</c:v>
                </c:pt>
                <c:pt idx="256">
                  <c:v>168.58404540999999</c:v>
                </c:pt>
                <c:pt idx="257">
                  <c:v>169.34130859000001</c:v>
                </c:pt>
                <c:pt idx="258">
                  <c:v>170.08995056000001</c:v>
                </c:pt>
                <c:pt idx="259">
                  <c:v>170.83439636</c:v>
                </c:pt>
                <c:pt idx="260">
                  <c:v>171.56575011999999</c:v>
                </c:pt>
                <c:pt idx="261">
                  <c:v>172.3106842</c:v>
                </c:pt>
                <c:pt idx="262">
                  <c:v>173.07118224999999</c:v>
                </c:pt>
                <c:pt idx="263">
                  <c:v>173.84286499000001</c:v>
                </c:pt>
                <c:pt idx="264">
                  <c:v>174.61106873</c:v>
                </c:pt>
                <c:pt idx="265">
                  <c:v>175.35923767</c:v>
                </c:pt>
                <c:pt idx="266">
                  <c:v>176.09501648</c:v>
                </c:pt>
                <c:pt idx="267">
                  <c:v>176.83773804</c:v>
                </c:pt>
                <c:pt idx="268">
                  <c:v>177.57756042</c:v>
                </c:pt>
                <c:pt idx="269">
                  <c:v>178.31228637999999</c:v>
                </c:pt>
                <c:pt idx="270">
                  <c:v>179.03175354000001</c:v>
                </c:pt>
                <c:pt idx="271">
                  <c:v>179.74262999999999</c:v>
                </c:pt>
                <c:pt idx="272">
                  <c:v>180.45936584</c:v>
                </c:pt>
                <c:pt idx="273">
                  <c:v>181.1678009</c:v>
                </c:pt>
                <c:pt idx="274">
                  <c:v>181.89016724000001</c:v>
                </c:pt>
                <c:pt idx="275">
                  <c:v>182.61605835</c:v>
                </c:pt>
                <c:pt idx="276">
                  <c:v>183.33322143999999</c:v>
                </c:pt>
                <c:pt idx="277">
                  <c:v>184.05386353</c:v>
                </c:pt>
                <c:pt idx="278">
                  <c:v>184.76724243000001</c:v>
                </c:pt>
                <c:pt idx="279">
                  <c:v>185.46897888000001</c:v>
                </c:pt>
                <c:pt idx="280">
                  <c:v>186.17407227000001</c:v>
                </c:pt>
                <c:pt idx="281">
                  <c:v>186.8777771</c:v>
                </c:pt>
                <c:pt idx="282">
                  <c:v>187.56945801000001</c:v>
                </c:pt>
                <c:pt idx="283">
                  <c:v>188.25866698999999</c:v>
                </c:pt>
                <c:pt idx="284">
                  <c:v>188.94985962000001</c:v>
                </c:pt>
                <c:pt idx="285">
                  <c:v>189.65263367</c:v>
                </c:pt>
                <c:pt idx="286">
                  <c:v>190.35874939000001</c:v>
                </c:pt>
                <c:pt idx="287">
                  <c:v>191.07846068999999</c:v>
                </c:pt>
                <c:pt idx="288">
                  <c:v>191.79356383999999</c:v>
                </c:pt>
                <c:pt idx="289">
                  <c:v>192.5118866</c:v>
                </c:pt>
                <c:pt idx="290">
                  <c:v>193.24040221999999</c:v>
                </c:pt>
                <c:pt idx="291">
                  <c:v>193.97383117999999</c:v>
                </c:pt>
                <c:pt idx="292">
                  <c:v>194.72128296</c:v>
                </c:pt>
                <c:pt idx="293">
                  <c:v>195.46589660999999</c:v>
                </c:pt>
                <c:pt idx="294">
                  <c:v>196.21578979</c:v>
                </c:pt>
                <c:pt idx="295">
                  <c:v>196.97734070000001</c:v>
                </c:pt>
                <c:pt idx="296">
                  <c:v>197.74894714000001</c:v>
                </c:pt>
                <c:pt idx="297">
                  <c:v>198.53492736999999</c:v>
                </c:pt>
                <c:pt idx="298">
                  <c:v>199.34114074999999</c:v>
                </c:pt>
                <c:pt idx="299">
                  <c:v>200.14202881</c:v>
                </c:pt>
                <c:pt idx="300">
                  <c:v>200.93899536000001</c:v>
                </c:pt>
                <c:pt idx="301">
                  <c:v>201.74087524000001</c:v>
                </c:pt>
                <c:pt idx="302">
                  <c:v>202.53903198</c:v>
                </c:pt>
                <c:pt idx="303">
                  <c:v>203.33023071</c:v>
                </c:pt>
                <c:pt idx="304">
                  <c:v>204.11723327999999</c:v>
                </c:pt>
                <c:pt idx="305">
                  <c:v>204.90742492999999</c:v>
                </c:pt>
                <c:pt idx="306">
                  <c:v>205.71260071</c:v>
                </c:pt>
                <c:pt idx="307">
                  <c:v>206.52857971</c:v>
                </c:pt>
                <c:pt idx="308">
                  <c:v>207.35449219</c:v>
                </c:pt>
                <c:pt idx="309">
                  <c:v>208.17008971999999</c:v>
                </c:pt>
                <c:pt idx="310">
                  <c:v>208.99183654999999</c:v>
                </c:pt>
                <c:pt idx="311">
                  <c:v>209.80615234000001</c:v>
                </c:pt>
                <c:pt idx="312">
                  <c:v>210.61958313</c:v>
                </c:pt>
                <c:pt idx="313">
                  <c:v>211.42987060999999</c:v>
                </c:pt>
                <c:pt idx="314">
                  <c:v>212.23519897</c:v>
                </c:pt>
                <c:pt idx="315">
                  <c:v>213.03456116000001</c:v>
                </c:pt>
                <c:pt idx="316">
                  <c:v>213.83560181000001</c:v>
                </c:pt>
                <c:pt idx="317">
                  <c:v>214.63839722</c:v>
                </c:pt>
                <c:pt idx="318">
                  <c:v>215.44844054999999</c:v>
                </c:pt>
                <c:pt idx="319">
                  <c:v>216.24909973000001</c:v>
                </c:pt>
                <c:pt idx="320">
                  <c:v>217.04759215999999</c:v>
                </c:pt>
                <c:pt idx="321">
                  <c:v>217.84141541</c:v>
                </c:pt>
                <c:pt idx="322">
                  <c:v>218.62805176000001</c:v>
                </c:pt>
                <c:pt idx="323">
                  <c:v>219.42375182999999</c:v>
                </c:pt>
                <c:pt idx="324">
                  <c:v>220.21530150999999</c:v>
                </c:pt>
                <c:pt idx="325">
                  <c:v>221.01213074</c:v>
                </c:pt>
                <c:pt idx="326">
                  <c:v>221.79878235000001</c:v>
                </c:pt>
                <c:pt idx="327">
                  <c:v>222.57533264</c:v>
                </c:pt>
                <c:pt idx="328">
                  <c:v>223.35839844</c:v>
                </c:pt>
                <c:pt idx="329">
                  <c:v>224.12928772000001</c:v>
                </c:pt>
                <c:pt idx="330">
                  <c:v>224.89955139</c:v>
                </c:pt>
                <c:pt idx="331">
                  <c:v>225.68299866000001</c:v>
                </c:pt>
                <c:pt idx="332">
                  <c:v>226.45872498</c:v>
                </c:pt>
                <c:pt idx="333">
                  <c:v>227.22891235</c:v>
                </c:pt>
                <c:pt idx="334">
                  <c:v>227.98583984000001</c:v>
                </c:pt>
                <c:pt idx="335">
                  <c:v>228.75177002000001</c:v>
                </c:pt>
                <c:pt idx="336">
                  <c:v>229.52403258999999</c:v>
                </c:pt>
                <c:pt idx="337">
                  <c:v>230.29144287</c:v>
                </c:pt>
                <c:pt idx="338">
                  <c:v>231.06880188</c:v>
                </c:pt>
                <c:pt idx="339">
                  <c:v>231.83433532999999</c:v>
                </c:pt>
                <c:pt idx="340">
                  <c:v>232.59739685</c:v>
                </c:pt>
                <c:pt idx="341">
                  <c:v>233.36082458000001</c:v>
                </c:pt>
                <c:pt idx="342">
                  <c:v>234.13327025999999</c:v>
                </c:pt>
                <c:pt idx="343">
                  <c:v>234.90777588</c:v>
                </c:pt>
                <c:pt idx="344">
                  <c:v>235.67919921999999</c:v>
                </c:pt>
                <c:pt idx="345">
                  <c:v>236.43957520000001</c:v>
                </c:pt>
                <c:pt idx="346">
                  <c:v>237.19799805</c:v>
                </c:pt>
                <c:pt idx="347">
                  <c:v>237.96546935999999</c:v>
                </c:pt>
                <c:pt idx="348">
                  <c:v>238.73059082</c:v>
                </c:pt>
                <c:pt idx="349">
                  <c:v>239.48937988</c:v>
                </c:pt>
                <c:pt idx="350">
                  <c:v>240.23310852</c:v>
                </c:pt>
                <c:pt idx="351">
                  <c:v>240.97293091</c:v>
                </c:pt>
                <c:pt idx="352">
                  <c:v>241.71905518</c:v>
                </c:pt>
                <c:pt idx="353">
                  <c:v>242.47366332999999</c:v>
                </c:pt>
                <c:pt idx="354">
                  <c:v>243.23712158000001</c:v>
                </c:pt>
                <c:pt idx="355">
                  <c:v>243.99678040000001</c:v>
                </c:pt>
                <c:pt idx="356">
                  <c:v>244.74707031</c:v>
                </c:pt>
                <c:pt idx="357">
                  <c:v>245.49758911000001</c:v>
                </c:pt>
                <c:pt idx="358">
                  <c:v>246.25714110999999</c:v>
                </c:pt>
                <c:pt idx="359">
                  <c:v>247.02743530000001</c:v>
                </c:pt>
                <c:pt idx="360">
                  <c:v>247.78640747</c:v>
                </c:pt>
                <c:pt idx="361">
                  <c:v>248.54176330999999</c:v>
                </c:pt>
                <c:pt idx="362">
                  <c:v>249.29901122999999</c:v>
                </c:pt>
                <c:pt idx="363">
                  <c:v>250.05970764</c:v>
                </c:pt>
                <c:pt idx="364">
                  <c:v>250.83731079</c:v>
                </c:pt>
                <c:pt idx="365">
                  <c:v>251.61380005000001</c:v>
                </c:pt>
                <c:pt idx="366">
                  <c:v>252.38467406999999</c:v>
                </c:pt>
                <c:pt idx="367">
                  <c:v>253.14538573999999</c:v>
                </c:pt>
                <c:pt idx="368">
                  <c:v>253.90061951000001</c:v>
                </c:pt>
                <c:pt idx="369">
                  <c:v>254.66139221</c:v>
                </c:pt>
                <c:pt idx="370">
                  <c:v>255.42041015999999</c:v>
                </c:pt>
                <c:pt idx="371">
                  <c:v>256.17605591</c:v>
                </c:pt>
                <c:pt idx="372">
                  <c:v>256.92318726000002</c:v>
                </c:pt>
                <c:pt idx="373">
                  <c:v>257.66778563999998</c:v>
                </c:pt>
                <c:pt idx="374">
                  <c:v>258.42135619999999</c:v>
                </c:pt>
                <c:pt idx="375">
                  <c:v>259.17251586999998</c:v>
                </c:pt>
                <c:pt idx="376">
                  <c:v>259.92657471000001</c:v>
                </c:pt>
                <c:pt idx="377">
                  <c:v>260.68124390000003</c:v>
                </c:pt>
                <c:pt idx="378">
                  <c:v>261.43447875999999</c:v>
                </c:pt>
                <c:pt idx="379">
                  <c:v>262.18878174000002</c:v>
                </c:pt>
                <c:pt idx="380">
                  <c:v>262.93884277000001</c:v>
                </c:pt>
                <c:pt idx="381">
                  <c:v>263.68600464000002</c:v>
                </c:pt>
                <c:pt idx="382">
                  <c:v>264.43377686000002</c:v>
                </c:pt>
                <c:pt idx="383">
                  <c:v>265.17858887</c:v>
                </c:pt>
                <c:pt idx="384">
                  <c:v>265.91989136000001</c:v>
                </c:pt>
                <c:pt idx="385">
                  <c:v>266.65310669000002</c:v>
                </c:pt>
                <c:pt idx="386">
                  <c:v>267.38693237000001</c:v>
                </c:pt>
                <c:pt idx="387">
                  <c:v>268.11322021000001</c:v>
                </c:pt>
                <c:pt idx="388">
                  <c:v>268.84210204999999</c:v>
                </c:pt>
                <c:pt idx="389">
                  <c:v>269.56729125999999</c:v>
                </c:pt>
                <c:pt idx="390">
                  <c:v>270.29809569999998</c:v>
                </c:pt>
                <c:pt idx="391">
                  <c:v>271.02755737000001</c:v>
                </c:pt>
                <c:pt idx="392">
                  <c:v>271.75808716</c:v>
                </c:pt>
                <c:pt idx="393">
                  <c:v>272.48916625999999</c:v>
                </c:pt>
                <c:pt idx="394">
                  <c:v>273.21209716999999</c:v>
                </c:pt>
                <c:pt idx="395">
                  <c:v>273.93981933999999</c:v>
                </c:pt>
                <c:pt idx="396">
                  <c:v>274.66134643999999</c:v>
                </c:pt>
                <c:pt idx="397">
                  <c:v>275.390625</c:v>
                </c:pt>
                <c:pt idx="398">
                  <c:v>276.11978148999998</c:v>
                </c:pt>
                <c:pt idx="399">
                  <c:v>276.84844971000001</c:v>
                </c:pt>
                <c:pt idx="400">
                  <c:v>277.57901000999999</c:v>
                </c:pt>
                <c:pt idx="401">
                  <c:v>278.29788208000002</c:v>
                </c:pt>
                <c:pt idx="402">
                  <c:v>279.02230835</c:v>
                </c:pt>
                <c:pt idx="403">
                  <c:v>279.74414063</c:v>
                </c:pt>
                <c:pt idx="404">
                  <c:v>280.46765137</c:v>
                </c:pt>
                <c:pt idx="405">
                  <c:v>281.19763183999999</c:v>
                </c:pt>
                <c:pt idx="406">
                  <c:v>281.92016602000001</c:v>
                </c:pt>
                <c:pt idx="407">
                  <c:v>282.64328003000003</c:v>
                </c:pt>
                <c:pt idx="408">
                  <c:v>283.37094115999997</c:v>
                </c:pt>
                <c:pt idx="409">
                  <c:v>284.10055541999998</c:v>
                </c:pt>
                <c:pt idx="410">
                  <c:v>284.83557129000002</c:v>
                </c:pt>
                <c:pt idx="411">
                  <c:v>285.56835938</c:v>
                </c:pt>
                <c:pt idx="412">
                  <c:v>286.29864501999998</c:v>
                </c:pt>
                <c:pt idx="413">
                  <c:v>287.02670288000002</c:v>
                </c:pt>
                <c:pt idx="414">
                  <c:v>287.75497437000001</c:v>
                </c:pt>
                <c:pt idx="415">
                  <c:v>288.48669433999999</c:v>
                </c:pt>
                <c:pt idx="416">
                  <c:v>289.20800781000003</c:v>
                </c:pt>
                <c:pt idx="417">
                  <c:v>289.92098999000001</c:v>
                </c:pt>
                <c:pt idx="418">
                  <c:v>290.63162231000001</c:v>
                </c:pt>
                <c:pt idx="419">
                  <c:v>291.34475708000002</c:v>
                </c:pt>
                <c:pt idx="420">
                  <c:v>292.06365966999999</c:v>
                </c:pt>
                <c:pt idx="421">
                  <c:v>292.77987671</c:v>
                </c:pt>
                <c:pt idx="422">
                  <c:v>293.49780272999999</c:v>
                </c:pt>
                <c:pt idx="423">
                  <c:v>294.21545409999999</c:v>
                </c:pt>
                <c:pt idx="424">
                  <c:v>294.93267822000001</c:v>
                </c:pt>
                <c:pt idx="425">
                  <c:v>295.65283203000001</c:v>
                </c:pt>
                <c:pt idx="426">
                  <c:v>296.37133789000001</c:v>
                </c:pt>
                <c:pt idx="427">
                  <c:v>297.08892822000001</c:v>
                </c:pt>
                <c:pt idx="428">
                  <c:v>297.80346680000002</c:v>
                </c:pt>
                <c:pt idx="429">
                  <c:v>298.52322387999999</c:v>
                </c:pt>
                <c:pt idx="430">
                  <c:v>299.23419188999998</c:v>
                </c:pt>
                <c:pt idx="431">
                  <c:v>299.95327759000003</c:v>
                </c:pt>
                <c:pt idx="432">
                  <c:v>300.65939330999998</c:v>
                </c:pt>
                <c:pt idx="433">
                  <c:v>301.37026978</c:v>
                </c:pt>
                <c:pt idx="434">
                  <c:v>302.08779907000002</c:v>
                </c:pt>
                <c:pt idx="435">
                  <c:v>302.79885863999999</c:v>
                </c:pt>
                <c:pt idx="436">
                  <c:v>303.51953125</c:v>
                </c:pt>
                <c:pt idx="437">
                  <c:v>304.22570801000001</c:v>
                </c:pt>
                <c:pt idx="438">
                  <c:v>304.92980956999997</c:v>
                </c:pt>
                <c:pt idx="439">
                  <c:v>305.63259887999999</c:v>
                </c:pt>
                <c:pt idx="440">
                  <c:v>306.33248901000002</c:v>
                </c:pt>
                <c:pt idx="441">
                  <c:v>307.03887938999998</c:v>
                </c:pt>
                <c:pt idx="442">
                  <c:v>307.74282836999998</c:v>
                </c:pt>
                <c:pt idx="443">
                  <c:v>308.45263671999999</c:v>
                </c:pt>
                <c:pt idx="444">
                  <c:v>309.15802001999998</c:v>
                </c:pt>
                <c:pt idx="445">
                  <c:v>309.85952759000003</c:v>
                </c:pt>
                <c:pt idx="446">
                  <c:v>310.56506347999999</c:v>
                </c:pt>
                <c:pt idx="447">
                  <c:v>311.27133178999998</c:v>
                </c:pt>
                <c:pt idx="448">
                  <c:v>311.97067261000001</c:v>
                </c:pt>
                <c:pt idx="449">
                  <c:v>312.66711426000001</c:v>
                </c:pt>
                <c:pt idx="450">
                  <c:v>313.35861205999998</c:v>
                </c:pt>
                <c:pt idx="451">
                  <c:v>314.05575562000001</c:v>
                </c:pt>
                <c:pt idx="452">
                  <c:v>314.74719238</c:v>
                </c:pt>
                <c:pt idx="453">
                  <c:v>315.43801880000001</c:v>
                </c:pt>
                <c:pt idx="454">
                  <c:v>316.12637329</c:v>
                </c:pt>
                <c:pt idx="455">
                  <c:v>316.81704711999998</c:v>
                </c:pt>
                <c:pt idx="456">
                  <c:v>317.50891113</c:v>
                </c:pt>
                <c:pt idx="457">
                  <c:v>318.19592284999999</c:v>
                </c:pt>
                <c:pt idx="458">
                  <c:v>318.88031006</c:v>
                </c:pt>
                <c:pt idx="459">
                  <c:v>319.56509398999998</c:v>
                </c:pt>
                <c:pt idx="460">
                  <c:v>320.24832153</c:v>
                </c:pt>
                <c:pt idx="461">
                  <c:v>320.93191528</c:v>
                </c:pt>
                <c:pt idx="462">
                  <c:v>321.61663818</c:v>
                </c:pt>
                <c:pt idx="463">
                  <c:v>322.30172728999997</c:v>
                </c:pt>
                <c:pt idx="464">
                  <c:v>322.98535156000003</c:v>
                </c:pt>
                <c:pt idx="465">
                  <c:v>323.67453003000003</c:v>
                </c:pt>
                <c:pt idx="466">
                  <c:v>324.36523438</c:v>
                </c:pt>
                <c:pt idx="467">
                  <c:v>325.05804443</c:v>
                </c:pt>
                <c:pt idx="468">
                  <c:v>325.74325562000001</c:v>
                </c:pt>
                <c:pt idx="469">
                  <c:v>326.42538452000002</c:v>
                </c:pt>
                <c:pt idx="470">
                  <c:v>327.10989380000001</c:v>
                </c:pt>
                <c:pt idx="471">
                  <c:v>327.79660034</c:v>
                </c:pt>
                <c:pt idx="472">
                  <c:v>328.48422240999997</c:v>
                </c:pt>
                <c:pt idx="473">
                  <c:v>329.16790771000001</c:v>
                </c:pt>
                <c:pt idx="474">
                  <c:v>329.84774779999998</c:v>
                </c:pt>
                <c:pt idx="475">
                  <c:v>330.51611328000001</c:v>
                </c:pt>
                <c:pt idx="476">
                  <c:v>331.19076538000002</c:v>
                </c:pt>
                <c:pt idx="477">
                  <c:v>331.86401367000002</c:v>
                </c:pt>
                <c:pt idx="478">
                  <c:v>332.53408812999999</c:v>
                </c:pt>
                <c:pt idx="479">
                  <c:v>333.21264647999999</c:v>
                </c:pt>
                <c:pt idx="480">
                  <c:v>333.88748169000002</c:v>
                </c:pt>
                <c:pt idx="481">
                  <c:v>334.56484984999997</c:v>
                </c:pt>
                <c:pt idx="482">
                  <c:v>335.23797607</c:v>
                </c:pt>
                <c:pt idx="483">
                  <c:v>335.90286255000001</c:v>
                </c:pt>
                <c:pt idx="484">
                  <c:v>336.57061768</c:v>
                </c:pt>
                <c:pt idx="485">
                  <c:v>337.23748778999999</c:v>
                </c:pt>
                <c:pt idx="486">
                  <c:v>337.24182129000002</c:v>
                </c:pt>
              </c:numCache>
            </c:numRef>
          </c:xVal>
          <c:yVal>
            <c:numRef>
              <c:f>NC!$AZ$3:$AZ$253</c:f>
              <c:numCache>
                <c:formatCode>0.00E+00</c:formatCode>
                <c:ptCount val="251"/>
                <c:pt idx="0">
                  <c:v>0</c:v>
                </c:pt>
                <c:pt idx="1">
                  <c:v>103.53333600000001</c:v>
                </c:pt>
                <c:pt idx="2">
                  <c:v>124.018</c:v>
                </c:pt>
                <c:pt idx="3">
                  <c:v>133.05570399999999</c:v>
                </c:pt>
                <c:pt idx="4">
                  <c:v>140.46111999999999</c:v>
                </c:pt>
                <c:pt idx="5">
                  <c:v>141.21363199999999</c:v>
                </c:pt>
                <c:pt idx="6">
                  <c:v>146.52537599999999</c:v>
                </c:pt>
                <c:pt idx="7">
                  <c:v>148.982</c:v>
                </c:pt>
                <c:pt idx="8">
                  <c:v>145.434752</c:v>
                </c:pt>
                <c:pt idx="9">
                  <c:v>113.984256</c:v>
                </c:pt>
                <c:pt idx="10">
                  <c:v>141.969088</c:v>
                </c:pt>
                <c:pt idx="11">
                  <c:v>171.69916799999999</c:v>
                </c:pt>
                <c:pt idx="12">
                  <c:v>192.629232</c:v>
                </c:pt>
                <c:pt idx="13">
                  <c:v>208.26223999999999</c:v>
                </c:pt>
                <c:pt idx="14">
                  <c:v>221.44208</c:v>
                </c:pt>
                <c:pt idx="15">
                  <c:v>235.02140800000001</c:v>
                </c:pt>
                <c:pt idx="16">
                  <c:v>243.12382400000001</c:v>
                </c:pt>
                <c:pt idx="17">
                  <c:v>251.08967999999999</c:v>
                </c:pt>
                <c:pt idx="18">
                  <c:v>258.39036800000002</c:v>
                </c:pt>
                <c:pt idx="19">
                  <c:v>265.693488</c:v>
                </c:pt>
                <c:pt idx="20">
                  <c:v>274.00006400000001</c:v>
                </c:pt>
                <c:pt idx="21">
                  <c:v>282.58627200000001</c:v>
                </c:pt>
                <c:pt idx="22">
                  <c:v>290.813152</c:v>
                </c:pt>
                <c:pt idx="23">
                  <c:v>296.92796800000002</c:v>
                </c:pt>
                <c:pt idx="24">
                  <c:v>304.262496</c:v>
                </c:pt>
                <c:pt idx="25">
                  <c:v>309.66627199999999</c:v>
                </c:pt>
                <c:pt idx="26">
                  <c:v>314.65142400000002</c:v>
                </c:pt>
                <c:pt idx="27">
                  <c:v>320.81142399999999</c:v>
                </c:pt>
                <c:pt idx="28">
                  <c:v>327.89004799999998</c:v>
                </c:pt>
                <c:pt idx="29">
                  <c:v>334.74729600000001</c:v>
                </c:pt>
                <c:pt idx="30">
                  <c:v>341.58729599999998</c:v>
                </c:pt>
                <c:pt idx="31">
                  <c:v>351.749664</c:v>
                </c:pt>
                <c:pt idx="32">
                  <c:v>371.43897600000003</c:v>
                </c:pt>
                <c:pt idx="33">
                  <c:v>389.10691200000002</c:v>
                </c:pt>
                <c:pt idx="34">
                  <c:v>391.27760000000001</c:v>
                </c:pt>
                <c:pt idx="35">
                  <c:v>389.58483200000001</c:v>
                </c:pt>
                <c:pt idx="36">
                  <c:v>387.67481600000002</c:v>
                </c:pt>
                <c:pt idx="37">
                  <c:v>386.06172800000002</c:v>
                </c:pt>
                <c:pt idx="38">
                  <c:v>385.612416</c:v>
                </c:pt>
                <c:pt idx="39">
                  <c:v>386.56236799999999</c:v>
                </c:pt>
                <c:pt idx="40">
                  <c:v>387.953056</c:v>
                </c:pt>
                <c:pt idx="41">
                  <c:v>390.19203199999998</c:v>
                </c:pt>
                <c:pt idx="42">
                  <c:v>393.25616000000002</c:v>
                </c:pt>
                <c:pt idx="43">
                  <c:v>397.89577600000001</c:v>
                </c:pt>
                <c:pt idx="44">
                  <c:v>402.359264</c:v>
                </c:pt>
                <c:pt idx="45">
                  <c:v>406.86345599999999</c:v>
                </c:pt>
                <c:pt idx="46">
                  <c:v>411.692384</c:v>
                </c:pt>
                <c:pt idx="47">
                  <c:v>416.83027199999998</c:v>
                </c:pt>
                <c:pt idx="48">
                  <c:v>422.29859199999999</c:v>
                </c:pt>
                <c:pt idx="49">
                  <c:v>426.33827200000002</c:v>
                </c:pt>
                <c:pt idx="50">
                  <c:v>429.81446399999999</c:v>
                </c:pt>
                <c:pt idx="51">
                  <c:v>434.32275199999998</c:v>
                </c:pt>
                <c:pt idx="52">
                  <c:v>440.52995199999998</c:v>
                </c:pt>
                <c:pt idx="53">
                  <c:v>448.42310400000002</c:v>
                </c:pt>
                <c:pt idx="54">
                  <c:v>457.80172800000003</c:v>
                </c:pt>
                <c:pt idx="55">
                  <c:v>468.51276799999999</c:v>
                </c:pt>
                <c:pt idx="56">
                  <c:v>478.29276800000002</c:v>
                </c:pt>
                <c:pt idx="57">
                  <c:v>487.87001600000002</c:v>
                </c:pt>
                <c:pt idx="58">
                  <c:v>495.65139199999999</c:v>
                </c:pt>
                <c:pt idx="59">
                  <c:v>501.98624000000001</c:v>
                </c:pt>
                <c:pt idx="60">
                  <c:v>508.827968</c:v>
                </c:pt>
                <c:pt idx="61">
                  <c:v>514.48969599999998</c:v>
                </c:pt>
                <c:pt idx="62">
                  <c:v>519.68243199999995</c:v>
                </c:pt>
                <c:pt idx="63">
                  <c:v>523.30831999999998</c:v>
                </c:pt>
                <c:pt idx="64">
                  <c:v>526.10764800000004</c:v>
                </c:pt>
                <c:pt idx="65">
                  <c:v>528.25180799999998</c:v>
                </c:pt>
                <c:pt idx="66">
                  <c:v>530.08556799999997</c:v>
                </c:pt>
                <c:pt idx="67">
                  <c:v>531.55731200000002</c:v>
                </c:pt>
                <c:pt idx="68">
                  <c:v>532.36387200000001</c:v>
                </c:pt>
                <c:pt idx="69">
                  <c:v>533.57836799999995</c:v>
                </c:pt>
                <c:pt idx="70">
                  <c:v>534.69350399999996</c:v>
                </c:pt>
                <c:pt idx="71">
                  <c:v>535.49731199999997</c:v>
                </c:pt>
                <c:pt idx="72">
                  <c:v>535.08313599999997</c:v>
                </c:pt>
                <c:pt idx="73">
                  <c:v>535.89142400000003</c:v>
                </c:pt>
                <c:pt idx="74">
                  <c:v>536.97248000000002</c:v>
                </c:pt>
                <c:pt idx="75">
                  <c:v>537.19660799999997</c:v>
                </c:pt>
                <c:pt idx="76">
                  <c:v>538.12966400000005</c:v>
                </c:pt>
                <c:pt idx="77">
                  <c:v>540.09382400000004</c:v>
                </c:pt>
                <c:pt idx="78">
                  <c:v>544.08447999999999</c:v>
                </c:pt>
                <c:pt idx="79">
                  <c:v>549.33516799999995</c:v>
                </c:pt>
                <c:pt idx="80">
                  <c:v>555.25382400000001</c:v>
                </c:pt>
                <c:pt idx="81">
                  <c:v>561.24172799999997</c:v>
                </c:pt>
                <c:pt idx="82">
                  <c:v>566.97862399999997</c:v>
                </c:pt>
                <c:pt idx="83">
                  <c:v>573.49350400000003</c:v>
                </c:pt>
                <c:pt idx="84">
                  <c:v>578.85407999999995</c:v>
                </c:pt>
                <c:pt idx="85">
                  <c:v>583.56723199999999</c:v>
                </c:pt>
                <c:pt idx="86">
                  <c:v>587.88070400000004</c:v>
                </c:pt>
                <c:pt idx="87">
                  <c:v>593.40243199999998</c:v>
                </c:pt>
                <c:pt idx="88">
                  <c:v>600.31411200000002</c:v>
                </c:pt>
                <c:pt idx="89">
                  <c:v>607.09235200000001</c:v>
                </c:pt>
                <c:pt idx="90">
                  <c:v>614.91859199999999</c:v>
                </c:pt>
                <c:pt idx="91">
                  <c:v>622.86899200000005</c:v>
                </c:pt>
                <c:pt idx="92">
                  <c:v>631.80729599999995</c:v>
                </c:pt>
                <c:pt idx="93">
                  <c:v>641.97862399999997</c:v>
                </c:pt>
                <c:pt idx="94">
                  <c:v>652.46233600000005</c:v>
                </c:pt>
                <c:pt idx="95">
                  <c:v>663.04371200000003</c:v>
                </c:pt>
                <c:pt idx="96">
                  <c:v>673.29721600000005</c:v>
                </c:pt>
                <c:pt idx="97">
                  <c:v>682.357888</c:v>
                </c:pt>
                <c:pt idx="98">
                  <c:v>689.59436800000003</c:v>
                </c:pt>
                <c:pt idx="99">
                  <c:v>696.28505600000005</c:v>
                </c:pt>
                <c:pt idx="100">
                  <c:v>702.56416000000002</c:v>
                </c:pt>
                <c:pt idx="101">
                  <c:v>708.566912</c:v>
                </c:pt>
                <c:pt idx="102">
                  <c:v>713.35654399999999</c:v>
                </c:pt>
                <c:pt idx="103">
                  <c:v>718.09273599999995</c:v>
                </c:pt>
                <c:pt idx="104">
                  <c:v>724.00063999999998</c:v>
                </c:pt>
                <c:pt idx="105">
                  <c:v>729.86623999999995</c:v>
                </c:pt>
                <c:pt idx="106">
                  <c:v>735.04588799999999</c:v>
                </c:pt>
                <c:pt idx="107">
                  <c:v>738.60352</c:v>
                </c:pt>
                <c:pt idx="108">
                  <c:v>741.15833599999996</c:v>
                </c:pt>
                <c:pt idx="109">
                  <c:v>742.84243200000003</c:v>
                </c:pt>
                <c:pt idx="110">
                  <c:v>743.25311999999997</c:v>
                </c:pt>
                <c:pt idx="111">
                  <c:v>743.07833600000004</c:v>
                </c:pt>
                <c:pt idx="112">
                  <c:v>743.01247999999998</c:v>
                </c:pt>
                <c:pt idx="113">
                  <c:v>743.41350399999999</c:v>
                </c:pt>
                <c:pt idx="114">
                  <c:v>744.42899199999999</c:v>
                </c:pt>
                <c:pt idx="115">
                  <c:v>746.46662400000002</c:v>
                </c:pt>
                <c:pt idx="116">
                  <c:v>749.77664000000004</c:v>
                </c:pt>
                <c:pt idx="117">
                  <c:v>753.76793599999996</c:v>
                </c:pt>
                <c:pt idx="118">
                  <c:v>757.92889600000001</c:v>
                </c:pt>
                <c:pt idx="119">
                  <c:v>761.37408000000005</c:v>
                </c:pt>
                <c:pt idx="120">
                  <c:v>765.16761599999995</c:v>
                </c:pt>
                <c:pt idx="121">
                  <c:v>768.70476799999994</c:v>
                </c:pt>
                <c:pt idx="122">
                  <c:v>770.98239999999998</c:v>
                </c:pt>
                <c:pt idx="123">
                  <c:v>772.76723200000004</c:v>
                </c:pt>
                <c:pt idx="124">
                  <c:v>774.93344000000002</c:v>
                </c:pt>
                <c:pt idx="125">
                  <c:v>778.85382400000003</c:v>
                </c:pt>
                <c:pt idx="126">
                  <c:v>785.31180800000004</c:v>
                </c:pt>
                <c:pt idx="127">
                  <c:v>793.74764800000003</c:v>
                </c:pt>
                <c:pt idx="128">
                  <c:v>802.29247999999995</c:v>
                </c:pt>
                <c:pt idx="129">
                  <c:v>810.11968000000002</c:v>
                </c:pt>
                <c:pt idx="130">
                  <c:v>817.97171200000003</c:v>
                </c:pt>
                <c:pt idx="131">
                  <c:v>826.41190400000005</c:v>
                </c:pt>
                <c:pt idx="132">
                  <c:v>834.54643199999998</c:v>
                </c:pt>
                <c:pt idx="133">
                  <c:v>841.70572800000002</c:v>
                </c:pt>
                <c:pt idx="134">
                  <c:v>848.15468799999996</c:v>
                </c:pt>
                <c:pt idx="135">
                  <c:v>853.88089600000001</c:v>
                </c:pt>
                <c:pt idx="136">
                  <c:v>859.61926400000004</c:v>
                </c:pt>
                <c:pt idx="137">
                  <c:v>865.410304</c:v>
                </c:pt>
                <c:pt idx="138">
                  <c:v>871.17823999999996</c:v>
                </c:pt>
                <c:pt idx="139">
                  <c:v>876.85171200000002</c:v>
                </c:pt>
                <c:pt idx="140">
                  <c:v>882.18758400000002</c:v>
                </c:pt>
                <c:pt idx="141">
                  <c:v>886.84755199999995</c:v>
                </c:pt>
                <c:pt idx="142">
                  <c:v>890.73548800000003</c:v>
                </c:pt>
                <c:pt idx="143">
                  <c:v>894.01689599999997</c:v>
                </c:pt>
                <c:pt idx="144">
                  <c:v>896.90207999999996</c:v>
                </c:pt>
                <c:pt idx="145">
                  <c:v>898.82553600000006</c:v>
                </c:pt>
                <c:pt idx="146">
                  <c:v>899.77728000000002</c:v>
                </c:pt>
                <c:pt idx="147">
                  <c:v>899.74150399999996</c:v>
                </c:pt>
                <c:pt idx="148">
                  <c:v>899.851136</c:v>
                </c:pt>
                <c:pt idx="149">
                  <c:v>899.92076799999995</c:v>
                </c:pt>
                <c:pt idx="150">
                  <c:v>900.41670399999998</c:v>
                </c:pt>
                <c:pt idx="151">
                  <c:v>901.80742399999997</c:v>
                </c:pt>
                <c:pt idx="152">
                  <c:v>904.20697600000005</c:v>
                </c:pt>
                <c:pt idx="153">
                  <c:v>906.81766400000004</c:v>
                </c:pt>
                <c:pt idx="154">
                  <c:v>908.92140800000004</c:v>
                </c:pt>
                <c:pt idx="155">
                  <c:v>910.15001600000005</c:v>
                </c:pt>
                <c:pt idx="156">
                  <c:v>910.73209599999996</c:v>
                </c:pt>
                <c:pt idx="157">
                  <c:v>910.97792000000004</c:v>
                </c:pt>
                <c:pt idx="158">
                  <c:v>911.88140799999996</c:v>
                </c:pt>
                <c:pt idx="159">
                  <c:v>913.00608</c:v>
                </c:pt>
                <c:pt idx="160">
                  <c:v>913.97612800000002</c:v>
                </c:pt>
                <c:pt idx="161">
                  <c:v>915.53312000000005</c:v>
                </c:pt>
                <c:pt idx="162">
                  <c:v>917.811328</c:v>
                </c:pt>
                <c:pt idx="163">
                  <c:v>920.60684800000001</c:v>
                </c:pt>
                <c:pt idx="164">
                  <c:v>923.60966399999995</c:v>
                </c:pt>
                <c:pt idx="165">
                  <c:v>926.66451199999995</c:v>
                </c:pt>
                <c:pt idx="166">
                  <c:v>929.85062400000004</c:v>
                </c:pt>
                <c:pt idx="167">
                  <c:v>932.75616000000002</c:v>
                </c:pt>
                <c:pt idx="168">
                  <c:v>935.77203199999997</c:v>
                </c:pt>
                <c:pt idx="169">
                  <c:v>938.69344000000001</c:v>
                </c:pt>
                <c:pt idx="170">
                  <c:v>941.47302400000001</c:v>
                </c:pt>
                <c:pt idx="171">
                  <c:v>943.41235200000006</c:v>
                </c:pt>
                <c:pt idx="172">
                  <c:v>944.886528</c:v>
                </c:pt>
                <c:pt idx="173">
                  <c:v>946.14867200000003</c:v>
                </c:pt>
                <c:pt idx="174">
                  <c:v>947.85139200000003</c:v>
                </c:pt>
                <c:pt idx="175">
                  <c:v>950.43859199999997</c:v>
                </c:pt>
                <c:pt idx="176">
                  <c:v>954.46860800000002</c:v>
                </c:pt>
                <c:pt idx="177">
                  <c:v>958.25440000000003</c:v>
                </c:pt>
                <c:pt idx="178">
                  <c:v>961.04812800000002</c:v>
                </c:pt>
                <c:pt idx="179">
                  <c:v>963.643776</c:v>
                </c:pt>
                <c:pt idx="180">
                  <c:v>966.54758400000003</c:v>
                </c:pt>
                <c:pt idx="181">
                  <c:v>969.10553600000003</c:v>
                </c:pt>
                <c:pt idx="182">
                  <c:v>971.52550399999996</c:v>
                </c:pt>
                <c:pt idx="183">
                  <c:v>973.898368</c:v>
                </c:pt>
                <c:pt idx="184">
                  <c:v>976.42348800000002</c:v>
                </c:pt>
                <c:pt idx="185">
                  <c:v>979.27353600000004</c:v>
                </c:pt>
                <c:pt idx="186">
                  <c:v>982.80582400000003</c:v>
                </c:pt>
                <c:pt idx="187">
                  <c:v>986.69107199999996</c:v>
                </c:pt>
                <c:pt idx="188">
                  <c:v>990.67007999999998</c:v>
                </c:pt>
                <c:pt idx="189">
                  <c:v>994.891392</c:v>
                </c:pt>
                <c:pt idx="190">
                  <c:v>999.25318400000003</c:v>
                </c:pt>
                <c:pt idx="191">
                  <c:v>1003.987584</c:v>
                </c:pt>
                <c:pt idx="192">
                  <c:v>1008.838208</c:v>
                </c:pt>
                <c:pt idx="193">
                  <c:v>1014.124096</c:v>
                </c:pt>
                <c:pt idx="194">
                  <c:v>1018.919296</c:v>
                </c:pt>
                <c:pt idx="195">
                  <c:v>1024.0533760000001</c:v>
                </c:pt>
                <c:pt idx="196">
                  <c:v>1029.491968</c:v>
                </c:pt>
                <c:pt idx="197">
                  <c:v>1035.026496</c:v>
                </c:pt>
                <c:pt idx="198">
                  <c:v>1040.590976</c:v>
                </c:pt>
                <c:pt idx="199">
                  <c:v>1046.34304</c:v>
                </c:pt>
                <c:pt idx="200">
                  <c:v>1053.2124160000001</c:v>
                </c:pt>
                <c:pt idx="201">
                  <c:v>1060.0585599999999</c:v>
                </c:pt>
                <c:pt idx="202">
                  <c:v>1066.727936</c:v>
                </c:pt>
                <c:pt idx="203">
                  <c:v>1071.945792</c:v>
                </c:pt>
                <c:pt idx="204">
                  <c:v>1076.3424</c:v>
                </c:pt>
                <c:pt idx="205">
                  <c:v>1079.9202560000001</c:v>
                </c:pt>
                <c:pt idx="206">
                  <c:v>1082.728832</c:v>
                </c:pt>
                <c:pt idx="207">
                  <c:v>1085.216768</c:v>
                </c:pt>
                <c:pt idx="208">
                  <c:v>1087.403008</c:v>
                </c:pt>
                <c:pt idx="209">
                  <c:v>1089.2016639999999</c:v>
                </c:pt>
                <c:pt idx="210">
                  <c:v>1090.81024</c:v>
                </c:pt>
                <c:pt idx="211">
                  <c:v>1091.089536</c:v>
                </c:pt>
                <c:pt idx="212">
                  <c:v>1090.0460800000001</c:v>
                </c:pt>
                <c:pt idx="213">
                  <c:v>1088.0678399999999</c:v>
                </c:pt>
                <c:pt idx="214">
                  <c:v>1085.96992</c:v>
                </c:pt>
                <c:pt idx="215">
                  <c:v>1084.1460480000001</c:v>
                </c:pt>
                <c:pt idx="216">
                  <c:v>1082.304768</c:v>
                </c:pt>
                <c:pt idx="217">
                  <c:v>1080.2909440000001</c:v>
                </c:pt>
                <c:pt idx="218">
                  <c:v>1077.546112</c:v>
                </c:pt>
                <c:pt idx="219">
                  <c:v>1074.1456639999999</c:v>
                </c:pt>
                <c:pt idx="220">
                  <c:v>1070.1836800000001</c:v>
                </c:pt>
                <c:pt idx="221">
                  <c:v>1066.3491839999999</c:v>
                </c:pt>
                <c:pt idx="222">
                  <c:v>1062.456064</c:v>
                </c:pt>
                <c:pt idx="223">
                  <c:v>1058.79072</c:v>
                </c:pt>
                <c:pt idx="224">
                  <c:v>1053.165184</c:v>
                </c:pt>
                <c:pt idx="225">
                  <c:v>1046.458304</c:v>
                </c:pt>
                <c:pt idx="226">
                  <c:v>1039.9379839999999</c:v>
                </c:pt>
                <c:pt idx="227">
                  <c:v>1033.220736</c:v>
                </c:pt>
                <c:pt idx="228">
                  <c:v>1026.790336</c:v>
                </c:pt>
                <c:pt idx="229">
                  <c:v>1019.75136</c:v>
                </c:pt>
                <c:pt idx="230">
                  <c:v>1013.01792</c:v>
                </c:pt>
                <c:pt idx="231">
                  <c:v>1006.011328</c:v>
                </c:pt>
                <c:pt idx="232">
                  <c:v>999.226496</c:v>
                </c:pt>
                <c:pt idx="233">
                  <c:v>991.44486400000005</c:v>
                </c:pt>
                <c:pt idx="234">
                  <c:v>981.41452800000002</c:v>
                </c:pt>
                <c:pt idx="235">
                  <c:v>969.83488</c:v>
                </c:pt>
                <c:pt idx="236">
                  <c:v>956.82342400000005</c:v>
                </c:pt>
                <c:pt idx="237">
                  <c:v>942.27059199999997</c:v>
                </c:pt>
                <c:pt idx="238">
                  <c:v>924.80998399999999</c:v>
                </c:pt>
                <c:pt idx="239">
                  <c:v>906.00883199999998</c:v>
                </c:pt>
                <c:pt idx="240">
                  <c:v>886.91232000000002</c:v>
                </c:pt>
                <c:pt idx="241">
                  <c:v>867.91993600000001</c:v>
                </c:pt>
                <c:pt idx="242">
                  <c:v>848.68582400000003</c:v>
                </c:pt>
                <c:pt idx="243">
                  <c:v>829.71551999999997</c:v>
                </c:pt>
                <c:pt idx="244">
                  <c:v>811.19161599999995</c:v>
                </c:pt>
                <c:pt idx="245">
                  <c:v>793.595776</c:v>
                </c:pt>
                <c:pt idx="246">
                  <c:v>776.70611199999996</c:v>
                </c:pt>
                <c:pt idx="247">
                  <c:v>760.06099200000006</c:v>
                </c:pt>
                <c:pt idx="248">
                  <c:v>743.00480000000005</c:v>
                </c:pt>
                <c:pt idx="249">
                  <c:v>725.12659199999996</c:v>
                </c:pt>
                <c:pt idx="250">
                  <c:v>706.78348800000003</c:v>
                </c:pt>
              </c:numCache>
            </c:numRef>
          </c:yVal>
          <c:smooth val="1"/>
          <c:extLst>
            <c:ext xmlns:c16="http://schemas.microsoft.com/office/drawing/2014/chart" uri="{C3380CC4-5D6E-409C-BE32-E72D297353CC}">
              <c16:uniqueId val="{00000001-45DB-804A-AF33-645772C5C0B1}"/>
            </c:ext>
          </c:extLst>
        </c:ser>
        <c:dLbls>
          <c:showLegendKey val="0"/>
          <c:showVal val="0"/>
          <c:showCatName val="0"/>
          <c:showSerName val="0"/>
          <c:showPercent val="0"/>
          <c:showBubbleSize val="0"/>
        </c:dLbls>
        <c:axId val="228925007"/>
        <c:axId val="228926671"/>
      </c:scatterChart>
      <c:valAx>
        <c:axId val="228925007"/>
        <c:scaling>
          <c:orientation val="minMax"/>
          <c:min val="0"/>
        </c:scaling>
        <c:delete val="0"/>
        <c:axPos val="b"/>
        <c:title>
          <c:tx>
            <c:rich>
              <a:bodyPr rot="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r>
                  <a:rPr lang="en-US"/>
                  <a:t>Inplane deflection (mm)</a:t>
                </a:r>
              </a:p>
            </c:rich>
          </c:tx>
          <c:overlay val="0"/>
          <c:spPr>
            <a:noFill/>
            <a:ln>
              <a:noFill/>
            </a:ln>
            <a:effectLst/>
          </c:spPr>
          <c:txPr>
            <a:bodyPr rot="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crossAx val="228926671"/>
        <c:crosses val="autoZero"/>
        <c:crossBetween val="midCat"/>
      </c:valAx>
      <c:valAx>
        <c:axId val="228926671"/>
        <c:scaling>
          <c:orientation val="minMax"/>
          <c:max val="1600"/>
          <c:min val="0"/>
        </c:scaling>
        <c:delete val="0"/>
        <c:axPos val="l"/>
        <c:title>
          <c:tx>
            <c:rich>
              <a:bodyPr rot="-54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r>
                  <a:rPr lang="en-US"/>
                  <a:t>In-Plane Moment (KN.M)</a:t>
                </a:r>
              </a:p>
            </c:rich>
          </c:tx>
          <c:overlay val="0"/>
          <c:spPr>
            <a:noFill/>
            <a:ln>
              <a:noFill/>
            </a:ln>
            <a:effectLst/>
          </c:spPr>
          <c:txPr>
            <a:bodyPr rot="-54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crossAx val="228925007"/>
        <c:crosses val="autoZero"/>
        <c:crossBetween val="midCat"/>
        <c:majorUnit val="100"/>
      </c:valAx>
      <c:spPr>
        <a:noFill/>
        <a:ln w="25400">
          <a:noFill/>
        </a:ln>
        <a:effectLst/>
      </c:spPr>
    </c:plotArea>
    <c:legend>
      <c:legendPos val="b"/>
      <c:layout>
        <c:manualLayout>
          <c:xMode val="edge"/>
          <c:yMode val="edge"/>
          <c:x val="0.49502657705544245"/>
          <c:y val="0.72283049304435321"/>
          <c:w val="0.46123993871645674"/>
          <c:h val="0.10827107057865232"/>
        </c:manualLayout>
      </c:layout>
      <c:overlay val="0"/>
      <c:spPr>
        <a:noFill/>
        <a:ln>
          <a:noFill/>
        </a:ln>
        <a:effectLst/>
      </c:spPr>
      <c:txPr>
        <a:bodyPr rot="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b="1"/>
      </a:pPr>
      <a:endParaRPr lang="en-US"/>
    </a:p>
  </c:txPr>
  <c:externalData r:id="rId4">
    <c:autoUpdate val="0"/>
  </c:externalData>
  <c:userShapes r:id="rId5"/>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644804617919653"/>
          <c:y val="3.0683403068340307E-2"/>
          <c:w val="0.79680945890428223"/>
          <c:h val="0.80843088213550129"/>
        </c:manualLayout>
      </c:layout>
      <c:scatterChart>
        <c:scatterStyle val="smoothMarker"/>
        <c:varyColors val="0"/>
        <c:ser>
          <c:idx val="0"/>
          <c:order val="0"/>
          <c:tx>
            <c:v>NC-8 strands-Asym</c:v>
          </c:tx>
          <c:spPr>
            <a:ln w="19050" cap="rnd">
              <a:solidFill>
                <a:schemeClr val="tx1"/>
              </a:solidFill>
              <a:round/>
            </a:ln>
            <a:effectLst/>
          </c:spPr>
          <c:marker>
            <c:symbol val="none"/>
          </c:marker>
          <c:xVal>
            <c:numRef>
              <c:f>NC!$AG$3:$AG$504</c:f>
              <c:numCache>
                <c:formatCode>0.00E+00</c:formatCode>
                <c:ptCount val="502"/>
                <c:pt idx="0">
                  <c:v>0</c:v>
                </c:pt>
                <c:pt idx="1">
                  <c:v>4.1064977267999997E-6</c:v>
                </c:pt>
                <c:pt idx="2">
                  <c:v>-7.6367159636000005E-6</c:v>
                </c:pt>
                <c:pt idx="3">
                  <c:v>1.1726161573999999E-5</c:v>
                </c:pt>
                <c:pt idx="4">
                  <c:v>1.2864939345000001E-4</c:v>
                </c:pt>
                <c:pt idx="5">
                  <c:v>1.0030911653E-4</c:v>
                </c:pt>
                <c:pt idx="6">
                  <c:v>1.0850413673E-5</c:v>
                </c:pt>
                <c:pt idx="7">
                  <c:v>-1.2303621043000001E-4</c:v>
                </c:pt>
                <c:pt idx="8">
                  <c:v>-8.5158459842000003E-4</c:v>
                </c:pt>
                <c:pt idx="9">
                  <c:v>-1.9586367997999998E-3</c:v>
                </c:pt>
                <c:pt idx="10">
                  <c:v>-3.7653089967000001E-3</c:v>
                </c:pt>
                <c:pt idx="11">
                  <c:v>-5.0634662620999997E-3</c:v>
                </c:pt>
                <c:pt idx="12">
                  <c:v>-6.0410667211000003E-3</c:v>
                </c:pt>
                <c:pt idx="13">
                  <c:v>-2.6294544804999999E-3</c:v>
                </c:pt>
                <c:pt idx="14">
                  <c:v>-1.8206274137E-2</c:v>
                </c:pt>
                <c:pt idx="15">
                  <c:v>-1.2747198342999999E-2</c:v>
                </c:pt>
                <c:pt idx="16">
                  <c:v>-5.8579078176999996E-4</c:v>
                </c:pt>
                <c:pt idx="17">
                  <c:v>3.1755413511000001E-4</c:v>
                </c:pt>
                <c:pt idx="18">
                  <c:v>-2.2215979173999999E-2</c:v>
                </c:pt>
                <c:pt idx="19">
                  <c:v>-4.1930168867000003E-2</c:v>
                </c:pt>
                <c:pt idx="20">
                  <c:v>-4.2643722146999997E-2</c:v>
                </c:pt>
                <c:pt idx="21">
                  <c:v>-4.1460733861E-2</c:v>
                </c:pt>
                <c:pt idx="22">
                  <c:v>-6.4634992740999998E-3</c:v>
                </c:pt>
                <c:pt idx="23">
                  <c:v>6.6638395190000005E-2</c:v>
                </c:pt>
                <c:pt idx="24">
                  <c:v>0.14961387217</c:v>
                </c:pt>
                <c:pt idx="25">
                  <c:v>0.21853071451</c:v>
                </c:pt>
                <c:pt idx="26">
                  <c:v>0.27975386381</c:v>
                </c:pt>
                <c:pt idx="27">
                  <c:v>0.31840431689999998</c:v>
                </c:pt>
                <c:pt idx="28">
                  <c:v>0.36420953274000001</c:v>
                </c:pt>
                <c:pt idx="29">
                  <c:v>0.42073243855999998</c:v>
                </c:pt>
                <c:pt idx="30">
                  <c:v>0.46007078886000002</c:v>
                </c:pt>
                <c:pt idx="31">
                  <c:v>0.50554335117000004</c:v>
                </c:pt>
                <c:pt idx="32">
                  <c:v>0.55172669888000003</c:v>
                </c:pt>
                <c:pt idx="33">
                  <c:v>0.58094501494999995</c:v>
                </c:pt>
                <c:pt idx="34">
                  <c:v>0.63209909201000003</c:v>
                </c:pt>
                <c:pt idx="35">
                  <c:v>0.70571613312000003</c:v>
                </c:pt>
                <c:pt idx="36">
                  <c:v>0.78259545564999999</c:v>
                </c:pt>
                <c:pt idx="37">
                  <c:v>0.87655639648000006</c:v>
                </c:pt>
                <c:pt idx="38">
                  <c:v>0.97323763371000005</c:v>
                </c:pt>
                <c:pt idx="39">
                  <c:v>1.0739734173</c:v>
                </c:pt>
                <c:pt idx="40">
                  <c:v>1.1610463858</c:v>
                </c:pt>
                <c:pt idx="41">
                  <c:v>1.2477755547</c:v>
                </c:pt>
                <c:pt idx="42">
                  <c:v>1.3517194986000001</c:v>
                </c:pt>
                <c:pt idx="43">
                  <c:v>1.4497166872</c:v>
                </c:pt>
                <c:pt idx="44">
                  <c:v>1.5276995897000001</c:v>
                </c:pt>
                <c:pt idx="45">
                  <c:v>1.6045585871000001</c:v>
                </c:pt>
                <c:pt idx="46">
                  <c:v>1.6793906689</c:v>
                </c:pt>
                <c:pt idx="47">
                  <c:v>1.7564669847000001</c:v>
                </c:pt>
                <c:pt idx="48">
                  <c:v>1.8434671164</c:v>
                </c:pt>
                <c:pt idx="49">
                  <c:v>1.9237955809</c:v>
                </c:pt>
                <c:pt idx="50">
                  <c:v>2.0079083443000001</c:v>
                </c:pt>
                <c:pt idx="51">
                  <c:v>2.0885741710999999</c:v>
                </c:pt>
                <c:pt idx="52">
                  <c:v>2.1640305518999998</c:v>
                </c:pt>
                <c:pt idx="53">
                  <c:v>2.2258491515999999</c:v>
                </c:pt>
                <c:pt idx="54">
                  <c:v>2.2794928551</c:v>
                </c:pt>
                <c:pt idx="55">
                  <c:v>2.3289873600000002</c:v>
                </c:pt>
                <c:pt idx="56">
                  <c:v>2.3703672885999998</c:v>
                </c:pt>
                <c:pt idx="57">
                  <c:v>2.4070599078999999</c:v>
                </c:pt>
                <c:pt idx="58">
                  <c:v>2.4339551926</c:v>
                </c:pt>
                <c:pt idx="59">
                  <c:v>2.4665508269999998</c:v>
                </c:pt>
                <c:pt idx="60">
                  <c:v>2.4943368435000002</c:v>
                </c:pt>
                <c:pt idx="61">
                  <c:v>2.5167009829999998</c:v>
                </c:pt>
                <c:pt idx="62">
                  <c:v>2.5322453976000001</c:v>
                </c:pt>
                <c:pt idx="63">
                  <c:v>2.5447371005999999</c:v>
                </c:pt>
                <c:pt idx="64">
                  <c:v>2.5495324135000001</c:v>
                </c:pt>
                <c:pt idx="65">
                  <c:v>2.5562067032</c:v>
                </c:pt>
                <c:pt idx="66">
                  <c:v>2.5679302216000002</c:v>
                </c:pt>
                <c:pt idx="67">
                  <c:v>2.5755767822000002</c:v>
                </c:pt>
                <c:pt idx="68">
                  <c:v>2.5812637806000001</c:v>
                </c:pt>
                <c:pt idx="69">
                  <c:v>2.5777161121000001</c:v>
                </c:pt>
                <c:pt idx="70">
                  <c:v>2.5789465904000002</c:v>
                </c:pt>
                <c:pt idx="71">
                  <c:v>2.5812714099999998</c:v>
                </c:pt>
                <c:pt idx="72">
                  <c:v>2.5837326049999998</c:v>
                </c:pt>
                <c:pt idx="73">
                  <c:v>2.5888745785</c:v>
                </c:pt>
                <c:pt idx="74">
                  <c:v>2.5969676971000002</c:v>
                </c:pt>
                <c:pt idx="75">
                  <c:v>2.6041204928999999</c:v>
                </c:pt>
                <c:pt idx="76">
                  <c:v>2.6166658401</c:v>
                </c:pt>
                <c:pt idx="77">
                  <c:v>2.6254613400000002</c:v>
                </c:pt>
                <c:pt idx="78">
                  <c:v>2.6462223530000002</c:v>
                </c:pt>
                <c:pt idx="79">
                  <c:v>2.6719646454000001</c:v>
                </c:pt>
                <c:pt idx="80">
                  <c:v>2.6950984001</c:v>
                </c:pt>
                <c:pt idx="81">
                  <c:v>2.7171149254000002</c:v>
                </c:pt>
                <c:pt idx="82">
                  <c:v>2.725228548</c:v>
                </c:pt>
                <c:pt idx="83">
                  <c:v>2.7111890316</c:v>
                </c:pt>
                <c:pt idx="84">
                  <c:v>2.6504955292000001</c:v>
                </c:pt>
                <c:pt idx="85">
                  <c:v>2.5953481197000001</c:v>
                </c:pt>
                <c:pt idx="86">
                  <c:v>2.5524144173000001</c:v>
                </c:pt>
                <c:pt idx="87">
                  <c:v>2.5222814083</c:v>
                </c:pt>
                <c:pt idx="88">
                  <c:v>2.4976305962000001</c:v>
                </c:pt>
                <c:pt idx="89">
                  <c:v>2.4740540980999999</c:v>
                </c:pt>
                <c:pt idx="90">
                  <c:v>2.4622895718</c:v>
                </c:pt>
                <c:pt idx="91">
                  <c:v>2.4417867660999999</c:v>
                </c:pt>
                <c:pt idx="92">
                  <c:v>2.4273424149</c:v>
                </c:pt>
                <c:pt idx="93">
                  <c:v>2.4181232451999999</c:v>
                </c:pt>
                <c:pt idx="94">
                  <c:v>2.4157173634000002</c:v>
                </c:pt>
                <c:pt idx="95">
                  <c:v>2.4242837429000001</c:v>
                </c:pt>
                <c:pt idx="96">
                  <c:v>2.4412474631999999</c:v>
                </c:pt>
                <c:pt idx="97">
                  <c:v>2.4556736946000002</c:v>
                </c:pt>
                <c:pt idx="98">
                  <c:v>2.4731783866999999</c:v>
                </c:pt>
                <c:pt idx="99">
                  <c:v>2.4878463745000001</c:v>
                </c:pt>
                <c:pt idx="100">
                  <c:v>2.5047631263999999</c:v>
                </c:pt>
                <c:pt idx="101">
                  <c:v>2.5146706104000001</c:v>
                </c:pt>
                <c:pt idx="102">
                  <c:v>2.5396118163999999</c:v>
                </c:pt>
                <c:pt idx="103">
                  <c:v>2.5638127327000002</c:v>
                </c:pt>
                <c:pt idx="104">
                  <c:v>2.6025390625</c:v>
                </c:pt>
                <c:pt idx="105">
                  <c:v>2.6475188732000001</c:v>
                </c:pt>
                <c:pt idx="106">
                  <c:v>2.6814620494999999</c:v>
                </c:pt>
                <c:pt idx="107">
                  <c:v>2.7144117355000001</c:v>
                </c:pt>
                <c:pt idx="108">
                  <c:v>2.7456107140000001</c:v>
                </c:pt>
                <c:pt idx="109">
                  <c:v>2.7829110622000002</c:v>
                </c:pt>
                <c:pt idx="110">
                  <c:v>2.8217651843999998</c:v>
                </c:pt>
                <c:pt idx="111">
                  <c:v>2.8546268939999999</c:v>
                </c:pt>
                <c:pt idx="112">
                  <c:v>2.8940272331000001</c:v>
                </c:pt>
                <c:pt idx="113">
                  <c:v>2.9390676022000002</c:v>
                </c:pt>
                <c:pt idx="114">
                  <c:v>2.9825060367999998</c:v>
                </c:pt>
                <c:pt idx="115">
                  <c:v>3.0175595284000001</c:v>
                </c:pt>
                <c:pt idx="116">
                  <c:v>3.0659346581000002</c:v>
                </c:pt>
                <c:pt idx="117">
                  <c:v>3.1351413727000002</c:v>
                </c:pt>
                <c:pt idx="118">
                  <c:v>3.2039570808</c:v>
                </c:pt>
                <c:pt idx="119">
                  <c:v>3.2782673835999998</c:v>
                </c:pt>
                <c:pt idx="120">
                  <c:v>3.3528623580999999</c:v>
                </c:pt>
                <c:pt idx="121">
                  <c:v>3.4207255839999999</c:v>
                </c:pt>
                <c:pt idx="122">
                  <c:v>3.4749751090999998</c:v>
                </c:pt>
                <c:pt idx="123">
                  <c:v>3.5230934619999998</c:v>
                </c:pt>
                <c:pt idx="124">
                  <c:v>3.5647909641000002</c:v>
                </c:pt>
                <c:pt idx="125">
                  <c:v>3.6168920993999998</c:v>
                </c:pt>
                <c:pt idx="126">
                  <c:v>3.6969873904999999</c:v>
                </c:pt>
                <c:pt idx="127">
                  <c:v>3.776525259</c:v>
                </c:pt>
                <c:pt idx="128">
                  <c:v>3.8325707912000002</c:v>
                </c:pt>
                <c:pt idx="129">
                  <c:v>3.8935916424000001</c:v>
                </c:pt>
                <c:pt idx="130">
                  <c:v>3.9458386898</c:v>
                </c:pt>
                <c:pt idx="131">
                  <c:v>3.9949717522000001</c:v>
                </c:pt>
                <c:pt idx="132">
                  <c:v>4.0440616607999997</c:v>
                </c:pt>
                <c:pt idx="133">
                  <c:v>4.0963454247</c:v>
                </c:pt>
                <c:pt idx="134">
                  <c:v>4.1418251991000004</c:v>
                </c:pt>
                <c:pt idx="135">
                  <c:v>4.1758737563999997</c:v>
                </c:pt>
                <c:pt idx="136">
                  <c:v>4.1973333358999998</c:v>
                </c:pt>
                <c:pt idx="137">
                  <c:v>4.2094564437999997</c:v>
                </c:pt>
                <c:pt idx="138">
                  <c:v>4.2039680481000001</c:v>
                </c:pt>
                <c:pt idx="139">
                  <c:v>4.1942148209000001</c:v>
                </c:pt>
                <c:pt idx="140">
                  <c:v>4.1903514862</c:v>
                </c:pt>
                <c:pt idx="141">
                  <c:v>4.1906061171999998</c:v>
                </c:pt>
                <c:pt idx="142">
                  <c:v>4.1801567078000001</c:v>
                </c:pt>
                <c:pt idx="143">
                  <c:v>4.1755776405000002</c:v>
                </c:pt>
                <c:pt idx="144">
                  <c:v>4.1926860808999997</c:v>
                </c:pt>
                <c:pt idx="145">
                  <c:v>4.2132062911999997</c:v>
                </c:pt>
                <c:pt idx="146">
                  <c:v>4.2354068755999998</c:v>
                </c:pt>
                <c:pt idx="147">
                  <c:v>4.2744221687000001</c:v>
                </c:pt>
                <c:pt idx="148">
                  <c:v>4.2997741699000001</c:v>
                </c:pt>
                <c:pt idx="149">
                  <c:v>4.2960448265000002</c:v>
                </c:pt>
                <c:pt idx="150">
                  <c:v>4.2724876403999996</c:v>
                </c:pt>
                <c:pt idx="151">
                  <c:v>4.2697033881999999</c:v>
                </c:pt>
                <c:pt idx="152">
                  <c:v>4.2532835007000003</c:v>
                </c:pt>
                <c:pt idx="153">
                  <c:v>4.2601084708999997</c:v>
                </c:pt>
                <c:pt idx="154">
                  <c:v>4.3112039566</c:v>
                </c:pt>
                <c:pt idx="155">
                  <c:v>4.3502950668000002</c:v>
                </c:pt>
                <c:pt idx="156">
                  <c:v>4.3596825600000004</c:v>
                </c:pt>
                <c:pt idx="157">
                  <c:v>4.3832383155999999</c:v>
                </c:pt>
                <c:pt idx="158">
                  <c:v>4.4101667404000002</c:v>
                </c:pt>
                <c:pt idx="159">
                  <c:v>4.4287786483999998</c:v>
                </c:pt>
                <c:pt idx="160">
                  <c:v>4.4705395698999997</c:v>
                </c:pt>
                <c:pt idx="161">
                  <c:v>4.5202488899000004</c:v>
                </c:pt>
                <c:pt idx="162">
                  <c:v>4.5539126396</c:v>
                </c:pt>
                <c:pt idx="163">
                  <c:v>4.5996394156999996</c:v>
                </c:pt>
                <c:pt idx="164">
                  <c:v>4.6540026665000003</c:v>
                </c:pt>
                <c:pt idx="165">
                  <c:v>4.6971540450999996</c:v>
                </c:pt>
                <c:pt idx="166">
                  <c:v>4.7361121178000003</c:v>
                </c:pt>
                <c:pt idx="167">
                  <c:v>4.7876477242000002</c:v>
                </c:pt>
                <c:pt idx="168">
                  <c:v>4.8388838767999998</c:v>
                </c:pt>
                <c:pt idx="169">
                  <c:v>4.8782525063</c:v>
                </c:pt>
                <c:pt idx="170">
                  <c:v>4.9136352538999999</c:v>
                </c:pt>
                <c:pt idx="171">
                  <c:v>4.9477877616999999</c:v>
                </c:pt>
                <c:pt idx="172">
                  <c:v>4.9942970276</c:v>
                </c:pt>
                <c:pt idx="173">
                  <c:v>5.0399680138000003</c:v>
                </c:pt>
                <c:pt idx="174">
                  <c:v>5.0803704262</c:v>
                </c:pt>
                <c:pt idx="175">
                  <c:v>5.1026563643999996</c:v>
                </c:pt>
                <c:pt idx="176">
                  <c:v>5.1188888549999998</c:v>
                </c:pt>
                <c:pt idx="177">
                  <c:v>5.1499991417000004</c:v>
                </c:pt>
                <c:pt idx="178">
                  <c:v>5.1878905295999997</c:v>
                </c:pt>
                <c:pt idx="179">
                  <c:v>5.2255640029999997</c:v>
                </c:pt>
                <c:pt idx="180">
                  <c:v>5.2695665359000001</c:v>
                </c:pt>
                <c:pt idx="181">
                  <c:v>5.3143019675999996</c:v>
                </c:pt>
                <c:pt idx="182">
                  <c:v>5.3699831962999998</c:v>
                </c:pt>
                <c:pt idx="183">
                  <c:v>5.4237451552999998</c:v>
                </c:pt>
                <c:pt idx="184">
                  <c:v>5.4654092789000002</c:v>
                </c:pt>
                <c:pt idx="185">
                  <c:v>5.5079288482999997</c:v>
                </c:pt>
                <c:pt idx="186">
                  <c:v>5.5499382018999999</c:v>
                </c:pt>
                <c:pt idx="187">
                  <c:v>5.6002750396999996</c:v>
                </c:pt>
                <c:pt idx="188">
                  <c:v>5.6522045135000001</c:v>
                </c:pt>
                <c:pt idx="189">
                  <c:v>5.6874098778000004</c:v>
                </c:pt>
                <c:pt idx="190">
                  <c:v>5.7268743515000002</c:v>
                </c:pt>
                <c:pt idx="191">
                  <c:v>5.7785544394999997</c:v>
                </c:pt>
                <c:pt idx="192">
                  <c:v>5.8472361565000002</c:v>
                </c:pt>
                <c:pt idx="193">
                  <c:v>5.9167165755999998</c:v>
                </c:pt>
                <c:pt idx="194">
                  <c:v>5.9854969978000003</c:v>
                </c:pt>
                <c:pt idx="195">
                  <c:v>6.0346374512000001</c:v>
                </c:pt>
                <c:pt idx="196">
                  <c:v>6.0788164139000003</c:v>
                </c:pt>
                <c:pt idx="197">
                  <c:v>6.1422533989000003</c:v>
                </c:pt>
                <c:pt idx="198">
                  <c:v>6.2130079268999996</c:v>
                </c:pt>
                <c:pt idx="199">
                  <c:v>6.2755627631999999</c:v>
                </c:pt>
                <c:pt idx="200">
                  <c:v>6.3391499518999996</c:v>
                </c:pt>
                <c:pt idx="201">
                  <c:v>6.4217538834000001</c:v>
                </c:pt>
                <c:pt idx="202">
                  <c:v>6.4998378753999999</c:v>
                </c:pt>
                <c:pt idx="203">
                  <c:v>6.5719819068999996</c:v>
                </c:pt>
                <c:pt idx="204">
                  <c:v>6.6346530913999997</c:v>
                </c:pt>
                <c:pt idx="205">
                  <c:v>6.6957378387000004</c:v>
                </c:pt>
                <c:pt idx="206">
                  <c:v>6.7522926330999997</c:v>
                </c:pt>
                <c:pt idx="207">
                  <c:v>6.8010330200000002</c:v>
                </c:pt>
                <c:pt idx="208">
                  <c:v>6.8511595726000003</c:v>
                </c:pt>
                <c:pt idx="209">
                  <c:v>6.9106101989999997</c:v>
                </c:pt>
                <c:pt idx="210">
                  <c:v>6.9716649055</c:v>
                </c:pt>
                <c:pt idx="211">
                  <c:v>7.0422854423999999</c:v>
                </c:pt>
                <c:pt idx="212">
                  <c:v>7.1314225197000001</c:v>
                </c:pt>
                <c:pt idx="213">
                  <c:v>7.2275614737999998</c:v>
                </c:pt>
                <c:pt idx="214">
                  <c:v>7.3222732543999998</c:v>
                </c:pt>
                <c:pt idx="215">
                  <c:v>7.4071526526999998</c:v>
                </c:pt>
                <c:pt idx="216">
                  <c:v>7.4810204506</c:v>
                </c:pt>
                <c:pt idx="217">
                  <c:v>7.5467762946999999</c:v>
                </c:pt>
                <c:pt idx="218">
                  <c:v>7.5966672897</c:v>
                </c:pt>
                <c:pt idx="219">
                  <c:v>7.6345953940999998</c:v>
                </c:pt>
                <c:pt idx="220">
                  <c:v>7.6758284568999997</c:v>
                </c:pt>
                <c:pt idx="221">
                  <c:v>7.7192544937000003</c:v>
                </c:pt>
                <c:pt idx="222">
                  <c:v>7.7665796279999997</c:v>
                </c:pt>
                <c:pt idx="223">
                  <c:v>7.8056015967999999</c:v>
                </c:pt>
                <c:pt idx="224">
                  <c:v>7.8410949707000004</c:v>
                </c:pt>
                <c:pt idx="225">
                  <c:v>7.8721985817000002</c:v>
                </c:pt>
                <c:pt idx="226">
                  <c:v>7.8995289803000004</c:v>
                </c:pt>
                <c:pt idx="227">
                  <c:v>7.9183535575999997</c:v>
                </c:pt>
                <c:pt idx="228">
                  <c:v>7.9347910880999999</c:v>
                </c:pt>
                <c:pt idx="229">
                  <c:v>7.9589829444999998</c:v>
                </c:pt>
                <c:pt idx="230">
                  <c:v>7.9943423271</c:v>
                </c:pt>
                <c:pt idx="231">
                  <c:v>8.0264444351000002</c:v>
                </c:pt>
                <c:pt idx="232">
                  <c:v>8.0528478622000002</c:v>
                </c:pt>
                <c:pt idx="233">
                  <c:v>8.0778408050999992</c:v>
                </c:pt>
                <c:pt idx="234">
                  <c:v>8.1185483931999993</c:v>
                </c:pt>
                <c:pt idx="235">
                  <c:v>8.1472654342999995</c:v>
                </c:pt>
                <c:pt idx="236">
                  <c:v>8.1660079955999993</c:v>
                </c:pt>
                <c:pt idx="237">
                  <c:v>8.1643371582000004</c:v>
                </c:pt>
                <c:pt idx="238">
                  <c:v>8.1605939865000003</c:v>
                </c:pt>
                <c:pt idx="239">
                  <c:v>8.1455678939999991</c:v>
                </c:pt>
                <c:pt idx="240">
                  <c:v>8.1341037749999998</c:v>
                </c:pt>
                <c:pt idx="241">
                  <c:v>8.1227865219000002</c:v>
                </c:pt>
                <c:pt idx="242">
                  <c:v>8.1029558181999999</c:v>
                </c:pt>
                <c:pt idx="243">
                  <c:v>8.0930604934999995</c:v>
                </c:pt>
                <c:pt idx="244">
                  <c:v>8.0988197327000009</c:v>
                </c:pt>
                <c:pt idx="245">
                  <c:v>8.1098327637000001</c:v>
                </c:pt>
                <c:pt idx="246">
                  <c:v>8.1002779007000001</c:v>
                </c:pt>
                <c:pt idx="247">
                  <c:v>8.1056623459000008</c:v>
                </c:pt>
                <c:pt idx="248">
                  <c:v>8.1179952621000009</c:v>
                </c:pt>
                <c:pt idx="249">
                  <c:v>8.1194839477999992</c:v>
                </c:pt>
                <c:pt idx="250">
                  <c:v>8.1037712096999996</c:v>
                </c:pt>
                <c:pt idx="251">
                  <c:v>8.0958490372000007</c:v>
                </c:pt>
                <c:pt idx="252">
                  <c:v>8.0863895415999991</c:v>
                </c:pt>
                <c:pt idx="253">
                  <c:v>8.0700826644999992</c:v>
                </c:pt>
                <c:pt idx="254">
                  <c:v>8.0549240112000007</c:v>
                </c:pt>
                <c:pt idx="255">
                  <c:v>8.0439758301000008</c:v>
                </c:pt>
                <c:pt idx="256">
                  <c:v>8.0450782776</c:v>
                </c:pt>
                <c:pt idx="257">
                  <c:v>8.0566797256000005</c:v>
                </c:pt>
                <c:pt idx="258">
                  <c:v>8.0606813431000006</c:v>
                </c:pt>
                <c:pt idx="259">
                  <c:v>8.0730838776000002</c:v>
                </c:pt>
                <c:pt idx="260">
                  <c:v>8.0914535522000008</c:v>
                </c:pt>
                <c:pt idx="261">
                  <c:v>8.1095781325999994</c:v>
                </c:pt>
                <c:pt idx="262">
                  <c:v>8.1214761733999996</c:v>
                </c:pt>
                <c:pt idx="263">
                  <c:v>8.1323308945000008</c:v>
                </c:pt>
                <c:pt idx="264">
                  <c:v>8.1518087386999998</c:v>
                </c:pt>
                <c:pt idx="265">
                  <c:v>8.1796016693000002</c:v>
                </c:pt>
                <c:pt idx="266">
                  <c:v>8.2118501662999996</c:v>
                </c:pt>
                <c:pt idx="267">
                  <c:v>8.2462739943999992</c:v>
                </c:pt>
                <c:pt idx="268">
                  <c:v>8.2790594101000003</c:v>
                </c:pt>
                <c:pt idx="269">
                  <c:v>8.3063602448000005</c:v>
                </c:pt>
                <c:pt idx="270">
                  <c:v>8.3348236084000007</c:v>
                </c:pt>
                <c:pt idx="271">
                  <c:v>8.3581018448000002</c:v>
                </c:pt>
                <c:pt idx="272">
                  <c:v>8.3812360764000005</c:v>
                </c:pt>
                <c:pt idx="273">
                  <c:v>8.4100360869999999</c:v>
                </c:pt>
                <c:pt idx="274">
                  <c:v>8.4415884018000007</c:v>
                </c:pt>
                <c:pt idx="275">
                  <c:v>8.4723653792999993</c:v>
                </c:pt>
                <c:pt idx="276">
                  <c:v>8.5011100768999999</c:v>
                </c:pt>
                <c:pt idx="277">
                  <c:v>8.5289897919000008</c:v>
                </c:pt>
                <c:pt idx="278">
                  <c:v>8.5557661057000001</c:v>
                </c:pt>
                <c:pt idx="279">
                  <c:v>8.5792331696000002</c:v>
                </c:pt>
                <c:pt idx="280">
                  <c:v>8.6038408278999992</c:v>
                </c:pt>
                <c:pt idx="281">
                  <c:v>8.6215209960999992</c:v>
                </c:pt>
                <c:pt idx="282">
                  <c:v>8.6337661742999998</c:v>
                </c:pt>
                <c:pt idx="283">
                  <c:v>8.6584854125999993</c:v>
                </c:pt>
                <c:pt idx="284">
                  <c:v>8.6964673995999995</c:v>
                </c:pt>
                <c:pt idx="285">
                  <c:v>8.7411966323999994</c:v>
                </c:pt>
                <c:pt idx="286">
                  <c:v>8.7824554443</c:v>
                </c:pt>
                <c:pt idx="287">
                  <c:v>8.8289260863999992</c:v>
                </c:pt>
                <c:pt idx="288">
                  <c:v>8.8821382523000008</c:v>
                </c:pt>
                <c:pt idx="289">
                  <c:v>8.9292831420999992</c:v>
                </c:pt>
                <c:pt idx="290">
                  <c:v>8.9668045044000007</c:v>
                </c:pt>
                <c:pt idx="291">
                  <c:v>9.0099582672</c:v>
                </c:pt>
                <c:pt idx="292">
                  <c:v>9.0604009627999993</c:v>
                </c:pt>
                <c:pt idx="293">
                  <c:v>9.1070184707999999</c:v>
                </c:pt>
                <c:pt idx="294">
                  <c:v>9.1485424042000005</c:v>
                </c:pt>
                <c:pt idx="295">
                  <c:v>9.1960096358999994</c:v>
                </c:pt>
                <c:pt idx="296">
                  <c:v>9.2371711731000001</c:v>
                </c:pt>
                <c:pt idx="297">
                  <c:v>9.2772502898999996</c:v>
                </c:pt>
                <c:pt idx="298">
                  <c:v>9.3263254165999996</c:v>
                </c:pt>
                <c:pt idx="299">
                  <c:v>9.4157638549999998</c:v>
                </c:pt>
                <c:pt idx="300">
                  <c:v>9.4550981521999997</c:v>
                </c:pt>
                <c:pt idx="301">
                  <c:v>9.4916391373</c:v>
                </c:pt>
                <c:pt idx="302">
                  <c:v>9.5220355988000005</c:v>
                </c:pt>
                <c:pt idx="303">
                  <c:v>9.5510330200000002</c:v>
                </c:pt>
                <c:pt idx="304">
                  <c:v>9.5806417464999996</c:v>
                </c:pt>
                <c:pt idx="305">
                  <c:v>9.6101388931000002</c:v>
                </c:pt>
                <c:pt idx="306">
                  <c:v>9.6484146117999998</c:v>
                </c:pt>
                <c:pt idx="307">
                  <c:v>9.6954326630000001</c:v>
                </c:pt>
                <c:pt idx="308">
                  <c:v>9.7332077025999997</c:v>
                </c:pt>
                <c:pt idx="309">
                  <c:v>9.7685966491999991</c:v>
                </c:pt>
                <c:pt idx="310">
                  <c:v>9.8062200546000007</c:v>
                </c:pt>
                <c:pt idx="311">
                  <c:v>9.8537511825999999</c:v>
                </c:pt>
                <c:pt idx="312">
                  <c:v>9.9032411575000001</c:v>
                </c:pt>
                <c:pt idx="313">
                  <c:v>9.9582281113000004</c:v>
                </c:pt>
                <c:pt idx="314">
                  <c:v>10.009037971</c:v>
                </c:pt>
                <c:pt idx="315">
                  <c:v>10.072953224000001</c:v>
                </c:pt>
                <c:pt idx="316">
                  <c:v>10.130548477</c:v>
                </c:pt>
                <c:pt idx="317">
                  <c:v>10.183395386000001</c:v>
                </c:pt>
                <c:pt idx="318">
                  <c:v>10.235851287999999</c:v>
                </c:pt>
                <c:pt idx="319">
                  <c:v>10.283243178999999</c:v>
                </c:pt>
                <c:pt idx="320">
                  <c:v>10.328625679</c:v>
                </c:pt>
                <c:pt idx="321">
                  <c:v>10.37355423</c:v>
                </c:pt>
                <c:pt idx="322">
                  <c:v>10.421419144</c:v>
                </c:pt>
                <c:pt idx="323">
                  <c:v>10.463387489</c:v>
                </c:pt>
                <c:pt idx="324">
                  <c:v>10.512108803</c:v>
                </c:pt>
                <c:pt idx="325">
                  <c:v>10.547729492</c:v>
                </c:pt>
                <c:pt idx="326">
                  <c:v>10.587360382</c:v>
                </c:pt>
                <c:pt idx="327">
                  <c:v>10.634363174000001</c:v>
                </c:pt>
                <c:pt idx="328">
                  <c:v>10.685082436</c:v>
                </c:pt>
                <c:pt idx="329">
                  <c:v>10.733427047999999</c:v>
                </c:pt>
                <c:pt idx="330">
                  <c:v>10.783073425</c:v>
                </c:pt>
                <c:pt idx="331">
                  <c:v>10.833364487000001</c:v>
                </c:pt>
                <c:pt idx="332">
                  <c:v>10.887763023</c:v>
                </c:pt>
                <c:pt idx="333">
                  <c:v>10.942452431</c:v>
                </c:pt>
                <c:pt idx="334">
                  <c:v>10.983202933999999</c:v>
                </c:pt>
                <c:pt idx="335">
                  <c:v>11.008275032</c:v>
                </c:pt>
                <c:pt idx="336">
                  <c:v>11.034110069</c:v>
                </c:pt>
                <c:pt idx="337">
                  <c:v>11.071653366</c:v>
                </c:pt>
                <c:pt idx="338">
                  <c:v>11.107189178</c:v>
                </c:pt>
                <c:pt idx="339">
                  <c:v>11.146604538</c:v>
                </c:pt>
                <c:pt idx="340">
                  <c:v>11.184081078</c:v>
                </c:pt>
                <c:pt idx="341">
                  <c:v>11.218038559</c:v>
                </c:pt>
                <c:pt idx="342">
                  <c:v>11.242796898</c:v>
                </c:pt>
                <c:pt idx="343">
                  <c:v>11.261053085</c:v>
                </c:pt>
                <c:pt idx="344">
                  <c:v>11.281574249</c:v>
                </c:pt>
                <c:pt idx="345">
                  <c:v>11.307916641</c:v>
                </c:pt>
                <c:pt idx="346">
                  <c:v>11.340279579000001</c:v>
                </c:pt>
                <c:pt idx="347">
                  <c:v>11.369029999</c:v>
                </c:pt>
                <c:pt idx="348">
                  <c:v>11.409749031</c:v>
                </c:pt>
                <c:pt idx="349">
                  <c:v>11.453797339999999</c:v>
                </c:pt>
                <c:pt idx="350">
                  <c:v>11.504834174999999</c:v>
                </c:pt>
                <c:pt idx="351">
                  <c:v>11.552447319000001</c:v>
                </c:pt>
                <c:pt idx="352">
                  <c:v>11.611243247999999</c:v>
                </c:pt>
                <c:pt idx="353">
                  <c:v>11.667802811</c:v>
                </c:pt>
                <c:pt idx="354">
                  <c:v>11.728817940000001</c:v>
                </c:pt>
                <c:pt idx="355">
                  <c:v>11.787617683000001</c:v>
                </c:pt>
                <c:pt idx="356">
                  <c:v>11.850568771000001</c:v>
                </c:pt>
                <c:pt idx="357">
                  <c:v>11.91060257</c:v>
                </c:pt>
                <c:pt idx="358">
                  <c:v>11.967056274000001</c:v>
                </c:pt>
                <c:pt idx="359">
                  <c:v>12.025308609</c:v>
                </c:pt>
                <c:pt idx="360">
                  <c:v>12.081606864999999</c:v>
                </c:pt>
                <c:pt idx="361">
                  <c:v>12.147274971</c:v>
                </c:pt>
                <c:pt idx="362">
                  <c:v>12.206116676000001</c:v>
                </c:pt>
                <c:pt idx="363">
                  <c:v>12.259807586999999</c:v>
                </c:pt>
                <c:pt idx="364">
                  <c:v>12.310411453</c:v>
                </c:pt>
                <c:pt idx="365">
                  <c:v>12.366114616000001</c:v>
                </c:pt>
                <c:pt idx="366">
                  <c:v>12.427495003000001</c:v>
                </c:pt>
                <c:pt idx="367">
                  <c:v>12.493985176000001</c:v>
                </c:pt>
                <c:pt idx="368">
                  <c:v>12.557772635999999</c:v>
                </c:pt>
                <c:pt idx="369">
                  <c:v>12.622674942</c:v>
                </c:pt>
                <c:pt idx="370">
                  <c:v>12.682196617000001</c:v>
                </c:pt>
                <c:pt idx="371">
                  <c:v>12.735663413999999</c:v>
                </c:pt>
                <c:pt idx="372">
                  <c:v>12.781256676</c:v>
                </c:pt>
                <c:pt idx="373">
                  <c:v>12.828233719</c:v>
                </c:pt>
                <c:pt idx="374">
                  <c:v>12.870053291</c:v>
                </c:pt>
                <c:pt idx="375">
                  <c:v>12.914114952</c:v>
                </c:pt>
                <c:pt idx="376">
                  <c:v>12.959894179999999</c:v>
                </c:pt>
                <c:pt idx="377">
                  <c:v>13.004484177</c:v>
                </c:pt>
                <c:pt idx="378">
                  <c:v>13.053330421</c:v>
                </c:pt>
                <c:pt idx="379">
                  <c:v>13.097879410000001</c:v>
                </c:pt>
                <c:pt idx="380">
                  <c:v>13.144241333</c:v>
                </c:pt>
                <c:pt idx="381">
                  <c:v>13.183832169</c:v>
                </c:pt>
                <c:pt idx="382">
                  <c:v>13.228404999</c:v>
                </c:pt>
                <c:pt idx="383">
                  <c:v>13.272945404</c:v>
                </c:pt>
                <c:pt idx="384">
                  <c:v>13.320073128000001</c:v>
                </c:pt>
                <c:pt idx="385">
                  <c:v>13.367362022</c:v>
                </c:pt>
                <c:pt idx="386">
                  <c:v>13.41558075</c:v>
                </c:pt>
                <c:pt idx="387">
                  <c:v>13.465071677999999</c:v>
                </c:pt>
                <c:pt idx="388">
                  <c:v>13.515487671000001</c:v>
                </c:pt>
                <c:pt idx="389">
                  <c:v>13.573326111</c:v>
                </c:pt>
                <c:pt idx="390">
                  <c:v>13.629118919</c:v>
                </c:pt>
                <c:pt idx="391">
                  <c:v>13.691380500999999</c:v>
                </c:pt>
                <c:pt idx="392">
                  <c:v>13.754279136999999</c:v>
                </c:pt>
                <c:pt idx="393">
                  <c:v>13.816743851</c:v>
                </c:pt>
                <c:pt idx="394">
                  <c:v>13.881395339999999</c:v>
                </c:pt>
                <c:pt idx="395">
                  <c:v>13.946647644</c:v>
                </c:pt>
                <c:pt idx="396">
                  <c:v>13.998870849999999</c:v>
                </c:pt>
                <c:pt idx="397">
                  <c:v>14.055157661000001</c:v>
                </c:pt>
                <c:pt idx="398">
                  <c:v>14.119334221000001</c:v>
                </c:pt>
                <c:pt idx="399">
                  <c:v>14.176366806000001</c:v>
                </c:pt>
                <c:pt idx="400">
                  <c:v>14.241202354</c:v>
                </c:pt>
                <c:pt idx="401">
                  <c:v>14.29949379</c:v>
                </c:pt>
                <c:pt idx="402">
                  <c:v>14.361093521000001</c:v>
                </c:pt>
                <c:pt idx="403">
                  <c:v>14.423868178999999</c:v>
                </c:pt>
                <c:pt idx="404">
                  <c:v>14.490315437</c:v>
                </c:pt>
                <c:pt idx="405">
                  <c:v>14.553480148</c:v>
                </c:pt>
                <c:pt idx="406">
                  <c:v>14.616595267999999</c:v>
                </c:pt>
                <c:pt idx="407">
                  <c:v>14.674409866</c:v>
                </c:pt>
                <c:pt idx="408">
                  <c:v>14.730554581</c:v>
                </c:pt>
                <c:pt idx="409">
                  <c:v>14.784733771999999</c:v>
                </c:pt>
                <c:pt idx="410">
                  <c:v>14.846421242</c:v>
                </c:pt>
                <c:pt idx="411">
                  <c:v>14.899656296</c:v>
                </c:pt>
                <c:pt idx="412">
                  <c:v>14.957520485</c:v>
                </c:pt>
                <c:pt idx="413">
                  <c:v>15.013378143000001</c:v>
                </c:pt>
                <c:pt idx="414">
                  <c:v>15.081372261</c:v>
                </c:pt>
                <c:pt idx="415">
                  <c:v>15.148797034999999</c:v>
                </c:pt>
                <c:pt idx="416">
                  <c:v>15.218271254999999</c:v>
                </c:pt>
                <c:pt idx="417">
                  <c:v>15.287493705999999</c:v>
                </c:pt>
                <c:pt idx="418">
                  <c:v>15.364540099999999</c:v>
                </c:pt>
                <c:pt idx="419">
                  <c:v>15.439323425</c:v>
                </c:pt>
                <c:pt idx="420">
                  <c:v>15.522423743999999</c:v>
                </c:pt>
                <c:pt idx="421">
                  <c:v>15.608913422000001</c:v>
                </c:pt>
                <c:pt idx="422">
                  <c:v>15.691715240000001</c:v>
                </c:pt>
                <c:pt idx="423">
                  <c:v>15.774037361</c:v>
                </c:pt>
                <c:pt idx="424">
                  <c:v>15.850444794</c:v>
                </c:pt>
                <c:pt idx="425">
                  <c:v>15.921822548</c:v>
                </c:pt>
                <c:pt idx="426">
                  <c:v>15.991604805</c:v>
                </c:pt>
                <c:pt idx="427">
                  <c:v>16.06101799</c:v>
                </c:pt>
                <c:pt idx="428">
                  <c:v>16.13167572</c:v>
                </c:pt>
                <c:pt idx="429">
                  <c:v>16.198534012</c:v>
                </c:pt>
                <c:pt idx="430">
                  <c:v>16.285787582000001</c:v>
                </c:pt>
                <c:pt idx="431">
                  <c:v>16.352842331000002</c:v>
                </c:pt>
                <c:pt idx="432">
                  <c:v>16.418907166</c:v>
                </c:pt>
                <c:pt idx="433">
                  <c:v>16.492334366000001</c:v>
                </c:pt>
                <c:pt idx="434">
                  <c:v>16.553037643</c:v>
                </c:pt>
                <c:pt idx="435">
                  <c:v>16.623693465999999</c:v>
                </c:pt>
                <c:pt idx="436">
                  <c:v>16.684503554999999</c:v>
                </c:pt>
                <c:pt idx="437">
                  <c:v>16.73730278</c:v>
                </c:pt>
                <c:pt idx="438">
                  <c:v>16.798763274999999</c:v>
                </c:pt>
                <c:pt idx="439">
                  <c:v>16.847200394000001</c:v>
                </c:pt>
                <c:pt idx="440">
                  <c:v>16.894546509000001</c:v>
                </c:pt>
                <c:pt idx="441">
                  <c:v>16.943128586</c:v>
                </c:pt>
                <c:pt idx="442">
                  <c:v>16.987552643000001</c:v>
                </c:pt>
                <c:pt idx="443">
                  <c:v>17.032329559000001</c:v>
                </c:pt>
                <c:pt idx="444">
                  <c:v>17.073293686</c:v>
                </c:pt>
                <c:pt idx="445">
                  <c:v>17.121810913000001</c:v>
                </c:pt>
                <c:pt idx="446">
                  <c:v>17.152976989999999</c:v>
                </c:pt>
                <c:pt idx="447">
                  <c:v>17.191270828</c:v>
                </c:pt>
                <c:pt idx="448">
                  <c:v>17.231397629</c:v>
                </c:pt>
                <c:pt idx="449">
                  <c:v>17.278444289999999</c:v>
                </c:pt>
                <c:pt idx="450">
                  <c:v>17.323879242</c:v>
                </c:pt>
                <c:pt idx="451">
                  <c:v>17.366912842000001</c:v>
                </c:pt>
                <c:pt idx="452">
                  <c:v>17.414714813</c:v>
                </c:pt>
                <c:pt idx="453">
                  <c:v>17.459686279</c:v>
                </c:pt>
                <c:pt idx="454">
                  <c:v>17.480953217</c:v>
                </c:pt>
                <c:pt idx="455">
                  <c:v>17.513809204000001</c:v>
                </c:pt>
                <c:pt idx="456">
                  <c:v>17.541734694999999</c:v>
                </c:pt>
                <c:pt idx="457">
                  <c:v>17.535682678000001</c:v>
                </c:pt>
                <c:pt idx="458">
                  <c:v>17.549211501999999</c:v>
                </c:pt>
                <c:pt idx="459">
                  <c:v>17.562055588</c:v>
                </c:pt>
                <c:pt idx="460">
                  <c:v>17.559989929</c:v>
                </c:pt>
                <c:pt idx="461">
                  <c:v>17.562904358000001</c:v>
                </c:pt>
                <c:pt idx="462">
                  <c:v>17.567590714000001</c:v>
                </c:pt>
                <c:pt idx="463">
                  <c:v>17.567077637000001</c:v>
                </c:pt>
                <c:pt idx="464">
                  <c:v>17.567626953000001</c:v>
                </c:pt>
                <c:pt idx="465">
                  <c:v>17.577178955000001</c:v>
                </c:pt>
                <c:pt idx="466">
                  <c:v>17.583974838</c:v>
                </c:pt>
                <c:pt idx="467">
                  <c:v>17.597581862999998</c:v>
                </c:pt>
                <c:pt idx="468">
                  <c:v>17.611017227000001</c:v>
                </c:pt>
                <c:pt idx="469">
                  <c:v>17.617301941000001</c:v>
                </c:pt>
                <c:pt idx="470">
                  <c:v>17.620988845999999</c:v>
                </c:pt>
                <c:pt idx="471">
                  <c:v>17.628782271999999</c:v>
                </c:pt>
                <c:pt idx="472">
                  <c:v>17.627777099999999</c:v>
                </c:pt>
                <c:pt idx="473">
                  <c:v>17.627527236999999</c:v>
                </c:pt>
                <c:pt idx="474">
                  <c:v>17.635644913</c:v>
                </c:pt>
                <c:pt idx="475">
                  <c:v>17.639816283999998</c:v>
                </c:pt>
                <c:pt idx="476">
                  <c:v>17.641954422000001</c:v>
                </c:pt>
                <c:pt idx="477">
                  <c:v>17.642023086999998</c:v>
                </c:pt>
                <c:pt idx="478">
                  <c:v>17.649074553999998</c:v>
                </c:pt>
                <c:pt idx="479">
                  <c:v>17.647388458000002</c:v>
                </c:pt>
                <c:pt idx="480">
                  <c:v>17.641668320000001</c:v>
                </c:pt>
                <c:pt idx="481">
                  <c:v>17.635349273999999</c:v>
                </c:pt>
                <c:pt idx="482">
                  <c:v>17.628265380999999</c:v>
                </c:pt>
                <c:pt idx="483">
                  <c:v>17.617256165000001</c:v>
                </c:pt>
                <c:pt idx="484">
                  <c:v>17.604681015000001</c:v>
                </c:pt>
                <c:pt idx="485">
                  <c:v>17.590841293</c:v>
                </c:pt>
                <c:pt idx="486">
                  <c:v>17.576854705999999</c:v>
                </c:pt>
                <c:pt idx="487">
                  <c:v>17.559703827</c:v>
                </c:pt>
                <c:pt idx="488">
                  <c:v>17.548789977999999</c:v>
                </c:pt>
                <c:pt idx="489">
                  <c:v>17.534067153999999</c:v>
                </c:pt>
                <c:pt idx="490">
                  <c:v>17.523174286</c:v>
                </c:pt>
                <c:pt idx="491">
                  <c:v>17.522777557000001</c:v>
                </c:pt>
                <c:pt idx="492">
                  <c:v>17.513677597000001</c:v>
                </c:pt>
                <c:pt idx="493">
                  <c:v>17.518594742000001</c:v>
                </c:pt>
                <c:pt idx="494">
                  <c:v>17.508434296000001</c:v>
                </c:pt>
                <c:pt idx="495">
                  <c:v>17.496555327999999</c:v>
                </c:pt>
                <c:pt idx="496">
                  <c:v>17.493316650000001</c:v>
                </c:pt>
                <c:pt idx="497">
                  <c:v>17.484230042</c:v>
                </c:pt>
                <c:pt idx="498">
                  <c:v>17.475103378</c:v>
                </c:pt>
                <c:pt idx="499">
                  <c:v>17.470655441000002</c:v>
                </c:pt>
                <c:pt idx="500">
                  <c:v>17.468563079999999</c:v>
                </c:pt>
                <c:pt idx="501">
                  <c:v>17.468488693000001</c:v>
                </c:pt>
              </c:numCache>
            </c:numRef>
          </c:xVal>
          <c:yVal>
            <c:numRef>
              <c:f>NC!$Z$3:$Z$502</c:f>
              <c:numCache>
                <c:formatCode>0.00E+00</c:formatCode>
                <c:ptCount val="500"/>
                <c:pt idx="0">
                  <c:v>0</c:v>
                </c:pt>
                <c:pt idx="1">
                  <c:v>13.331666999999999</c:v>
                </c:pt>
                <c:pt idx="2">
                  <c:v>15.9734</c:v>
                </c:pt>
                <c:pt idx="3">
                  <c:v>17.096142</c:v>
                </c:pt>
                <c:pt idx="4">
                  <c:v>17.619665999999999</c:v>
                </c:pt>
                <c:pt idx="5">
                  <c:v>17.999908000000001</c:v>
                </c:pt>
                <c:pt idx="6">
                  <c:v>18.183844000000001</c:v>
                </c:pt>
                <c:pt idx="7">
                  <c:v>18.366066</c:v>
                </c:pt>
                <c:pt idx="8">
                  <c:v>18.365819999999999</c:v>
                </c:pt>
                <c:pt idx="9">
                  <c:v>18.578997999999999</c:v>
                </c:pt>
                <c:pt idx="10">
                  <c:v>19.72214</c:v>
                </c:pt>
                <c:pt idx="11">
                  <c:v>20.952738</c:v>
                </c:pt>
                <c:pt idx="12">
                  <c:v>22.053678000000001</c:v>
                </c:pt>
                <c:pt idx="13">
                  <c:v>23.004292</c:v>
                </c:pt>
                <c:pt idx="14">
                  <c:v>23.926342000000002</c:v>
                </c:pt>
                <c:pt idx="15">
                  <c:v>24.742868000000001</c:v>
                </c:pt>
                <c:pt idx="16">
                  <c:v>25.628726</c:v>
                </c:pt>
                <c:pt idx="17">
                  <c:v>26.479142</c:v>
                </c:pt>
                <c:pt idx="18">
                  <c:v>27.395133999999999</c:v>
                </c:pt>
                <c:pt idx="19">
                  <c:v>28.405536000000001</c:v>
                </c:pt>
                <c:pt idx="20">
                  <c:v>29.33466</c:v>
                </c:pt>
                <c:pt idx="21">
                  <c:v>30.270862000000001</c:v>
                </c:pt>
                <c:pt idx="22">
                  <c:v>30.964846000000001</c:v>
                </c:pt>
                <c:pt idx="23">
                  <c:v>31.597832</c:v>
                </c:pt>
                <c:pt idx="24">
                  <c:v>32.189942000000002</c:v>
                </c:pt>
                <c:pt idx="25">
                  <c:v>32.694924</c:v>
                </c:pt>
                <c:pt idx="26">
                  <c:v>33.072778</c:v>
                </c:pt>
                <c:pt idx="27">
                  <c:v>33.277186</c:v>
                </c:pt>
                <c:pt idx="28">
                  <c:v>33.365338000000001</c:v>
                </c:pt>
                <c:pt idx="29">
                  <c:v>33.337969999999999</c:v>
                </c:pt>
                <c:pt idx="30">
                  <c:v>33.811700000000002</c:v>
                </c:pt>
                <c:pt idx="31">
                  <c:v>33.966175999999997</c:v>
                </c:pt>
                <c:pt idx="32">
                  <c:v>34.100548000000003</c:v>
                </c:pt>
                <c:pt idx="33">
                  <c:v>34.275260000000003</c:v>
                </c:pt>
                <c:pt idx="34">
                  <c:v>34.446871999999999</c:v>
                </c:pt>
                <c:pt idx="35">
                  <c:v>34.688412</c:v>
                </c:pt>
                <c:pt idx="36">
                  <c:v>34.994224000000003</c:v>
                </c:pt>
                <c:pt idx="37">
                  <c:v>35.381124</c:v>
                </c:pt>
                <c:pt idx="38">
                  <c:v>35.829256000000001</c:v>
                </c:pt>
                <c:pt idx="39">
                  <c:v>36.302779999999998</c:v>
                </c:pt>
                <c:pt idx="40">
                  <c:v>36.777272000000004</c:v>
                </c:pt>
                <c:pt idx="41">
                  <c:v>37.258203999999999</c:v>
                </c:pt>
                <c:pt idx="42">
                  <c:v>37.751708000000001</c:v>
                </c:pt>
                <c:pt idx="43">
                  <c:v>38.249099999999999</c:v>
                </c:pt>
                <c:pt idx="44">
                  <c:v>38.689923999999998</c:v>
                </c:pt>
                <c:pt idx="45">
                  <c:v>39.140396000000003</c:v>
                </c:pt>
                <c:pt idx="46">
                  <c:v>39.665967999999999</c:v>
                </c:pt>
                <c:pt idx="47">
                  <c:v>40.175731999999996</c:v>
                </c:pt>
                <c:pt idx="48">
                  <c:v>40.579003999999998</c:v>
                </c:pt>
                <c:pt idx="49">
                  <c:v>40.863323999999999</c:v>
                </c:pt>
                <c:pt idx="50">
                  <c:v>41.062503999999997</c:v>
                </c:pt>
                <c:pt idx="51">
                  <c:v>41.171084</c:v>
                </c:pt>
                <c:pt idx="52">
                  <c:v>41.223948</c:v>
                </c:pt>
                <c:pt idx="53">
                  <c:v>41.141432000000002</c:v>
                </c:pt>
                <c:pt idx="54">
                  <c:v>41.122768000000001</c:v>
                </c:pt>
                <c:pt idx="55">
                  <c:v>41.186067999999999</c:v>
                </c:pt>
                <c:pt idx="56">
                  <c:v>41.268476</c:v>
                </c:pt>
                <c:pt idx="57">
                  <c:v>41.380775999999997</c:v>
                </c:pt>
                <c:pt idx="58">
                  <c:v>41.493623999999997</c:v>
                </c:pt>
                <c:pt idx="59">
                  <c:v>41.621963999999998</c:v>
                </c:pt>
                <c:pt idx="60">
                  <c:v>41.746035999999997</c:v>
                </c:pt>
                <c:pt idx="61">
                  <c:v>41.824115999999997</c:v>
                </c:pt>
                <c:pt idx="62">
                  <c:v>41.912272000000002</c:v>
                </c:pt>
                <c:pt idx="63">
                  <c:v>42.064224000000003</c:v>
                </c:pt>
                <c:pt idx="64">
                  <c:v>42.119799999999998</c:v>
                </c:pt>
                <c:pt idx="65">
                  <c:v>42.196852</c:v>
                </c:pt>
                <c:pt idx="66">
                  <c:v>42.297784</c:v>
                </c:pt>
                <c:pt idx="67">
                  <c:v>42.335523999999999</c:v>
                </c:pt>
                <c:pt idx="68">
                  <c:v>42.393223999999996</c:v>
                </c:pt>
                <c:pt idx="69">
                  <c:v>42.461472000000001</c:v>
                </c:pt>
                <c:pt idx="70">
                  <c:v>42.547572000000002</c:v>
                </c:pt>
                <c:pt idx="71">
                  <c:v>42.623060000000002</c:v>
                </c:pt>
                <c:pt idx="72">
                  <c:v>42.636848000000001</c:v>
                </c:pt>
                <c:pt idx="73">
                  <c:v>42.710068</c:v>
                </c:pt>
                <c:pt idx="74">
                  <c:v>42.817832000000003</c:v>
                </c:pt>
                <c:pt idx="75">
                  <c:v>42.873868000000002</c:v>
                </c:pt>
                <c:pt idx="76">
                  <c:v>42.894392000000003</c:v>
                </c:pt>
                <c:pt idx="77">
                  <c:v>42.894188</c:v>
                </c:pt>
                <c:pt idx="78">
                  <c:v>42.878971999999997</c:v>
                </c:pt>
                <c:pt idx="79">
                  <c:v>42.841348000000004</c:v>
                </c:pt>
                <c:pt idx="80">
                  <c:v>42.815840000000001</c:v>
                </c:pt>
                <c:pt idx="81">
                  <c:v>42.837772000000001</c:v>
                </c:pt>
                <c:pt idx="82">
                  <c:v>42.894903999999997</c:v>
                </c:pt>
                <c:pt idx="83">
                  <c:v>43.011524000000001</c:v>
                </c:pt>
                <c:pt idx="84">
                  <c:v>43.199148000000001</c:v>
                </c:pt>
                <c:pt idx="85">
                  <c:v>43.435644000000003</c:v>
                </c:pt>
                <c:pt idx="86">
                  <c:v>43.674272000000002</c:v>
                </c:pt>
                <c:pt idx="87">
                  <c:v>43.904912000000003</c:v>
                </c:pt>
                <c:pt idx="88">
                  <c:v>44.232875999999997</c:v>
                </c:pt>
                <c:pt idx="89">
                  <c:v>44.5884</c:v>
                </c:pt>
                <c:pt idx="90">
                  <c:v>44.939968</c:v>
                </c:pt>
                <c:pt idx="91">
                  <c:v>45.282876000000002</c:v>
                </c:pt>
                <c:pt idx="92">
                  <c:v>45.593671999999998</c:v>
                </c:pt>
                <c:pt idx="93">
                  <c:v>45.910372000000002</c:v>
                </c:pt>
                <c:pt idx="94">
                  <c:v>46.122523999999999</c:v>
                </c:pt>
                <c:pt idx="95">
                  <c:v>46.27364</c:v>
                </c:pt>
                <c:pt idx="96">
                  <c:v>46.364812000000001</c:v>
                </c:pt>
                <c:pt idx="97">
                  <c:v>46.392848000000001</c:v>
                </c:pt>
                <c:pt idx="98">
                  <c:v>46.366987999999999</c:v>
                </c:pt>
                <c:pt idx="99">
                  <c:v>46.346736</c:v>
                </c:pt>
                <c:pt idx="100">
                  <c:v>46.327120000000001</c:v>
                </c:pt>
                <c:pt idx="101">
                  <c:v>46.305728000000002</c:v>
                </c:pt>
                <c:pt idx="102">
                  <c:v>46.302616</c:v>
                </c:pt>
                <c:pt idx="103">
                  <c:v>46.317700000000002</c:v>
                </c:pt>
                <c:pt idx="104">
                  <c:v>46.301492000000003</c:v>
                </c:pt>
                <c:pt idx="105">
                  <c:v>46.227868000000001</c:v>
                </c:pt>
                <c:pt idx="106">
                  <c:v>46.137644000000002</c:v>
                </c:pt>
                <c:pt idx="107">
                  <c:v>46.087139999999998</c:v>
                </c:pt>
                <c:pt idx="108">
                  <c:v>46.046731999999999</c:v>
                </c:pt>
                <c:pt idx="109">
                  <c:v>46.106479999999998</c:v>
                </c:pt>
                <c:pt idx="110">
                  <c:v>46.203848000000001</c:v>
                </c:pt>
                <c:pt idx="111">
                  <c:v>46.342224000000002</c:v>
                </c:pt>
                <c:pt idx="112">
                  <c:v>46.584324000000002</c:v>
                </c:pt>
                <c:pt idx="113">
                  <c:v>46.790903999999998</c:v>
                </c:pt>
                <c:pt idx="114">
                  <c:v>46.954616000000001</c:v>
                </c:pt>
                <c:pt idx="115">
                  <c:v>47.077004000000002</c:v>
                </c:pt>
                <c:pt idx="116">
                  <c:v>47.205919999999999</c:v>
                </c:pt>
                <c:pt idx="117">
                  <c:v>47.367427999999997</c:v>
                </c:pt>
                <c:pt idx="118">
                  <c:v>47.489899999999999</c:v>
                </c:pt>
                <c:pt idx="119">
                  <c:v>47.544187999999998</c:v>
                </c:pt>
                <c:pt idx="120">
                  <c:v>47.618476000000001</c:v>
                </c:pt>
                <c:pt idx="121">
                  <c:v>47.683588</c:v>
                </c:pt>
                <c:pt idx="122">
                  <c:v>47.712736</c:v>
                </c:pt>
                <c:pt idx="123">
                  <c:v>47.727468000000002</c:v>
                </c:pt>
                <c:pt idx="124">
                  <c:v>47.781056</c:v>
                </c:pt>
                <c:pt idx="125">
                  <c:v>47.853107999999999</c:v>
                </c:pt>
                <c:pt idx="126">
                  <c:v>47.900812000000002</c:v>
                </c:pt>
                <c:pt idx="127">
                  <c:v>47.900652000000001</c:v>
                </c:pt>
                <c:pt idx="128">
                  <c:v>47.873984</c:v>
                </c:pt>
                <c:pt idx="129">
                  <c:v>47.849187999999998</c:v>
                </c:pt>
                <c:pt idx="130">
                  <c:v>47.791240000000002</c:v>
                </c:pt>
                <c:pt idx="131">
                  <c:v>47.747216000000002</c:v>
                </c:pt>
                <c:pt idx="132">
                  <c:v>47.667932</c:v>
                </c:pt>
                <c:pt idx="133">
                  <c:v>47.579048</c:v>
                </c:pt>
                <c:pt idx="134">
                  <c:v>47.486435999999998</c:v>
                </c:pt>
                <c:pt idx="135">
                  <c:v>47.414256000000002</c:v>
                </c:pt>
                <c:pt idx="136">
                  <c:v>47.359963999999998</c:v>
                </c:pt>
                <c:pt idx="137">
                  <c:v>47.327300000000001</c:v>
                </c:pt>
                <c:pt idx="138">
                  <c:v>47.315936000000001</c:v>
                </c:pt>
                <c:pt idx="139">
                  <c:v>47.303544000000002</c:v>
                </c:pt>
                <c:pt idx="140">
                  <c:v>47.233103999999997</c:v>
                </c:pt>
                <c:pt idx="141">
                  <c:v>47.183728000000002</c:v>
                </c:pt>
                <c:pt idx="142">
                  <c:v>47.078952000000001</c:v>
                </c:pt>
                <c:pt idx="143">
                  <c:v>46.972932</c:v>
                </c:pt>
                <c:pt idx="144">
                  <c:v>46.830407999999998</c:v>
                </c:pt>
                <c:pt idx="145">
                  <c:v>46.681544000000002</c:v>
                </c:pt>
                <c:pt idx="146">
                  <c:v>46.587271999999999</c:v>
                </c:pt>
                <c:pt idx="147">
                  <c:v>46.463664000000001</c:v>
                </c:pt>
                <c:pt idx="148">
                  <c:v>46.378768000000001</c:v>
                </c:pt>
                <c:pt idx="149">
                  <c:v>46.274191999999999</c:v>
                </c:pt>
                <c:pt idx="150">
                  <c:v>46.165008</c:v>
                </c:pt>
                <c:pt idx="151">
                  <c:v>46.064092000000002</c:v>
                </c:pt>
                <c:pt idx="152">
                  <c:v>45.928427999999997</c:v>
                </c:pt>
                <c:pt idx="153">
                  <c:v>45.827716000000002</c:v>
                </c:pt>
                <c:pt idx="154">
                  <c:v>45.720211999999997</c:v>
                </c:pt>
                <c:pt idx="155">
                  <c:v>45.592632000000002</c:v>
                </c:pt>
                <c:pt idx="156">
                  <c:v>45.507531999999998</c:v>
                </c:pt>
                <c:pt idx="157">
                  <c:v>45.468248000000003</c:v>
                </c:pt>
                <c:pt idx="158">
                  <c:v>45.424160000000001</c:v>
                </c:pt>
                <c:pt idx="159">
                  <c:v>45.399664000000001</c:v>
                </c:pt>
                <c:pt idx="160">
                  <c:v>45.383412</c:v>
                </c:pt>
                <c:pt idx="161">
                  <c:v>45.389904000000001</c:v>
                </c:pt>
                <c:pt idx="162">
                  <c:v>45.437764000000001</c:v>
                </c:pt>
                <c:pt idx="163">
                  <c:v>45.522379999999998</c:v>
                </c:pt>
                <c:pt idx="164">
                  <c:v>45.654119999999999</c:v>
                </c:pt>
                <c:pt idx="165">
                  <c:v>45.796627999999998</c:v>
                </c:pt>
                <c:pt idx="166">
                  <c:v>45.880544</c:v>
                </c:pt>
                <c:pt idx="167">
                  <c:v>45.947004</c:v>
                </c:pt>
                <c:pt idx="168">
                  <c:v>46.01878</c:v>
                </c:pt>
                <c:pt idx="169">
                  <c:v>46.147564000000003</c:v>
                </c:pt>
                <c:pt idx="170">
                  <c:v>46.322744</c:v>
                </c:pt>
                <c:pt idx="171">
                  <c:v>46.504475999999997</c:v>
                </c:pt>
                <c:pt idx="172">
                  <c:v>46.656444</c:v>
                </c:pt>
                <c:pt idx="173">
                  <c:v>46.747996000000001</c:v>
                </c:pt>
                <c:pt idx="174">
                  <c:v>46.780292000000003</c:v>
                </c:pt>
                <c:pt idx="175">
                  <c:v>46.756292000000002</c:v>
                </c:pt>
                <c:pt idx="176">
                  <c:v>46.686715999999997</c:v>
                </c:pt>
                <c:pt idx="177">
                  <c:v>46.663936</c:v>
                </c:pt>
                <c:pt idx="178">
                  <c:v>46.717655999999998</c:v>
                </c:pt>
                <c:pt idx="179">
                  <c:v>46.757171999999997</c:v>
                </c:pt>
                <c:pt idx="180">
                  <c:v>46.769412000000003</c:v>
                </c:pt>
                <c:pt idx="181">
                  <c:v>46.760787999999998</c:v>
                </c:pt>
                <c:pt idx="182">
                  <c:v>46.755783999999998</c:v>
                </c:pt>
                <c:pt idx="183">
                  <c:v>46.690984</c:v>
                </c:pt>
                <c:pt idx="184">
                  <c:v>46.558903999999998</c:v>
                </c:pt>
                <c:pt idx="185">
                  <c:v>46.464460000000003</c:v>
                </c:pt>
                <c:pt idx="186">
                  <c:v>46.397087999999997</c:v>
                </c:pt>
                <c:pt idx="187">
                  <c:v>46.334192000000002</c:v>
                </c:pt>
                <c:pt idx="188">
                  <c:v>46.289611999999998</c:v>
                </c:pt>
                <c:pt idx="189">
                  <c:v>46.279884000000003</c:v>
                </c:pt>
                <c:pt idx="190">
                  <c:v>46.310932000000001</c:v>
                </c:pt>
                <c:pt idx="191">
                  <c:v>46.380896</c:v>
                </c:pt>
                <c:pt idx="192">
                  <c:v>46.471932000000002</c:v>
                </c:pt>
                <c:pt idx="193">
                  <c:v>46.596483999999997</c:v>
                </c:pt>
                <c:pt idx="194">
                  <c:v>46.708995999999999</c:v>
                </c:pt>
                <c:pt idx="195">
                  <c:v>46.850064000000003</c:v>
                </c:pt>
                <c:pt idx="196">
                  <c:v>46.981560000000002</c:v>
                </c:pt>
                <c:pt idx="197">
                  <c:v>47.156779999999998</c:v>
                </c:pt>
                <c:pt idx="198">
                  <c:v>47.363984000000002</c:v>
                </c:pt>
                <c:pt idx="199">
                  <c:v>47.575808000000002</c:v>
                </c:pt>
                <c:pt idx="200">
                  <c:v>47.758488</c:v>
                </c:pt>
                <c:pt idx="201">
                  <c:v>47.991079999999997</c:v>
                </c:pt>
                <c:pt idx="202">
                  <c:v>48.212499999999999</c:v>
                </c:pt>
                <c:pt idx="203">
                  <c:v>48.429603999999998</c:v>
                </c:pt>
                <c:pt idx="204">
                  <c:v>48.659812000000002</c:v>
                </c:pt>
                <c:pt idx="205">
                  <c:v>48.873604</c:v>
                </c:pt>
                <c:pt idx="206">
                  <c:v>49.043295999999998</c:v>
                </c:pt>
                <c:pt idx="207">
                  <c:v>49.207996000000001</c:v>
                </c:pt>
                <c:pt idx="208">
                  <c:v>49.379992000000001</c:v>
                </c:pt>
                <c:pt idx="209">
                  <c:v>49.583888000000002</c:v>
                </c:pt>
                <c:pt idx="210">
                  <c:v>49.793008</c:v>
                </c:pt>
                <c:pt idx="211">
                  <c:v>50.051028000000002</c:v>
                </c:pt>
                <c:pt idx="212">
                  <c:v>50.340612</c:v>
                </c:pt>
                <c:pt idx="213">
                  <c:v>50.666628000000003</c:v>
                </c:pt>
                <c:pt idx="214">
                  <c:v>50.994003999999997</c:v>
                </c:pt>
                <c:pt idx="215">
                  <c:v>51.284852000000001</c:v>
                </c:pt>
                <c:pt idx="216">
                  <c:v>51.545527999999997</c:v>
                </c:pt>
                <c:pt idx="217">
                  <c:v>51.801763999999999</c:v>
                </c:pt>
                <c:pt idx="218">
                  <c:v>52.052872000000001</c:v>
                </c:pt>
                <c:pt idx="219">
                  <c:v>52.321804</c:v>
                </c:pt>
                <c:pt idx="220">
                  <c:v>52.525984000000001</c:v>
                </c:pt>
                <c:pt idx="221">
                  <c:v>52.750059999999998</c:v>
                </c:pt>
                <c:pt idx="222">
                  <c:v>52.961987999999998</c:v>
                </c:pt>
                <c:pt idx="223">
                  <c:v>53.150364000000003</c:v>
                </c:pt>
                <c:pt idx="224">
                  <c:v>53.337552000000002</c:v>
                </c:pt>
                <c:pt idx="225">
                  <c:v>53.543776000000001</c:v>
                </c:pt>
                <c:pt idx="226">
                  <c:v>53.771363999999998</c:v>
                </c:pt>
                <c:pt idx="227">
                  <c:v>53.952351999999998</c:v>
                </c:pt>
                <c:pt idx="228">
                  <c:v>54.084347999999999</c:v>
                </c:pt>
                <c:pt idx="229">
                  <c:v>54.198632000000003</c:v>
                </c:pt>
                <c:pt idx="230">
                  <c:v>54.328144000000002</c:v>
                </c:pt>
                <c:pt idx="231">
                  <c:v>54.480159999999998</c:v>
                </c:pt>
                <c:pt idx="232">
                  <c:v>54.657020000000003</c:v>
                </c:pt>
                <c:pt idx="233">
                  <c:v>54.884424000000003</c:v>
                </c:pt>
                <c:pt idx="234">
                  <c:v>55.123240000000003</c:v>
                </c:pt>
                <c:pt idx="235">
                  <c:v>55.374324000000001</c:v>
                </c:pt>
                <c:pt idx="236">
                  <c:v>55.598596000000001</c:v>
                </c:pt>
                <c:pt idx="237">
                  <c:v>55.814512000000001</c:v>
                </c:pt>
                <c:pt idx="238">
                  <c:v>56.030396000000003</c:v>
                </c:pt>
                <c:pt idx="239">
                  <c:v>56.251379999999997</c:v>
                </c:pt>
                <c:pt idx="240">
                  <c:v>56.522024000000002</c:v>
                </c:pt>
                <c:pt idx="241">
                  <c:v>56.800856000000003</c:v>
                </c:pt>
                <c:pt idx="242">
                  <c:v>57.094296</c:v>
                </c:pt>
                <c:pt idx="243">
                  <c:v>57.428072</c:v>
                </c:pt>
                <c:pt idx="244">
                  <c:v>57.758288</c:v>
                </c:pt>
                <c:pt idx="245">
                  <c:v>58.083951999999996</c:v>
                </c:pt>
                <c:pt idx="246">
                  <c:v>58.404443999999998</c:v>
                </c:pt>
                <c:pt idx="247">
                  <c:v>58.710239999999999</c:v>
                </c:pt>
                <c:pt idx="248">
                  <c:v>58.987768000000003</c:v>
                </c:pt>
                <c:pt idx="249">
                  <c:v>59.232607999999999</c:v>
                </c:pt>
                <c:pt idx="250">
                  <c:v>59.470135999999997</c:v>
                </c:pt>
                <c:pt idx="251">
                  <c:v>59.701647999999999</c:v>
                </c:pt>
                <c:pt idx="252">
                  <c:v>59.959020000000002</c:v>
                </c:pt>
                <c:pt idx="253">
                  <c:v>60.254615999999999</c:v>
                </c:pt>
                <c:pt idx="254">
                  <c:v>60.524852000000003</c:v>
                </c:pt>
                <c:pt idx="255">
                  <c:v>60.796883999999999</c:v>
                </c:pt>
                <c:pt idx="256">
                  <c:v>61.065184000000002</c:v>
                </c:pt>
                <c:pt idx="257">
                  <c:v>61.293016000000001</c:v>
                </c:pt>
                <c:pt idx="258">
                  <c:v>61.56194</c:v>
                </c:pt>
                <c:pt idx="259">
                  <c:v>61.852311999999998</c:v>
                </c:pt>
                <c:pt idx="260">
                  <c:v>62.105584</c:v>
                </c:pt>
                <c:pt idx="261">
                  <c:v>62.372700000000002</c:v>
                </c:pt>
                <c:pt idx="262">
                  <c:v>62.658092000000003</c:v>
                </c:pt>
                <c:pt idx="263">
                  <c:v>62.945328000000003</c:v>
                </c:pt>
                <c:pt idx="264">
                  <c:v>63.206532000000003</c:v>
                </c:pt>
                <c:pt idx="265">
                  <c:v>63.4818</c:v>
                </c:pt>
                <c:pt idx="266">
                  <c:v>63.746139999999997</c:v>
                </c:pt>
                <c:pt idx="267">
                  <c:v>63.990732000000001</c:v>
                </c:pt>
                <c:pt idx="268">
                  <c:v>64.249684000000002</c:v>
                </c:pt>
                <c:pt idx="269">
                  <c:v>64.500472000000002</c:v>
                </c:pt>
                <c:pt idx="270">
                  <c:v>64.721767999999997</c:v>
                </c:pt>
                <c:pt idx="271">
                  <c:v>64.907740000000004</c:v>
                </c:pt>
                <c:pt idx="272">
                  <c:v>65.059579999999997</c:v>
                </c:pt>
                <c:pt idx="273">
                  <c:v>65.256951999999998</c:v>
                </c:pt>
                <c:pt idx="274">
                  <c:v>65.478116</c:v>
                </c:pt>
                <c:pt idx="275">
                  <c:v>65.711507999999995</c:v>
                </c:pt>
                <c:pt idx="276">
                  <c:v>65.961712000000006</c:v>
                </c:pt>
                <c:pt idx="277">
                  <c:v>66.211044000000001</c:v>
                </c:pt>
                <c:pt idx="278">
                  <c:v>66.426404000000005</c:v>
                </c:pt>
                <c:pt idx="279">
                  <c:v>66.675352000000004</c:v>
                </c:pt>
                <c:pt idx="280">
                  <c:v>66.879756</c:v>
                </c:pt>
                <c:pt idx="281">
                  <c:v>67.090891999999997</c:v>
                </c:pt>
                <c:pt idx="282">
                  <c:v>67.309607999999997</c:v>
                </c:pt>
                <c:pt idx="283">
                  <c:v>67.540999999999997</c:v>
                </c:pt>
                <c:pt idx="284">
                  <c:v>67.791231999999994</c:v>
                </c:pt>
                <c:pt idx="285">
                  <c:v>68.032759999999996</c:v>
                </c:pt>
                <c:pt idx="286">
                  <c:v>68.266976</c:v>
                </c:pt>
                <c:pt idx="287">
                  <c:v>68.500495999999998</c:v>
                </c:pt>
                <c:pt idx="288">
                  <c:v>68.730159999999998</c:v>
                </c:pt>
                <c:pt idx="289">
                  <c:v>68.952855999999997</c:v>
                </c:pt>
                <c:pt idx="290">
                  <c:v>69.165487999999996</c:v>
                </c:pt>
                <c:pt idx="291">
                  <c:v>69.378855999999999</c:v>
                </c:pt>
                <c:pt idx="292">
                  <c:v>69.616399999999999</c:v>
                </c:pt>
                <c:pt idx="293">
                  <c:v>69.890879999999996</c:v>
                </c:pt>
                <c:pt idx="294">
                  <c:v>70.133775999999997</c:v>
                </c:pt>
                <c:pt idx="295">
                  <c:v>70.376367999999999</c:v>
                </c:pt>
                <c:pt idx="296">
                  <c:v>70.640264000000002</c:v>
                </c:pt>
                <c:pt idx="297">
                  <c:v>70.918064000000001</c:v>
                </c:pt>
                <c:pt idx="298">
                  <c:v>71.209016000000005</c:v>
                </c:pt>
                <c:pt idx="299">
                  <c:v>71.496848</c:v>
                </c:pt>
                <c:pt idx="300">
                  <c:v>71.776455999999996</c:v>
                </c:pt>
                <c:pt idx="301">
                  <c:v>72.058351999999999</c:v>
                </c:pt>
                <c:pt idx="302">
                  <c:v>72.329560000000001</c:v>
                </c:pt>
                <c:pt idx="303">
                  <c:v>72.600375999999997</c:v>
                </c:pt>
                <c:pt idx="304">
                  <c:v>72.886696000000001</c:v>
                </c:pt>
                <c:pt idx="305">
                  <c:v>73.169088000000002</c:v>
                </c:pt>
                <c:pt idx="306">
                  <c:v>73.453096000000002</c:v>
                </c:pt>
                <c:pt idx="307">
                  <c:v>73.755439999999993</c:v>
                </c:pt>
                <c:pt idx="308">
                  <c:v>74.064183999999997</c:v>
                </c:pt>
                <c:pt idx="309">
                  <c:v>74.380536000000006</c:v>
                </c:pt>
                <c:pt idx="310">
                  <c:v>74.713504</c:v>
                </c:pt>
                <c:pt idx="311">
                  <c:v>75.020048000000003</c:v>
                </c:pt>
                <c:pt idx="312">
                  <c:v>75.325224000000006</c:v>
                </c:pt>
                <c:pt idx="313">
                  <c:v>75.633328000000006</c:v>
                </c:pt>
                <c:pt idx="314">
                  <c:v>75.944711999999996</c:v>
                </c:pt>
                <c:pt idx="315">
                  <c:v>76.244928000000002</c:v>
                </c:pt>
                <c:pt idx="316">
                  <c:v>76.549064000000001</c:v>
                </c:pt>
                <c:pt idx="317">
                  <c:v>76.852952000000002</c:v>
                </c:pt>
                <c:pt idx="318">
                  <c:v>77.140360000000001</c:v>
                </c:pt>
                <c:pt idx="319">
                  <c:v>77.448408000000001</c:v>
                </c:pt>
                <c:pt idx="320">
                  <c:v>77.743480000000005</c:v>
                </c:pt>
                <c:pt idx="321">
                  <c:v>78.035679999999999</c:v>
                </c:pt>
                <c:pt idx="322">
                  <c:v>78.320120000000003</c:v>
                </c:pt>
                <c:pt idx="323">
                  <c:v>78.634320000000002</c:v>
                </c:pt>
                <c:pt idx="324">
                  <c:v>78.953816000000003</c:v>
                </c:pt>
                <c:pt idx="325">
                  <c:v>79.273960000000002</c:v>
                </c:pt>
                <c:pt idx="326">
                  <c:v>79.617223999999993</c:v>
                </c:pt>
                <c:pt idx="327">
                  <c:v>79.955864000000005</c:v>
                </c:pt>
                <c:pt idx="328">
                  <c:v>80.273511999999997</c:v>
                </c:pt>
                <c:pt idx="329">
                  <c:v>80.593295999999995</c:v>
                </c:pt>
                <c:pt idx="330">
                  <c:v>80.913240000000002</c:v>
                </c:pt>
                <c:pt idx="331">
                  <c:v>81.249015999999997</c:v>
                </c:pt>
                <c:pt idx="332">
                  <c:v>81.543471999999994</c:v>
                </c:pt>
                <c:pt idx="333">
                  <c:v>81.822928000000005</c:v>
                </c:pt>
                <c:pt idx="334">
                  <c:v>82.119007999999994</c:v>
                </c:pt>
                <c:pt idx="335">
                  <c:v>82.422623999999999</c:v>
                </c:pt>
                <c:pt idx="336">
                  <c:v>82.732624000000001</c:v>
                </c:pt>
                <c:pt idx="337">
                  <c:v>83.047600000000003</c:v>
                </c:pt>
                <c:pt idx="338">
                  <c:v>83.353744000000006</c:v>
                </c:pt>
                <c:pt idx="339">
                  <c:v>83.662847999999997</c:v>
                </c:pt>
                <c:pt idx="340">
                  <c:v>83.965744000000001</c:v>
                </c:pt>
                <c:pt idx="341">
                  <c:v>84.274664000000001</c:v>
                </c:pt>
                <c:pt idx="342">
                  <c:v>84.580575999999994</c:v>
                </c:pt>
                <c:pt idx="343">
                  <c:v>84.893103999999994</c:v>
                </c:pt>
                <c:pt idx="344">
                  <c:v>85.213992000000005</c:v>
                </c:pt>
                <c:pt idx="345">
                  <c:v>85.550072</c:v>
                </c:pt>
                <c:pt idx="346">
                  <c:v>85.887575999999996</c:v>
                </c:pt>
                <c:pt idx="347">
                  <c:v>86.215503999999996</c:v>
                </c:pt>
                <c:pt idx="348">
                  <c:v>86.544200000000004</c:v>
                </c:pt>
                <c:pt idx="349">
                  <c:v>86.878504000000007</c:v>
                </c:pt>
                <c:pt idx="350">
                  <c:v>87.228256000000002</c:v>
                </c:pt>
                <c:pt idx="351">
                  <c:v>87.567815999999993</c:v>
                </c:pt>
                <c:pt idx="352">
                  <c:v>87.883184</c:v>
                </c:pt>
                <c:pt idx="353">
                  <c:v>88.230800000000002</c:v>
                </c:pt>
                <c:pt idx="354">
                  <c:v>88.593288000000001</c:v>
                </c:pt>
                <c:pt idx="355">
                  <c:v>88.937072000000001</c:v>
                </c:pt>
                <c:pt idx="356">
                  <c:v>89.267200000000003</c:v>
                </c:pt>
                <c:pt idx="357">
                  <c:v>89.592023999999995</c:v>
                </c:pt>
                <c:pt idx="358">
                  <c:v>89.926087999999993</c:v>
                </c:pt>
                <c:pt idx="359">
                  <c:v>90.269831999999994</c:v>
                </c:pt>
                <c:pt idx="360">
                  <c:v>90.610383999999996</c:v>
                </c:pt>
                <c:pt idx="361">
                  <c:v>90.961231999999995</c:v>
                </c:pt>
                <c:pt idx="362">
                  <c:v>91.303095999999996</c:v>
                </c:pt>
                <c:pt idx="363">
                  <c:v>91.632199999999997</c:v>
                </c:pt>
                <c:pt idx="364">
                  <c:v>91.981088</c:v>
                </c:pt>
                <c:pt idx="365">
                  <c:v>92.345367999999993</c:v>
                </c:pt>
                <c:pt idx="366">
                  <c:v>92.708144000000004</c:v>
                </c:pt>
                <c:pt idx="367">
                  <c:v>93.097247999999993</c:v>
                </c:pt>
                <c:pt idx="368">
                  <c:v>93.490191999999993</c:v>
                </c:pt>
                <c:pt idx="369">
                  <c:v>93.887271999999996</c:v>
                </c:pt>
                <c:pt idx="370">
                  <c:v>94.296952000000005</c:v>
                </c:pt>
                <c:pt idx="371">
                  <c:v>94.710704000000007</c:v>
                </c:pt>
                <c:pt idx="372">
                  <c:v>95.111608000000004</c:v>
                </c:pt>
                <c:pt idx="373">
                  <c:v>95.512855999999999</c:v>
                </c:pt>
                <c:pt idx="374">
                  <c:v>95.914624000000003</c:v>
                </c:pt>
                <c:pt idx="375">
                  <c:v>96.331680000000006</c:v>
                </c:pt>
                <c:pt idx="376">
                  <c:v>96.745031999999995</c:v>
                </c:pt>
                <c:pt idx="377">
                  <c:v>97.176559999999995</c:v>
                </c:pt>
                <c:pt idx="378">
                  <c:v>97.607848000000004</c:v>
                </c:pt>
                <c:pt idx="379">
                  <c:v>98.040015999999994</c:v>
                </c:pt>
                <c:pt idx="380">
                  <c:v>98.466471999999996</c:v>
                </c:pt>
                <c:pt idx="381">
                  <c:v>98.893640000000005</c:v>
                </c:pt>
                <c:pt idx="382">
                  <c:v>99.319640000000007</c:v>
                </c:pt>
                <c:pt idx="383">
                  <c:v>99.746272000000005</c:v>
                </c:pt>
                <c:pt idx="384">
                  <c:v>100.178168</c:v>
                </c:pt>
                <c:pt idx="385">
                  <c:v>100.60727199999999</c:v>
                </c:pt>
                <c:pt idx="386">
                  <c:v>101.029888</c:v>
                </c:pt>
                <c:pt idx="387">
                  <c:v>101.459192</c:v>
                </c:pt>
                <c:pt idx="388">
                  <c:v>101.900696</c:v>
                </c:pt>
                <c:pt idx="389">
                  <c:v>102.34705599999999</c:v>
                </c:pt>
                <c:pt idx="390">
                  <c:v>102.786024</c:v>
                </c:pt>
                <c:pt idx="391">
                  <c:v>103.223536</c:v>
                </c:pt>
                <c:pt idx="392">
                  <c:v>103.66103200000001</c:v>
                </c:pt>
                <c:pt idx="393">
                  <c:v>104.078136</c:v>
                </c:pt>
                <c:pt idx="394">
                  <c:v>104.47328</c:v>
                </c:pt>
                <c:pt idx="395">
                  <c:v>104.859264</c:v>
                </c:pt>
                <c:pt idx="396">
                  <c:v>105.235936</c:v>
                </c:pt>
                <c:pt idx="397">
                  <c:v>105.60236</c:v>
                </c:pt>
                <c:pt idx="398">
                  <c:v>105.96554399999999</c:v>
                </c:pt>
                <c:pt idx="399">
                  <c:v>106.32685600000001</c:v>
                </c:pt>
                <c:pt idx="400">
                  <c:v>106.68628</c:v>
                </c:pt>
                <c:pt idx="401">
                  <c:v>107.044584</c:v>
                </c:pt>
                <c:pt idx="402">
                  <c:v>107.39572800000001</c:v>
                </c:pt>
                <c:pt idx="403">
                  <c:v>107.737488</c:v>
                </c:pt>
                <c:pt idx="404">
                  <c:v>108.066168</c:v>
                </c:pt>
                <c:pt idx="405">
                  <c:v>108.39523199999999</c:v>
                </c:pt>
                <c:pt idx="406">
                  <c:v>108.73132</c:v>
                </c:pt>
                <c:pt idx="407">
                  <c:v>109.06908</c:v>
                </c:pt>
                <c:pt idx="408">
                  <c:v>109.398472</c:v>
                </c:pt>
                <c:pt idx="409">
                  <c:v>109.718688</c:v>
                </c:pt>
                <c:pt idx="410">
                  <c:v>110.02552</c:v>
                </c:pt>
                <c:pt idx="411">
                  <c:v>110.32168799999999</c:v>
                </c:pt>
                <c:pt idx="412">
                  <c:v>110.615672</c:v>
                </c:pt>
                <c:pt idx="413">
                  <c:v>110.889064</c:v>
                </c:pt>
                <c:pt idx="414">
                  <c:v>111.15692</c:v>
                </c:pt>
                <c:pt idx="415">
                  <c:v>111.427312</c:v>
                </c:pt>
                <c:pt idx="416">
                  <c:v>111.689328</c:v>
                </c:pt>
                <c:pt idx="417">
                  <c:v>111.935256</c:v>
                </c:pt>
                <c:pt idx="418">
                  <c:v>112.15983199999999</c:v>
                </c:pt>
                <c:pt idx="419">
                  <c:v>112.37287999999999</c:v>
                </c:pt>
                <c:pt idx="420">
                  <c:v>112.55864800000001</c:v>
                </c:pt>
                <c:pt idx="421">
                  <c:v>112.754752</c:v>
                </c:pt>
                <c:pt idx="422">
                  <c:v>113.031536</c:v>
                </c:pt>
                <c:pt idx="423">
                  <c:v>113.312048</c:v>
                </c:pt>
                <c:pt idx="424">
                  <c:v>113.570008</c:v>
                </c:pt>
                <c:pt idx="425">
                  <c:v>113.812888</c:v>
                </c:pt>
                <c:pt idx="426">
                  <c:v>114.02967200000001</c:v>
                </c:pt>
                <c:pt idx="427">
                  <c:v>114.224912</c:v>
                </c:pt>
                <c:pt idx="428">
                  <c:v>114.404568</c:v>
                </c:pt>
                <c:pt idx="429">
                  <c:v>114.566776</c:v>
                </c:pt>
                <c:pt idx="430">
                  <c:v>114.72711200000001</c:v>
                </c:pt>
                <c:pt idx="431">
                  <c:v>114.89253600000001</c:v>
                </c:pt>
                <c:pt idx="432">
                  <c:v>115.041344</c:v>
                </c:pt>
                <c:pt idx="433">
                  <c:v>115.171672</c:v>
                </c:pt>
                <c:pt idx="434">
                  <c:v>115.28676</c:v>
                </c:pt>
                <c:pt idx="435">
                  <c:v>115.39965599999999</c:v>
                </c:pt>
                <c:pt idx="436">
                  <c:v>115.491856</c:v>
                </c:pt>
                <c:pt idx="437">
                  <c:v>115.57049600000001</c:v>
                </c:pt>
                <c:pt idx="438">
                  <c:v>115.644728</c:v>
                </c:pt>
                <c:pt idx="439">
                  <c:v>115.71744</c:v>
                </c:pt>
                <c:pt idx="440">
                  <c:v>115.786768</c:v>
                </c:pt>
                <c:pt idx="441">
                  <c:v>115.8544</c:v>
                </c:pt>
                <c:pt idx="442">
                  <c:v>115.91794400000001</c:v>
                </c:pt>
                <c:pt idx="443">
                  <c:v>115.98287999999999</c:v>
                </c:pt>
                <c:pt idx="444">
                  <c:v>116.04016799999999</c:v>
                </c:pt>
                <c:pt idx="445">
                  <c:v>116.088808</c:v>
                </c:pt>
                <c:pt idx="446">
                  <c:v>116.13830400000001</c:v>
                </c:pt>
                <c:pt idx="447">
                  <c:v>116.186088</c:v>
                </c:pt>
                <c:pt idx="448">
                  <c:v>116.231176</c:v>
                </c:pt>
                <c:pt idx="449">
                  <c:v>116.271512</c:v>
                </c:pt>
                <c:pt idx="450">
                  <c:v>116.307624</c:v>
                </c:pt>
                <c:pt idx="451">
                  <c:v>116.338808</c:v>
                </c:pt>
                <c:pt idx="452">
                  <c:v>116.364912</c:v>
                </c:pt>
                <c:pt idx="453">
                  <c:v>116.38609599999999</c:v>
                </c:pt>
                <c:pt idx="454">
                  <c:v>116.4</c:v>
                </c:pt>
                <c:pt idx="455">
                  <c:v>116.420688</c:v>
                </c:pt>
                <c:pt idx="456">
                  <c:v>116.451536</c:v>
                </c:pt>
                <c:pt idx="457">
                  <c:v>116.483056</c:v>
                </c:pt>
                <c:pt idx="458">
                  <c:v>116.520672</c:v>
                </c:pt>
                <c:pt idx="459">
                  <c:v>116.552712</c:v>
                </c:pt>
                <c:pt idx="460">
                  <c:v>116.584064</c:v>
                </c:pt>
                <c:pt idx="461">
                  <c:v>116.61456800000001</c:v>
                </c:pt>
                <c:pt idx="462">
                  <c:v>116.64456800000001</c:v>
                </c:pt>
                <c:pt idx="463">
                  <c:v>116.67948</c:v>
                </c:pt>
                <c:pt idx="464">
                  <c:v>116.710328</c:v>
                </c:pt>
                <c:pt idx="465">
                  <c:v>116.733536</c:v>
                </c:pt>
                <c:pt idx="466">
                  <c:v>116.75116800000001</c:v>
                </c:pt>
                <c:pt idx="467">
                  <c:v>116.76796</c:v>
                </c:pt>
                <c:pt idx="468">
                  <c:v>116.78319999999999</c:v>
                </c:pt>
                <c:pt idx="469">
                  <c:v>116.79371999999999</c:v>
                </c:pt>
                <c:pt idx="470">
                  <c:v>116.802864</c:v>
                </c:pt>
                <c:pt idx="471">
                  <c:v>116.855424</c:v>
                </c:pt>
                <c:pt idx="472">
                  <c:v>116.93163199999999</c:v>
                </c:pt>
                <c:pt idx="473">
                  <c:v>117.02433600000001</c:v>
                </c:pt>
                <c:pt idx="474">
                  <c:v>117.1386</c:v>
                </c:pt>
                <c:pt idx="475">
                  <c:v>117.29753599999999</c:v>
                </c:pt>
                <c:pt idx="476">
                  <c:v>117.21764</c:v>
                </c:pt>
                <c:pt idx="477">
                  <c:v>117.13576</c:v>
                </c:pt>
                <c:pt idx="478">
                  <c:v>117.068584</c:v>
                </c:pt>
                <c:pt idx="479">
                  <c:v>117.006576</c:v>
                </c:pt>
                <c:pt idx="480">
                  <c:v>116.923824</c:v>
                </c:pt>
                <c:pt idx="481">
                  <c:v>116.878624</c:v>
                </c:pt>
                <c:pt idx="482">
                  <c:v>116.821704</c:v>
                </c:pt>
                <c:pt idx="483">
                  <c:v>116.74332</c:v>
                </c:pt>
                <c:pt idx="484">
                  <c:v>116.67419200000001</c:v>
                </c:pt>
                <c:pt idx="485">
                  <c:v>116.616552</c:v>
                </c:pt>
                <c:pt idx="486">
                  <c:v>116.55444</c:v>
                </c:pt>
                <c:pt idx="487">
                  <c:v>116.518</c:v>
                </c:pt>
                <c:pt idx="488">
                  <c:v>116.497384</c:v>
                </c:pt>
                <c:pt idx="489">
                  <c:v>116.47524799999999</c:v>
                </c:pt>
                <c:pt idx="490">
                  <c:v>116.457904</c:v>
                </c:pt>
                <c:pt idx="491">
                  <c:v>116.462352</c:v>
                </c:pt>
                <c:pt idx="492">
                  <c:v>116.45268</c:v>
                </c:pt>
                <c:pt idx="493">
                  <c:v>116.413856</c:v>
                </c:pt>
                <c:pt idx="494">
                  <c:v>116.353632</c:v>
                </c:pt>
                <c:pt idx="495">
                  <c:v>116.284448</c:v>
                </c:pt>
                <c:pt idx="496">
                  <c:v>116.178568</c:v>
                </c:pt>
                <c:pt idx="497">
                  <c:v>116.11599200000001</c:v>
                </c:pt>
                <c:pt idx="498">
                  <c:v>116.053336</c:v>
                </c:pt>
                <c:pt idx="499">
                  <c:v>115.96</c:v>
                </c:pt>
              </c:numCache>
            </c:numRef>
          </c:yVal>
          <c:smooth val="1"/>
          <c:extLst>
            <c:ext xmlns:c16="http://schemas.microsoft.com/office/drawing/2014/chart" uri="{C3380CC4-5D6E-409C-BE32-E72D297353CC}">
              <c16:uniqueId val="{00000000-7C0B-7A46-AF4A-B9381B66DFFE}"/>
            </c:ext>
          </c:extLst>
        </c:ser>
        <c:ser>
          <c:idx val="1"/>
          <c:order val="1"/>
          <c:tx>
            <c:v>C-8 strands - Asym</c:v>
          </c:tx>
          <c:spPr>
            <a:ln w="9525" cap="rnd">
              <a:solidFill>
                <a:schemeClr val="tx1"/>
              </a:solidFill>
              <a:prstDash val="sysDash"/>
              <a:round/>
            </a:ln>
            <a:effectLst/>
          </c:spPr>
          <c:marker>
            <c:symbol val="none"/>
          </c:marker>
          <c:xVal>
            <c:numRef>
              <c:f>NC!$BE$3:$BE$504</c:f>
              <c:numCache>
                <c:formatCode>0.00E+00</c:formatCode>
                <c:ptCount val="502"/>
                <c:pt idx="0">
                  <c:v>0</c:v>
                </c:pt>
                <c:pt idx="1">
                  <c:v>4.4253824854000002E-6</c:v>
                </c:pt>
                <c:pt idx="2">
                  <c:v>2.7453264919999999E-5</c:v>
                </c:pt>
                <c:pt idx="3">
                  <c:v>6.4949097577000006E-5</c:v>
                </c:pt>
                <c:pt idx="4">
                  <c:v>5.8135839936000003E-5</c:v>
                </c:pt>
                <c:pt idx="5">
                  <c:v>7.5430005380999995E-5</c:v>
                </c:pt>
                <c:pt idx="6">
                  <c:v>-2.3147456886000001E-5</c:v>
                </c:pt>
                <c:pt idx="7">
                  <c:v>-2.5212511536999997E-4</c:v>
                </c:pt>
                <c:pt idx="8">
                  <c:v>-4.8258039169000002E-4</c:v>
                </c:pt>
                <c:pt idx="9">
                  <c:v>-8.2509528146999995E-4</c:v>
                </c:pt>
                <c:pt idx="10">
                  <c:v>-1.0001263581E-3</c:v>
                </c:pt>
                <c:pt idx="11">
                  <c:v>-1.5423973091E-3</c:v>
                </c:pt>
                <c:pt idx="12">
                  <c:v>-1.8654312007000001E-3</c:v>
                </c:pt>
                <c:pt idx="13">
                  <c:v>1.6033921855999999E-3</c:v>
                </c:pt>
                <c:pt idx="14">
                  <c:v>-8.6776207900000001E-4</c:v>
                </c:pt>
                <c:pt idx="15">
                  <c:v>-2.0323539153E-2</c:v>
                </c:pt>
                <c:pt idx="16">
                  <c:v>-1.1236310005E-2</c:v>
                </c:pt>
                <c:pt idx="17">
                  <c:v>-3.3447358292000001E-3</c:v>
                </c:pt>
                <c:pt idx="18">
                  <c:v>-2.1125506610000001E-2</c:v>
                </c:pt>
                <c:pt idx="19">
                  <c:v>-5.1171898841999998E-2</c:v>
                </c:pt>
                <c:pt idx="20">
                  <c:v>-8.6794942617000007E-2</c:v>
                </c:pt>
                <c:pt idx="21">
                  <c:v>-0.11679217219</c:v>
                </c:pt>
                <c:pt idx="22">
                  <c:v>-0.12322855740999999</c:v>
                </c:pt>
                <c:pt idx="23">
                  <c:v>-9.0599432588000003E-2</c:v>
                </c:pt>
                <c:pt idx="24">
                  <c:v>-5.2102763205999998E-2</c:v>
                </c:pt>
                <c:pt idx="25">
                  <c:v>-7.6560117303999999E-3</c:v>
                </c:pt>
                <c:pt idx="26">
                  <c:v>4.4283043592999997E-2</c:v>
                </c:pt>
                <c:pt idx="27">
                  <c:v>9.0966962277999996E-2</c:v>
                </c:pt>
                <c:pt idx="28">
                  <c:v>0.13622985779999999</c:v>
                </c:pt>
                <c:pt idx="29">
                  <c:v>0.19136366248</c:v>
                </c:pt>
                <c:pt idx="30">
                  <c:v>0.25358277558999998</c:v>
                </c:pt>
                <c:pt idx="31">
                  <c:v>0.3132288754</c:v>
                </c:pt>
                <c:pt idx="32">
                  <c:v>0.35784733294999999</c:v>
                </c:pt>
                <c:pt idx="33">
                  <c:v>0.38819769025</c:v>
                </c:pt>
                <c:pt idx="34">
                  <c:v>0.41135245562</c:v>
                </c:pt>
                <c:pt idx="35">
                  <c:v>0.43631714581999997</c:v>
                </c:pt>
                <c:pt idx="36">
                  <c:v>0.47127872705000001</c:v>
                </c:pt>
                <c:pt idx="37">
                  <c:v>0.49878075718999998</c:v>
                </c:pt>
                <c:pt idx="38">
                  <c:v>0.52312630415000005</c:v>
                </c:pt>
                <c:pt idx="39">
                  <c:v>0.55055683851000004</c:v>
                </c:pt>
                <c:pt idx="40">
                  <c:v>0.57759082316999999</c:v>
                </c:pt>
                <c:pt idx="41">
                  <c:v>0.60375595093000001</c:v>
                </c:pt>
                <c:pt idx="42">
                  <c:v>0.62503850459999999</c:v>
                </c:pt>
                <c:pt idx="43">
                  <c:v>0.63812828064000005</c:v>
                </c:pt>
                <c:pt idx="44">
                  <c:v>0.65036833285999995</c:v>
                </c:pt>
                <c:pt idx="45">
                  <c:v>0.67654341459</c:v>
                </c:pt>
                <c:pt idx="46">
                  <c:v>0.70538777112999995</c:v>
                </c:pt>
                <c:pt idx="47">
                  <c:v>0.74790471792000002</c:v>
                </c:pt>
                <c:pt idx="48">
                  <c:v>0.78478246926999995</c:v>
                </c:pt>
                <c:pt idx="49">
                  <c:v>0.83104002476000005</c:v>
                </c:pt>
                <c:pt idx="50">
                  <c:v>0.88728994131000005</c:v>
                </c:pt>
                <c:pt idx="51">
                  <c:v>0.95352488755999998</c:v>
                </c:pt>
                <c:pt idx="52">
                  <c:v>1.0066267252000001</c:v>
                </c:pt>
                <c:pt idx="53">
                  <c:v>1.0492738484999999</c:v>
                </c:pt>
                <c:pt idx="54">
                  <c:v>1.085169673</c:v>
                </c:pt>
                <c:pt idx="55">
                  <c:v>1.1059043407</c:v>
                </c:pt>
                <c:pt idx="56">
                  <c:v>1.1092153788000001</c:v>
                </c:pt>
                <c:pt idx="57">
                  <c:v>1.1180702447999999</c:v>
                </c:pt>
                <c:pt idx="58">
                  <c:v>1.14818573</c:v>
                </c:pt>
                <c:pt idx="59">
                  <c:v>1.2005405426</c:v>
                </c:pt>
                <c:pt idx="60">
                  <c:v>1.2397050858000001</c:v>
                </c:pt>
                <c:pt idx="61">
                  <c:v>1.2684857844999999</c:v>
                </c:pt>
                <c:pt idx="62">
                  <c:v>1.2941657305000001</c:v>
                </c:pt>
                <c:pt idx="63">
                  <c:v>1.3220964669999999</c:v>
                </c:pt>
                <c:pt idx="64">
                  <c:v>1.3379033804</c:v>
                </c:pt>
                <c:pt idx="65">
                  <c:v>1.3537006378000001</c:v>
                </c:pt>
                <c:pt idx="66">
                  <c:v>1.3650087118000001</c:v>
                </c:pt>
                <c:pt idx="67">
                  <c:v>1.3882334232</c:v>
                </c:pt>
                <c:pt idx="68">
                  <c:v>1.4140397309999999</c:v>
                </c:pt>
                <c:pt idx="69">
                  <c:v>1.4366524220000001</c:v>
                </c:pt>
                <c:pt idx="70">
                  <c:v>1.4551435709</c:v>
                </c:pt>
                <c:pt idx="71">
                  <c:v>1.4675120115</c:v>
                </c:pt>
                <c:pt idx="72">
                  <c:v>1.4730081558000001</c:v>
                </c:pt>
                <c:pt idx="73">
                  <c:v>1.4615073204</c:v>
                </c:pt>
                <c:pt idx="74">
                  <c:v>1.4592241049000001</c:v>
                </c:pt>
                <c:pt idx="75">
                  <c:v>1.4514796733999999</c:v>
                </c:pt>
                <c:pt idx="76">
                  <c:v>1.4463667870000001</c:v>
                </c:pt>
                <c:pt idx="77">
                  <c:v>1.4474613667</c:v>
                </c:pt>
                <c:pt idx="78">
                  <c:v>1.4555364847000001</c:v>
                </c:pt>
                <c:pt idx="79">
                  <c:v>1.4868259429999999</c:v>
                </c:pt>
                <c:pt idx="80">
                  <c:v>1.4907150269</c:v>
                </c:pt>
                <c:pt idx="81">
                  <c:v>1.4728132486000001</c:v>
                </c:pt>
                <c:pt idx="82">
                  <c:v>1.4657660722999999</c:v>
                </c:pt>
                <c:pt idx="83">
                  <c:v>1.4644855261</c:v>
                </c:pt>
                <c:pt idx="84">
                  <c:v>1.4661852121000001</c:v>
                </c:pt>
                <c:pt idx="85">
                  <c:v>1.4622203112000001</c:v>
                </c:pt>
                <c:pt idx="86">
                  <c:v>1.4486993551</c:v>
                </c:pt>
                <c:pt idx="87">
                  <c:v>1.4428243637</c:v>
                </c:pt>
                <c:pt idx="88">
                  <c:v>1.4478596449000001</c:v>
                </c:pt>
                <c:pt idx="89">
                  <c:v>1.4348021745999999</c:v>
                </c:pt>
                <c:pt idx="90">
                  <c:v>1.4248284100999999</c:v>
                </c:pt>
                <c:pt idx="91">
                  <c:v>1.4096993207999999</c:v>
                </c:pt>
                <c:pt idx="92">
                  <c:v>1.400398016</c:v>
                </c:pt>
                <c:pt idx="93">
                  <c:v>1.3986331223999999</c:v>
                </c:pt>
                <c:pt idx="94">
                  <c:v>1.4087362289000001</c:v>
                </c:pt>
                <c:pt idx="95">
                  <c:v>1.4197640418999999</c:v>
                </c:pt>
                <c:pt idx="96">
                  <c:v>1.4194210768</c:v>
                </c:pt>
                <c:pt idx="97">
                  <c:v>1.4015041589999999</c:v>
                </c:pt>
                <c:pt idx="98">
                  <c:v>1.3949822187000001</c:v>
                </c:pt>
                <c:pt idx="99">
                  <c:v>1.3908975124</c:v>
                </c:pt>
                <c:pt idx="100">
                  <c:v>1.3958164453999999</c:v>
                </c:pt>
                <c:pt idx="101">
                  <c:v>1.3896207809000001</c:v>
                </c:pt>
                <c:pt idx="102">
                  <c:v>1.3800570965000001</c:v>
                </c:pt>
                <c:pt idx="103">
                  <c:v>1.3727834225</c:v>
                </c:pt>
                <c:pt idx="104">
                  <c:v>1.3749369383000001</c:v>
                </c:pt>
                <c:pt idx="105">
                  <c:v>1.3793351650000001</c:v>
                </c:pt>
                <c:pt idx="106">
                  <c:v>1.3766250609999999</c:v>
                </c:pt>
                <c:pt idx="107">
                  <c:v>1.3715969323999999</c:v>
                </c:pt>
                <c:pt idx="108">
                  <c:v>1.3722568749999999</c:v>
                </c:pt>
                <c:pt idx="109">
                  <c:v>1.3656402826</c:v>
                </c:pt>
                <c:pt idx="110">
                  <c:v>1.364367485</c:v>
                </c:pt>
                <c:pt idx="111">
                  <c:v>1.3815681933999999</c:v>
                </c:pt>
                <c:pt idx="112">
                  <c:v>1.3979773521000001</c:v>
                </c:pt>
                <c:pt idx="113">
                  <c:v>1.412668705</c:v>
                </c:pt>
                <c:pt idx="114">
                  <c:v>1.4080715179000001</c:v>
                </c:pt>
                <c:pt idx="115">
                  <c:v>1.3726755381</c:v>
                </c:pt>
                <c:pt idx="116">
                  <c:v>1.3434196710999999</c:v>
                </c:pt>
                <c:pt idx="117">
                  <c:v>1.3343154192</c:v>
                </c:pt>
                <c:pt idx="118">
                  <c:v>1.3229185343000001</c:v>
                </c:pt>
                <c:pt idx="119">
                  <c:v>1.3324750662</c:v>
                </c:pt>
                <c:pt idx="120">
                  <c:v>1.3440232276999999</c:v>
                </c:pt>
                <c:pt idx="121">
                  <c:v>1.3646564484000001</c:v>
                </c:pt>
                <c:pt idx="122">
                  <c:v>1.3829435109999999</c:v>
                </c:pt>
                <c:pt idx="123">
                  <c:v>1.4216742516</c:v>
                </c:pt>
                <c:pt idx="124">
                  <c:v>1.4523091316000001</c:v>
                </c:pt>
                <c:pt idx="125">
                  <c:v>1.4758309126</c:v>
                </c:pt>
                <c:pt idx="126">
                  <c:v>1.5048133134999999</c:v>
                </c:pt>
                <c:pt idx="127">
                  <c:v>1.5362551212</c:v>
                </c:pt>
                <c:pt idx="128">
                  <c:v>1.565282464</c:v>
                </c:pt>
                <c:pt idx="129">
                  <c:v>1.5965542793</c:v>
                </c:pt>
                <c:pt idx="130">
                  <c:v>1.6292424202</c:v>
                </c:pt>
                <c:pt idx="131">
                  <c:v>1.6454701424</c:v>
                </c:pt>
                <c:pt idx="132">
                  <c:v>1.6561160088</c:v>
                </c:pt>
                <c:pt idx="133">
                  <c:v>1.6785756350000001</c:v>
                </c:pt>
                <c:pt idx="134">
                  <c:v>1.6905897856000001</c:v>
                </c:pt>
                <c:pt idx="135">
                  <c:v>1.6991301775000001</c:v>
                </c:pt>
                <c:pt idx="136">
                  <c:v>1.7134137154</c:v>
                </c:pt>
                <c:pt idx="137">
                  <c:v>1.7180316447999999</c:v>
                </c:pt>
                <c:pt idx="138">
                  <c:v>1.7188724279000001</c:v>
                </c:pt>
                <c:pt idx="139">
                  <c:v>1.7226691246000001</c:v>
                </c:pt>
                <c:pt idx="140">
                  <c:v>1.7232289314</c:v>
                </c:pt>
                <c:pt idx="141">
                  <c:v>1.7130419016</c:v>
                </c:pt>
                <c:pt idx="142">
                  <c:v>1.7063893080000001</c:v>
                </c:pt>
                <c:pt idx="143">
                  <c:v>1.7060074806000001</c:v>
                </c:pt>
                <c:pt idx="144">
                  <c:v>1.7000764608000001</c:v>
                </c:pt>
                <c:pt idx="145">
                  <c:v>1.7014603614999999</c:v>
                </c:pt>
                <c:pt idx="146">
                  <c:v>1.7085458039999999</c:v>
                </c:pt>
                <c:pt idx="147">
                  <c:v>1.7124170064999999</c:v>
                </c:pt>
                <c:pt idx="148">
                  <c:v>1.7200906277000001</c:v>
                </c:pt>
                <c:pt idx="149">
                  <c:v>1.722448945</c:v>
                </c:pt>
                <c:pt idx="150">
                  <c:v>1.7463675737</c:v>
                </c:pt>
                <c:pt idx="151">
                  <c:v>1.7540966272</c:v>
                </c:pt>
                <c:pt idx="152">
                  <c:v>1.7601790427999999</c:v>
                </c:pt>
                <c:pt idx="153">
                  <c:v>1.7560813426999999</c:v>
                </c:pt>
                <c:pt idx="154">
                  <c:v>1.7447180748</c:v>
                </c:pt>
                <c:pt idx="155">
                  <c:v>1.7282215356999999</c:v>
                </c:pt>
                <c:pt idx="156">
                  <c:v>1.7125678062</c:v>
                </c:pt>
                <c:pt idx="157">
                  <c:v>1.7005916834000001</c:v>
                </c:pt>
                <c:pt idx="158">
                  <c:v>1.6911275387</c:v>
                </c:pt>
                <c:pt idx="159">
                  <c:v>1.6886303425</c:v>
                </c:pt>
                <c:pt idx="160">
                  <c:v>1.6846514939999999</c:v>
                </c:pt>
                <c:pt idx="161">
                  <c:v>1.6768355370000001</c:v>
                </c:pt>
                <c:pt idx="162">
                  <c:v>1.6705013514</c:v>
                </c:pt>
                <c:pt idx="163">
                  <c:v>1.669929266</c:v>
                </c:pt>
                <c:pt idx="164">
                  <c:v>1.6650483608</c:v>
                </c:pt>
                <c:pt idx="165">
                  <c:v>1.6607447863</c:v>
                </c:pt>
                <c:pt idx="166">
                  <c:v>1.6561819314999999</c:v>
                </c:pt>
                <c:pt idx="167">
                  <c:v>1.6346732378</c:v>
                </c:pt>
                <c:pt idx="168">
                  <c:v>1.626038909</c:v>
                </c:pt>
                <c:pt idx="169">
                  <c:v>1.6234372854000001</c:v>
                </c:pt>
                <c:pt idx="170">
                  <c:v>1.6081171035999999</c:v>
                </c:pt>
                <c:pt idx="171">
                  <c:v>1.5852842331000001</c:v>
                </c:pt>
                <c:pt idx="172">
                  <c:v>1.5678205489999999</c:v>
                </c:pt>
                <c:pt idx="173">
                  <c:v>1.5500781535999999</c:v>
                </c:pt>
                <c:pt idx="174">
                  <c:v>1.5351244210999999</c:v>
                </c:pt>
                <c:pt idx="175">
                  <c:v>1.5265346766000001</c:v>
                </c:pt>
                <c:pt idx="176">
                  <c:v>1.5194430350999999</c:v>
                </c:pt>
                <c:pt idx="177">
                  <c:v>1.5043909550000001</c:v>
                </c:pt>
                <c:pt idx="178">
                  <c:v>1.4917759895</c:v>
                </c:pt>
                <c:pt idx="179">
                  <c:v>1.4847507476999999</c:v>
                </c:pt>
                <c:pt idx="180">
                  <c:v>1.4858062267000001</c:v>
                </c:pt>
                <c:pt idx="181">
                  <c:v>1.4712312221999999</c:v>
                </c:pt>
                <c:pt idx="182">
                  <c:v>1.4576997757000001</c:v>
                </c:pt>
                <c:pt idx="183">
                  <c:v>1.4451996088000001</c:v>
                </c:pt>
                <c:pt idx="184">
                  <c:v>1.4428613186000001</c:v>
                </c:pt>
                <c:pt idx="185">
                  <c:v>1.4467900991</c:v>
                </c:pt>
                <c:pt idx="186">
                  <c:v>1.4499715567</c:v>
                </c:pt>
                <c:pt idx="187">
                  <c:v>1.4475390910999999</c:v>
                </c:pt>
                <c:pt idx="188">
                  <c:v>1.4396994113999999</c:v>
                </c:pt>
                <c:pt idx="189">
                  <c:v>1.4264076948</c:v>
                </c:pt>
                <c:pt idx="190">
                  <c:v>1.4160802364</c:v>
                </c:pt>
                <c:pt idx="191">
                  <c:v>1.4254603386</c:v>
                </c:pt>
                <c:pt idx="192">
                  <c:v>1.4324477911</c:v>
                </c:pt>
                <c:pt idx="193">
                  <c:v>1.4343717097999999</c:v>
                </c:pt>
                <c:pt idx="194">
                  <c:v>1.4434665442000001</c:v>
                </c:pt>
                <c:pt idx="195">
                  <c:v>1.4434466362</c:v>
                </c:pt>
                <c:pt idx="196">
                  <c:v>1.4452785254</c:v>
                </c:pt>
                <c:pt idx="197">
                  <c:v>1.4467866421</c:v>
                </c:pt>
                <c:pt idx="198">
                  <c:v>1.4621101618000001</c:v>
                </c:pt>
                <c:pt idx="199">
                  <c:v>1.4830220938000001</c:v>
                </c:pt>
                <c:pt idx="200">
                  <c:v>1.4825001954999999</c:v>
                </c:pt>
                <c:pt idx="201">
                  <c:v>1.483402729</c:v>
                </c:pt>
                <c:pt idx="202">
                  <c:v>1.4904837607999999</c:v>
                </c:pt>
                <c:pt idx="203">
                  <c:v>1.4910773039</c:v>
                </c:pt>
                <c:pt idx="204">
                  <c:v>1.4876190424</c:v>
                </c:pt>
                <c:pt idx="205">
                  <c:v>1.4826909304</c:v>
                </c:pt>
                <c:pt idx="206">
                  <c:v>1.4836550951</c:v>
                </c:pt>
                <c:pt idx="207">
                  <c:v>1.4812167883</c:v>
                </c:pt>
                <c:pt idx="208">
                  <c:v>1.4675457478</c:v>
                </c:pt>
                <c:pt idx="209">
                  <c:v>1.4478455781999999</c:v>
                </c:pt>
                <c:pt idx="210">
                  <c:v>1.4346755742999999</c:v>
                </c:pt>
                <c:pt idx="211">
                  <c:v>1.415132761</c:v>
                </c:pt>
                <c:pt idx="212">
                  <c:v>1.3887674808999999</c:v>
                </c:pt>
                <c:pt idx="213">
                  <c:v>1.3661360740999999</c:v>
                </c:pt>
                <c:pt idx="214">
                  <c:v>1.3418431282000001</c:v>
                </c:pt>
                <c:pt idx="215">
                  <c:v>1.3163148165</c:v>
                </c:pt>
                <c:pt idx="216">
                  <c:v>1.2957959175</c:v>
                </c:pt>
                <c:pt idx="217">
                  <c:v>1.2786966561999999</c:v>
                </c:pt>
                <c:pt idx="218">
                  <c:v>1.2639940976999999</c:v>
                </c:pt>
                <c:pt idx="219">
                  <c:v>1.2511084079999999</c:v>
                </c:pt>
                <c:pt idx="220">
                  <c:v>1.2326461076999999</c:v>
                </c:pt>
                <c:pt idx="221">
                  <c:v>1.2248241901000001</c:v>
                </c:pt>
                <c:pt idx="222">
                  <c:v>1.2171013355</c:v>
                </c:pt>
                <c:pt idx="223">
                  <c:v>1.2036305666</c:v>
                </c:pt>
                <c:pt idx="224">
                  <c:v>1.1922878026999999</c:v>
                </c:pt>
                <c:pt idx="225">
                  <c:v>1.1669405698999999</c:v>
                </c:pt>
                <c:pt idx="226">
                  <c:v>1.1407197713999999</c:v>
                </c:pt>
                <c:pt idx="227">
                  <c:v>1.1263220309999999</c:v>
                </c:pt>
                <c:pt idx="228">
                  <c:v>1.1116138697</c:v>
                </c:pt>
                <c:pt idx="229">
                  <c:v>1.0959813595000001</c:v>
                </c:pt>
                <c:pt idx="230">
                  <c:v>1.082441926</c:v>
                </c:pt>
                <c:pt idx="231">
                  <c:v>1.0598242282999999</c:v>
                </c:pt>
                <c:pt idx="232">
                  <c:v>1.0436611175999999</c:v>
                </c:pt>
                <c:pt idx="233">
                  <c:v>1.0144922732999999</c:v>
                </c:pt>
                <c:pt idx="234">
                  <c:v>0.98389816283999998</c:v>
                </c:pt>
                <c:pt idx="235">
                  <c:v>0.96648371219999996</c:v>
                </c:pt>
                <c:pt idx="236">
                  <c:v>0.95100772380999998</c:v>
                </c:pt>
                <c:pt idx="237">
                  <c:v>0.93979465960999997</c:v>
                </c:pt>
                <c:pt idx="238">
                  <c:v>0.93170762062000001</c:v>
                </c:pt>
                <c:pt idx="239">
                  <c:v>0.92564523219999995</c:v>
                </c:pt>
                <c:pt idx="240">
                  <c:v>0.91701602936000004</c:v>
                </c:pt>
                <c:pt idx="241">
                  <c:v>0.90744149684999997</c:v>
                </c:pt>
                <c:pt idx="242">
                  <c:v>0.87658727168999995</c:v>
                </c:pt>
                <c:pt idx="243">
                  <c:v>0.85478872061</c:v>
                </c:pt>
                <c:pt idx="244">
                  <c:v>0.86020988225999995</c:v>
                </c:pt>
                <c:pt idx="245">
                  <c:v>0.84323543310000004</c:v>
                </c:pt>
                <c:pt idx="246">
                  <c:v>0.82106566429000005</c:v>
                </c:pt>
                <c:pt idx="247">
                  <c:v>0.78172969818000004</c:v>
                </c:pt>
                <c:pt idx="248">
                  <c:v>0.77323043345999998</c:v>
                </c:pt>
                <c:pt idx="249">
                  <c:v>0.77624720334999997</c:v>
                </c:pt>
                <c:pt idx="250">
                  <c:v>0.80312669277000004</c:v>
                </c:pt>
                <c:pt idx="251">
                  <c:v>0.84060174226999995</c:v>
                </c:pt>
                <c:pt idx="252">
                  <c:v>0.89118945598999999</c:v>
                </c:pt>
                <c:pt idx="253">
                  <c:v>0.97958588599999996</c:v>
                </c:pt>
                <c:pt idx="254">
                  <c:v>1.1045131683</c:v>
                </c:pt>
                <c:pt idx="255">
                  <c:v>1.2189341784000001</c:v>
                </c:pt>
                <c:pt idx="256">
                  <c:v>1.2896778583999999</c:v>
                </c:pt>
                <c:pt idx="257">
                  <c:v>1.3388726711000001</c:v>
                </c:pt>
                <c:pt idx="258">
                  <c:v>1.3589526414999999</c:v>
                </c:pt>
                <c:pt idx="259">
                  <c:v>1.3471394777000001</c:v>
                </c:pt>
                <c:pt idx="260">
                  <c:v>1.3335562943999999</c:v>
                </c:pt>
                <c:pt idx="261">
                  <c:v>1.3124251365999999</c:v>
                </c:pt>
                <c:pt idx="262">
                  <c:v>1.2873297930000001</c:v>
                </c:pt>
                <c:pt idx="263">
                  <c:v>1.2847646475000001</c:v>
                </c:pt>
                <c:pt idx="264">
                  <c:v>1.2943927049999999</c:v>
                </c:pt>
                <c:pt idx="265">
                  <c:v>1.2851552962999999</c:v>
                </c:pt>
                <c:pt idx="266">
                  <c:v>1.2629647255000001</c:v>
                </c:pt>
                <c:pt idx="267">
                  <c:v>1.2476664782</c:v>
                </c:pt>
                <c:pt idx="268">
                  <c:v>1.2321550846</c:v>
                </c:pt>
                <c:pt idx="269">
                  <c:v>1.2102719545</c:v>
                </c:pt>
                <c:pt idx="270">
                  <c:v>1.181601882</c:v>
                </c:pt>
                <c:pt idx="271">
                  <c:v>1.1381812095999999</c:v>
                </c:pt>
                <c:pt idx="272">
                  <c:v>1.1037755012999999</c:v>
                </c:pt>
                <c:pt idx="273">
                  <c:v>1.0694113970000001</c:v>
                </c:pt>
                <c:pt idx="274">
                  <c:v>1.0351104736000001</c:v>
                </c:pt>
                <c:pt idx="275">
                  <c:v>1.0079472064999999</c:v>
                </c:pt>
                <c:pt idx="276">
                  <c:v>0.99041742085999995</c:v>
                </c:pt>
                <c:pt idx="277">
                  <c:v>0.97363334893999998</c:v>
                </c:pt>
                <c:pt idx="278">
                  <c:v>0.95657330751000003</c:v>
                </c:pt>
                <c:pt idx="279">
                  <c:v>0.94704043864999998</c:v>
                </c:pt>
                <c:pt idx="280">
                  <c:v>0.94505178928</c:v>
                </c:pt>
                <c:pt idx="281">
                  <c:v>0.93643212318000002</c:v>
                </c:pt>
                <c:pt idx="282">
                  <c:v>0.91231411694999998</c:v>
                </c:pt>
                <c:pt idx="283">
                  <c:v>0.88458955287999996</c:v>
                </c:pt>
                <c:pt idx="284">
                  <c:v>0.84887373447000003</c:v>
                </c:pt>
                <c:pt idx="285">
                  <c:v>0.82605201005999995</c:v>
                </c:pt>
                <c:pt idx="286">
                  <c:v>0.81407082081000004</c:v>
                </c:pt>
                <c:pt idx="287">
                  <c:v>0.80843257903999999</c:v>
                </c:pt>
                <c:pt idx="288">
                  <c:v>0.80078959464999999</c:v>
                </c:pt>
                <c:pt idx="289">
                  <c:v>0.78876465558999997</c:v>
                </c:pt>
                <c:pt idx="290">
                  <c:v>0.77726012468000005</c:v>
                </c:pt>
                <c:pt idx="291">
                  <c:v>0.76205128431000002</c:v>
                </c:pt>
                <c:pt idx="292">
                  <c:v>0.74001890421000005</c:v>
                </c:pt>
                <c:pt idx="293">
                  <c:v>0.71584391593999996</c:v>
                </c:pt>
                <c:pt idx="294">
                  <c:v>0.68203473091</c:v>
                </c:pt>
                <c:pt idx="295">
                  <c:v>0.64648044109000002</c:v>
                </c:pt>
                <c:pt idx="296">
                  <c:v>0.60978740454000002</c:v>
                </c:pt>
                <c:pt idx="297">
                  <c:v>0.58110791444999998</c:v>
                </c:pt>
                <c:pt idx="298">
                  <c:v>0.55576759577000001</c:v>
                </c:pt>
                <c:pt idx="299">
                  <c:v>0.52378934621999995</c:v>
                </c:pt>
                <c:pt idx="300">
                  <c:v>0.48735064268</c:v>
                </c:pt>
                <c:pt idx="301">
                  <c:v>0.46114873886000002</c:v>
                </c:pt>
                <c:pt idx="302">
                  <c:v>0.43804436922000001</c:v>
                </c:pt>
                <c:pt idx="303">
                  <c:v>0.41837161778999998</c:v>
                </c:pt>
                <c:pt idx="304">
                  <c:v>0.40306133032000002</c:v>
                </c:pt>
                <c:pt idx="305">
                  <c:v>0.39391285181000002</c:v>
                </c:pt>
                <c:pt idx="306">
                  <c:v>0.39215669036</c:v>
                </c:pt>
                <c:pt idx="307">
                  <c:v>0.38967165350999999</c:v>
                </c:pt>
                <c:pt idx="308">
                  <c:v>0.38729718328000001</c:v>
                </c:pt>
                <c:pt idx="309">
                  <c:v>0.38037675619</c:v>
                </c:pt>
                <c:pt idx="310">
                  <c:v>0.36123943329000002</c:v>
                </c:pt>
                <c:pt idx="311">
                  <c:v>0.33159834146</c:v>
                </c:pt>
                <c:pt idx="312">
                  <c:v>0.3060349524</c:v>
                </c:pt>
                <c:pt idx="313">
                  <c:v>0.28101214766999999</c:v>
                </c:pt>
                <c:pt idx="314">
                  <c:v>0.26252216100999998</c:v>
                </c:pt>
                <c:pt idx="315">
                  <c:v>0.25394409894999997</c:v>
                </c:pt>
                <c:pt idx="316">
                  <c:v>0.25673776864999998</c:v>
                </c:pt>
                <c:pt idx="317">
                  <c:v>0.26476329565000001</c:v>
                </c:pt>
                <c:pt idx="318">
                  <c:v>0.27462261915000002</c:v>
                </c:pt>
                <c:pt idx="319">
                  <c:v>0.28513139486</c:v>
                </c:pt>
                <c:pt idx="320">
                  <c:v>0.30119788647000001</c:v>
                </c:pt>
                <c:pt idx="321">
                  <c:v>0.31191724538999999</c:v>
                </c:pt>
                <c:pt idx="322">
                  <c:v>0.31724375486</c:v>
                </c:pt>
                <c:pt idx="323">
                  <c:v>0.32484343648000003</c:v>
                </c:pt>
                <c:pt idx="324">
                  <c:v>0.33116662501999999</c:v>
                </c:pt>
                <c:pt idx="325">
                  <c:v>0.32669237256</c:v>
                </c:pt>
                <c:pt idx="326">
                  <c:v>0.30745404959</c:v>
                </c:pt>
                <c:pt idx="327">
                  <c:v>0.28881746531000002</c:v>
                </c:pt>
                <c:pt idx="328">
                  <c:v>0.26612937450000002</c:v>
                </c:pt>
                <c:pt idx="329">
                  <c:v>0.23736777902</c:v>
                </c:pt>
                <c:pt idx="330">
                  <c:v>0.21523037552999999</c:v>
                </c:pt>
                <c:pt idx="331">
                  <c:v>0.19146238266999999</c:v>
                </c:pt>
                <c:pt idx="332">
                  <c:v>0.16829234362000001</c:v>
                </c:pt>
                <c:pt idx="333">
                  <c:v>0.14942349494000001</c:v>
                </c:pt>
                <c:pt idx="334">
                  <c:v>0.13836620748</c:v>
                </c:pt>
                <c:pt idx="335">
                  <c:v>0.13168409467</c:v>
                </c:pt>
                <c:pt idx="336">
                  <c:v>0.12295356393</c:v>
                </c:pt>
                <c:pt idx="337">
                  <c:v>0.11472026259</c:v>
                </c:pt>
                <c:pt idx="338">
                  <c:v>0.10819400847000001</c:v>
                </c:pt>
                <c:pt idx="339">
                  <c:v>9.8675645887999999E-2</c:v>
                </c:pt>
                <c:pt idx="340">
                  <c:v>8.9154429734000007E-2</c:v>
                </c:pt>
                <c:pt idx="341">
                  <c:v>8.0154389142999993E-2</c:v>
                </c:pt>
                <c:pt idx="342">
                  <c:v>7.3347583413000003E-2</c:v>
                </c:pt>
                <c:pt idx="343">
                  <c:v>6.6197894514000002E-2</c:v>
                </c:pt>
                <c:pt idx="344">
                  <c:v>5.6416906416000001E-2</c:v>
                </c:pt>
                <c:pt idx="345">
                  <c:v>4.1078500449999999E-2</c:v>
                </c:pt>
                <c:pt idx="346">
                  <c:v>2.1718157455000001E-2</c:v>
                </c:pt>
                <c:pt idx="347">
                  <c:v>1.7521446571E-2</c:v>
                </c:pt>
                <c:pt idx="348">
                  <c:v>2.2914592176999999E-2</c:v>
                </c:pt>
                <c:pt idx="349">
                  <c:v>3.4502025694000002E-2</c:v>
                </c:pt>
                <c:pt idx="350">
                  <c:v>4.6216104180000002E-2</c:v>
                </c:pt>
                <c:pt idx="351">
                  <c:v>5.0601426512000003E-2</c:v>
                </c:pt>
                <c:pt idx="352">
                  <c:v>5.0236389041000001E-2</c:v>
                </c:pt>
                <c:pt idx="353">
                  <c:v>5.2041225135000001E-2</c:v>
                </c:pt>
                <c:pt idx="354">
                  <c:v>5.4791457951000003E-2</c:v>
                </c:pt>
                <c:pt idx="355">
                  <c:v>5.9136442839999998E-2</c:v>
                </c:pt>
                <c:pt idx="356">
                  <c:v>6.4741455018999999E-2</c:v>
                </c:pt>
                <c:pt idx="357">
                  <c:v>7.5225554407000003E-2</c:v>
                </c:pt>
                <c:pt idx="358">
                  <c:v>9.0512253343999996E-2</c:v>
                </c:pt>
                <c:pt idx="359">
                  <c:v>0.10435565561</c:v>
                </c:pt>
                <c:pt idx="360">
                  <c:v>0.11901666968999999</c:v>
                </c:pt>
                <c:pt idx="361">
                  <c:v>0.13066342473000001</c:v>
                </c:pt>
                <c:pt idx="362">
                  <c:v>0.13487403095</c:v>
                </c:pt>
                <c:pt idx="363">
                  <c:v>0.13878050447000001</c:v>
                </c:pt>
                <c:pt idx="364">
                  <c:v>0.13695402442999999</c:v>
                </c:pt>
                <c:pt idx="365">
                  <c:v>0.12844647467</c:v>
                </c:pt>
                <c:pt idx="366">
                  <c:v>0.12251601367999999</c:v>
                </c:pt>
                <c:pt idx="367">
                  <c:v>0.11813740432</c:v>
                </c:pt>
                <c:pt idx="368">
                  <c:v>0.11161514372</c:v>
                </c:pt>
                <c:pt idx="369">
                  <c:v>0.10213603824</c:v>
                </c:pt>
                <c:pt idx="370">
                  <c:v>9.4852782785999998E-2</c:v>
                </c:pt>
                <c:pt idx="371">
                  <c:v>8.8378347455999998E-2</c:v>
                </c:pt>
                <c:pt idx="372">
                  <c:v>7.8769735992000003E-2</c:v>
                </c:pt>
                <c:pt idx="373">
                  <c:v>6.4279578626000006E-2</c:v>
                </c:pt>
                <c:pt idx="374">
                  <c:v>5.0590224564000003E-2</c:v>
                </c:pt>
                <c:pt idx="375">
                  <c:v>4.2683523148000002E-2</c:v>
                </c:pt>
                <c:pt idx="376">
                  <c:v>3.3083271235000003E-2</c:v>
                </c:pt>
                <c:pt idx="377">
                  <c:v>1.6190273687E-2</c:v>
                </c:pt>
                <c:pt idx="378">
                  <c:v>-5.3537329658999997E-3</c:v>
                </c:pt>
                <c:pt idx="379">
                  <c:v>-3.0820999294999998E-2</c:v>
                </c:pt>
                <c:pt idx="380">
                  <c:v>-5.3605429827999998E-2</c:v>
                </c:pt>
                <c:pt idx="381">
                  <c:v>-7.4164599179999999E-2</c:v>
                </c:pt>
                <c:pt idx="382">
                  <c:v>-9.4408273697E-2</c:v>
                </c:pt>
                <c:pt idx="383">
                  <c:v>-0.1121744886</c:v>
                </c:pt>
                <c:pt idx="384">
                  <c:v>-0.12797504663000001</c:v>
                </c:pt>
                <c:pt idx="385">
                  <c:v>-0.14560382068</c:v>
                </c:pt>
                <c:pt idx="386">
                  <c:v>-0.1631334126</c:v>
                </c:pt>
                <c:pt idx="387">
                  <c:v>-0.18299743533000001</c:v>
                </c:pt>
                <c:pt idx="388">
                  <c:v>-0.20640450716</c:v>
                </c:pt>
                <c:pt idx="389">
                  <c:v>-0.23145037889</c:v>
                </c:pt>
                <c:pt idx="390">
                  <c:v>-0.25294530391999998</c:v>
                </c:pt>
                <c:pt idx="391">
                  <c:v>-0.27571210265000001</c:v>
                </c:pt>
                <c:pt idx="392">
                  <c:v>-0.30353561043999999</c:v>
                </c:pt>
                <c:pt idx="393">
                  <c:v>-0.33409136534</c:v>
                </c:pt>
                <c:pt idx="394">
                  <c:v>-0.36414268613</c:v>
                </c:pt>
                <c:pt idx="395">
                  <c:v>-0.39047697186000002</c:v>
                </c:pt>
                <c:pt idx="396">
                  <c:v>-0.41593059897000001</c:v>
                </c:pt>
                <c:pt idx="397">
                  <c:v>-0.44184643029999998</c:v>
                </c:pt>
                <c:pt idx="398">
                  <c:v>-0.46785417199000001</c:v>
                </c:pt>
                <c:pt idx="399">
                  <c:v>-0.48994424938999998</c:v>
                </c:pt>
                <c:pt idx="400">
                  <c:v>-0.50836795568000004</c:v>
                </c:pt>
                <c:pt idx="401">
                  <c:v>-0.52407622337000004</c:v>
                </c:pt>
                <c:pt idx="402">
                  <c:v>-0.53630095720000004</c:v>
                </c:pt>
                <c:pt idx="403">
                  <c:v>-0.54728484154000001</c:v>
                </c:pt>
                <c:pt idx="404">
                  <c:v>-0.55971616506999999</c:v>
                </c:pt>
                <c:pt idx="405">
                  <c:v>-0.57370716333000005</c:v>
                </c:pt>
                <c:pt idx="406">
                  <c:v>-0.58938902617</c:v>
                </c:pt>
                <c:pt idx="407">
                  <c:v>-0.60562020539999994</c:v>
                </c:pt>
                <c:pt idx="408">
                  <c:v>-0.6169090867</c:v>
                </c:pt>
                <c:pt idx="409">
                  <c:v>-0.62558501959000001</c:v>
                </c:pt>
                <c:pt idx="410">
                  <c:v>-0.63136541843000005</c:v>
                </c:pt>
                <c:pt idx="411">
                  <c:v>-0.63578194379999997</c:v>
                </c:pt>
                <c:pt idx="412">
                  <c:v>-0.63896960020000004</c:v>
                </c:pt>
                <c:pt idx="413">
                  <c:v>-0.64264506101999996</c:v>
                </c:pt>
                <c:pt idx="414">
                  <c:v>-0.65161848067999995</c:v>
                </c:pt>
                <c:pt idx="415">
                  <c:v>-0.66322350502000005</c:v>
                </c:pt>
                <c:pt idx="416">
                  <c:v>-0.67519354819999999</c:v>
                </c:pt>
                <c:pt idx="417">
                  <c:v>-0.68775683640999996</c:v>
                </c:pt>
                <c:pt idx="418">
                  <c:v>-0.69875979424000001</c:v>
                </c:pt>
                <c:pt idx="419">
                  <c:v>-0.70604479313000001</c:v>
                </c:pt>
                <c:pt idx="420">
                  <c:v>-0.70826303959000003</c:v>
                </c:pt>
                <c:pt idx="421">
                  <c:v>-0.70847672224000002</c:v>
                </c:pt>
                <c:pt idx="422">
                  <c:v>-0.70537430048000005</c:v>
                </c:pt>
                <c:pt idx="423">
                  <c:v>-0.70239996910000002</c:v>
                </c:pt>
                <c:pt idx="424">
                  <c:v>-0.69865214824999999</c:v>
                </c:pt>
                <c:pt idx="425">
                  <c:v>-0.69571340084</c:v>
                </c:pt>
                <c:pt idx="426">
                  <c:v>-0.69365870952999997</c:v>
                </c:pt>
                <c:pt idx="427">
                  <c:v>-0.69166439771999999</c:v>
                </c:pt>
                <c:pt idx="428">
                  <c:v>-0.68925946950999994</c:v>
                </c:pt>
                <c:pt idx="429">
                  <c:v>-0.68819290399999999</c:v>
                </c:pt>
                <c:pt idx="430">
                  <c:v>-0.68878412246999998</c:v>
                </c:pt>
                <c:pt idx="431">
                  <c:v>-0.68643623590000002</c:v>
                </c:pt>
                <c:pt idx="432">
                  <c:v>-0.68071460723999999</c:v>
                </c:pt>
                <c:pt idx="433">
                  <c:v>-0.67569744587000002</c:v>
                </c:pt>
                <c:pt idx="434">
                  <c:v>-0.67206466198000003</c:v>
                </c:pt>
                <c:pt idx="435">
                  <c:v>-0.67160493134999999</c:v>
                </c:pt>
                <c:pt idx="436">
                  <c:v>-0.67161017655999999</c:v>
                </c:pt>
                <c:pt idx="437">
                  <c:v>-0.67180508375000003</c:v>
                </c:pt>
                <c:pt idx="438">
                  <c:v>-0.67160916327999998</c:v>
                </c:pt>
                <c:pt idx="439">
                  <c:v>-0.66967099905000005</c:v>
                </c:pt>
                <c:pt idx="440">
                  <c:v>-0.66269153356999999</c:v>
                </c:pt>
                <c:pt idx="441">
                  <c:v>-0.65482300520000003</c:v>
                </c:pt>
                <c:pt idx="442">
                  <c:v>-0.64536666870000003</c:v>
                </c:pt>
                <c:pt idx="443">
                  <c:v>-0.63611704111</c:v>
                </c:pt>
                <c:pt idx="444">
                  <c:v>-0.62926822901000001</c:v>
                </c:pt>
                <c:pt idx="445">
                  <c:v>-0.62612414360000002</c:v>
                </c:pt>
                <c:pt idx="446">
                  <c:v>-0.62288939953</c:v>
                </c:pt>
                <c:pt idx="447">
                  <c:v>-0.61650115252000004</c:v>
                </c:pt>
                <c:pt idx="448">
                  <c:v>-0.61036562920000004</c:v>
                </c:pt>
                <c:pt idx="449">
                  <c:v>-0.60498833655999995</c:v>
                </c:pt>
                <c:pt idx="450">
                  <c:v>-0.60267090797</c:v>
                </c:pt>
                <c:pt idx="451">
                  <c:v>-0.60612046719000001</c:v>
                </c:pt>
                <c:pt idx="452">
                  <c:v>-0.60921394824999997</c:v>
                </c:pt>
                <c:pt idx="453">
                  <c:v>-0.61283522844000005</c:v>
                </c:pt>
                <c:pt idx="454">
                  <c:v>-0.62100005150000004</c:v>
                </c:pt>
                <c:pt idx="455">
                  <c:v>-0.63028603792000004</c:v>
                </c:pt>
                <c:pt idx="456">
                  <c:v>-0.64491844177000002</c:v>
                </c:pt>
                <c:pt idx="457">
                  <c:v>-0.66356140374999995</c:v>
                </c:pt>
                <c:pt idx="458">
                  <c:v>-0.68292737007000004</c:v>
                </c:pt>
                <c:pt idx="459">
                  <c:v>-0.70002704858999998</c:v>
                </c:pt>
                <c:pt idx="460">
                  <c:v>-0.71786004304999995</c:v>
                </c:pt>
                <c:pt idx="461">
                  <c:v>-0.73702275753000002</c:v>
                </c:pt>
                <c:pt idx="462">
                  <c:v>-0.75538402796000004</c:v>
                </c:pt>
                <c:pt idx="463">
                  <c:v>-0.77190726995000003</c:v>
                </c:pt>
                <c:pt idx="464">
                  <c:v>-0.78478336333999998</c:v>
                </c:pt>
                <c:pt idx="465">
                  <c:v>-0.79659605026000002</c:v>
                </c:pt>
                <c:pt idx="466">
                  <c:v>-0.81256645918000003</c:v>
                </c:pt>
                <c:pt idx="467">
                  <c:v>-0.82718354463999999</c:v>
                </c:pt>
                <c:pt idx="468">
                  <c:v>-0.83715248107999995</c:v>
                </c:pt>
                <c:pt idx="469">
                  <c:v>-0.84496903419000002</c:v>
                </c:pt>
                <c:pt idx="470">
                  <c:v>-0.85019659995999997</c:v>
                </c:pt>
                <c:pt idx="471">
                  <c:v>-0.85281151532999999</c:v>
                </c:pt>
                <c:pt idx="472">
                  <c:v>-0.85203856229999997</c:v>
                </c:pt>
                <c:pt idx="473">
                  <c:v>-0.84658068418999999</c:v>
                </c:pt>
                <c:pt idx="474">
                  <c:v>-0.84346836805000003</c:v>
                </c:pt>
                <c:pt idx="475">
                  <c:v>-0.83910053967999998</c:v>
                </c:pt>
                <c:pt idx="476">
                  <c:v>-0.83187568188000005</c:v>
                </c:pt>
                <c:pt idx="477">
                  <c:v>-0.82654643058999999</c:v>
                </c:pt>
                <c:pt idx="478">
                  <c:v>-0.82318323850999997</c:v>
                </c:pt>
                <c:pt idx="479">
                  <c:v>-0.81994402409</c:v>
                </c:pt>
                <c:pt idx="480">
                  <c:v>-0.81615370511999996</c:v>
                </c:pt>
                <c:pt idx="481">
                  <c:v>-0.81537473201999999</c:v>
                </c:pt>
                <c:pt idx="482">
                  <c:v>-0.81663560866999996</c:v>
                </c:pt>
                <c:pt idx="483">
                  <c:v>-0.81758272647999997</c:v>
                </c:pt>
                <c:pt idx="484">
                  <c:v>-0.82046145200999998</c:v>
                </c:pt>
                <c:pt idx="485">
                  <c:v>-0.82406371832000003</c:v>
                </c:pt>
                <c:pt idx="486">
                  <c:v>-0.82736510038</c:v>
                </c:pt>
                <c:pt idx="487">
                  <c:v>-0.83567887544999997</c:v>
                </c:pt>
                <c:pt idx="488">
                  <c:v>-0.84366637468000005</c:v>
                </c:pt>
                <c:pt idx="489">
                  <c:v>-0.85045367479</c:v>
                </c:pt>
                <c:pt idx="490">
                  <c:v>-0.85885524749999997</c:v>
                </c:pt>
                <c:pt idx="491">
                  <c:v>-0.87382674217</c:v>
                </c:pt>
                <c:pt idx="492">
                  <c:v>-0.88853061199000005</c:v>
                </c:pt>
                <c:pt idx="493">
                  <c:v>-0.90115201472999995</c:v>
                </c:pt>
                <c:pt idx="494">
                  <c:v>-0.91207683086000002</c:v>
                </c:pt>
                <c:pt idx="495">
                  <c:v>-0.92053711413999995</c:v>
                </c:pt>
                <c:pt idx="496">
                  <c:v>-0.93287843465999998</c:v>
                </c:pt>
                <c:pt idx="497">
                  <c:v>-0.93520307541000003</c:v>
                </c:pt>
                <c:pt idx="498">
                  <c:v>-0.93578064441999997</c:v>
                </c:pt>
                <c:pt idx="499">
                  <c:v>-0.93750458956000005</c:v>
                </c:pt>
                <c:pt idx="500">
                  <c:v>-0.94189006090000005</c:v>
                </c:pt>
                <c:pt idx="501">
                  <c:v>-0.94190144538999998</c:v>
                </c:pt>
              </c:numCache>
            </c:numRef>
          </c:xVal>
          <c:yVal>
            <c:numRef>
              <c:f>NC!$BB$3:$BB$502</c:f>
              <c:numCache>
                <c:formatCode>0.00E+00</c:formatCode>
                <c:ptCount val="500"/>
                <c:pt idx="0">
                  <c:v>0</c:v>
                </c:pt>
                <c:pt idx="1">
                  <c:v>15.733000000000001</c:v>
                </c:pt>
                <c:pt idx="2">
                  <c:v>18.866</c:v>
                </c:pt>
                <c:pt idx="3">
                  <c:v>20.169284000000001</c:v>
                </c:pt>
                <c:pt idx="4">
                  <c:v>21.160888</c:v>
                </c:pt>
                <c:pt idx="5">
                  <c:v>20.938272000000001</c:v>
                </c:pt>
                <c:pt idx="6">
                  <c:v>22.054538000000001</c:v>
                </c:pt>
                <c:pt idx="7">
                  <c:v>22.570067999999999</c:v>
                </c:pt>
                <c:pt idx="8">
                  <c:v>23.722000000000001</c:v>
                </c:pt>
                <c:pt idx="9">
                  <c:v>22.132736000000001</c:v>
                </c:pt>
                <c:pt idx="10">
                  <c:v>21.030994</c:v>
                </c:pt>
                <c:pt idx="11">
                  <c:v>20.985516000000001</c:v>
                </c:pt>
                <c:pt idx="12">
                  <c:v>20.172115999999999</c:v>
                </c:pt>
                <c:pt idx="13">
                  <c:v>20.40859</c:v>
                </c:pt>
                <c:pt idx="14">
                  <c:v>20.022586</c:v>
                </c:pt>
                <c:pt idx="15">
                  <c:v>21.63569</c:v>
                </c:pt>
                <c:pt idx="16">
                  <c:v>22.185172000000001</c:v>
                </c:pt>
                <c:pt idx="17">
                  <c:v>22.675170000000001</c:v>
                </c:pt>
                <c:pt idx="18">
                  <c:v>22.955618000000001</c:v>
                </c:pt>
                <c:pt idx="19">
                  <c:v>23.158512000000002</c:v>
                </c:pt>
                <c:pt idx="20">
                  <c:v>23.649584000000001</c:v>
                </c:pt>
                <c:pt idx="21">
                  <c:v>24.027339999999999</c:v>
                </c:pt>
                <c:pt idx="22">
                  <c:v>23.773892</c:v>
                </c:pt>
                <c:pt idx="23">
                  <c:v>23.739514</c:v>
                </c:pt>
                <c:pt idx="24">
                  <c:v>23.771993999999999</c:v>
                </c:pt>
                <c:pt idx="25">
                  <c:v>24.331166</c:v>
                </c:pt>
                <c:pt idx="26">
                  <c:v>24.452407999999998</c:v>
                </c:pt>
                <c:pt idx="27">
                  <c:v>24.490235999999999</c:v>
                </c:pt>
                <c:pt idx="28">
                  <c:v>25.514579999999999</c:v>
                </c:pt>
                <c:pt idx="29">
                  <c:v>25.474893999999999</c:v>
                </c:pt>
                <c:pt idx="30">
                  <c:v>25.127272000000001</c:v>
                </c:pt>
                <c:pt idx="31">
                  <c:v>25.591062000000001</c:v>
                </c:pt>
                <c:pt idx="32">
                  <c:v>26.875810000000001</c:v>
                </c:pt>
                <c:pt idx="33">
                  <c:v>28.025786</c:v>
                </c:pt>
                <c:pt idx="34">
                  <c:v>28.661272</c:v>
                </c:pt>
                <c:pt idx="35">
                  <c:v>29.707100000000001</c:v>
                </c:pt>
                <c:pt idx="36">
                  <c:v>30.180205999999998</c:v>
                </c:pt>
                <c:pt idx="37">
                  <c:v>30.891553999999999</c:v>
                </c:pt>
                <c:pt idx="38">
                  <c:v>31.98359</c:v>
                </c:pt>
                <c:pt idx="39">
                  <c:v>33.015346000000001</c:v>
                </c:pt>
                <c:pt idx="40">
                  <c:v>33.382620000000003</c:v>
                </c:pt>
                <c:pt idx="41">
                  <c:v>33.535240000000002</c:v>
                </c:pt>
                <c:pt idx="42">
                  <c:v>34.015175999999997</c:v>
                </c:pt>
                <c:pt idx="43">
                  <c:v>34.930895999999997</c:v>
                </c:pt>
                <c:pt idx="44">
                  <c:v>34.137588000000001</c:v>
                </c:pt>
                <c:pt idx="45">
                  <c:v>33.660516000000001</c:v>
                </c:pt>
                <c:pt idx="46">
                  <c:v>33.087966000000002</c:v>
                </c:pt>
                <c:pt idx="47">
                  <c:v>32.838622000000001</c:v>
                </c:pt>
                <c:pt idx="48">
                  <c:v>32.984000000000002</c:v>
                </c:pt>
                <c:pt idx="49">
                  <c:v>32.843518000000003</c:v>
                </c:pt>
                <c:pt idx="50">
                  <c:v>33.262067999999999</c:v>
                </c:pt>
                <c:pt idx="51">
                  <c:v>34.545895999999999</c:v>
                </c:pt>
                <c:pt idx="52">
                  <c:v>35.848447999999998</c:v>
                </c:pt>
                <c:pt idx="53">
                  <c:v>37.584656000000003</c:v>
                </c:pt>
                <c:pt idx="54">
                  <c:v>38.843620000000001</c:v>
                </c:pt>
                <c:pt idx="55">
                  <c:v>40.328203999999999</c:v>
                </c:pt>
                <c:pt idx="56">
                  <c:v>41.625</c:v>
                </c:pt>
                <c:pt idx="57">
                  <c:v>42.420208000000002</c:v>
                </c:pt>
                <c:pt idx="58">
                  <c:v>43.655552</c:v>
                </c:pt>
                <c:pt idx="59">
                  <c:v>44.448343999999999</c:v>
                </c:pt>
                <c:pt idx="60">
                  <c:v>44.159100000000002</c:v>
                </c:pt>
                <c:pt idx="61">
                  <c:v>43.907372000000002</c:v>
                </c:pt>
                <c:pt idx="62">
                  <c:v>43.629136000000003</c:v>
                </c:pt>
                <c:pt idx="63">
                  <c:v>43.103444000000003</c:v>
                </c:pt>
                <c:pt idx="64">
                  <c:v>41.845488000000003</c:v>
                </c:pt>
                <c:pt idx="65">
                  <c:v>40.999899999999997</c:v>
                </c:pt>
                <c:pt idx="66">
                  <c:v>40.118768000000003</c:v>
                </c:pt>
                <c:pt idx="67">
                  <c:v>39.715316000000001</c:v>
                </c:pt>
                <c:pt idx="68">
                  <c:v>39.439964000000003</c:v>
                </c:pt>
                <c:pt idx="69">
                  <c:v>39.076036000000002</c:v>
                </c:pt>
                <c:pt idx="70">
                  <c:v>38.905859999999997</c:v>
                </c:pt>
                <c:pt idx="71">
                  <c:v>38.477384000000001</c:v>
                </c:pt>
                <c:pt idx="72">
                  <c:v>37.410220000000002</c:v>
                </c:pt>
                <c:pt idx="73">
                  <c:v>37.106672000000003</c:v>
                </c:pt>
                <c:pt idx="74">
                  <c:v>36.966428000000001</c:v>
                </c:pt>
                <c:pt idx="75">
                  <c:v>36.504016</c:v>
                </c:pt>
                <c:pt idx="76">
                  <c:v>35.726640000000003</c:v>
                </c:pt>
                <c:pt idx="77">
                  <c:v>34.465592000000001</c:v>
                </c:pt>
                <c:pt idx="78">
                  <c:v>33.508719999999997</c:v>
                </c:pt>
                <c:pt idx="79">
                  <c:v>32.161665999999997</c:v>
                </c:pt>
                <c:pt idx="80">
                  <c:v>30.207958000000001</c:v>
                </c:pt>
                <c:pt idx="81">
                  <c:v>28.277228000000001</c:v>
                </c:pt>
                <c:pt idx="82">
                  <c:v>26.193159999999999</c:v>
                </c:pt>
                <c:pt idx="83">
                  <c:v>24.101576000000001</c:v>
                </c:pt>
                <c:pt idx="84">
                  <c:v>21.943660000000001</c:v>
                </c:pt>
                <c:pt idx="85">
                  <c:v>19.564506000000002</c:v>
                </c:pt>
                <c:pt idx="86">
                  <c:v>17.066441999999999</c:v>
                </c:pt>
                <c:pt idx="87">
                  <c:v>14.781971</c:v>
                </c:pt>
                <c:pt idx="88">
                  <c:v>13.014794999999999</c:v>
                </c:pt>
                <c:pt idx="89">
                  <c:v>12.247726</c:v>
                </c:pt>
                <c:pt idx="90">
                  <c:v>11.389794999999999</c:v>
                </c:pt>
                <c:pt idx="91">
                  <c:v>10.534287000000001</c:v>
                </c:pt>
                <c:pt idx="92">
                  <c:v>10.87391</c:v>
                </c:pt>
                <c:pt idx="93">
                  <c:v>11.669286</c:v>
                </c:pt>
                <c:pt idx="94">
                  <c:v>12.201560000000001</c:v>
                </c:pt>
                <c:pt idx="95">
                  <c:v>12.676043</c:v>
                </c:pt>
                <c:pt idx="96">
                  <c:v>12.313696999999999</c:v>
                </c:pt>
                <c:pt idx="97">
                  <c:v>11.840388000000001</c:v>
                </c:pt>
                <c:pt idx="98">
                  <c:v>11.837732000000001</c:v>
                </c:pt>
                <c:pt idx="99">
                  <c:v>11.330527999999999</c:v>
                </c:pt>
                <c:pt idx="100">
                  <c:v>10.685269999999999</c:v>
                </c:pt>
                <c:pt idx="101">
                  <c:v>10.229111</c:v>
                </c:pt>
                <c:pt idx="102">
                  <c:v>9.2459039999999995</c:v>
                </c:pt>
                <c:pt idx="103">
                  <c:v>8.5984540000000003</c:v>
                </c:pt>
                <c:pt idx="104">
                  <c:v>8.4900870000000008</c:v>
                </c:pt>
                <c:pt idx="105">
                  <c:v>8.5787600000000008</c:v>
                </c:pt>
                <c:pt idx="106">
                  <c:v>8.8731740000000006</c:v>
                </c:pt>
                <c:pt idx="107">
                  <c:v>9.3681149999999995</c:v>
                </c:pt>
                <c:pt idx="108">
                  <c:v>9.5517559999999992</c:v>
                </c:pt>
                <c:pt idx="109">
                  <c:v>10.218705</c:v>
                </c:pt>
                <c:pt idx="110">
                  <c:v>10.320988</c:v>
                </c:pt>
                <c:pt idx="111">
                  <c:v>10.347747</c:v>
                </c:pt>
                <c:pt idx="112">
                  <c:v>10.797226</c:v>
                </c:pt>
                <c:pt idx="113">
                  <c:v>11.009351000000001</c:v>
                </c:pt>
                <c:pt idx="114">
                  <c:v>11.563677</c:v>
                </c:pt>
                <c:pt idx="115">
                  <c:v>12.151673000000001</c:v>
                </c:pt>
                <c:pt idx="116">
                  <c:v>12.330676</c:v>
                </c:pt>
                <c:pt idx="117">
                  <c:v>12.291858</c:v>
                </c:pt>
                <c:pt idx="118">
                  <c:v>12.217166000000001</c:v>
                </c:pt>
                <c:pt idx="119">
                  <c:v>11.646091</c:v>
                </c:pt>
                <c:pt idx="120">
                  <c:v>11.388555999999999</c:v>
                </c:pt>
                <c:pt idx="121">
                  <c:v>10.292960000000001</c:v>
                </c:pt>
                <c:pt idx="122">
                  <c:v>9.4570620000000005</c:v>
                </c:pt>
                <c:pt idx="123">
                  <c:v>8.3826020000000003</c:v>
                </c:pt>
                <c:pt idx="124">
                  <c:v>7.5812375000000003</c:v>
                </c:pt>
                <c:pt idx="125">
                  <c:v>6.6410130000000001</c:v>
                </c:pt>
                <c:pt idx="126">
                  <c:v>5.6069100000000001</c:v>
                </c:pt>
                <c:pt idx="127">
                  <c:v>4.3259445000000003</c:v>
                </c:pt>
                <c:pt idx="128">
                  <c:v>3.6812782500000001</c:v>
                </c:pt>
                <c:pt idx="129">
                  <c:v>3.70502025</c:v>
                </c:pt>
                <c:pt idx="130">
                  <c:v>3.7871887499999999</c:v>
                </c:pt>
                <c:pt idx="131">
                  <c:v>4.0553512500000002</c:v>
                </c:pt>
                <c:pt idx="132">
                  <c:v>3.9395370000000001</c:v>
                </c:pt>
                <c:pt idx="133">
                  <c:v>3.9707432499999999</c:v>
                </c:pt>
                <c:pt idx="134">
                  <c:v>4.1334669999999996</c:v>
                </c:pt>
                <c:pt idx="135">
                  <c:v>4.1650367499999996</c:v>
                </c:pt>
                <c:pt idx="136">
                  <c:v>3.5519265</c:v>
                </c:pt>
                <c:pt idx="137">
                  <c:v>3.2614230000000002</c:v>
                </c:pt>
                <c:pt idx="138">
                  <c:v>2.8150642499999998</c:v>
                </c:pt>
                <c:pt idx="139">
                  <c:v>2.7895227500000002</c:v>
                </c:pt>
                <c:pt idx="140">
                  <c:v>2.4008402499999999</c:v>
                </c:pt>
                <c:pt idx="141">
                  <c:v>1.6276468749999999</c:v>
                </c:pt>
                <c:pt idx="142">
                  <c:v>1.1389400000000001</c:v>
                </c:pt>
                <c:pt idx="143">
                  <c:v>0.89770893750000003</c:v>
                </c:pt>
                <c:pt idx="144">
                  <c:v>0.73291581250000004</c:v>
                </c:pt>
                <c:pt idx="145">
                  <c:v>0.94434693749999998</c:v>
                </c:pt>
                <c:pt idx="146">
                  <c:v>1.347305625</c:v>
                </c:pt>
                <c:pt idx="147">
                  <c:v>1.4510192500000001</c:v>
                </c:pt>
                <c:pt idx="148">
                  <c:v>1.7811781250000001</c:v>
                </c:pt>
                <c:pt idx="149">
                  <c:v>2.088651</c:v>
                </c:pt>
                <c:pt idx="150">
                  <c:v>2.7679717500000001</c:v>
                </c:pt>
                <c:pt idx="151">
                  <c:v>2.97421325</c:v>
                </c:pt>
                <c:pt idx="152">
                  <c:v>3.2290407499999998</c:v>
                </c:pt>
                <c:pt idx="153">
                  <c:v>3.07840625</c:v>
                </c:pt>
                <c:pt idx="154">
                  <c:v>3.2672887500000001</c:v>
                </c:pt>
                <c:pt idx="155">
                  <c:v>3.6886097499999999</c:v>
                </c:pt>
                <c:pt idx="156">
                  <c:v>4.2109075000000002</c:v>
                </c:pt>
                <c:pt idx="157">
                  <c:v>4.2911419999999998</c:v>
                </c:pt>
                <c:pt idx="158">
                  <c:v>4.0619387500000004</c:v>
                </c:pt>
                <c:pt idx="159">
                  <c:v>4.3767044999999998</c:v>
                </c:pt>
                <c:pt idx="160">
                  <c:v>4.6092864999999996</c:v>
                </c:pt>
                <c:pt idx="161">
                  <c:v>4.5196500000000004</c:v>
                </c:pt>
                <c:pt idx="162">
                  <c:v>4.1862597499999996</c:v>
                </c:pt>
                <c:pt idx="163">
                  <c:v>3.8053607500000002</c:v>
                </c:pt>
                <c:pt idx="164">
                  <c:v>3.5841539999999998</c:v>
                </c:pt>
                <c:pt idx="165">
                  <c:v>3.35140225</c:v>
                </c:pt>
                <c:pt idx="166">
                  <c:v>3.2028634999999999</c:v>
                </c:pt>
                <c:pt idx="167">
                  <c:v>2.6824979999999998</c:v>
                </c:pt>
                <c:pt idx="168">
                  <c:v>1.8471078750000001</c:v>
                </c:pt>
                <c:pt idx="169">
                  <c:v>1.3748592500000001</c:v>
                </c:pt>
                <c:pt idx="170">
                  <c:v>0.92539693749999996</c:v>
                </c:pt>
                <c:pt idx="171">
                  <c:v>0.60407668749999999</c:v>
                </c:pt>
                <c:pt idx="172">
                  <c:v>-0.29910662500000001</c:v>
                </c:pt>
                <c:pt idx="173">
                  <c:v>-1.0815855000000001</c:v>
                </c:pt>
                <c:pt idx="174">
                  <c:v>-1.46480275</c:v>
                </c:pt>
                <c:pt idx="175">
                  <c:v>-1.6983027500000001</c:v>
                </c:pt>
                <c:pt idx="176">
                  <c:v>-1.8349165000000001</c:v>
                </c:pt>
                <c:pt idx="177">
                  <c:v>-2.1683059999999998</c:v>
                </c:pt>
                <c:pt idx="178">
                  <c:v>-2.5589094999999999</c:v>
                </c:pt>
                <c:pt idx="179">
                  <c:v>-2.8753574999999998</c:v>
                </c:pt>
                <c:pt idx="180">
                  <c:v>-3.3318024999999998</c:v>
                </c:pt>
                <c:pt idx="181">
                  <c:v>-3.579609</c:v>
                </c:pt>
                <c:pt idx="182">
                  <c:v>-3.363985</c:v>
                </c:pt>
                <c:pt idx="183">
                  <c:v>-3.5386372499999998</c:v>
                </c:pt>
                <c:pt idx="184">
                  <c:v>-3.8658267500000001</c:v>
                </c:pt>
                <c:pt idx="185">
                  <c:v>-4.1157760000000003</c:v>
                </c:pt>
                <c:pt idx="186">
                  <c:v>-4.4111070000000003</c:v>
                </c:pt>
                <c:pt idx="187">
                  <c:v>-4.6128349999999996</c:v>
                </c:pt>
                <c:pt idx="188">
                  <c:v>-5.5725860000000003</c:v>
                </c:pt>
                <c:pt idx="189">
                  <c:v>-6.4805035000000002</c:v>
                </c:pt>
                <c:pt idx="190">
                  <c:v>-6.9235660000000001</c:v>
                </c:pt>
                <c:pt idx="191">
                  <c:v>-7.0389280000000003</c:v>
                </c:pt>
                <c:pt idx="192">
                  <c:v>-7.7607350000000004</c:v>
                </c:pt>
                <c:pt idx="193">
                  <c:v>-8.5256380000000007</c:v>
                </c:pt>
                <c:pt idx="194">
                  <c:v>-9.0718800000000002</c:v>
                </c:pt>
                <c:pt idx="195">
                  <c:v>-9.6363210000000006</c:v>
                </c:pt>
                <c:pt idx="196">
                  <c:v>-9.6378369999999993</c:v>
                </c:pt>
                <c:pt idx="197">
                  <c:v>-10.041492999999999</c:v>
                </c:pt>
                <c:pt idx="198">
                  <c:v>-10.182183</c:v>
                </c:pt>
                <c:pt idx="199">
                  <c:v>-9.892868</c:v>
                </c:pt>
                <c:pt idx="200">
                  <c:v>-10.924633999999999</c:v>
                </c:pt>
                <c:pt idx="201">
                  <c:v>-10.584262000000001</c:v>
                </c:pt>
                <c:pt idx="202">
                  <c:v>-10.051657000000001</c:v>
                </c:pt>
                <c:pt idx="203">
                  <c:v>-10.850301999999999</c:v>
                </c:pt>
                <c:pt idx="204">
                  <c:v>-12.388388000000001</c:v>
                </c:pt>
                <c:pt idx="205">
                  <c:v>-12.883727</c:v>
                </c:pt>
                <c:pt idx="206">
                  <c:v>-13.76132</c:v>
                </c:pt>
                <c:pt idx="207">
                  <c:v>-15.416287000000001</c:v>
                </c:pt>
                <c:pt idx="208">
                  <c:v>-17.375112000000001</c:v>
                </c:pt>
                <c:pt idx="209">
                  <c:v>-18.229220000000002</c:v>
                </c:pt>
                <c:pt idx="210">
                  <c:v>-19.241917999999998</c:v>
                </c:pt>
                <c:pt idx="211">
                  <c:v>-20.356922000000001</c:v>
                </c:pt>
                <c:pt idx="212">
                  <c:v>-21.083238000000001</c:v>
                </c:pt>
                <c:pt idx="213">
                  <c:v>-21.333886</c:v>
                </c:pt>
                <c:pt idx="214">
                  <c:v>-21.717268000000001</c:v>
                </c:pt>
                <c:pt idx="215">
                  <c:v>-21.307534</c:v>
                </c:pt>
                <c:pt idx="216">
                  <c:v>-21.154731999999999</c:v>
                </c:pt>
                <c:pt idx="217">
                  <c:v>-20.533256000000002</c:v>
                </c:pt>
                <c:pt idx="218">
                  <c:v>-19.833303999999998</c:v>
                </c:pt>
                <c:pt idx="219">
                  <c:v>-19.707888000000001</c:v>
                </c:pt>
                <c:pt idx="220">
                  <c:v>-19.747513999999999</c:v>
                </c:pt>
                <c:pt idx="221">
                  <c:v>-18.92229</c:v>
                </c:pt>
                <c:pt idx="222">
                  <c:v>-17.201912</c:v>
                </c:pt>
                <c:pt idx="223">
                  <c:v>-15.694188</c:v>
                </c:pt>
                <c:pt idx="224">
                  <c:v>-14.25498</c:v>
                </c:pt>
                <c:pt idx="225">
                  <c:v>-12.761671</c:v>
                </c:pt>
                <c:pt idx="226">
                  <c:v>-10.466773999999999</c:v>
                </c:pt>
                <c:pt idx="227">
                  <c:v>-9.1554640000000003</c:v>
                </c:pt>
                <c:pt idx="228">
                  <c:v>-8.1093969999999995</c:v>
                </c:pt>
                <c:pt idx="229">
                  <c:v>-5.8904674999999997</c:v>
                </c:pt>
                <c:pt idx="230">
                  <c:v>-5.0202545000000001</c:v>
                </c:pt>
                <c:pt idx="231">
                  <c:v>-5.0543155000000004</c:v>
                </c:pt>
                <c:pt idx="232">
                  <c:v>-4.0740397499999998</c:v>
                </c:pt>
                <c:pt idx="233">
                  <c:v>-2.5658289999999999</c:v>
                </c:pt>
                <c:pt idx="234">
                  <c:v>-2.48076075</c:v>
                </c:pt>
                <c:pt idx="235">
                  <c:v>-1.52079575</c:v>
                </c:pt>
                <c:pt idx="236">
                  <c:v>0.30772690624999999</c:v>
                </c:pt>
                <c:pt idx="237">
                  <c:v>1.292898375</c:v>
                </c:pt>
                <c:pt idx="238">
                  <c:v>1.0153111875</c:v>
                </c:pt>
                <c:pt idx="239">
                  <c:v>1.254345625</c:v>
                </c:pt>
                <c:pt idx="240">
                  <c:v>1.57331175</c:v>
                </c:pt>
                <c:pt idx="241">
                  <c:v>1.857553625</c:v>
                </c:pt>
                <c:pt idx="242">
                  <c:v>1.634795</c:v>
                </c:pt>
                <c:pt idx="243">
                  <c:v>1.871931875</c:v>
                </c:pt>
                <c:pt idx="244">
                  <c:v>1.1788916250000001</c:v>
                </c:pt>
                <c:pt idx="245">
                  <c:v>0.68057075</c:v>
                </c:pt>
                <c:pt idx="246">
                  <c:v>7.9646343750000001E-2</c:v>
                </c:pt>
                <c:pt idx="247">
                  <c:v>-5.7284964844000003E-2</c:v>
                </c:pt>
                <c:pt idx="248">
                  <c:v>5.8122207030999996E-2</c:v>
                </c:pt>
                <c:pt idx="249">
                  <c:v>0.11301172656</c:v>
                </c:pt>
                <c:pt idx="250">
                  <c:v>-0.31686359375000001</c:v>
                </c:pt>
                <c:pt idx="251">
                  <c:v>-1.4029298750000001</c:v>
                </c:pt>
                <c:pt idx="252">
                  <c:v>-2.3257154999999998</c:v>
                </c:pt>
                <c:pt idx="253">
                  <c:v>-3.42598125</c:v>
                </c:pt>
                <c:pt idx="254">
                  <c:v>-4.5266539999999997</c:v>
                </c:pt>
                <c:pt idx="255">
                  <c:v>-6.0889885000000001</c:v>
                </c:pt>
                <c:pt idx="256">
                  <c:v>-6.7739330000000004</c:v>
                </c:pt>
                <c:pt idx="257">
                  <c:v>-7.7356369999999997</c:v>
                </c:pt>
                <c:pt idx="258">
                  <c:v>-8.6324539999999992</c:v>
                </c:pt>
                <c:pt idx="259">
                  <c:v>-9.565906</c:v>
                </c:pt>
                <c:pt idx="260">
                  <c:v>-9.6477719999999998</c:v>
                </c:pt>
                <c:pt idx="261">
                  <c:v>-9.7593209999999999</c:v>
                </c:pt>
                <c:pt idx="262">
                  <c:v>-9.9512029999999996</c:v>
                </c:pt>
                <c:pt idx="263">
                  <c:v>-9.9058050000000009</c:v>
                </c:pt>
                <c:pt idx="264">
                  <c:v>-10.103642000000001</c:v>
                </c:pt>
                <c:pt idx="265">
                  <c:v>-10.393045000000001</c:v>
                </c:pt>
                <c:pt idx="266">
                  <c:v>-9.2926959999999994</c:v>
                </c:pt>
                <c:pt idx="267">
                  <c:v>-7.8205970000000002</c:v>
                </c:pt>
                <c:pt idx="268">
                  <c:v>-6.4514579999999997</c:v>
                </c:pt>
                <c:pt idx="269">
                  <c:v>-5.4603200000000003</c:v>
                </c:pt>
                <c:pt idx="270">
                  <c:v>-4.4140439999999996</c:v>
                </c:pt>
                <c:pt idx="271">
                  <c:v>-3.5825135000000001</c:v>
                </c:pt>
                <c:pt idx="272">
                  <c:v>-3.0990380000000002</c:v>
                </c:pt>
                <c:pt idx="273">
                  <c:v>-2.1356475000000001</c:v>
                </c:pt>
                <c:pt idx="274">
                  <c:v>-0.90188924999999998</c:v>
                </c:pt>
                <c:pt idx="275">
                  <c:v>0.29066206249999998</c:v>
                </c:pt>
                <c:pt idx="276">
                  <c:v>0.62591931249999999</c:v>
                </c:pt>
                <c:pt idx="277">
                  <c:v>0.78434343750000002</c:v>
                </c:pt>
                <c:pt idx="278">
                  <c:v>0.7946538125</c:v>
                </c:pt>
                <c:pt idx="279">
                  <c:v>1.2523089999999999</c:v>
                </c:pt>
                <c:pt idx="280">
                  <c:v>1.623446875</c:v>
                </c:pt>
                <c:pt idx="281">
                  <c:v>2.4305435000000002</c:v>
                </c:pt>
                <c:pt idx="282">
                  <c:v>3.3008090000000001</c:v>
                </c:pt>
                <c:pt idx="283">
                  <c:v>4.0328607500000002</c:v>
                </c:pt>
                <c:pt idx="284">
                  <c:v>4.6921955000000004</c:v>
                </c:pt>
                <c:pt idx="285">
                  <c:v>5.1310025000000001</c:v>
                </c:pt>
                <c:pt idx="286">
                  <c:v>5.782292</c:v>
                </c:pt>
                <c:pt idx="287">
                  <c:v>6.3603839999999998</c:v>
                </c:pt>
                <c:pt idx="288">
                  <c:v>7.1431800000000001</c:v>
                </c:pt>
                <c:pt idx="289">
                  <c:v>7.3855320000000004</c:v>
                </c:pt>
                <c:pt idx="290">
                  <c:v>7.6066289999999999</c:v>
                </c:pt>
                <c:pt idx="291">
                  <c:v>7.9936734999999999</c:v>
                </c:pt>
                <c:pt idx="292">
                  <c:v>8.3413730000000008</c:v>
                </c:pt>
                <c:pt idx="293">
                  <c:v>8.5834139999999994</c:v>
                </c:pt>
                <c:pt idx="294">
                  <c:v>8.8685039999999997</c:v>
                </c:pt>
                <c:pt idx="295">
                  <c:v>9.1173280000000005</c:v>
                </c:pt>
                <c:pt idx="296">
                  <c:v>9.3606420000000004</c:v>
                </c:pt>
                <c:pt idx="297">
                  <c:v>9.2007220000000007</c:v>
                </c:pt>
                <c:pt idx="298">
                  <c:v>9.263204</c:v>
                </c:pt>
                <c:pt idx="299">
                  <c:v>9.5566530000000007</c:v>
                </c:pt>
                <c:pt idx="300">
                  <c:v>10.328018999999999</c:v>
                </c:pt>
                <c:pt idx="301">
                  <c:v>11.106646</c:v>
                </c:pt>
                <c:pt idx="302">
                  <c:v>11.766394</c:v>
                </c:pt>
                <c:pt idx="303">
                  <c:v>11.830463999999999</c:v>
                </c:pt>
                <c:pt idx="304">
                  <c:v>11.629384999999999</c:v>
                </c:pt>
                <c:pt idx="305">
                  <c:v>12.174452</c:v>
                </c:pt>
                <c:pt idx="306">
                  <c:v>12.835929999999999</c:v>
                </c:pt>
                <c:pt idx="307">
                  <c:v>13.586465</c:v>
                </c:pt>
                <c:pt idx="308">
                  <c:v>13.769133</c:v>
                </c:pt>
                <c:pt idx="309">
                  <c:v>13.864367</c:v>
                </c:pt>
                <c:pt idx="310">
                  <c:v>13.723713</c:v>
                </c:pt>
                <c:pt idx="311">
                  <c:v>13.53623</c:v>
                </c:pt>
                <c:pt idx="312">
                  <c:v>13.67516</c:v>
                </c:pt>
                <c:pt idx="313">
                  <c:v>14.089919</c:v>
                </c:pt>
                <c:pt idx="314">
                  <c:v>14.614229999999999</c:v>
                </c:pt>
                <c:pt idx="315">
                  <c:v>14.744300000000001</c:v>
                </c:pt>
                <c:pt idx="316">
                  <c:v>14.86154</c:v>
                </c:pt>
                <c:pt idx="317">
                  <c:v>15.215885999999999</c:v>
                </c:pt>
                <c:pt idx="318">
                  <c:v>15.345304</c:v>
                </c:pt>
                <c:pt idx="319">
                  <c:v>15.727513</c:v>
                </c:pt>
                <c:pt idx="320">
                  <c:v>15.930588999999999</c:v>
                </c:pt>
                <c:pt idx="321">
                  <c:v>16.428698000000001</c:v>
                </c:pt>
                <c:pt idx="322">
                  <c:v>16.844836000000001</c:v>
                </c:pt>
                <c:pt idx="323">
                  <c:v>17.275455999999998</c:v>
                </c:pt>
                <c:pt idx="324">
                  <c:v>17.575662000000001</c:v>
                </c:pt>
                <c:pt idx="325">
                  <c:v>18.173766000000001</c:v>
                </c:pt>
                <c:pt idx="326">
                  <c:v>18.904240000000001</c:v>
                </c:pt>
                <c:pt idx="327">
                  <c:v>19.743102</c:v>
                </c:pt>
                <c:pt idx="328">
                  <c:v>19.993652000000001</c:v>
                </c:pt>
                <c:pt idx="329">
                  <c:v>20.156479999999998</c:v>
                </c:pt>
                <c:pt idx="330">
                  <c:v>20.167552000000001</c:v>
                </c:pt>
                <c:pt idx="331">
                  <c:v>20.274448</c:v>
                </c:pt>
                <c:pt idx="332">
                  <c:v>20.592756000000001</c:v>
                </c:pt>
                <c:pt idx="333">
                  <c:v>21.200355999999999</c:v>
                </c:pt>
                <c:pt idx="334">
                  <c:v>21.445252</c:v>
                </c:pt>
                <c:pt idx="335">
                  <c:v>21.683598</c:v>
                </c:pt>
                <c:pt idx="336">
                  <c:v>21.866493999999999</c:v>
                </c:pt>
                <c:pt idx="337">
                  <c:v>22.313896</c:v>
                </c:pt>
                <c:pt idx="338">
                  <c:v>22.981138000000001</c:v>
                </c:pt>
                <c:pt idx="339">
                  <c:v>23.68638</c:v>
                </c:pt>
                <c:pt idx="340">
                  <c:v>24.760345999999998</c:v>
                </c:pt>
                <c:pt idx="341">
                  <c:v>25.28228</c:v>
                </c:pt>
                <c:pt idx="342">
                  <c:v>25.972348</c:v>
                </c:pt>
                <c:pt idx="343">
                  <c:v>26.532864</c:v>
                </c:pt>
                <c:pt idx="344">
                  <c:v>27.334140000000001</c:v>
                </c:pt>
                <c:pt idx="345">
                  <c:v>28.24362</c:v>
                </c:pt>
                <c:pt idx="346">
                  <c:v>29.226240000000001</c:v>
                </c:pt>
                <c:pt idx="347">
                  <c:v>30.717549999999999</c:v>
                </c:pt>
                <c:pt idx="348">
                  <c:v>31.928104000000001</c:v>
                </c:pt>
                <c:pt idx="349">
                  <c:v>33.165309999999998</c:v>
                </c:pt>
                <c:pt idx="350">
                  <c:v>33.975552</c:v>
                </c:pt>
                <c:pt idx="351">
                  <c:v>35.010691999999999</c:v>
                </c:pt>
                <c:pt idx="352">
                  <c:v>35.776484000000004</c:v>
                </c:pt>
                <c:pt idx="353">
                  <c:v>36.160139999999998</c:v>
                </c:pt>
                <c:pt idx="354">
                  <c:v>35.946032000000002</c:v>
                </c:pt>
                <c:pt idx="355">
                  <c:v>35.551479999999998</c:v>
                </c:pt>
                <c:pt idx="356">
                  <c:v>34.706823999999997</c:v>
                </c:pt>
                <c:pt idx="357">
                  <c:v>34.155448</c:v>
                </c:pt>
                <c:pt idx="358">
                  <c:v>33.439276</c:v>
                </c:pt>
                <c:pt idx="359">
                  <c:v>32.801316</c:v>
                </c:pt>
                <c:pt idx="360">
                  <c:v>32.068199999999997</c:v>
                </c:pt>
                <c:pt idx="361">
                  <c:v>31.475937999999999</c:v>
                </c:pt>
                <c:pt idx="362">
                  <c:v>30.751190000000001</c:v>
                </c:pt>
                <c:pt idx="363">
                  <c:v>30.146350000000002</c:v>
                </c:pt>
                <c:pt idx="364">
                  <c:v>29.686342</c:v>
                </c:pt>
                <c:pt idx="365">
                  <c:v>29.308398</c:v>
                </c:pt>
                <c:pt idx="366">
                  <c:v>29.118434000000001</c:v>
                </c:pt>
                <c:pt idx="367">
                  <c:v>28.436471999999998</c:v>
                </c:pt>
                <c:pt idx="368">
                  <c:v>27.448594</c:v>
                </c:pt>
                <c:pt idx="369">
                  <c:v>26.020285999999999</c:v>
                </c:pt>
                <c:pt idx="370">
                  <c:v>24.758208</c:v>
                </c:pt>
                <c:pt idx="371">
                  <c:v>23.131716000000001</c:v>
                </c:pt>
                <c:pt idx="372">
                  <c:v>21.511790000000001</c:v>
                </c:pt>
                <c:pt idx="373">
                  <c:v>20.072340000000001</c:v>
                </c:pt>
                <c:pt idx="374">
                  <c:v>18.703741999999998</c:v>
                </c:pt>
                <c:pt idx="375">
                  <c:v>17.235569999999999</c:v>
                </c:pt>
                <c:pt idx="376">
                  <c:v>15.644534</c:v>
                </c:pt>
                <c:pt idx="377">
                  <c:v>14.116637000000001</c:v>
                </c:pt>
                <c:pt idx="378">
                  <c:v>12.751567</c:v>
                </c:pt>
                <c:pt idx="379">
                  <c:v>11.651327</c:v>
                </c:pt>
                <c:pt idx="380">
                  <c:v>10.836152999999999</c:v>
                </c:pt>
                <c:pt idx="381">
                  <c:v>10.185257999999999</c:v>
                </c:pt>
                <c:pt idx="382">
                  <c:v>9.6096380000000003</c:v>
                </c:pt>
                <c:pt idx="383">
                  <c:v>9.0406200000000005</c:v>
                </c:pt>
                <c:pt idx="384">
                  <c:v>8.8612749999999991</c:v>
                </c:pt>
                <c:pt idx="385">
                  <c:v>9.3375850000000007</c:v>
                </c:pt>
                <c:pt idx="386">
                  <c:v>9.8604129999999994</c:v>
                </c:pt>
                <c:pt idx="387">
                  <c:v>10.69903</c:v>
                </c:pt>
                <c:pt idx="388">
                  <c:v>11.737923</c:v>
                </c:pt>
                <c:pt idx="389">
                  <c:v>12.718691</c:v>
                </c:pt>
                <c:pt idx="390">
                  <c:v>13.391543</c:v>
                </c:pt>
                <c:pt idx="391">
                  <c:v>14.108669000000001</c:v>
                </c:pt>
                <c:pt idx="392">
                  <c:v>14.8752</c:v>
                </c:pt>
                <c:pt idx="393">
                  <c:v>15.721757999999999</c:v>
                </c:pt>
                <c:pt idx="394">
                  <c:v>16.579328</c:v>
                </c:pt>
                <c:pt idx="395">
                  <c:v>17.271774000000001</c:v>
                </c:pt>
                <c:pt idx="396">
                  <c:v>17.889047999999999</c:v>
                </c:pt>
                <c:pt idx="397">
                  <c:v>18.54289</c:v>
                </c:pt>
                <c:pt idx="398">
                  <c:v>19.271922</c:v>
                </c:pt>
                <c:pt idx="399">
                  <c:v>19.839278</c:v>
                </c:pt>
                <c:pt idx="400">
                  <c:v>20.40756</c:v>
                </c:pt>
                <c:pt idx="401">
                  <c:v>20.704854000000001</c:v>
                </c:pt>
                <c:pt idx="402">
                  <c:v>20.961387999999999</c:v>
                </c:pt>
                <c:pt idx="403">
                  <c:v>21.065092</c:v>
                </c:pt>
                <c:pt idx="404">
                  <c:v>20.711876</c:v>
                </c:pt>
                <c:pt idx="405">
                  <c:v>20.198682000000002</c:v>
                </c:pt>
                <c:pt idx="406">
                  <c:v>19.918925999999999</c:v>
                </c:pt>
                <c:pt idx="407">
                  <c:v>19.656269999999999</c:v>
                </c:pt>
                <c:pt idx="408">
                  <c:v>19.358246000000001</c:v>
                </c:pt>
                <c:pt idx="409">
                  <c:v>18.904115999999998</c:v>
                </c:pt>
                <c:pt idx="410">
                  <c:v>18.624321999999999</c:v>
                </c:pt>
                <c:pt idx="411">
                  <c:v>18.261136</c:v>
                </c:pt>
                <c:pt idx="412">
                  <c:v>17.838988000000001</c:v>
                </c:pt>
                <c:pt idx="413">
                  <c:v>17.195087999999998</c:v>
                </c:pt>
                <c:pt idx="414">
                  <c:v>16.164788000000001</c:v>
                </c:pt>
                <c:pt idx="415">
                  <c:v>15.250050999999999</c:v>
                </c:pt>
                <c:pt idx="416">
                  <c:v>14.127981999999999</c:v>
                </c:pt>
                <c:pt idx="417">
                  <c:v>13.163833</c:v>
                </c:pt>
                <c:pt idx="418">
                  <c:v>12.471971</c:v>
                </c:pt>
                <c:pt idx="419">
                  <c:v>12.22142</c:v>
                </c:pt>
                <c:pt idx="420">
                  <c:v>12.050694999999999</c:v>
                </c:pt>
                <c:pt idx="421">
                  <c:v>11.784038000000001</c:v>
                </c:pt>
                <c:pt idx="422">
                  <c:v>11.253798</c:v>
                </c:pt>
                <c:pt idx="423">
                  <c:v>10.590246</c:v>
                </c:pt>
                <c:pt idx="424">
                  <c:v>9.7829010000000007</c:v>
                </c:pt>
                <c:pt idx="425">
                  <c:v>9.1220940000000006</c:v>
                </c:pt>
                <c:pt idx="426">
                  <c:v>8.3990639999999992</c:v>
                </c:pt>
                <c:pt idx="427">
                  <c:v>7.8546230000000001</c:v>
                </c:pt>
                <c:pt idx="428">
                  <c:v>7.4599504999999997</c:v>
                </c:pt>
                <c:pt idx="429">
                  <c:v>7.0065225</c:v>
                </c:pt>
                <c:pt idx="430">
                  <c:v>7.1779805000000003</c:v>
                </c:pt>
                <c:pt idx="431">
                  <c:v>7.0655460000000003</c:v>
                </c:pt>
                <c:pt idx="432">
                  <c:v>6.8679945</c:v>
                </c:pt>
                <c:pt idx="433">
                  <c:v>6.8255144999999997</c:v>
                </c:pt>
                <c:pt idx="434">
                  <c:v>6.7489774999999996</c:v>
                </c:pt>
                <c:pt idx="435">
                  <c:v>6.3319425000000003</c:v>
                </c:pt>
                <c:pt idx="436">
                  <c:v>5.8176674999999998</c:v>
                </c:pt>
                <c:pt idx="437">
                  <c:v>5.3747945000000001</c:v>
                </c:pt>
                <c:pt idx="438">
                  <c:v>4.8890570000000002</c:v>
                </c:pt>
                <c:pt idx="439">
                  <c:v>4.4215464999999998</c:v>
                </c:pt>
                <c:pt idx="440">
                  <c:v>4.2755504999999996</c:v>
                </c:pt>
                <c:pt idx="441">
                  <c:v>4.545865</c:v>
                </c:pt>
                <c:pt idx="442">
                  <c:v>4.9295720000000003</c:v>
                </c:pt>
                <c:pt idx="443">
                  <c:v>5.3683199999999998</c:v>
                </c:pt>
                <c:pt idx="444">
                  <c:v>5.8243320000000001</c:v>
                </c:pt>
                <c:pt idx="445">
                  <c:v>6.3462300000000003</c:v>
                </c:pt>
                <c:pt idx="446">
                  <c:v>6.5006199999999996</c:v>
                </c:pt>
                <c:pt idx="447">
                  <c:v>6.5146540000000002</c:v>
                </c:pt>
                <c:pt idx="448">
                  <c:v>6.5060669999999998</c:v>
                </c:pt>
                <c:pt idx="449">
                  <c:v>6.6166530000000003</c:v>
                </c:pt>
                <c:pt idx="450">
                  <c:v>6.8739295</c:v>
                </c:pt>
                <c:pt idx="451">
                  <c:v>7.5416885000000002</c:v>
                </c:pt>
                <c:pt idx="452">
                  <c:v>8.3957219999999992</c:v>
                </c:pt>
                <c:pt idx="453">
                  <c:v>9.4704820000000005</c:v>
                </c:pt>
                <c:pt idx="454">
                  <c:v>10.503494999999999</c:v>
                </c:pt>
                <c:pt idx="455">
                  <c:v>11.480767999999999</c:v>
                </c:pt>
                <c:pt idx="456">
                  <c:v>12.275244000000001</c:v>
                </c:pt>
                <c:pt idx="457">
                  <c:v>13.065398999999999</c:v>
                </c:pt>
                <c:pt idx="458">
                  <c:v>14.175964</c:v>
                </c:pt>
                <c:pt idx="459">
                  <c:v>15.013895</c:v>
                </c:pt>
                <c:pt idx="460">
                  <c:v>15.928036000000001</c:v>
                </c:pt>
                <c:pt idx="461">
                  <c:v>17.001519999999999</c:v>
                </c:pt>
                <c:pt idx="462">
                  <c:v>18.252558000000001</c:v>
                </c:pt>
                <c:pt idx="463">
                  <c:v>19.703151999999999</c:v>
                </c:pt>
                <c:pt idx="464">
                  <c:v>21.177530000000001</c:v>
                </c:pt>
                <c:pt idx="465">
                  <c:v>22.793945999999998</c:v>
                </c:pt>
                <c:pt idx="466">
                  <c:v>24.408463999999999</c:v>
                </c:pt>
                <c:pt idx="467">
                  <c:v>25.488126000000001</c:v>
                </c:pt>
                <c:pt idx="468">
                  <c:v>26.406120000000001</c:v>
                </c:pt>
                <c:pt idx="469">
                  <c:v>27.061644000000001</c:v>
                </c:pt>
                <c:pt idx="470">
                  <c:v>27.765084000000002</c:v>
                </c:pt>
                <c:pt idx="471">
                  <c:v>28.341552</c:v>
                </c:pt>
                <c:pt idx="472">
                  <c:v>29.095621999999999</c:v>
                </c:pt>
                <c:pt idx="473">
                  <c:v>29.465070000000001</c:v>
                </c:pt>
                <c:pt idx="474">
                  <c:v>29.786795999999999</c:v>
                </c:pt>
                <c:pt idx="475">
                  <c:v>30.020208</c:v>
                </c:pt>
                <c:pt idx="476">
                  <c:v>30.314689999999999</c:v>
                </c:pt>
                <c:pt idx="477">
                  <c:v>29.9527</c:v>
                </c:pt>
                <c:pt idx="478">
                  <c:v>29.477077999999999</c:v>
                </c:pt>
                <c:pt idx="479">
                  <c:v>28.969940000000001</c:v>
                </c:pt>
                <c:pt idx="480">
                  <c:v>27.991475999999999</c:v>
                </c:pt>
                <c:pt idx="481">
                  <c:v>26.713004000000002</c:v>
                </c:pt>
                <c:pt idx="482">
                  <c:v>25.463471999999999</c:v>
                </c:pt>
                <c:pt idx="483">
                  <c:v>24.411064</c:v>
                </c:pt>
                <c:pt idx="484">
                  <c:v>23.618683999999998</c:v>
                </c:pt>
                <c:pt idx="485">
                  <c:v>22.903682</c:v>
                </c:pt>
                <c:pt idx="486">
                  <c:v>22.203768</c:v>
                </c:pt>
                <c:pt idx="487">
                  <c:v>21.138155999999999</c:v>
                </c:pt>
                <c:pt idx="488">
                  <c:v>19.887039999999999</c:v>
                </c:pt>
                <c:pt idx="489">
                  <c:v>18.533753999999998</c:v>
                </c:pt>
                <c:pt idx="490">
                  <c:v>16.691938</c:v>
                </c:pt>
                <c:pt idx="491">
                  <c:v>15.825574</c:v>
                </c:pt>
                <c:pt idx="492">
                  <c:v>14.991519</c:v>
                </c:pt>
                <c:pt idx="493">
                  <c:v>13.117367</c:v>
                </c:pt>
                <c:pt idx="494">
                  <c:v>11.136164000000001</c:v>
                </c:pt>
                <c:pt idx="495">
                  <c:v>8.8373109999999997</c:v>
                </c:pt>
                <c:pt idx="496">
                  <c:v>8.6429430000000007</c:v>
                </c:pt>
                <c:pt idx="497">
                  <c:v>7.7363999999999997</c:v>
                </c:pt>
                <c:pt idx="498">
                  <c:v>9.8356999999999992</c:v>
                </c:pt>
                <c:pt idx="499">
                  <c:v>10.694000000000001</c:v>
                </c:pt>
              </c:numCache>
            </c:numRef>
          </c:yVal>
          <c:smooth val="1"/>
          <c:extLst>
            <c:ext xmlns:c16="http://schemas.microsoft.com/office/drawing/2014/chart" uri="{C3380CC4-5D6E-409C-BE32-E72D297353CC}">
              <c16:uniqueId val="{00000001-7C0B-7A46-AF4A-B9381B66DFFE}"/>
            </c:ext>
          </c:extLst>
        </c:ser>
        <c:dLbls>
          <c:showLegendKey val="0"/>
          <c:showVal val="0"/>
          <c:showCatName val="0"/>
          <c:showSerName val="0"/>
          <c:showPercent val="0"/>
          <c:showBubbleSize val="0"/>
        </c:dLbls>
        <c:axId val="484079824"/>
        <c:axId val="484081072"/>
      </c:scatterChart>
      <c:valAx>
        <c:axId val="484079824"/>
        <c:scaling>
          <c:orientation val="minMax"/>
          <c:min val="0"/>
        </c:scaling>
        <c:delete val="0"/>
        <c:axPos val="b"/>
        <c:title>
          <c:tx>
            <c:rich>
              <a:bodyPr rot="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r>
                  <a:rPr lang="en-US"/>
                  <a:t>Out-of-plane defelection (mm)</a:t>
                </a:r>
              </a:p>
            </c:rich>
          </c:tx>
          <c:overlay val="0"/>
          <c:spPr>
            <a:noFill/>
            <a:ln>
              <a:noFill/>
            </a:ln>
            <a:effectLst/>
          </c:spPr>
          <c:txPr>
            <a:bodyPr rot="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crossAx val="484081072"/>
        <c:crosses val="autoZero"/>
        <c:crossBetween val="midCat"/>
      </c:valAx>
      <c:valAx>
        <c:axId val="484081072"/>
        <c:scaling>
          <c:orientation val="minMax"/>
          <c:min val="0"/>
        </c:scaling>
        <c:delete val="0"/>
        <c:axPos val="l"/>
        <c:title>
          <c:tx>
            <c:rich>
              <a:bodyPr rot="-54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r>
                  <a:rPr lang="en-US"/>
                  <a:t>Out -of-plane moment (KN.m)</a:t>
                </a:r>
              </a:p>
            </c:rich>
          </c:tx>
          <c:overlay val="0"/>
          <c:spPr>
            <a:noFill/>
            <a:ln>
              <a:noFill/>
            </a:ln>
            <a:effectLst/>
          </c:spPr>
          <c:txPr>
            <a:bodyPr rot="-54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crossAx val="484079824"/>
        <c:crosses val="autoZero"/>
        <c:crossBetween val="midCat"/>
      </c:valAx>
      <c:spPr>
        <a:noFill/>
        <a:ln>
          <a:noFill/>
        </a:ln>
        <a:effectLst/>
      </c:spPr>
    </c:plotArea>
    <c:legend>
      <c:legendPos val="r"/>
      <c:layout>
        <c:manualLayout>
          <c:xMode val="edge"/>
          <c:yMode val="edge"/>
          <c:x val="0.58671784504992996"/>
          <c:y val="0.73032006280886408"/>
          <c:w val="0.35833638613971519"/>
          <c:h val="9.4142918327677669E-2"/>
        </c:manualLayout>
      </c:layout>
      <c:overlay val="0"/>
      <c:spPr>
        <a:noFill/>
        <a:ln>
          <a:noFill/>
        </a:ln>
        <a:effectLst/>
      </c:spPr>
      <c:txPr>
        <a:bodyPr rot="0" spcFirstLastPara="1" vertOverflow="ellipsis" vert="horz" wrap="square" anchor="ctr" anchorCtr="1"/>
        <a:lstStyle/>
        <a:p>
          <a:pPr>
            <a:defRPr sz="7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b="1"/>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Sym</c:v>
          </c:tx>
          <c:spPr>
            <a:ln w="19050" cap="rnd">
              <a:solidFill>
                <a:schemeClr val="accent2"/>
              </a:solidFill>
              <a:round/>
            </a:ln>
            <a:effectLst/>
          </c:spPr>
          <c:marker>
            <c:symbol val="none"/>
          </c:marker>
          <c:xVal>
            <c:numRef>
              <c:f>'[y-stress_sym.csv]y-stress_sym'!$R$3:$R$504</c:f>
              <c:numCache>
                <c:formatCode>0.00E+00</c:formatCode>
                <c:ptCount val="502"/>
                <c:pt idx="0">
                  <c:v>0</c:v>
                </c:pt>
                <c:pt idx="1">
                  <c:v>9.9297988892000005E-2</c:v>
                </c:pt>
                <c:pt idx="2">
                  <c:v>0.19930523682000001</c:v>
                </c:pt>
                <c:pt idx="3">
                  <c:v>0.29931146240000001</c:v>
                </c:pt>
                <c:pt idx="4">
                  <c:v>0.39931494141000001</c:v>
                </c:pt>
                <c:pt idx="5">
                  <c:v>0.49931857299999999</c:v>
                </c:pt>
                <c:pt idx="6">
                  <c:v>0.59932226562999991</c:v>
                </c:pt>
                <c:pt idx="7">
                  <c:v>0.69932537841999998</c:v>
                </c:pt>
                <c:pt idx="8">
                  <c:v>0.79932867431999999</c:v>
                </c:pt>
                <c:pt idx="9">
                  <c:v>0.89933166503999995</c:v>
                </c:pt>
                <c:pt idx="10">
                  <c:v>0.99933459473000008</c:v>
                </c:pt>
                <c:pt idx="11">
                  <c:v>1.0993372802999999</c:v>
                </c:pt>
                <c:pt idx="12">
                  <c:v>1.1993388672</c:v>
                </c:pt>
                <c:pt idx="13">
                  <c:v>1.2993378905999999</c:v>
                </c:pt>
                <c:pt idx="14">
                  <c:v>1.3993365478999999</c:v>
                </c:pt>
                <c:pt idx="15">
                  <c:v>1.4993356934000002</c:v>
                </c:pt>
                <c:pt idx="16">
                  <c:v>1.5993341064000002</c:v>
                </c:pt>
                <c:pt idx="17">
                  <c:v>1.6993330078</c:v>
                </c:pt>
                <c:pt idx="18">
                  <c:v>1.7993344727</c:v>
                </c:pt>
                <c:pt idx="19">
                  <c:v>1.8993345947</c:v>
                </c:pt>
                <c:pt idx="20">
                  <c:v>1.9993330078</c:v>
                </c:pt>
                <c:pt idx="21">
                  <c:v>2.0993264159999998</c:v>
                </c:pt>
                <c:pt idx="22">
                  <c:v>2.1993159179999999</c:v>
                </c:pt>
                <c:pt idx="23">
                  <c:v>2.2992993164</c:v>
                </c:pt>
                <c:pt idx="24">
                  <c:v>2.3999902344000001</c:v>
                </c:pt>
                <c:pt idx="25">
                  <c:v>2.4999724121</c:v>
                </c:pt>
                <c:pt idx="26">
                  <c:v>2.5999562987999996</c:v>
                </c:pt>
                <c:pt idx="27">
                  <c:v>2.6999492188000001</c:v>
                </c:pt>
                <c:pt idx="28">
                  <c:v>2.7999372558999998</c:v>
                </c:pt>
                <c:pt idx="29">
                  <c:v>2.8999213867</c:v>
                </c:pt>
                <c:pt idx="30">
                  <c:v>2.9999069823999998</c:v>
                </c:pt>
                <c:pt idx="31">
                  <c:v>3.0998930664</c:v>
                </c:pt>
                <c:pt idx="32">
                  <c:v>3.1998776855000002</c:v>
                </c:pt>
                <c:pt idx="33">
                  <c:v>3.2998635254000002</c:v>
                </c:pt>
                <c:pt idx="34">
                  <c:v>3.3998515624999999</c:v>
                </c:pt>
                <c:pt idx="35">
                  <c:v>3.4998400879</c:v>
                </c:pt>
                <c:pt idx="36">
                  <c:v>3.5998320313000001</c:v>
                </c:pt>
                <c:pt idx="37">
                  <c:v>3.6998239746000001</c:v>
                </c:pt>
                <c:pt idx="38">
                  <c:v>3.7998146973</c:v>
                </c:pt>
                <c:pt idx="39">
                  <c:v>3.8998066405999996</c:v>
                </c:pt>
                <c:pt idx="40">
                  <c:v>3.9997993163999999</c:v>
                </c:pt>
                <c:pt idx="41">
                  <c:v>4.0997924805000006</c:v>
                </c:pt>
                <c:pt idx="42">
                  <c:v>4.1997856444999995</c:v>
                </c:pt>
                <c:pt idx="43">
                  <c:v>4.2997797852000001</c:v>
                </c:pt>
                <c:pt idx="44">
                  <c:v>4.3997758788999999</c:v>
                </c:pt>
                <c:pt idx="45">
                  <c:v>4.4997734375</c:v>
                </c:pt>
                <c:pt idx="46">
                  <c:v>4.5997700195000002</c:v>
                </c:pt>
                <c:pt idx="47">
                  <c:v>4.6997670897999999</c:v>
                </c:pt>
                <c:pt idx="48">
                  <c:v>4.7997641602000005</c:v>
                </c:pt>
                <c:pt idx="49">
                  <c:v>4.8997602539000003</c:v>
                </c:pt>
                <c:pt idx="50">
                  <c:v>4.9997563477</c:v>
                </c:pt>
                <c:pt idx="51">
                  <c:v>5.0997519531000002</c:v>
                </c:pt>
                <c:pt idx="52">
                  <c:v>5.1997456055000004</c:v>
                </c:pt>
                <c:pt idx="53">
                  <c:v>5.2997382813000007</c:v>
                </c:pt>
                <c:pt idx="54">
                  <c:v>5.3997314452999996</c:v>
                </c:pt>
                <c:pt idx="55">
                  <c:v>5.4997241210999999</c:v>
                </c:pt>
                <c:pt idx="56">
                  <c:v>5.5997158203000001</c:v>
                </c:pt>
                <c:pt idx="57">
                  <c:v>5.6997075194999995</c:v>
                </c:pt>
                <c:pt idx="58">
                  <c:v>5.7996987305000003</c:v>
                </c:pt>
                <c:pt idx="59">
                  <c:v>5.8996904296999997</c:v>
                </c:pt>
                <c:pt idx="60">
                  <c:v>5.9996816405999995</c:v>
                </c:pt>
                <c:pt idx="61">
                  <c:v>6.0996718750000003</c:v>
                </c:pt>
                <c:pt idx="62">
                  <c:v>6.1996625977000006</c:v>
                </c:pt>
                <c:pt idx="63">
                  <c:v>6.2996533203</c:v>
                </c:pt>
                <c:pt idx="64">
                  <c:v>6.3996435546999999</c:v>
                </c:pt>
                <c:pt idx="65">
                  <c:v>6.4996381836000001</c:v>
                </c:pt>
                <c:pt idx="66">
                  <c:v>6.5996362304999998</c:v>
                </c:pt>
                <c:pt idx="67">
                  <c:v>6.6996367188000008</c:v>
                </c:pt>
                <c:pt idx="68">
                  <c:v>6.7996391601999999</c:v>
                </c:pt>
                <c:pt idx="69">
                  <c:v>6.8996435546999999</c:v>
                </c:pt>
                <c:pt idx="70">
                  <c:v>6.9996499022999998</c:v>
                </c:pt>
                <c:pt idx="71">
                  <c:v>7.0996562499999998</c:v>
                </c:pt>
                <c:pt idx="72">
                  <c:v>7.1996640625000001</c:v>
                </c:pt>
                <c:pt idx="73">
                  <c:v>7.2996743164</c:v>
                </c:pt>
                <c:pt idx="74">
                  <c:v>7.3996855468999998</c:v>
                </c:pt>
                <c:pt idx="75">
                  <c:v>7.4996967772999996</c:v>
                </c:pt>
                <c:pt idx="76">
                  <c:v>7.5997099608999994</c:v>
                </c:pt>
                <c:pt idx="77">
                  <c:v>7.6997314453000003</c:v>
                </c:pt>
                <c:pt idx="78">
                  <c:v>7.7997539063000003</c:v>
                </c:pt>
                <c:pt idx="79">
                  <c:v>7.8997763672000003</c:v>
                </c:pt>
                <c:pt idx="80">
                  <c:v>7.9997983397999999</c:v>
                </c:pt>
                <c:pt idx="81">
                  <c:v>8.099819824199999</c:v>
                </c:pt>
                <c:pt idx="82">
                  <c:v>8.1998388672000004</c:v>
                </c:pt>
                <c:pt idx="83">
                  <c:v>8.2998574219000005</c:v>
                </c:pt>
                <c:pt idx="84">
                  <c:v>8.3998769530999997</c:v>
                </c:pt>
                <c:pt idx="85">
                  <c:v>8.4998935546999999</c:v>
                </c:pt>
                <c:pt idx="86">
                  <c:v>8.5999082031</c:v>
                </c:pt>
                <c:pt idx="87">
                  <c:v>8.6999228516000002</c:v>
                </c:pt>
                <c:pt idx="88">
                  <c:v>8.7999365233999995</c:v>
                </c:pt>
                <c:pt idx="89">
                  <c:v>8.8999501953000006</c:v>
                </c:pt>
                <c:pt idx="90">
                  <c:v>8.9999648438000008</c:v>
                </c:pt>
                <c:pt idx="91">
                  <c:v>9.0999824219000001</c:v>
                </c:pt>
                <c:pt idx="92">
                  <c:v>9.1992910156000001</c:v>
                </c:pt>
                <c:pt idx="93">
                  <c:v>9.2993076172000002</c:v>
                </c:pt>
                <c:pt idx="94">
                  <c:v>9.3993232421999995</c:v>
                </c:pt>
                <c:pt idx="95">
                  <c:v>9.4993398437999996</c:v>
                </c:pt>
                <c:pt idx="96">
                  <c:v>9.5993564452999998</c:v>
                </c:pt>
                <c:pt idx="97">
                  <c:v>9.6993730468999999</c:v>
                </c:pt>
                <c:pt idx="98">
                  <c:v>9.799388671900001</c:v>
                </c:pt>
                <c:pt idx="99">
                  <c:v>9.8994052733999993</c:v>
                </c:pt>
                <c:pt idx="100">
                  <c:v>9.9994218749999995</c:v>
                </c:pt>
                <c:pt idx="101">
                  <c:v>10.099440430000001</c:v>
                </c:pt>
                <c:pt idx="102">
                  <c:v>10.199460938</c:v>
                </c:pt>
                <c:pt idx="103">
                  <c:v>10.299481445</c:v>
                </c:pt>
                <c:pt idx="104">
                  <c:v>10.399502930000001</c:v>
                </c:pt>
                <c:pt idx="105">
                  <c:v>10.499522461</c:v>
                </c:pt>
                <c:pt idx="106">
                  <c:v>10.599541016</c:v>
                </c:pt>
                <c:pt idx="107">
                  <c:v>10.69955957</c:v>
                </c:pt>
                <c:pt idx="108">
                  <c:v>10.799578125</c:v>
                </c:pt>
                <c:pt idx="109">
                  <c:v>10.899595703000001</c:v>
                </c:pt>
                <c:pt idx="110">
                  <c:v>10.999613281</c:v>
                </c:pt>
                <c:pt idx="111">
                  <c:v>11.099630859000001</c:v>
                </c:pt>
                <c:pt idx="112">
                  <c:v>11.199650390999999</c:v>
                </c:pt>
                <c:pt idx="113">
                  <c:v>11.299668944999999</c:v>
                </c:pt>
                <c:pt idx="114">
                  <c:v>11.399685546999999</c:v>
                </c:pt>
                <c:pt idx="115">
                  <c:v>11.499701172</c:v>
                </c:pt>
                <c:pt idx="116">
                  <c:v>11.599716796999999</c:v>
                </c:pt>
                <c:pt idx="117">
                  <c:v>11.699732421999999</c:v>
                </c:pt>
                <c:pt idx="118">
                  <c:v>11.799749023</c:v>
                </c:pt>
                <c:pt idx="119">
                  <c:v>11.899763671999999</c:v>
                </c:pt>
                <c:pt idx="120">
                  <c:v>11.999779297</c:v>
                </c:pt>
                <c:pt idx="121">
                  <c:v>12.099797852</c:v>
                </c:pt>
                <c:pt idx="122">
                  <c:v>12.199816406</c:v>
                </c:pt>
                <c:pt idx="123">
                  <c:v>12.299835937999999</c:v>
                </c:pt>
                <c:pt idx="124">
                  <c:v>12.399855469</c:v>
                </c:pt>
                <c:pt idx="125">
                  <c:v>12.499874999999999</c:v>
                </c:pt>
                <c:pt idx="126">
                  <c:v>12.599892578</c:v>
                </c:pt>
                <c:pt idx="127">
                  <c:v>12.699909180000001</c:v>
                </c:pt>
                <c:pt idx="128">
                  <c:v>12.799927734000001</c:v>
                </c:pt>
                <c:pt idx="129">
                  <c:v>12.899946288999999</c:v>
                </c:pt>
                <c:pt idx="130">
                  <c:v>12.999962890999999</c:v>
                </c:pt>
                <c:pt idx="131">
                  <c:v>13.099980469</c:v>
                </c:pt>
                <c:pt idx="132">
                  <c:v>13.199291992000001</c:v>
                </c:pt>
                <c:pt idx="133">
                  <c:v>13.299312499999999</c:v>
                </c:pt>
                <c:pt idx="134">
                  <c:v>13.399332031</c:v>
                </c:pt>
                <c:pt idx="135">
                  <c:v>13.499349609000001</c:v>
                </c:pt>
                <c:pt idx="136">
                  <c:v>13.599365234</c:v>
                </c:pt>
                <c:pt idx="137">
                  <c:v>13.699381836000001</c:v>
                </c:pt>
                <c:pt idx="138">
                  <c:v>13.799397461</c:v>
                </c:pt>
                <c:pt idx="139">
                  <c:v>13.899412109</c:v>
                </c:pt>
                <c:pt idx="140">
                  <c:v>13.999427734000001</c:v>
                </c:pt>
                <c:pt idx="141">
                  <c:v>14.099443359</c:v>
                </c:pt>
                <c:pt idx="142">
                  <c:v>14.199459961000001</c:v>
                </c:pt>
                <c:pt idx="143">
                  <c:v>14.299474609000001</c:v>
                </c:pt>
                <c:pt idx="144">
                  <c:v>14.399488281</c:v>
                </c:pt>
                <c:pt idx="145">
                  <c:v>14.499500977</c:v>
                </c:pt>
                <c:pt idx="146">
                  <c:v>14.599522461000001</c:v>
                </c:pt>
                <c:pt idx="147">
                  <c:v>14.699546874999999</c:v>
                </c:pt>
                <c:pt idx="148">
                  <c:v>14.799586913999999</c:v>
                </c:pt>
                <c:pt idx="149">
                  <c:v>14.899637694999999</c:v>
                </c:pt>
                <c:pt idx="150">
                  <c:v>14.999688476999999</c:v>
                </c:pt>
                <c:pt idx="151">
                  <c:v>15.099738281</c:v>
                </c:pt>
                <c:pt idx="152">
                  <c:v>15.199789063000001</c:v>
                </c:pt>
                <c:pt idx="153">
                  <c:v>15.299839844000001</c:v>
                </c:pt>
                <c:pt idx="154">
                  <c:v>15.399890624999999</c:v>
                </c:pt>
                <c:pt idx="155">
                  <c:v>15.499941406</c:v>
                </c:pt>
                <c:pt idx="156">
                  <c:v>15.599992188</c:v>
                </c:pt>
                <c:pt idx="157">
                  <c:v>15.699333008</c:v>
                </c:pt>
                <c:pt idx="158">
                  <c:v>15.799383789</c:v>
                </c:pt>
                <c:pt idx="159">
                  <c:v>15.899434569999999</c:v>
                </c:pt>
                <c:pt idx="160">
                  <c:v>15.999477538999999</c:v>
                </c:pt>
                <c:pt idx="161">
                  <c:v>16.099513672</c:v>
                </c:pt>
                <c:pt idx="162">
                  <c:v>16.199557617</c:v>
                </c:pt>
                <c:pt idx="163">
                  <c:v>16.299608398</c:v>
                </c:pt>
                <c:pt idx="164">
                  <c:v>16.399658202999998</c:v>
                </c:pt>
                <c:pt idx="165">
                  <c:v>16.499708984000002</c:v>
                </c:pt>
                <c:pt idx="166">
                  <c:v>16.599759765999998</c:v>
                </c:pt>
                <c:pt idx="167">
                  <c:v>16.699810547000002</c:v>
                </c:pt>
                <c:pt idx="168">
                  <c:v>16.799861327999999</c:v>
                </c:pt>
                <c:pt idx="169">
                  <c:v>16.899912109000002</c:v>
                </c:pt>
                <c:pt idx="170">
                  <c:v>16.999962890999999</c:v>
                </c:pt>
                <c:pt idx="171">
                  <c:v>17.099304688</c:v>
                </c:pt>
                <c:pt idx="172">
                  <c:v>17.199355468999997</c:v>
                </c:pt>
                <c:pt idx="173">
                  <c:v>17.299406250000001</c:v>
                </c:pt>
                <c:pt idx="174">
                  <c:v>17.399457031000001</c:v>
                </c:pt>
                <c:pt idx="175">
                  <c:v>17.499507813000001</c:v>
                </c:pt>
                <c:pt idx="176">
                  <c:v>17.599558593999998</c:v>
                </c:pt>
                <c:pt idx="177">
                  <c:v>17.699607422</c:v>
                </c:pt>
                <c:pt idx="178">
                  <c:v>17.799658203</c:v>
                </c:pt>
                <c:pt idx="179">
                  <c:v>17.899708984</c:v>
                </c:pt>
                <c:pt idx="180">
                  <c:v>17.999759766</c:v>
                </c:pt>
                <c:pt idx="181">
                  <c:v>18.099810547000001</c:v>
                </c:pt>
                <c:pt idx="182">
                  <c:v>18.199861328000001</c:v>
                </c:pt>
                <c:pt idx="183">
                  <c:v>18.299912109000001</c:v>
                </c:pt>
                <c:pt idx="184">
                  <c:v>18.399962890999998</c:v>
                </c:pt>
                <c:pt idx="185">
                  <c:v>18.499304687999999</c:v>
                </c:pt>
                <c:pt idx="186">
                  <c:v>18.599355468999999</c:v>
                </c:pt>
                <c:pt idx="187">
                  <c:v>18.699406249999999</c:v>
                </c:pt>
                <c:pt idx="188">
                  <c:v>18.799457031000003</c:v>
                </c:pt>
                <c:pt idx="189">
                  <c:v>18.899507813</c:v>
                </c:pt>
                <c:pt idx="190">
                  <c:v>18.999558594</c:v>
                </c:pt>
                <c:pt idx="191">
                  <c:v>19.099609375</c:v>
                </c:pt>
                <c:pt idx="192">
                  <c:v>19.199660156</c:v>
                </c:pt>
                <c:pt idx="193">
                  <c:v>19.299710938</c:v>
                </c:pt>
                <c:pt idx="194">
                  <c:v>19.399761718999997</c:v>
                </c:pt>
                <c:pt idx="195">
                  <c:v>19.499812500000001</c:v>
                </c:pt>
                <c:pt idx="196">
                  <c:v>19.599863281000001</c:v>
                </c:pt>
                <c:pt idx="197">
                  <c:v>19.699914063000001</c:v>
                </c:pt>
                <c:pt idx="198">
                  <c:v>19.799964843999998</c:v>
                </c:pt>
                <c:pt idx="199">
                  <c:v>19.899306640999999</c:v>
                </c:pt>
                <c:pt idx="200">
                  <c:v>19.999357421999999</c:v>
                </c:pt>
                <c:pt idx="201">
                  <c:v>20.099408202999999</c:v>
                </c:pt>
                <c:pt idx="202">
                  <c:v>20.199458984</c:v>
                </c:pt>
                <c:pt idx="203">
                  <c:v>20.299509766</c:v>
                </c:pt>
                <c:pt idx="204">
                  <c:v>20.399560547</c:v>
                </c:pt>
                <c:pt idx="205">
                  <c:v>20.499611328</c:v>
                </c:pt>
                <c:pt idx="206">
                  <c:v>20.599662109</c:v>
                </c:pt>
                <c:pt idx="207">
                  <c:v>20.699714843999999</c:v>
                </c:pt>
                <c:pt idx="208">
                  <c:v>20.799765624999999</c:v>
                </c:pt>
                <c:pt idx="209">
                  <c:v>20.899816406000003</c:v>
                </c:pt>
                <c:pt idx="210">
                  <c:v>20.999867188</c:v>
                </c:pt>
                <c:pt idx="211">
                  <c:v>21.099917969</c:v>
                </c:pt>
                <c:pt idx="212">
                  <c:v>21.19996875</c:v>
                </c:pt>
                <c:pt idx="213">
                  <c:v>21.299310547000001</c:v>
                </c:pt>
                <c:pt idx="214">
                  <c:v>21.399361327999998</c:v>
                </c:pt>
                <c:pt idx="215">
                  <c:v>21.499412109000001</c:v>
                </c:pt>
                <c:pt idx="216">
                  <c:v>21.599462890999998</c:v>
                </c:pt>
                <c:pt idx="217">
                  <c:v>21.699513672000002</c:v>
                </c:pt>
                <c:pt idx="218">
                  <c:v>21.799564452999999</c:v>
                </c:pt>
                <c:pt idx="219">
                  <c:v>21.899615234000002</c:v>
                </c:pt>
                <c:pt idx="220">
                  <c:v>21.999666015999999</c:v>
                </c:pt>
                <c:pt idx="221">
                  <c:v>22.099716796999999</c:v>
                </c:pt>
                <c:pt idx="222">
                  <c:v>22.199769531000001</c:v>
                </c:pt>
                <c:pt idx="223">
                  <c:v>22.299820313000001</c:v>
                </c:pt>
                <c:pt idx="224">
                  <c:v>22.399871093999998</c:v>
                </c:pt>
                <c:pt idx="225">
                  <c:v>22.499921874999998</c:v>
                </c:pt>
                <c:pt idx="226">
                  <c:v>22.599972656000002</c:v>
                </c:pt>
                <c:pt idx="227">
                  <c:v>22.699314453</c:v>
                </c:pt>
                <c:pt idx="228">
                  <c:v>22.799365234</c:v>
                </c:pt>
                <c:pt idx="229">
                  <c:v>22.899416016</c:v>
                </c:pt>
                <c:pt idx="230">
                  <c:v>22.999466797</c:v>
                </c:pt>
                <c:pt idx="231">
                  <c:v>23.099517578</c:v>
                </c:pt>
                <c:pt idx="232">
                  <c:v>23.199570312999999</c:v>
                </c:pt>
                <c:pt idx="233">
                  <c:v>23.299621093999999</c:v>
                </c:pt>
                <c:pt idx="234">
                  <c:v>23.399671874999999</c:v>
                </c:pt>
                <c:pt idx="235">
                  <c:v>23.499722656000003</c:v>
                </c:pt>
                <c:pt idx="236">
                  <c:v>23.599773438</c:v>
                </c:pt>
                <c:pt idx="237">
                  <c:v>23.699824219</c:v>
                </c:pt>
                <c:pt idx="238">
                  <c:v>23.799876952999998</c:v>
                </c:pt>
                <c:pt idx="239">
                  <c:v>23.899927734000002</c:v>
                </c:pt>
                <c:pt idx="240">
                  <c:v>23.999978515999999</c:v>
                </c:pt>
                <c:pt idx="241">
                  <c:v>24.099320313</c:v>
                </c:pt>
                <c:pt idx="242">
                  <c:v>24.199371094</c:v>
                </c:pt>
                <c:pt idx="243">
                  <c:v>24.299421875</c:v>
                </c:pt>
                <c:pt idx="244">
                  <c:v>24.399472656</c:v>
                </c:pt>
                <c:pt idx="245">
                  <c:v>24.499525390999999</c:v>
                </c:pt>
                <c:pt idx="246">
                  <c:v>24.599576172000003</c:v>
                </c:pt>
                <c:pt idx="247">
                  <c:v>24.699626952999999</c:v>
                </c:pt>
                <c:pt idx="248">
                  <c:v>24.799677733999999</c:v>
                </c:pt>
                <c:pt idx="249">
                  <c:v>24.899730468999998</c:v>
                </c:pt>
                <c:pt idx="250">
                  <c:v>24.999781250000002</c:v>
                </c:pt>
                <c:pt idx="251">
                  <c:v>25.099832031000002</c:v>
                </c:pt>
                <c:pt idx="252">
                  <c:v>25.199882812999999</c:v>
                </c:pt>
                <c:pt idx="253">
                  <c:v>25.299935547</c:v>
                </c:pt>
                <c:pt idx="254">
                  <c:v>25.399986328000001</c:v>
                </c:pt>
                <c:pt idx="255">
                  <c:v>25.499328125000002</c:v>
                </c:pt>
                <c:pt idx="256">
                  <c:v>25.599378906000002</c:v>
                </c:pt>
                <c:pt idx="257">
                  <c:v>25.699429687999999</c:v>
                </c:pt>
                <c:pt idx="258">
                  <c:v>25.799480468999999</c:v>
                </c:pt>
                <c:pt idx="259">
                  <c:v>25.899533203000001</c:v>
                </c:pt>
                <c:pt idx="260">
                  <c:v>25.999583984000001</c:v>
                </c:pt>
                <c:pt idx="261">
                  <c:v>26.099634765999998</c:v>
                </c:pt>
                <c:pt idx="262">
                  <c:v>26.1996875</c:v>
                </c:pt>
                <c:pt idx="263">
                  <c:v>26.299738281000003</c:v>
                </c:pt>
                <c:pt idx="264">
                  <c:v>26.399789063</c:v>
                </c:pt>
                <c:pt idx="265">
                  <c:v>26.499839843999997</c:v>
                </c:pt>
                <c:pt idx="266">
                  <c:v>26.599892577999999</c:v>
                </c:pt>
                <c:pt idx="267">
                  <c:v>26.699943359000002</c:v>
                </c:pt>
                <c:pt idx="268">
                  <c:v>26.799994140999999</c:v>
                </c:pt>
                <c:pt idx="269">
                  <c:v>26.899335938</c:v>
                </c:pt>
                <c:pt idx="270">
                  <c:v>26.999388672000002</c:v>
                </c:pt>
                <c:pt idx="271">
                  <c:v>27.099439452999999</c:v>
                </c:pt>
                <c:pt idx="272">
                  <c:v>27.199490234000002</c:v>
                </c:pt>
                <c:pt idx="273">
                  <c:v>27.299542968999997</c:v>
                </c:pt>
                <c:pt idx="274">
                  <c:v>27.399593750000001</c:v>
                </c:pt>
                <c:pt idx="275">
                  <c:v>27.499644531000001</c:v>
                </c:pt>
                <c:pt idx="276">
                  <c:v>27.599697266</c:v>
                </c:pt>
                <c:pt idx="277">
                  <c:v>27.699748047</c:v>
                </c:pt>
                <c:pt idx="278">
                  <c:v>27.799798828</c:v>
                </c:pt>
                <c:pt idx="279">
                  <c:v>27.899849609</c:v>
                </c:pt>
                <c:pt idx="280">
                  <c:v>27.999902343999999</c:v>
                </c:pt>
                <c:pt idx="281">
                  <c:v>28.099953124999999</c:v>
                </c:pt>
                <c:pt idx="282">
                  <c:v>28.199294922</c:v>
                </c:pt>
                <c:pt idx="283">
                  <c:v>28.299345703</c:v>
                </c:pt>
                <c:pt idx="284">
                  <c:v>28.399398437999999</c:v>
                </c:pt>
                <c:pt idx="285">
                  <c:v>28.499449218999999</c:v>
                </c:pt>
                <c:pt idx="286">
                  <c:v>28.599501953000001</c:v>
                </c:pt>
                <c:pt idx="287">
                  <c:v>28.699552734000001</c:v>
                </c:pt>
                <c:pt idx="288">
                  <c:v>28.799603515999998</c:v>
                </c:pt>
                <c:pt idx="289">
                  <c:v>28.89965625</c:v>
                </c:pt>
                <c:pt idx="290">
                  <c:v>28.999707031000003</c:v>
                </c:pt>
                <c:pt idx="291">
                  <c:v>29.099757813</c:v>
                </c:pt>
                <c:pt idx="292">
                  <c:v>29.199810547000002</c:v>
                </c:pt>
                <c:pt idx="293">
                  <c:v>29.299861327999999</c:v>
                </c:pt>
                <c:pt idx="294">
                  <c:v>29.399912109000002</c:v>
                </c:pt>
                <c:pt idx="295">
                  <c:v>29.499964843999997</c:v>
                </c:pt>
                <c:pt idx="296">
                  <c:v>29.599306640999998</c:v>
                </c:pt>
                <c:pt idx="297">
                  <c:v>29.699357422000002</c:v>
                </c:pt>
                <c:pt idx="298">
                  <c:v>29.799410156</c:v>
                </c:pt>
                <c:pt idx="299">
                  <c:v>29.899460938000001</c:v>
                </c:pt>
                <c:pt idx="300">
                  <c:v>29.999511718999997</c:v>
                </c:pt>
                <c:pt idx="301">
                  <c:v>30.099564452999999</c:v>
                </c:pt>
                <c:pt idx="302">
                  <c:v>30.199615233999999</c:v>
                </c:pt>
                <c:pt idx="303">
                  <c:v>30.299667968999998</c:v>
                </c:pt>
                <c:pt idx="304">
                  <c:v>30.399718750000002</c:v>
                </c:pt>
                <c:pt idx="305">
                  <c:v>30.499769531000002</c:v>
                </c:pt>
                <c:pt idx="306">
                  <c:v>30.599822266</c:v>
                </c:pt>
                <c:pt idx="307">
                  <c:v>30.699873047000001</c:v>
                </c:pt>
                <c:pt idx="308">
                  <c:v>30.799925781000002</c:v>
                </c:pt>
                <c:pt idx="309">
                  <c:v>30.899976562999999</c:v>
                </c:pt>
                <c:pt idx="310">
                  <c:v>30.999318359</c:v>
                </c:pt>
                <c:pt idx="311">
                  <c:v>31.099371093999999</c:v>
                </c:pt>
                <c:pt idx="312">
                  <c:v>31.199421874999999</c:v>
                </c:pt>
                <c:pt idx="313">
                  <c:v>31.299474609000001</c:v>
                </c:pt>
                <c:pt idx="314">
                  <c:v>31.399525391000001</c:v>
                </c:pt>
                <c:pt idx="315">
                  <c:v>31.499576172000001</c:v>
                </c:pt>
                <c:pt idx="316">
                  <c:v>31.599628906000003</c:v>
                </c:pt>
                <c:pt idx="317">
                  <c:v>31.699679688</c:v>
                </c:pt>
                <c:pt idx="318">
                  <c:v>31.799732422000002</c:v>
                </c:pt>
                <c:pt idx="319">
                  <c:v>31.899783202999998</c:v>
                </c:pt>
                <c:pt idx="320">
                  <c:v>31.999835938</c:v>
                </c:pt>
                <c:pt idx="321">
                  <c:v>32.099886718999997</c:v>
                </c:pt>
                <c:pt idx="322">
                  <c:v>32.199937499999997</c:v>
                </c:pt>
                <c:pt idx="323">
                  <c:v>32.299990233999999</c:v>
                </c:pt>
                <c:pt idx="324">
                  <c:v>32.399332031</c:v>
                </c:pt>
                <c:pt idx="325">
                  <c:v>32.499384765999999</c:v>
                </c:pt>
                <c:pt idx="326">
                  <c:v>32.599435546999999</c:v>
                </c:pt>
                <c:pt idx="327">
                  <c:v>32.699486327999999</c:v>
                </c:pt>
                <c:pt idx="328">
                  <c:v>32.799539062999997</c:v>
                </c:pt>
                <c:pt idx="329">
                  <c:v>32.899589844000005</c:v>
                </c:pt>
                <c:pt idx="330">
                  <c:v>32.999640624999998</c:v>
                </c:pt>
                <c:pt idx="331">
                  <c:v>33.099691405999998</c:v>
                </c:pt>
                <c:pt idx="332">
                  <c:v>33.199746094000005</c:v>
                </c:pt>
                <c:pt idx="333">
                  <c:v>33.299796874999998</c:v>
                </c:pt>
                <c:pt idx="334">
                  <c:v>33.399847655999999</c:v>
                </c:pt>
                <c:pt idx="335">
                  <c:v>33.499898437999995</c:v>
                </c:pt>
                <c:pt idx="336">
                  <c:v>33.599953124999999</c:v>
                </c:pt>
                <c:pt idx="337">
                  <c:v>33.699292969000005</c:v>
                </c:pt>
                <c:pt idx="338">
                  <c:v>33.799343749999998</c:v>
                </c:pt>
                <c:pt idx="339">
                  <c:v>33.899398437999999</c:v>
                </c:pt>
                <c:pt idx="340">
                  <c:v>33.999449218999999</c:v>
                </c:pt>
                <c:pt idx="341">
                  <c:v>34.099499999999999</c:v>
                </c:pt>
                <c:pt idx="342">
                  <c:v>34.199550780999999</c:v>
                </c:pt>
                <c:pt idx="343">
                  <c:v>34.299605468999999</c:v>
                </c:pt>
                <c:pt idx="344">
                  <c:v>34.39965625</c:v>
                </c:pt>
                <c:pt idx="345">
                  <c:v>34.499707031</c:v>
                </c:pt>
                <c:pt idx="346">
                  <c:v>34.599757812999997</c:v>
                </c:pt>
                <c:pt idx="347">
                  <c:v>34.699808594000004</c:v>
                </c:pt>
                <c:pt idx="348">
                  <c:v>34.799863281</c:v>
                </c:pt>
                <c:pt idx="349">
                  <c:v>34.899914062999997</c:v>
                </c:pt>
                <c:pt idx="350">
                  <c:v>34.999964844000004</c:v>
                </c:pt>
                <c:pt idx="351">
                  <c:v>35.099308594</c:v>
                </c:pt>
                <c:pt idx="352">
                  <c:v>35.199359375</c:v>
                </c:pt>
                <c:pt idx="353">
                  <c:v>35.299410156</c:v>
                </c:pt>
                <c:pt idx="354">
                  <c:v>35.399464844000001</c:v>
                </c:pt>
                <c:pt idx="355">
                  <c:v>35.499515625000001</c:v>
                </c:pt>
                <c:pt idx="356">
                  <c:v>35.599566406000001</c:v>
                </c:pt>
                <c:pt idx="357">
                  <c:v>35.699617187999998</c:v>
                </c:pt>
                <c:pt idx="358">
                  <c:v>35.799667969000005</c:v>
                </c:pt>
                <c:pt idx="359">
                  <c:v>35.899722656000002</c:v>
                </c:pt>
                <c:pt idx="360">
                  <c:v>35.999773437999998</c:v>
                </c:pt>
                <c:pt idx="361">
                  <c:v>36.099824218999998</c:v>
                </c:pt>
                <c:pt idx="362">
                  <c:v>36.199874999999999</c:v>
                </c:pt>
                <c:pt idx="363">
                  <c:v>36.299929687999999</c:v>
                </c:pt>
                <c:pt idx="364">
                  <c:v>36.399980468999999</c:v>
                </c:pt>
                <c:pt idx="365">
                  <c:v>36.499324219000002</c:v>
                </c:pt>
                <c:pt idx="366">
                  <c:v>36.599375000000002</c:v>
                </c:pt>
                <c:pt idx="367">
                  <c:v>36.699425780999995</c:v>
                </c:pt>
                <c:pt idx="368">
                  <c:v>36.799476562999999</c:v>
                </c:pt>
                <c:pt idx="369">
                  <c:v>36.899527343999999</c:v>
                </c:pt>
                <c:pt idx="370">
                  <c:v>36.999582030999996</c:v>
                </c:pt>
                <c:pt idx="371">
                  <c:v>37.099632812999999</c:v>
                </c:pt>
                <c:pt idx="372">
                  <c:v>37.199683594</c:v>
                </c:pt>
                <c:pt idx="373">
                  <c:v>37.299734375</c:v>
                </c:pt>
                <c:pt idx="374">
                  <c:v>37.399789063</c:v>
                </c:pt>
                <c:pt idx="375">
                  <c:v>37.499839844</c:v>
                </c:pt>
                <c:pt idx="376">
                  <c:v>37.599890625</c:v>
                </c:pt>
                <c:pt idx="377">
                  <c:v>37.699941406000001</c:v>
                </c:pt>
                <c:pt idx="378">
                  <c:v>37.799996094000001</c:v>
                </c:pt>
                <c:pt idx="379">
                  <c:v>37.899335937999993</c:v>
                </c:pt>
                <c:pt idx="380">
                  <c:v>37.999390624999997</c:v>
                </c:pt>
                <c:pt idx="381">
                  <c:v>38.099441405999997</c:v>
                </c:pt>
                <c:pt idx="382">
                  <c:v>38.199492187999994</c:v>
                </c:pt>
                <c:pt idx="383">
                  <c:v>38.299542969000001</c:v>
                </c:pt>
                <c:pt idx="384">
                  <c:v>38.399593750000001</c:v>
                </c:pt>
                <c:pt idx="385">
                  <c:v>38.499648437999994</c:v>
                </c:pt>
                <c:pt idx="386">
                  <c:v>38.599699219000001</c:v>
                </c:pt>
                <c:pt idx="387">
                  <c:v>38.699750000000002</c:v>
                </c:pt>
                <c:pt idx="388">
                  <c:v>38.799800780999995</c:v>
                </c:pt>
                <c:pt idx="389">
                  <c:v>38.899855469000002</c:v>
                </c:pt>
                <c:pt idx="390">
                  <c:v>38.999906250000002</c:v>
                </c:pt>
                <c:pt idx="391">
                  <c:v>39.099957030999995</c:v>
                </c:pt>
                <c:pt idx="392">
                  <c:v>39.199300780999998</c:v>
                </c:pt>
                <c:pt idx="393">
                  <c:v>39.299351562999995</c:v>
                </c:pt>
                <c:pt idx="394">
                  <c:v>39.399402344000002</c:v>
                </c:pt>
                <c:pt idx="395">
                  <c:v>39.499453125000002</c:v>
                </c:pt>
                <c:pt idx="396">
                  <c:v>39.599507812999995</c:v>
                </c:pt>
                <c:pt idx="397">
                  <c:v>39.699558594000003</c:v>
                </c:pt>
                <c:pt idx="398">
                  <c:v>39.799609375000003</c:v>
                </c:pt>
                <c:pt idx="399">
                  <c:v>39.899660155999996</c:v>
                </c:pt>
                <c:pt idx="400">
                  <c:v>39.999714844000003</c:v>
                </c:pt>
                <c:pt idx="401">
                  <c:v>40.099765625000003</c:v>
                </c:pt>
                <c:pt idx="402">
                  <c:v>40.199816405999997</c:v>
                </c:pt>
                <c:pt idx="403">
                  <c:v>40.299867187999993</c:v>
                </c:pt>
                <c:pt idx="404">
                  <c:v>40.399921874999997</c:v>
                </c:pt>
                <c:pt idx="405">
                  <c:v>40.499972655999997</c:v>
                </c:pt>
                <c:pt idx="406">
                  <c:v>40.599312500000003</c:v>
                </c:pt>
                <c:pt idx="407">
                  <c:v>40.699367187999997</c:v>
                </c:pt>
                <c:pt idx="408">
                  <c:v>40.799417969000004</c:v>
                </c:pt>
                <c:pt idx="409">
                  <c:v>40.899468749999997</c:v>
                </c:pt>
                <c:pt idx="410">
                  <c:v>40.999519530999997</c:v>
                </c:pt>
                <c:pt idx="411">
                  <c:v>41.099570312999994</c:v>
                </c:pt>
                <c:pt idx="412">
                  <c:v>41.199624999999997</c:v>
                </c:pt>
                <c:pt idx="413">
                  <c:v>41.299675780999998</c:v>
                </c:pt>
                <c:pt idx="414">
                  <c:v>41.399726562999994</c:v>
                </c:pt>
                <c:pt idx="415">
                  <c:v>41.499777344000002</c:v>
                </c:pt>
                <c:pt idx="416">
                  <c:v>41.599832030999998</c:v>
                </c:pt>
                <c:pt idx="417">
                  <c:v>41.699882812999995</c:v>
                </c:pt>
                <c:pt idx="418">
                  <c:v>41.799933594000002</c:v>
                </c:pt>
                <c:pt idx="419">
                  <c:v>41.899984375000003</c:v>
                </c:pt>
                <c:pt idx="420">
                  <c:v>41.999328124999998</c:v>
                </c:pt>
                <c:pt idx="421">
                  <c:v>42.099378905999998</c:v>
                </c:pt>
                <c:pt idx="422">
                  <c:v>42.199429687999995</c:v>
                </c:pt>
                <c:pt idx="423">
                  <c:v>42.299480469000002</c:v>
                </c:pt>
                <c:pt idx="424">
                  <c:v>42.399535155999999</c:v>
                </c:pt>
                <c:pt idx="425">
                  <c:v>42.499585937999996</c:v>
                </c:pt>
                <c:pt idx="426">
                  <c:v>42.599636719000003</c:v>
                </c:pt>
                <c:pt idx="427">
                  <c:v>42.699687500000003</c:v>
                </c:pt>
                <c:pt idx="428">
                  <c:v>42.799738280999996</c:v>
                </c:pt>
                <c:pt idx="429">
                  <c:v>42.899792969000003</c:v>
                </c:pt>
                <c:pt idx="430">
                  <c:v>42.999843749999997</c:v>
                </c:pt>
                <c:pt idx="431">
                  <c:v>43.099894530999997</c:v>
                </c:pt>
                <c:pt idx="432">
                  <c:v>43.199945312999994</c:v>
                </c:pt>
                <c:pt idx="433">
                  <c:v>43.299996094000001</c:v>
                </c:pt>
                <c:pt idx="434">
                  <c:v>43.399339844000004</c:v>
                </c:pt>
                <c:pt idx="435">
                  <c:v>43.499371094000004</c:v>
                </c:pt>
                <c:pt idx="436">
                  <c:v>43.599874999999997</c:v>
                </c:pt>
                <c:pt idx="437">
                  <c:v>43.699574218999999</c:v>
                </c:pt>
                <c:pt idx="438">
                  <c:v>43.799949218999998</c:v>
                </c:pt>
                <c:pt idx="439">
                  <c:v>43.899593750000001</c:v>
                </c:pt>
                <c:pt idx="440">
                  <c:v>43.999910155999999</c:v>
                </c:pt>
                <c:pt idx="441">
                  <c:v>44.099499999999999</c:v>
                </c:pt>
                <c:pt idx="442">
                  <c:v>44.199761719000001</c:v>
                </c:pt>
                <c:pt idx="443">
                  <c:v>44.299980469000005</c:v>
                </c:pt>
                <c:pt idx="444">
                  <c:v>44.399550780999995</c:v>
                </c:pt>
                <c:pt idx="445">
                  <c:v>44.499585937999996</c:v>
                </c:pt>
                <c:pt idx="446">
                  <c:v>44.599593749999997</c:v>
                </c:pt>
                <c:pt idx="447">
                  <c:v>44.699453124999998</c:v>
                </c:pt>
                <c:pt idx="448">
                  <c:v>44.799820312999998</c:v>
                </c:pt>
                <c:pt idx="449">
                  <c:v>44.899445312999994</c:v>
                </c:pt>
                <c:pt idx="450">
                  <c:v>44.999749999999999</c:v>
                </c:pt>
                <c:pt idx="451">
                  <c:v>45.099332030999996</c:v>
                </c:pt>
                <c:pt idx="452">
                  <c:v>45.199613280999998</c:v>
                </c:pt>
                <c:pt idx="453">
                  <c:v>45.299882812999996</c:v>
                </c:pt>
                <c:pt idx="454">
                  <c:v>45.399441406000001</c:v>
                </c:pt>
                <c:pt idx="455">
                  <c:v>45.499695312999997</c:v>
                </c:pt>
                <c:pt idx="456">
                  <c:v>45.599945312999999</c:v>
                </c:pt>
                <c:pt idx="457">
                  <c:v>45.699488281000001</c:v>
                </c:pt>
                <c:pt idx="458">
                  <c:v>45.799738280999996</c:v>
                </c:pt>
                <c:pt idx="459">
                  <c:v>45.899988280999999</c:v>
                </c:pt>
                <c:pt idx="460">
                  <c:v>45.999531249999997</c:v>
                </c:pt>
                <c:pt idx="461">
                  <c:v>46.099777344000003</c:v>
                </c:pt>
                <c:pt idx="462">
                  <c:v>46.199320312999994</c:v>
                </c:pt>
                <c:pt idx="463">
                  <c:v>46.299566405999997</c:v>
                </c:pt>
                <c:pt idx="464">
                  <c:v>46.399816405999999</c:v>
                </c:pt>
                <c:pt idx="465">
                  <c:v>46.499355469000001</c:v>
                </c:pt>
                <c:pt idx="466">
                  <c:v>46.599605469000004</c:v>
                </c:pt>
                <c:pt idx="467">
                  <c:v>46.699851562999996</c:v>
                </c:pt>
                <c:pt idx="468">
                  <c:v>46.799390625000001</c:v>
                </c:pt>
                <c:pt idx="469">
                  <c:v>46.899632812999997</c:v>
                </c:pt>
                <c:pt idx="470">
                  <c:v>46.999878905999999</c:v>
                </c:pt>
                <c:pt idx="471">
                  <c:v>47.099414062999998</c:v>
                </c:pt>
                <c:pt idx="472">
                  <c:v>47.199652344</c:v>
                </c:pt>
                <c:pt idx="473">
                  <c:v>47.299894531</c:v>
                </c:pt>
                <c:pt idx="474">
                  <c:v>47.399425780999998</c:v>
                </c:pt>
                <c:pt idx="475">
                  <c:v>47.499664062999997</c:v>
                </c:pt>
                <c:pt idx="476">
                  <c:v>47.599898437999997</c:v>
                </c:pt>
                <c:pt idx="477">
                  <c:v>47.699429687999995</c:v>
                </c:pt>
                <c:pt idx="478">
                  <c:v>47.799667969000005</c:v>
                </c:pt>
                <c:pt idx="479">
                  <c:v>47.899906250000001</c:v>
                </c:pt>
                <c:pt idx="480">
                  <c:v>47.999437499999999</c:v>
                </c:pt>
                <c:pt idx="481">
                  <c:v>48.099675780999995</c:v>
                </c:pt>
                <c:pt idx="482">
                  <c:v>48.199914062999994</c:v>
                </c:pt>
                <c:pt idx="483">
                  <c:v>48.299445313</c:v>
                </c:pt>
                <c:pt idx="484">
                  <c:v>48.399683594000003</c:v>
                </c:pt>
                <c:pt idx="485">
                  <c:v>48.499917969000002</c:v>
                </c:pt>
                <c:pt idx="486">
                  <c:v>48.599449219</c:v>
                </c:pt>
                <c:pt idx="487">
                  <c:v>48.699687500000003</c:v>
                </c:pt>
                <c:pt idx="488">
                  <c:v>48.799925780999999</c:v>
                </c:pt>
                <c:pt idx="489">
                  <c:v>48.899460937999997</c:v>
                </c:pt>
                <c:pt idx="490">
                  <c:v>48.999699219</c:v>
                </c:pt>
                <c:pt idx="491">
                  <c:v>49.099945312999999</c:v>
                </c:pt>
                <c:pt idx="492">
                  <c:v>49.199480469000001</c:v>
                </c:pt>
                <c:pt idx="493">
                  <c:v>49.299722656</c:v>
                </c:pt>
                <c:pt idx="494">
                  <c:v>49.399964844000003</c:v>
                </c:pt>
                <c:pt idx="495">
                  <c:v>49.499499999999998</c:v>
                </c:pt>
                <c:pt idx="496">
                  <c:v>49.599742187999993</c:v>
                </c:pt>
                <c:pt idx="497">
                  <c:v>49.699984375</c:v>
                </c:pt>
                <c:pt idx="498">
                  <c:v>49.799519531000001</c:v>
                </c:pt>
                <c:pt idx="499">
                  <c:v>49.899757812999994</c:v>
                </c:pt>
                <c:pt idx="500">
                  <c:v>49.999996094000004</c:v>
                </c:pt>
                <c:pt idx="501">
                  <c:v>50.000703125000001</c:v>
                </c:pt>
              </c:numCache>
            </c:numRef>
          </c:xVal>
          <c:yVal>
            <c:numRef>
              <c:f>'[y-stress_sym.csv]y-stress_sym'!$S$2:$S$504</c:f>
              <c:numCache>
                <c:formatCode>0.00E+00</c:formatCode>
                <c:ptCount val="503"/>
                <c:pt idx="1">
                  <c:v>1219.25</c:v>
                </c:pt>
                <c:pt idx="2">
                  <c:v>1219.1437988</c:v>
                </c:pt>
                <c:pt idx="3">
                  <c:v>1219.2102050999999</c:v>
                </c:pt>
                <c:pt idx="4">
                  <c:v>1219.3591309000001</c:v>
                </c:pt>
                <c:pt idx="5">
                  <c:v>1219.5214844</c:v>
                </c:pt>
                <c:pt idx="6">
                  <c:v>1218.5705565999999</c:v>
                </c:pt>
                <c:pt idx="7">
                  <c:v>1219.3059082</c:v>
                </c:pt>
                <c:pt idx="8">
                  <c:v>1212.5306396000001</c:v>
                </c:pt>
                <c:pt idx="9">
                  <c:v>1205.8610839999999</c:v>
                </c:pt>
                <c:pt idx="10">
                  <c:v>1204.7430420000001</c:v>
                </c:pt>
                <c:pt idx="11">
                  <c:v>1207.1298827999999</c:v>
                </c:pt>
                <c:pt idx="12">
                  <c:v>1203.9958495999999</c:v>
                </c:pt>
                <c:pt idx="13">
                  <c:v>1204.4957274999999</c:v>
                </c:pt>
                <c:pt idx="14">
                  <c:v>1204.9781493999999</c:v>
                </c:pt>
                <c:pt idx="15">
                  <c:v>1203.5280762</c:v>
                </c:pt>
                <c:pt idx="16">
                  <c:v>1204.7155762</c:v>
                </c:pt>
                <c:pt idx="17">
                  <c:v>1219.4780272999999</c:v>
                </c:pt>
                <c:pt idx="18">
                  <c:v>1243.9962158000001</c:v>
                </c:pt>
                <c:pt idx="19">
                  <c:v>1308.9997559000001</c:v>
                </c:pt>
                <c:pt idx="20">
                  <c:v>1298.5731201000001</c:v>
                </c:pt>
                <c:pt idx="21">
                  <c:v>1297.9354248</c:v>
                </c:pt>
                <c:pt idx="22">
                  <c:v>1299.5187988</c:v>
                </c:pt>
                <c:pt idx="23">
                  <c:v>1303.2493896000001</c:v>
                </c:pt>
                <c:pt idx="24">
                  <c:v>1315.7692870999999</c:v>
                </c:pt>
                <c:pt idx="25">
                  <c:v>1320.2628173999999</c:v>
                </c:pt>
                <c:pt idx="26">
                  <c:v>1323.9863281</c:v>
                </c:pt>
                <c:pt idx="27">
                  <c:v>1377.8105469</c:v>
                </c:pt>
                <c:pt idx="28">
                  <c:v>1433.791626</c:v>
                </c:pt>
                <c:pt idx="29">
                  <c:v>1443.2905272999999</c:v>
                </c:pt>
                <c:pt idx="30">
                  <c:v>1443.6301269999999</c:v>
                </c:pt>
                <c:pt idx="31">
                  <c:v>1450.1979980000001</c:v>
                </c:pt>
                <c:pt idx="32">
                  <c:v>1454.1667480000001</c:v>
                </c:pt>
                <c:pt idx="33">
                  <c:v>1465.8005370999999</c:v>
                </c:pt>
                <c:pt idx="34">
                  <c:v>1473.4780272999999</c:v>
                </c:pt>
                <c:pt idx="35">
                  <c:v>1477.5612793</c:v>
                </c:pt>
                <c:pt idx="36">
                  <c:v>1493.3748779</c:v>
                </c:pt>
                <c:pt idx="37">
                  <c:v>1496.4392089999999</c:v>
                </c:pt>
                <c:pt idx="38">
                  <c:v>1498.7419434000001</c:v>
                </c:pt>
                <c:pt idx="39">
                  <c:v>1500.1739502</c:v>
                </c:pt>
                <c:pt idx="40">
                  <c:v>1514.6529541</c:v>
                </c:pt>
                <c:pt idx="41">
                  <c:v>1517.0379639</c:v>
                </c:pt>
                <c:pt idx="42">
                  <c:v>1521.5046387</c:v>
                </c:pt>
                <c:pt idx="43">
                  <c:v>1534.3479004000001</c:v>
                </c:pt>
                <c:pt idx="44">
                  <c:v>1542.0847168</c:v>
                </c:pt>
                <c:pt idx="45">
                  <c:v>1555.4577637</c:v>
                </c:pt>
                <c:pt idx="46">
                  <c:v>1580.6748047000001</c:v>
                </c:pt>
                <c:pt idx="47">
                  <c:v>1591.6422118999999</c:v>
                </c:pt>
                <c:pt idx="48">
                  <c:v>1595.5816649999999</c:v>
                </c:pt>
                <c:pt idx="49">
                  <c:v>1599.5313721</c:v>
                </c:pt>
                <c:pt idx="50">
                  <c:v>1603.3156738</c:v>
                </c:pt>
                <c:pt idx="51">
                  <c:v>1605.8654785000001</c:v>
                </c:pt>
                <c:pt idx="52">
                  <c:v>1614.0539550999999</c:v>
                </c:pt>
                <c:pt idx="53">
                  <c:v>1621.9324951000001</c:v>
                </c:pt>
                <c:pt idx="54">
                  <c:v>1617.0683594</c:v>
                </c:pt>
                <c:pt idx="55">
                  <c:v>1616.6625977000001</c:v>
                </c:pt>
                <c:pt idx="56">
                  <c:v>1616.8574219</c:v>
                </c:pt>
                <c:pt idx="57">
                  <c:v>1616.2907714999999</c:v>
                </c:pt>
                <c:pt idx="58">
                  <c:v>1615.6658935999999</c:v>
                </c:pt>
                <c:pt idx="59">
                  <c:v>1614.1826172000001</c:v>
                </c:pt>
                <c:pt idx="60">
                  <c:v>1621.6625977000001</c:v>
                </c:pt>
                <c:pt idx="61">
                  <c:v>1623.2192382999999</c:v>
                </c:pt>
                <c:pt idx="62">
                  <c:v>1625.2567139</c:v>
                </c:pt>
                <c:pt idx="63">
                  <c:v>1622.3684082</c:v>
                </c:pt>
                <c:pt idx="64">
                  <c:v>1626.9395752</c:v>
                </c:pt>
                <c:pt idx="65">
                  <c:v>1632.6427002</c:v>
                </c:pt>
                <c:pt idx="66">
                  <c:v>1634.0915527</c:v>
                </c:pt>
                <c:pt idx="67">
                  <c:v>1638.362793</c:v>
                </c:pt>
                <c:pt idx="68">
                  <c:v>1639.4907227000001</c:v>
                </c:pt>
                <c:pt idx="69">
                  <c:v>1639.4555664</c:v>
                </c:pt>
                <c:pt idx="70">
                  <c:v>1636.1966553</c:v>
                </c:pt>
                <c:pt idx="71">
                  <c:v>1643.3011475000001</c:v>
                </c:pt>
                <c:pt idx="72">
                  <c:v>1648.2050781</c:v>
                </c:pt>
                <c:pt idx="73">
                  <c:v>1654.7873535000001</c:v>
                </c:pt>
                <c:pt idx="74">
                  <c:v>1659.0491943</c:v>
                </c:pt>
                <c:pt idx="75">
                  <c:v>1655.7025146000001</c:v>
                </c:pt>
                <c:pt idx="76">
                  <c:v>1655.9790039</c:v>
                </c:pt>
                <c:pt idx="77">
                  <c:v>1658.4902344</c:v>
                </c:pt>
                <c:pt idx="78">
                  <c:v>1663.0821533000001</c:v>
                </c:pt>
                <c:pt idx="79">
                  <c:v>1662.9769286999999</c:v>
                </c:pt>
                <c:pt idx="80">
                  <c:v>1664.6667480000001</c:v>
                </c:pt>
                <c:pt idx="81">
                  <c:v>1664.5843506000001</c:v>
                </c:pt>
                <c:pt idx="82">
                  <c:v>1664.1169434000001</c:v>
                </c:pt>
                <c:pt idx="83">
                  <c:v>1667.4188231999999</c:v>
                </c:pt>
                <c:pt idx="84">
                  <c:v>1661.8354492000001</c:v>
                </c:pt>
                <c:pt idx="85">
                  <c:v>1658.8843993999999</c:v>
                </c:pt>
                <c:pt idx="86">
                  <c:v>1654.8311768000001</c:v>
                </c:pt>
                <c:pt idx="87">
                  <c:v>1656.3378906</c:v>
                </c:pt>
                <c:pt idx="88">
                  <c:v>1657.7521973</c:v>
                </c:pt>
                <c:pt idx="89">
                  <c:v>1653.8105469</c:v>
                </c:pt>
                <c:pt idx="90">
                  <c:v>1659.5679932</c:v>
                </c:pt>
                <c:pt idx="91">
                  <c:v>1653.6501464999999</c:v>
                </c:pt>
                <c:pt idx="92">
                  <c:v>1652.1054687999999</c:v>
                </c:pt>
                <c:pt idx="93">
                  <c:v>1652.8137207</c:v>
                </c:pt>
                <c:pt idx="94">
                  <c:v>1648.8698730000001</c:v>
                </c:pt>
                <c:pt idx="95">
                  <c:v>1649.5308838000001</c:v>
                </c:pt>
                <c:pt idx="96">
                  <c:v>1654.8131103999999</c:v>
                </c:pt>
                <c:pt idx="97">
                  <c:v>1660.0473632999999</c:v>
                </c:pt>
                <c:pt idx="98">
                  <c:v>1667.0181885</c:v>
                </c:pt>
                <c:pt idx="99">
                  <c:v>1668.5295410000001</c:v>
                </c:pt>
                <c:pt idx="100">
                  <c:v>1664.4816894999999</c:v>
                </c:pt>
                <c:pt idx="101">
                  <c:v>1665.6210937999999</c:v>
                </c:pt>
                <c:pt idx="102">
                  <c:v>1667.0382079999999</c:v>
                </c:pt>
                <c:pt idx="103">
                  <c:v>1668.2580565999999</c:v>
                </c:pt>
                <c:pt idx="104">
                  <c:v>1669.5932617000001</c:v>
                </c:pt>
                <c:pt idx="105">
                  <c:v>1670.4334716999999</c:v>
                </c:pt>
                <c:pt idx="106">
                  <c:v>1666.7757568</c:v>
                </c:pt>
                <c:pt idx="107">
                  <c:v>1666.0736084</c:v>
                </c:pt>
                <c:pt idx="108">
                  <c:v>1667.1849365</c:v>
                </c:pt>
                <c:pt idx="109">
                  <c:v>1668.8894043</c:v>
                </c:pt>
                <c:pt idx="110">
                  <c:v>1669.3433838000001</c:v>
                </c:pt>
                <c:pt idx="111">
                  <c:v>1669.7073975000001</c:v>
                </c:pt>
                <c:pt idx="112">
                  <c:v>1670.6625977000001</c:v>
                </c:pt>
                <c:pt idx="113">
                  <c:v>1669.3880615</c:v>
                </c:pt>
                <c:pt idx="114">
                  <c:v>1670.0581055</c:v>
                </c:pt>
                <c:pt idx="115">
                  <c:v>1671.9370117000001</c:v>
                </c:pt>
                <c:pt idx="116">
                  <c:v>1667.1451416</c:v>
                </c:pt>
                <c:pt idx="117">
                  <c:v>1666.7707519999999</c:v>
                </c:pt>
                <c:pt idx="118">
                  <c:v>1671.2039795000001</c:v>
                </c:pt>
                <c:pt idx="119">
                  <c:v>1673.3083495999999</c:v>
                </c:pt>
                <c:pt idx="120">
                  <c:v>1672.0634766000001</c:v>
                </c:pt>
                <c:pt idx="121">
                  <c:v>1674.2556152</c:v>
                </c:pt>
                <c:pt idx="122">
                  <c:v>1674.6914062999999</c:v>
                </c:pt>
                <c:pt idx="123">
                  <c:v>1674.6473389</c:v>
                </c:pt>
                <c:pt idx="124">
                  <c:v>1674.9433594</c:v>
                </c:pt>
                <c:pt idx="125">
                  <c:v>1675.4537353999999</c:v>
                </c:pt>
                <c:pt idx="126">
                  <c:v>1677.1411132999999</c:v>
                </c:pt>
                <c:pt idx="127">
                  <c:v>1672.5042725000001</c:v>
                </c:pt>
                <c:pt idx="128">
                  <c:v>1670.7363281</c:v>
                </c:pt>
                <c:pt idx="129">
                  <c:v>1672.6787108999999</c:v>
                </c:pt>
                <c:pt idx="130">
                  <c:v>1674.1907959</c:v>
                </c:pt>
                <c:pt idx="131">
                  <c:v>1677.8687743999999</c:v>
                </c:pt>
                <c:pt idx="132">
                  <c:v>1677.0328368999999</c:v>
                </c:pt>
                <c:pt idx="133">
                  <c:v>1674.590332</c:v>
                </c:pt>
                <c:pt idx="134">
                  <c:v>1672.2053223</c:v>
                </c:pt>
                <c:pt idx="135">
                  <c:v>1669.6817627</c:v>
                </c:pt>
                <c:pt idx="136">
                  <c:v>1669.6936035000001</c:v>
                </c:pt>
                <c:pt idx="137">
                  <c:v>1670.9187012</c:v>
                </c:pt>
                <c:pt idx="138">
                  <c:v>1672.7194824000001</c:v>
                </c:pt>
                <c:pt idx="139">
                  <c:v>1672.2706298999999</c:v>
                </c:pt>
                <c:pt idx="140">
                  <c:v>1674.1062012</c:v>
                </c:pt>
                <c:pt idx="141">
                  <c:v>1675.7130127</c:v>
                </c:pt>
                <c:pt idx="142">
                  <c:v>1679.0518798999999</c:v>
                </c:pt>
                <c:pt idx="143">
                  <c:v>1679.5756836</c:v>
                </c:pt>
                <c:pt idx="144">
                  <c:v>1678.0997314000001</c:v>
                </c:pt>
                <c:pt idx="145">
                  <c:v>1675.1502685999999</c:v>
                </c:pt>
                <c:pt idx="146">
                  <c:v>1669.4040527</c:v>
                </c:pt>
                <c:pt idx="147">
                  <c:v>1672.2680664</c:v>
                </c:pt>
                <c:pt idx="148">
                  <c:v>1676.5671387</c:v>
                </c:pt>
                <c:pt idx="149">
                  <c:v>1672.6060791</c:v>
                </c:pt>
                <c:pt idx="150">
                  <c:v>1673.0159911999999</c:v>
                </c:pt>
                <c:pt idx="151">
                  <c:v>1667.4774170000001</c:v>
                </c:pt>
                <c:pt idx="152">
                  <c:v>1657.7667236</c:v>
                </c:pt>
                <c:pt idx="153">
                  <c:v>1654.4304199000001</c:v>
                </c:pt>
                <c:pt idx="154">
                  <c:v>1656.4483643000001</c:v>
                </c:pt>
                <c:pt idx="155">
                  <c:v>1653.4833983999999</c:v>
                </c:pt>
                <c:pt idx="156">
                  <c:v>1662.5718993999999</c:v>
                </c:pt>
                <c:pt idx="157">
                  <c:v>1662.7557373</c:v>
                </c:pt>
                <c:pt idx="158">
                  <c:v>1662.0974120999999</c:v>
                </c:pt>
                <c:pt idx="159">
                  <c:v>1641.0546875</c:v>
                </c:pt>
                <c:pt idx="160">
                  <c:v>1631.3527832</c:v>
                </c:pt>
                <c:pt idx="161">
                  <c:v>1643.847168</c:v>
                </c:pt>
                <c:pt idx="162">
                  <c:v>1663.9954834</c:v>
                </c:pt>
                <c:pt idx="163">
                  <c:v>1656.9187012</c:v>
                </c:pt>
                <c:pt idx="164">
                  <c:v>1654.2528076000001</c:v>
                </c:pt>
                <c:pt idx="165">
                  <c:v>1647.0566406</c:v>
                </c:pt>
                <c:pt idx="166">
                  <c:v>1656.1296387</c:v>
                </c:pt>
                <c:pt idx="167">
                  <c:v>1655.1843262</c:v>
                </c:pt>
                <c:pt idx="168">
                  <c:v>1640.5860596</c:v>
                </c:pt>
                <c:pt idx="169">
                  <c:v>1645.0356445</c:v>
                </c:pt>
                <c:pt idx="170">
                  <c:v>1647.4812012</c:v>
                </c:pt>
                <c:pt idx="171">
                  <c:v>1637.0275879000001</c:v>
                </c:pt>
                <c:pt idx="172">
                  <c:v>1624.0650635</c:v>
                </c:pt>
                <c:pt idx="173">
                  <c:v>1618.3054199000001</c:v>
                </c:pt>
                <c:pt idx="174">
                  <c:v>1636.5783690999999</c:v>
                </c:pt>
                <c:pt idx="175">
                  <c:v>1641.0321045000001</c:v>
                </c:pt>
                <c:pt idx="176">
                  <c:v>1640.4194336</c:v>
                </c:pt>
                <c:pt idx="177">
                  <c:v>1641.0187988</c:v>
                </c:pt>
                <c:pt idx="178">
                  <c:v>1641.1691894999999</c:v>
                </c:pt>
                <c:pt idx="179">
                  <c:v>1642.0540771000001</c:v>
                </c:pt>
                <c:pt idx="180">
                  <c:v>1631.6417236</c:v>
                </c:pt>
                <c:pt idx="181">
                  <c:v>1633.4570312999999</c:v>
                </c:pt>
                <c:pt idx="182">
                  <c:v>1630.7213135</c:v>
                </c:pt>
                <c:pt idx="183">
                  <c:v>1632.6772461</c:v>
                </c:pt>
                <c:pt idx="184">
                  <c:v>1629.4133300999999</c:v>
                </c:pt>
                <c:pt idx="185">
                  <c:v>1634.5256348</c:v>
                </c:pt>
                <c:pt idx="186">
                  <c:v>1636.7561035000001</c:v>
                </c:pt>
                <c:pt idx="187">
                  <c:v>1637.8061522999999</c:v>
                </c:pt>
                <c:pt idx="188">
                  <c:v>1640.9379882999999</c:v>
                </c:pt>
                <c:pt idx="189">
                  <c:v>1645.6014404</c:v>
                </c:pt>
                <c:pt idx="190">
                  <c:v>1649.1072998</c:v>
                </c:pt>
                <c:pt idx="191">
                  <c:v>1652.6409911999999</c:v>
                </c:pt>
                <c:pt idx="192">
                  <c:v>1650.8470459</c:v>
                </c:pt>
                <c:pt idx="193">
                  <c:v>1650.7617187999999</c:v>
                </c:pt>
                <c:pt idx="194">
                  <c:v>1655.4652100000001</c:v>
                </c:pt>
                <c:pt idx="195">
                  <c:v>1655.5823975000001</c:v>
                </c:pt>
                <c:pt idx="196">
                  <c:v>1658.5883789</c:v>
                </c:pt>
                <c:pt idx="197">
                  <c:v>1658.7393798999999</c:v>
                </c:pt>
                <c:pt idx="198">
                  <c:v>1661.8664550999999</c:v>
                </c:pt>
                <c:pt idx="199">
                  <c:v>1662.1282959</c:v>
                </c:pt>
                <c:pt idx="200">
                  <c:v>1666.9617920000001</c:v>
                </c:pt>
                <c:pt idx="201">
                  <c:v>1667.5765381000001</c:v>
                </c:pt>
                <c:pt idx="202">
                  <c:v>1669.8723144999999</c:v>
                </c:pt>
                <c:pt idx="203">
                  <c:v>1668.7770995999999</c:v>
                </c:pt>
                <c:pt idx="204">
                  <c:v>1662.7004394999999</c:v>
                </c:pt>
                <c:pt idx="205">
                  <c:v>1660.4212646000001</c:v>
                </c:pt>
                <c:pt idx="206">
                  <c:v>1653.7431641000001</c:v>
                </c:pt>
                <c:pt idx="207">
                  <c:v>1644.9390868999999</c:v>
                </c:pt>
                <c:pt idx="208">
                  <c:v>1636.8208007999999</c:v>
                </c:pt>
                <c:pt idx="209">
                  <c:v>1641.2143555</c:v>
                </c:pt>
                <c:pt idx="210">
                  <c:v>1640.6602783000001</c:v>
                </c:pt>
                <c:pt idx="211">
                  <c:v>1644.6992187999999</c:v>
                </c:pt>
                <c:pt idx="212">
                  <c:v>1650.3037108999999</c:v>
                </c:pt>
                <c:pt idx="213">
                  <c:v>1661.0319824000001</c:v>
                </c:pt>
                <c:pt idx="214">
                  <c:v>1665.6892089999999</c:v>
                </c:pt>
                <c:pt idx="215">
                  <c:v>1667.1654053</c:v>
                </c:pt>
                <c:pt idx="216">
                  <c:v>1664.9530029</c:v>
                </c:pt>
                <c:pt idx="217">
                  <c:v>1664.3327637</c:v>
                </c:pt>
                <c:pt idx="218">
                  <c:v>1663.5178223</c:v>
                </c:pt>
                <c:pt idx="219">
                  <c:v>1662.8756103999999</c:v>
                </c:pt>
                <c:pt idx="220">
                  <c:v>1664.3859863</c:v>
                </c:pt>
                <c:pt idx="221">
                  <c:v>1667.7962646000001</c:v>
                </c:pt>
                <c:pt idx="222">
                  <c:v>1672.6455077999999</c:v>
                </c:pt>
                <c:pt idx="223">
                  <c:v>1673.3371582</c:v>
                </c:pt>
                <c:pt idx="224">
                  <c:v>1669.6109618999999</c:v>
                </c:pt>
                <c:pt idx="225">
                  <c:v>1671.9974365</c:v>
                </c:pt>
                <c:pt idx="226">
                  <c:v>1673.3729248</c:v>
                </c:pt>
                <c:pt idx="227">
                  <c:v>1675.0976562999999</c:v>
                </c:pt>
                <c:pt idx="228">
                  <c:v>1674.4134521000001</c:v>
                </c:pt>
                <c:pt idx="229">
                  <c:v>1669.7508545000001</c:v>
                </c:pt>
                <c:pt idx="230">
                  <c:v>1668.9128418</c:v>
                </c:pt>
                <c:pt idx="231">
                  <c:v>1665.4660644999999</c:v>
                </c:pt>
                <c:pt idx="232">
                  <c:v>1674.6119385</c:v>
                </c:pt>
                <c:pt idx="233">
                  <c:v>1677.7988281</c:v>
                </c:pt>
                <c:pt idx="234">
                  <c:v>1677.9097899999999</c:v>
                </c:pt>
                <c:pt idx="235">
                  <c:v>1681.1566161999999</c:v>
                </c:pt>
                <c:pt idx="236">
                  <c:v>1681.6633300999999</c:v>
                </c:pt>
                <c:pt idx="237">
                  <c:v>1682.081543</c:v>
                </c:pt>
                <c:pt idx="238">
                  <c:v>1682.0588379000001</c:v>
                </c:pt>
                <c:pt idx="239">
                  <c:v>1680.7637939000001</c:v>
                </c:pt>
                <c:pt idx="240">
                  <c:v>1678.4034423999999</c:v>
                </c:pt>
                <c:pt idx="241">
                  <c:v>1673.7692870999999</c:v>
                </c:pt>
                <c:pt idx="242">
                  <c:v>1669.3753661999999</c:v>
                </c:pt>
                <c:pt idx="243">
                  <c:v>1669.1307373</c:v>
                </c:pt>
                <c:pt idx="244">
                  <c:v>1673.6280518000001</c:v>
                </c:pt>
                <c:pt idx="245">
                  <c:v>1680.0230713000001</c:v>
                </c:pt>
                <c:pt idx="246">
                  <c:v>1682.4349365</c:v>
                </c:pt>
                <c:pt idx="247">
                  <c:v>1682.8009033000001</c:v>
                </c:pt>
                <c:pt idx="248">
                  <c:v>1680.0607910000001</c:v>
                </c:pt>
                <c:pt idx="249">
                  <c:v>1680.3898925999999</c:v>
                </c:pt>
                <c:pt idx="250">
                  <c:v>1679.0743408000001</c:v>
                </c:pt>
                <c:pt idx="251">
                  <c:v>1674.4295654</c:v>
                </c:pt>
                <c:pt idx="252">
                  <c:v>1674.8439940999999</c:v>
                </c:pt>
                <c:pt idx="253">
                  <c:v>1682.9814452999999</c:v>
                </c:pt>
                <c:pt idx="254">
                  <c:v>1682.9030762</c:v>
                </c:pt>
                <c:pt idx="255">
                  <c:v>1682.4018555</c:v>
                </c:pt>
                <c:pt idx="256">
                  <c:v>1677.5452881000001</c:v>
                </c:pt>
                <c:pt idx="257">
                  <c:v>1678.8051757999999</c:v>
                </c:pt>
                <c:pt idx="258">
                  <c:v>1679.9454346</c:v>
                </c:pt>
                <c:pt idx="259">
                  <c:v>1679.8323975000001</c:v>
                </c:pt>
                <c:pt idx="260">
                  <c:v>1678.2086182</c:v>
                </c:pt>
                <c:pt idx="261">
                  <c:v>1678.0117187999999</c:v>
                </c:pt>
                <c:pt idx="262">
                  <c:v>1676.1468506000001</c:v>
                </c:pt>
                <c:pt idx="263">
                  <c:v>1679.8748779</c:v>
                </c:pt>
                <c:pt idx="264">
                  <c:v>1680.9160156</c:v>
                </c:pt>
                <c:pt idx="265">
                  <c:v>1681.6690673999999</c:v>
                </c:pt>
                <c:pt idx="266">
                  <c:v>1683.3442382999999</c:v>
                </c:pt>
                <c:pt idx="267">
                  <c:v>1681.9240723</c:v>
                </c:pt>
                <c:pt idx="268">
                  <c:v>1682.4571533000001</c:v>
                </c:pt>
                <c:pt idx="269">
                  <c:v>1681.9870605000001</c:v>
                </c:pt>
                <c:pt idx="270">
                  <c:v>1682.5447998</c:v>
                </c:pt>
                <c:pt idx="271">
                  <c:v>1682.4506836</c:v>
                </c:pt>
                <c:pt idx="272">
                  <c:v>1683.2271728999999</c:v>
                </c:pt>
                <c:pt idx="273">
                  <c:v>1683.5146483999999</c:v>
                </c:pt>
                <c:pt idx="274">
                  <c:v>1684.0645752</c:v>
                </c:pt>
                <c:pt idx="275">
                  <c:v>1679.9951172000001</c:v>
                </c:pt>
                <c:pt idx="276">
                  <c:v>1681.0812988</c:v>
                </c:pt>
                <c:pt idx="277">
                  <c:v>1682.2915039</c:v>
                </c:pt>
                <c:pt idx="278">
                  <c:v>1684.3122559000001</c:v>
                </c:pt>
                <c:pt idx="279">
                  <c:v>1683.2470702999999</c:v>
                </c:pt>
                <c:pt idx="280">
                  <c:v>1682.2564697</c:v>
                </c:pt>
                <c:pt idx="281">
                  <c:v>1679.7791748</c:v>
                </c:pt>
                <c:pt idx="282">
                  <c:v>1669.0665283000001</c:v>
                </c:pt>
                <c:pt idx="283">
                  <c:v>1661.4935303</c:v>
                </c:pt>
                <c:pt idx="284">
                  <c:v>1659.449707</c:v>
                </c:pt>
                <c:pt idx="285">
                  <c:v>1660.9443358999999</c:v>
                </c:pt>
                <c:pt idx="286">
                  <c:v>1668.2611084</c:v>
                </c:pt>
                <c:pt idx="287">
                  <c:v>1671.5023193</c:v>
                </c:pt>
                <c:pt idx="288">
                  <c:v>1674.6116943</c:v>
                </c:pt>
                <c:pt idx="289">
                  <c:v>1672.6116943</c:v>
                </c:pt>
                <c:pt idx="290">
                  <c:v>1672.8835449000001</c:v>
                </c:pt>
                <c:pt idx="291">
                  <c:v>1675.2452393000001</c:v>
                </c:pt>
                <c:pt idx="292">
                  <c:v>1676.0098877</c:v>
                </c:pt>
                <c:pt idx="293">
                  <c:v>1675.8869629000001</c:v>
                </c:pt>
                <c:pt idx="294">
                  <c:v>1669.6516113</c:v>
                </c:pt>
                <c:pt idx="295">
                  <c:v>1668.6584473</c:v>
                </c:pt>
                <c:pt idx="296">
                  <c:v>1673.0230713000001</c:v>
                </c:pt>
                <c:pt idx="297">
                  <c:v>1676.3892822</c:v>
                </c:pt>
                <c:pt idx="298">
                  <c:v>1678.9448242000001</c:v>
                </c:pt>
                <c:pt idx="299">
                  <c:v>1680.5614014</c:v>
                </c:pt>
                <c:pt idx="300">
                  <c:v>1681.0689697</c:v>
                </c:pt>
                <c:pt idx="301">
                  <c:v>1681.4163818</c:v>
                </c:pt>
                <c:pt idx="302">
                  <c:v>1682.7238769999999</c:v>
                </c:pt>
                <c:pt idx="303">
                  <c:v>1683.3668213000001</c:v>
                </c:pt>
                <c:pt idx="304">
                  <c:v>1684.6940918</c:v>
                </c:pt>
                <c:pt idx="305">
                  <c:v>1685.1644286999999</c:v>
                </c:pt>
                <c:pt idx="306">
                  <c:v>1683.4677733999999</c:v>
                </c:pt>
                <c:pt idx="307">
                  <c:v>1683.9281006000001</c:v>
                </c:pt>
                <c:pt idx="308">
                  <c:v>1684.1938477000001</c:v>
                </c:pt>
                <c:pt idx="309">
                  <c:v>1682.4763184000001</c:v>
                </c:pt>
                <c:pt idx="310">
                  <c:v>1684.2679443</c:v>
                </c:pt>
                <c:pt idx="311">
                  <c:v>1684.1967772999999</c:v>
                </c:pt>
                <c:pt idx="312">
                  <c:v>1685.1246338000001</c:v>
                </c:pt>
                <c:pt idx="313">
                  <c:v>1684.1337891000001</c:v>
                </c:pt>
                <c:pt idx="314">
                  <c:v>1684.8249512</c:v>
                </c:pt>
                <c:pt idx="315">
                  <c:v>1684.1998291</c:v>
                </c:pt>
                <c:pt idx="316">
                  <c:v>1683.9309082</c:v>
                </c:pt>
                <c:pt idx="317">
                  <c:v>1684.5787353999999</c:v>
                </c:pt>
                <c:pt idx="318">
                  <c:v>1684.6680908000001</c:v>
                </c:pt>
                <c:pt idx="319">
                  <c:v>1684.6713867000001</c:v>
                </c:pt>
                <c:pt idx="320">
                  <c:v>1684.2335204999999</c:v>
                </c:pt>
                <c:pt idx="321">
                  <c:v>1683.8363036999999</c:v>
                </c:pt>
                <c:pt idx="322">
                  <c:v>1684.3547363</c:v>
                </c:pt>
                <c:pt idx="323">
                  <c:v>1672.8461914</c:v>
                </c:pt>
                <c:pt idx="324">
                  <c:v>1678.3666992000001</c:v>
                </c:pt>
                <c:pt idx="325">
                  <c:v>1682.3356934000001</c:v>
                </c:pt>
                <c:pt idx="326">
                  <c:v>1678.8978271000001</c:v>
                </c:pt>
                <c:pt idx="327">
                  <c:v>1676.6445312999999</c:v>
                </c:pt>
                <c:pt idx="328">
                  <c:v>1682.0894774999999</c:v>
                </c:pt>
                <c:pt idx="329">
                  <c:v>1684.5926514</c:v>
                </c:pt>
                <c:pt idx="330">
                  <c:v>1685.0509033000001</c:v>
                </c:pt>
                <c:pt idx="331">
                  <c:v>1684.4553223</c:v>
                </c:pt>
                <c:pt idx="332">
                  <c:v>1682.6695557</c:v>
                </c:pt>
                <c:pt idx="333">
                  <c:v>1682.3974608999999</c:v>
                </c:pt>
                <c:pt idx="334">
                  <c:v>1681.1999512</c:v>
                </c:pt>
                <c:pt idx="335">
                  <c:v>1683.0842285000001</c:v>
                </c:pt>
                <c:pt idx="336">
                  <c:v>1684.2460937999999</c:v>
                </c:pt>
                <c:pt idx="337">
                  <c:v>1684.0382079999999</c:v>
                </c:pt>
                <c:pt idx="338">
                  <c:v>1685.7497559000001</c:v>
                </c:pt>
                <c:pt idx="339">
                  <c:v>1684.7438964999999</c:v>
                </c:pt>
                <c:pt idx="340">
                  <c:v>1685.6186522999999</c:v>
                </c:pt>
                <c:pt idx="341">
                  <c:v>1682.9138184000001</c:v>
                </c:pt>
                <c:pt idx="342">
                  <c:v>1680.2441406</c:v>
                </c:pt>
                <c:pt idx="343">
                  <c:v>1675.1892089999999</c:v>
                </c:pt>
                <c:pt idx="344">
                  <c:v>1676.6383057</c:v>
                </c:pt>
                <c:pt idx="345">
                  <c:v>1681.3636475000001</c:v>
                </c:pt>
                <c:pt idx="346">
                  <c:v>1684.7817382999999</c:v>
                </c:pt>
                <c:pt idx="347">
                  <c:v>1686.5242920000001</c:v>
                </c:pt>
                <c:pt idx="348">
                  <c:v>1686.9178466999999</c:v>
                </c:pt>
                <c:pt idx="349">
                  <c:v>1686.6706543</c:v>
                </c:pt>
                <c:pt idx="350">
                  <c:v>1686.3848877</c:v>
                </c:pt>
                <c:pt idx="351">
                  <c:v>1683.4255370999999</c:v>
                </c:pt>
                <c:pt idx="352">
                  <c:v>1681.0734863</c:v>
                </c:pt>
                <c:pt idx="353">
                  <c:v>1680.1896973</c:v>
                </c:pt>
                <c:pt idx="354">
                  <c:v>1681.8488769999999</c:v>
                </c:pt>
                <c:pt idx="355">
                  <c:v>1683.1066894999999</c:v>
                </c:pt>
                <c:pt idx="356">
                  <c:v>1684.9506836</c:v>
                </c:pt>
                <c:pt idx="357">
                  <c:v>1683.5474853999999</c:v>
                </c:pt>
                <c:pt idx="358">
                  <c:v>1681.4624022999999</c:v>
                </c:pt>
                <c:pt idx="359">
                  <c:v>1681.484375</c:v>
                </c:pt>
                <c:pt idx="360">
                  <c:v>1685.8764647999999</c:v>
                </c:pt>
                <c:pt idx="361">
                  <c:v>1686.3864745999999</c:v>
                </c:pt>
                <c:pt idx="362">
                  <c:v>1686.4631348</c:v>
                </c:pt>
                <c:pt idx="363">
                  <c:v>1686.4619141000001</c:v>
                </c:pt>
                <c:pt idx="364">
                  <c:v>1687.0776367000001</c:v>
                </c:pt>
                <c:pt idx="365">
                  <c:v>1687.9378661999999</c:v>
                </c:pt>
                <c:pt idx="366">
                  <c:v>1688.2458495999999</c:v>
                </c:pt>
                <c:pt idx="367">
                  <c:v>1688.1717529</c:v>
                </c:pt>
                <c:pt idx="368">
                  <c:v>1686.7207031</c:v>
                </c:pt>
                <c:pt idx="369">
                  <c:v>1685.2663574000001</c:v>
                </c:pt>
                <c:pt idx="370">
                  <c:v>1682.3774414</c:v>
                </c:pt>
                <c:pt idx="371">
                  <c:v>1682.1198730000001</c:v>
                </c:pt>
                <c:pt idx="372">
                  <c:v>1682.3830565999999</c:v>
                </c:pt>
                <c:pt idx="373">
                  <c:v>1683.8060303</c:v>
                </c:pt>
                <c:pt idx="374">
                  <c:v>1684.6804199000001</c:v>
                </c:pt>
                <c:pt idx="375">
                  <c:v>1684.5524902</c:v>
                </c:pt>
                <c:pt idx="376">
                  <c:v>1685.8338623</c:v>
                </c:pt>
                <c:pt idx="377">
                  <c:v>1686.3717041</c:v>
                </c:pt>
                <c:pt idx="378">
                  <c:v>1687.8759766000001</c:v>
                </c:pt>
                <c:pt idx="379">
                  <c:v>1688.1157227000001</c:v>
                </c:pt>
                <c:pt idx="380">
                  <c:v>1687.5670166</c:v>
                </c:pt>
                <c:pt idx="381">
                  <c:v>1687.6011963000001</c:v>
                </c:pt>
                <c:pt idx="382">
                  <c:v>1687.7307129000001</c:v>
                </c:pt>
                <c:pt idx="383">
                  <c:v>1687.5142822</c:v>
                </c:pt>
                <c:pt idx="384">
                  <c:v>1687.2326660000001</c:v>
                </c:pt>
                <c:pt idx="385">
                  <c:v>1686.284668</c:v>
                </c:pt>
                <c:pt idx="386">
                  <c:v>1685.4552002</c:v>
                </c:pt>
                <c:pt idx="387">
                  <c:v>1684.2225341999999</c:v>
                </c:pt>
                <c:pt idx="388">
                  <c:v>1684.0483397999999</c:v>
                </c:pt>
                <c:pt idx="389">
                  <c:v>1684.4569091999999</c:v>
                </c:pt>
                <c:pt idx="390">
                  <c:v>1686.0556641000001</c:v>
                </c:pt>
                <c:pt idx="391">
                  <c:v>1687.0673827999999</c:v>
                </c:pt>
                <c:pt idx="392">
                  <c:v>1688.6595459</c:v>
                </c:pt>
                <c:pt idx="393">
                  <c:v>1688.4615478999999</c:v>
                </c:pt>
                <c:pt idx="394">
                  <c:v>1688.2336425999999</c:v>
                </c:pt>
                <c:pt idx="395">
                  <c:v>1688.1855469</c:v>
                </c:pt>
                <c:pt idx="396">
                  <c:v>1687.0087891000001</c:v>
                </c:pt>
                <c:pt idx="397">
                  <c:v>1686.3311768000001</c:v>
                </c:pt>
                <c:pt idx="398">
                  <c:v>1687.4644774999999</c:v>
                </c:pt>
                <c:pt idx="399">
                  <c:v>1688.421875</c:v>
                </c:pt>
                <c:pt idx="400">
                  <c:v>1688.6829834</c:v>
                </c:pt>
                <c:pt idx="401">
                  <c:v>1688.6860352000001</c:v>
                </c:pt>
                <c:pt idx="402">
                  <c:v>1688.3398437999999</c:v>
                </c:pt>
                <c:pt idx="403">
                  <c:v>1687.7398682</c:v>
                </c:pt>
                <c:pt idx="404">
                  <c:v>1688.2843018000001</c:v>
                </c:pt>
                <c:pt idx="405">
                  <c:v>1688.1036377</c:v>
                </c:pt>
                <c:pt idx="406">
                  <c:v>1688.4672852000001</c:v>
                </c:pt>
                <c:pt idx="407">
                  <c:v>1686.9097899999999</c:v>
                </c:pt>
                <c:pt idx="408">
                  <c:v>1688.6918945</c:v>
                </c:pt>
                <c:pt idx="409">
                  <c:v>1689.1035156</c:v>
                </c:pt>
                <c:pt idx="410">
                  <c:v>1689.1456298999999</c:v>
                </c:pt>
                <c:pt idx="411">
                  <c:v>1689.1018065999999</c:v>
                </c:pt>
                <c:pt idx="412">
                  <c:v>1688.5401611</c:v>
                </c:pt>
                <c:pt idx="413">
                  <c:v>1688.8295897999999</c:v>
                </c:pt>
                <c:pt idx="414">
                  <c:v>1689.5144043</c:v>
                </c:pt>
                <c:pt idx="415">
                  <c:v>1686.4145507999999</c:v>
                </c:pt>
                <c:pt idx="416">
                  <c:v>1682.2283935999999</c:v>
                </c:pt>
                <c:pt idx="417">
                  <c:v>1679.2514647999999</c:v>
                </c:pt>
                <c:pt idx="418">
                  <c:v>1665.4116211</c:v>
                </c:pt>
                <c:pt idx="419">
                  <c:v>1672.9906006000001</c:v>
                </c:pt>
                <c:pt idx="420">
                  <c:v>1682.6917725000001</c:v>
                </c:pt>
                <c:pt idx="421">
                  <c:v>1688.1256103999999</c:v>
                </c:pt>
                <c:pt idx="422">
                  <c:v>1689.3127440999999</c:v>
                </c:pt>
                <c:pt idx="423">
                  <c:v>1688.5211182</c:v>
                </c:pt>
                <c:pt idx="424">
                  <c:v>1688.0261230000001</c:v>
                </c:pt>
                <c:pt idx="425">
                  <c:v>1689.0830077999999</c:v>
                </c:pt>
                <c:pt idx="426">
                  <c:v>1688.526001</c:v>
                </c:pt>
                <c:pt idx="427">
                  <c:v>1689.5462646000001</c:v>
                </c:pt>
                <c:pt idx="428">
                  <c:v>1688.6479492000001</c:v>
                </c:pt>
                <c:pt idx="429">
                  <c:v>1683.8071289</c:v>
                </c:pt>
                <c:pt idx="430">
                  <c:v>1686.1159668</c:v>
                </c:pt>
                <c:pt idx="431">
                  <c:v>1687.9500731999999</c:v>
                </c:pt>
                <c:pt idx="432">
                  <c:v>1688.7620850000001</c:v>
                </c:pt>
                <c:pt idx="433">
                  <c:v>1689.3214111</c:v>
                </c:pt>
                <c:pt idx="434">
                  <c:v>1690.0849608999999</c:v>
                </c:pt>
                <c:pt idx="435">
                  <c:v>1690.4403076000001</c:v>
                </c:pt>
                <c:pt idx="436">
                  <c:v>1689.8819579999999</c:v>
                </c:pt>
                <c:pt idx="437">
                  <c:v>1690.1231689000001</c:v>
                </c:pt>
                <c:pt idx="438">
                  <c:v>1689.2348632999999</c:v>
                </c:pt>
                <c:pt idx="439">
                  <c:v>1687.6737060999999</c:v>
                </c:pt>
                <c:pt idx="440">
                  <c:v>1669.3386230000001</c:v>
                </c:pt>
                <c:pt idx="441">
                  <c:v>1629.8957519999999</c:v>
                </c:pt>
                <c:pt idx="442">
                  <c:v>1639.4455565999999</c:v>
                </c:pt>
                <c:pt idx="443">
                  <c:v>1659.1175536999999</c:v>
                </c:pt>
                <c:pt idx="444">
                  <c:v>1638.9743652</c:v>
                </c:pt>
                <c:pt idx="445">
                  <c:v>1608.1441649999999</c:v>
                </c:pt>
                <c:pt idx="446">
                  <c:v>1571.3979492000001</c:v>
                </c:pt>
                <c:pt idx="447">
                  <c:v>1554.7723389</c:v>
                </c:pt>
                <c:pt idx="448">
                  <c:v>1538.9466553</c:v>
                </c:pt>
                <c:pt idx="449">
                  <c:v>1470.3369141000001</c:v>
                </c:pt>
                <c:pt idx="450">
                  <c:v>1410.4814452999999</c:v>
                </c:pt>
                <c:pt idx="451">
                  <c:v>1404.3640137</c:v>
                </c:pt>
                <c:pt idx="452">
                  <c:v>1368.9268798999999</c:v>
                </c:pt>
                <c:pt idx="453">
                  <c:v>1346.7677002</c:v>
                </c:pt>
                <c:pt idx="454">
                  <c:v>1352.1716309000001</c:v>
                </c:pt>
                <c:pt idx="455">
                  <c:v>1361.7823486</c:v>
                </c:pt>
                <c:pt idx="456">
                  <c:v>1350.6904297000001</c:v>
                </c:pt>
                <c:pt idx="457">
                  <c:v>1341.3865966999999</c:v>
                </c:pt>
                <c:pt idx="458">
                  <c:v>1338.1062012</c:v>
                </c:pt>
                <c:pt idx="459">
                  <c:v>1348.2100829999999</c:v>
                </c:pt>
                <c:pt idx="460">
                  <c:v>1360.6192627</c:v>
                </c:pt>
                <c:pt idx="461">
                  <c:v>1359.2010498</c:v>
                </c:pt>
                <c:pt idx="462">
                  <c:v>1347.7382812999999</c:v>
                </c:pt>
                <c:pt idx="463">
                  <c:v>1336.6098632999999</c:v>
                </c:pt>
                <c:pt idx="464">
                  <c:v>1328.8945312999999</c:v>
                </c:pt>
                <c:pt idx="465">
                  <c:v>1329.8404541</c:v>
                </c:pt>
                <c:pt idx="466">
                  <c:v>1342.3137207</c:v>
                </c:pt>
                <c:pt idx="467">
                  <c:v>1338.8693848</c:v>
                </c:pt>
                <c:pt idx="468">
                  <c:v>1332.5601807</c:v>
                </c:pt>
                <c:pt idx="469">
                  <c:v>1327.4688721</c:v>
                </c:pt>
                <c:pt idx="470">
                  <c:v>1311.2945557</c:v>
                </c:pt>
                <c:pt idx="471">
                  <c:v>1288.2421875</c:v>
                </c:pt>
                <c:pt idx="472">
                  <c:v>1261.4622803</c:v>
                </c:pt>
                <c:pt idx="473">
                  <c:v>1240.9541016000001</c:v>
                </c:pt>
                <c:pt idx="474">
                  <c:v>1217.8621826000001</c:v>
                </c:pt>
                <c:pt idx="475">
                  <c:v>1189.1473389</c:v>
                </c:pt>
                <c:pt idx="476">
                  <c:v>1188.0222168</c:v>
                </c:pt>
                <c:pt idx="477">
                  <c:v>1188.5520019999999</c:v>
                </c:pt>
                <c:pt idx="478">
                  <c:v>1188.8828125</c:v>
                </c:pt>
                <c:pt idx="479">
                  <c:v>1186.027832</c:v>
                </c:pt>
                <c:pt idx="480">
                  <c:v>1183.3010254000001</c:v>
                </c:pt>
                <c:pt idx="481">
                  <c:v>1175.6757812999999</c:v>
                </c:pt>
                <c:pt idx="482">
                  <c:v>1172.2401123</c:v>
                </c:pt>
                <c:pt idx="483">
                  <c:v>1165.3350829999999</c:v>
                </c:pt>
                <c:pt idx="484">
                  <c:v>1166.8312988</c:v>
                </c:pt>
                <c:pt idx="485">
                  <c:v>1164.8980713000001</c:v>
                </c:pt>
                <c:pt idx="486">
                  <c:v>1152.1665039</c:v>
                </c:pt>
                <c:pt idx="487">
                  <c:v>1139.8985596</c:v>
                </c:pt>
                <c:pt idx="488">
                  <c:v>1126.2226562999999</c:v>
                </c:pt>
                <c:pt idx="489">
                  <c:v>1123.3782959</c:v>
                </c:pt>
                <c:pt idx="490">
                  <c:v>1116.1214600000001</c:v>
                </c:pt>
                <c:pt idx="491">
                  <c:v>1118.8004149999999</c:v>
                </c:pt>
                <c:pt idx="492">
                  <c:v>1123.7515868999999</c:v>
                </c:pt>
                <c:pt idx="493">
                  <c:v>1132.3957519999999</c:v>
                </c:pt>
                <c:pt idx="494">
                  <c:v>1150.7121582</c:v>
                </c:pt>
                <c:pt idx="495">
                  <c:v>1153.3833007999999</c:v>
                </c:pt>
                <c:pt idx="496">
                  <c:v>1138.4383545000001</c:v>
                </c:pt>
                <c:pt idx="497">
                  <c:v>1119.7004394999999</c:v>
                </c:pt>
                <c:pt idx="498">
                  <c:v>1097.6190185999999</c:v>
                </c:pt>
                <c:pt idx="499">
                  <c:v>1081.6466064000001</c:v>
                </c:pt>
                <c:pt idx="500">
                  <c:v>1078.0253906</c:v>
                </c:pt>
                <c:pt idx="501">
                  <c:v>1078.6102295000001</c:v>
                </c:pt>
                <c:pt idx="502">
                  <c:v>1078.6102295000001</c:v>
                </c:pt>
              </c:numCache>
            </c:numRef>
          </c:yVal>
          <c:smooth val="1"/>
          <c:extLst>
            <c:ext xmlns:c16="http://schemas.microsoft.com/office/drawing/2014/chart" uri="{C3380CC4-5D6E-409C-BE32-E72D297353CC}">
              <c16:uniqueId val="{00000000-8999-3D4F-BF4D-F289D3E37A4C}"/>
            </c:ext>
          </c:extLst>
        </c:ser>
        <c:ser>
          <c:idx val="0"/>
          <c:order val="1"/>
          <c:tx>
            <c:v>Asym</c:v>
          </c:tx>
          <c:spPr>
            <a:ln w="19050" cap="rnd">
              <a:solidFill>
                <a:schemeClr val="accent1"/>
              </a:solidFill>
              <a:round/>
            </a:ln>
            <a:effectLst/>
          </c:spPr>
          <c:marker>
            <c:symbol val="none"/>
          </c:marker>
          <c:xVal>
            <c:numRef>
              <c:f>'[y-stress_sym.csv]y-stress_sym'!$V$3:$V$504</c:f>
              <c:numCache>
                <c:formatCode>0.00E+00</c:formatCode>
                <c:ptCount val="502"/>
                <c:pt idx="0">
                  <c:v>0</c:v>
                </c:pt>
                <c:pt idx="1">
                  <c:v>9.9297996521000007E-2</c:v>
                </c:pt>
                <c:pt idx="2">
                  <c:v>0.19930523682000001</c:v>
                </c:pt>
                <c:pt idx="3">
                  <c:v>0.29931140137000001</c:v>
                </c:pt>
                <c:pt idx="4">
                  <c:v>0.39931451415999997</c:v>
                </c:pt>
                <c:pt idx="5">
                  <c:v>0.49931744385000004</c:v>
                </c:pt>
                <c:pt idx="6">
                  <c:v>0.59932012939000001</c:v>
                </c:pt>
                <c:pt idx="7">
                  <c:v>0.69932183838000006</c:v>
                </c:pt>
                <c:pt idx="8">
                  <c:v>0.79932385253999994</c:v>
                </c:pt>
                <c:pt idx="9">
                  <c:v>0.89932537842000004</c:v>
                </c:pt>
                <c:pt idx="10">
                  <c:v>0.99932690430000004</c:v>
                </c:pt>
                <c:pt idx="11">
                  <c:v>1.0993283691</c:v>
                </c:pt>
                <c:pt idx="12">
                  <c:v>1.1993291016000001</c:v>
                </c:pt>
                <c:pt idx="13">
                  <c:v>1.2993278809000002</c:v>
                </c:pt>
                <c:pt idx="14">
                  <c:v>1.3993265381000002</c:v>
                </c:pt>
                <c:pt idx="15">
                  <c:v>1.4993253173999999</c:v>
                </c:pt>
                <c:pt idx="16">
                  <c:v>1.5993237305000001</c:v>
                </c:pt>
                <c:pt idx="17">
                  <c:v>1.6993221435999999</c:v>
                </c:pt>
                <c:pt idx="18">
                  <c:v>1.7993226318</c:v>
                </c:pt>
                <c:pt idx="19">
                  <c:v>1.8993220215</c:v>
                </c:pt>
                <c:pt idx="20">
                  <c:v>1.9993192139</c:v>
                </c:pt>
                <c:pt idx="21">
                  <c:v>2.0993115234000004</c:v>
                </c:pt>
                <c:pt idx="22">
                  <c:v>2.199302002</c:v>
                </c:pt>
                <c:pt idx="23">
                  <c:v>2.2999963379000001</c:v>
                </c:pt>
                <c:pt idx="24">
                  <c:v>2.3999797362999997</c:v>
                </c:pt>
                <c:pt idx="25">
                  <c:v>2.4999626465000002</c:v>
                </c:pt>
                <c:pt idx="26">
                  <c:v>2.5999460448999998</c:v>
                </c:pt>
                <c:pt idx="27">
                  <c:v>2.6999355469000004</c:v>
                </c:pt>
                <c:pt idx="28">
                  <c:v>2.7999213866999999</c:v>
                </c:pt>
                <c:pt idx="29">
                  <c:v>2.8999045409999997</c:v>
                </c:pt>
                <c:pt idx="30">
                  <c:v>2.9998891602</c:v>
                </c:pt>
                <c:pt idx="31">
                  <c:v>3.0998747558999997</c:v>
                </c:pt>
                <c:pt idx="32">
                  <c:v>3.1998588867</c:v>
                </c:pt>
                <c:pt idx="33">
                  <c:v>3.2998427734</c:v>
                </c:pt>
                <c:pt idx="34">
                  <c:v>3.3998278808999998</c:v>
                </c:pt>
                <c:pt idx="35">
                  <c:v>3.4998115234</c:v>
                </c:pt>
                <c:pt idx="36">
                  <c:v>3.5997990722999997</c:v>
                </c:pt>
                <c:pt idx="37">
                  <c:v>3.6997868652000001</c:v>
                </c:pt>
                <c:pt idx="38">
                  <c:v>3.7997731933999996</c:v>
                </c:pt>
                <c:pt idx="39">
                  <c:v>3.8997612304999998</c:v>
                </c:pt>
                <c:pt idx="40">
                  <c:v>3.9997504883000001</c:v>
                </c:pt>
                <c:pt idx="41">
                  <c:v>4.0997416992</c:v>
                </c:pt>
                <c:pt idx="42">
                  <c:v>4.1997324219000003</c:v>
                </c:pt>
                <c:pt idx="43">
                  <c:v>4.2997246094000001</c:v>
                </c:pt>
                <c:pt idx="44">
                  <c:v>4.3997187499999999</c:v>
                </c:pt>
                <c:pt idx="45">
                  <c:v>4.4997124022999992</c:v>
                </c:pt>
                <c:pt idx="46">
                  <c:v>4.5997045898</c:v>
                </c:pt>
                <c:pt idx="47">
                  <c:v>4.6996958007999998</c:v>
                </c:pt>
                <c:pt idx="48">
                  <c:v>4.7996865234000001</c:v>
                </c:pt>
                <c:pt idx="49">
                  <c:v>4.8996767578</c:v>
                </c:pt>
                <c:pt idx="50">
                  <c:v>4.9996669921999999</c:v>
                </c:pt>
                <c:pt idx="51">
                  <c:v>5.0996552733999998</c:v>
                </c:pt>
                <c:pt idx="52">
                  <c:v>5.1996425780999997</c:v>
                </c:pt>
                <c:pt idx="53">
                  <c:v>5.2996293945000001</c:v>
                </c:pt>
                <c:pt idx="54">
                  <c:v>5.3996147461000001</c:v>
                </c:pt>
                <c:pt idx="55">
                  <c:v>5.4995991211000002</c:v>
                </c:pt>
                <c:pt idx="56">
                  <c:v>5.5995825195000002</c:v>
                </c:pt>
                <c:pt idx="57">
                  <c:v>5.6995644530999998</c:v>
                </c:pt>
                <c:pt idx="58">
                  <c:v>5.7995439452999999</c:v>
                </c:pt>
                <c:pt idx="59">
                  <c:v>5.8995209960999997</c:v>
                </c:pt>
                <c:pt idx="60">
                  <c:v>5.9994960938000004</c:v>
                </c:pt>
                <c:pt idx="61">
                  <c:v>6.0994707030999997</c:v>
                </c:pt>
                <c:pt idx="62">
                  <c:v>6.1994458008000004</c:v>
                </c:pt>
                <c:pt idx="63">
                  <c:v>6.2994228516000002</c:v>
                </c:pt>
                <c:pt idx="64">
                  <c:v>6.3994023438000003</c:v>
                </c:pt>
                <c:pt idx="65">
                  <c:v>6.4993857422000003</c:v>
                </c:pt>
                <c:pt idx="66">
                  <c:v>6.5993715819999998</c:v>
                </c:pt>
                <c:pt idx="67">
                  <c:v>6.6993593750000002</c:v>
                </c:pt>
                <c:pt idx="68">
                  <c:v>6.7993500977000005</c:v>
                </c:pt>
                <c:pt idx="69">
                  <c:v>6.8993432616999995</c:v>
                </c:pt>
                <c:pt idx="70">
                  <c:v>6.9993398438000005</c:v>
                </c:pt>
                <c:pt idx="71">
                  <c:v>7.0993403319999997</c:v>
                </c:pt>
                <c:pt idx="72">
                  <c:v>7.1993432617000002</c:v>
                </c:pt>
                <c:pt idx="73">
                  <c:v>7.2993496094000001</c:v>
                </c:pt>
                <c:pt idx="74">
                  <c:v>7.3993588867</c:v>
                </c:pt>
                <c:pt idx="75">
                  <c:v>7.4993720702999997</c:v>
                </c:pt>
                <c:pt idx="76">
                  <c:v>7.5993857422</c:v>
                </c:pt>
                <c:pt idx="77">
                  <c:v>7.6994008788999997</c:v>
                </c:pt>
                <c:pt idx="78">
                  <c:v>7.7994165038999999</c:v>
                </c:pt>
                <c:pt idx="79">
                  <c:v>7.8994321289</c:v>
                </c:pt>
                <c:pt idx="80">
                  <c:v>7.9994462891000007</c:v>
                </c:pt>
                <c:pt idx="81">
                  <c:v>8.0994594726999996</c:v>
                </c:pt>
                <c:pt idx="82">
                  <c:v>8.1994716797000002</c:v>
                </c:pt>
                <c:pt idx="83">
                  <c:v>8.2994833983999996</c:v>
                </c:pt>
                <c:pt idx="84">
                  <c:v>8.3994941405999999</c:v>
                </c:pt>
                <c:pt idx="85">
                  <c:v>8.4995029297000002</c:v>
                </c:pt>
                <c:pt idx="86">
                  <c:v>8.5995117188000005</c:v>
                </c:pt>
                <c:pt idx="87">
                  <c:v>8.6995185547000009</c:v>
                </c:pt>
                <c:pt idx="88">
                  <c:v>8.7995263672000004</c:v>
                </c:pt>
                <c:pt idx="89">
                  <c:v>8.899533203099999</c:v>
                </c:pt>
                <c:pt idx="90">
                  <c:v>8.9995400391000011</c:v>
                </c:pt>
                <c:pt idx="91">
                  <c:v>9.0995478516000006</c:v>
                </c:pt>
                <c:pt idx="92">
                  <c:v>9.1995556641</c:v>
                </c:pt>
                <c:pt idx="93">
                  <c:v>9.2995644531000003</c:v>
                </c:pt>
                <c:pt idx="94">
                  <c:v>9.3995722655999998</c:v>
                </c:pt>
                <c:pt idx="95">
                  <c:v>9.4995791016000002</c:v>
                </c:pt>
                <c:pt idx="96">
                  <c:v>9.5995859375000006</c:v>
                </c:pt>
                <c:pt idx="97">
                  <c:v>9.69959375</c:v>
                </c:pt>
                <c:pt idx="98">
                  <c:v>9.7996035155999994</c:v>
                </c:pt>
                <c:pt idx="99">
                  <c:v>9.8996132813000006</c:v>
                </c:pt>
                <c:pt idx="100">
                  <c:v>9.999625</c:v>
                </c:pt>
                <c:pt idx="101">
                  <c:v>10.099636718999999</c:v>
                </c:pt>
                <c:pt idx="102">
                  <c:v>10.199648438000001</c:v>
                </c:pt>
                <c:pt idx="103">
                  <c:v>10.299660156</c:v>
                </c:pt>
                <c:pt idx="104">
                  <c:v>10.399670898</c:v>
                </c:pt>
                <c:pt idx="105">
                  <c:v>10.499681640999999</c:v>
                </c:pt>
                <c:pt idx="106">
                  <c:v>10.599692382999999</c:v>
                </c:pt>
                <c:pt idx="107">
                  <c:v>10.699702148</c:v>
                </c:pt>
                <c:pt idx="108">
                  <c:v>10.799712890999999</c:v>
                </c:pt>
                <c:pt idx="109">
                  <c:v>10.899722656</c:v>
                </c:pt>
                <c:pt idx="110">
                  <c:v>10.999732421999999</c:v>
                </c:pt>
                <c:pt idx="111">
                  <c:v>11.099741211000001</c:v>
                </c:pt>
                <c:pt idx="112">
                  <c:v>11.199748047</c:v>
                </c:pt>
                <c:pt idx="113">
                  <c:v>11.299754883</c:v>
                </c:pt>
                <c:pt idx="114">
                  <c:v>11.399760742</c:v>
                </c:pt>
                <c:pt idx="115">
                  <c:v>11.499766601999999</c:v>
                </c:pt>
                <c:pt idx="116">
                  <c:v>11.599771484000001</c:v>
                </c:pt>
                <c:pt idx="117">
                  <c:v>11.699776367</c:v>
                </c:pt>
                <c:pt idx="118">
                  <c:v>11.799780273</c:v>
                </c:pt>
                <c:pt idx="119">
                  <c:v>11.899784180000001</c:v>
                </c:pt>
                <c:pt idx="120">
                  <c:v>11.999787109000001</c:v>
                </c:pt>
                <c:pt idx="121">
                  <c:v>12.099790039</c:v>
                </c:pt>
                <c:pt idx="122">
                  <c:v>12.199792969000001</c:v>
                </c:pt>
                <c:pt idx="123">
                  <c:v>12.299798828</c:v>
                </c:pt>
                <c:pt idx="124">
                  <c:v>12.399805663999999</c:v>
                </c:pt>
                <c:pt idx="125">
                  <c:v>12.499812500000001</c:v>
                </c:pt>
                <c:pt idx="126">
                  <c:v>12.599819336000001</c:v>
                </c:pt>
                <c:pt idx="127">
                  <c:v>12.699826172</c:v>
                </c:pt>
                <c:pt idx="128">
                  <c:v>12.799833984000001</c:v>
                </c:pt>
                <c:pt idx="129">
                  <c:v>12.899839844000001</c:v>
                </c:pt>
                <c:pt idx="130">
                  <c:v>12.999846680000001</c:v>
                </c:pt>
                <c:pt idx="131">
                  <c:v>13.099852538999999</c:v>
                </c:pt>
                <c:pt idx="132">
                  <c:v>13.199858398</c:v>
                </c:pt>
                <c:pt idx="133">
                  <c:v>13.299864257999999</c:v>
                </c:pt>
                <c:pt idx="134">
                  <c:v>13.399870117000001</c:v>
                </c:pt>
                <c:pt idx="135">
                  <c:v>13.499875977</c:v>
                </c:pt>
                <c:pt idx="136">
                  <c:v>13.599880859000001</c:v>
                </c:pt>
                <c:pt idx="137">
                  <c:v>13.699885742000001</c:v>
                </c:pt>
                <c:pt idx="138">
                  <c:v>13.799888672</c:v>
                </c:pt>
                <c:pt idx="139">
                  <c:v>13.899892578000001</c:v>
                </c:pt>
                <c:pt idx="140">
                  <c:v>13.999902344000001</c:v>
                </c:pt>
                <c:pt idx="141">
                  <c:v>14.099916992000001</c:v>
                </c:pt>
                <c:pt idx="142">
                  <c:v>14.199933594000001</c:v>
                </c:pt>
                <c:pt idx="143">
                  <c:v>14.299946288999999</c:v>
                </c:pt>
                <c:pt idx="144">
                  <c:v>14.399961914</c:v>
                </c:pt>
                <c:pt idx="145">
                  <c:v>14.499981445</c:v>
                </c:pt>
                <c:pt idx="146">
                  <c:v>14.599302734</c:v>
                </c:pt>
                <c:pt idx="147">
                  <c:v>14.699337890999999</c:v>
                </c:pt>
                <c:pt idx="148">
                  <c:v>14.799371094</c:v>
                </c:pt>
                <c:pt idx="149">
                  <c:v>14.89940625</c:v>
                </c:pt>
                <c:pt idx="150">
                  <c:v>14.999439453000001</c:v>
                </c:pt>
                <c:pt idx="151">
                  <c:v>15.099474609000001</c:v>
                </c:pt>
                <c:pt idx="152">
                  <c:v>15.199509765999998</c:v>
                </c:pt>
                <c:pt idx="153">
                  <c:v>15.299544921999999</c:v>
                </c:pt>
                <c:pt idx="154">
                  <c:v>15.399578125</c:v>
                </c:pt>
                <c:pt idx="155">
                  <c:v>15.499609375</c:v>
                </c:pt>
                <c:pt idx="156">
                  <c:v>15.599641602</c:v>
                </c:pt>
                <c:pt idx="157">
                  <c:v>15.699675781</c:v>
                </c:pt>
                <c:pt idx="158">
                  <c:v>15.799711914</c:v>
                </c:pt>
                <c:pt idx="159">
                  <c:v>15.899749023</c:v>
                </c:pt>
                <c:pt idx="160">
                  <c:v>15.999786132999999</c:v>
                </c:pt>
                <c:pt idx="161">
                  <c:v>16.099820312999999</c:v>
                </c:pt>
                <c:pt idx="162">
                  <c:v>16.199856444999998</c:v>
                </c:pt>
                <c:pt idx="163">
                  <c:v>16.299897461</c:v>
                </c:pt>
                <c:pt idx="164">
                  <c:v>16.399941406000003</c:v>
                </c:pt>
                <c:pt idx="165">
                  <c:v>16.499984375</c:v>
                </c:pt>
                <c:pt idx="166">
                  <c:v>16.599318359000002</c:v>
                </c:pt>
                <c:pt idx="167">
                  <c:v>16.699363281</c:v>
                </c:pt>
                <c:pt idx="168">
                  <c:v>16.799410156</c:v>
                </c:pt>
                <c:pt idx="169">
                  <c:v>16.899457031000001</c:v>
                </c:pt>
                <c:pt idx="170">
                  <c:v>16.999505858999999</c:v>
                </c:pt>
                <c:pt idx="171">
                  <c:v>17.099552734</c:v>
                </c:pt>
                <c:pt idx="172">
                  <c:v>17.199601563000002</c:v>
                </c:pt>
                <c:pt idx="173">
                  <c:v>17.299648437999998</c:v>
                </c:pt>
                <c:pt idx="174">
                  <c:v>17.399697266</c:v>
                </c:pt>
                <c:pt idx="175">
                  <c:v>17.499744141000001</c:v>
                </c:pt>
                <c:pt idx="176">
                  <c:v>17.599792968999999</c:v>
                </c:pt>
                <c:pt idx="177">
                  <c:v>17.699839844</c:v>
                </c:pt>
                <c:pt idx="178">
                  <c:v>17.799888672000002</c:v>
                </c:pt>
                <c:pt idx="179">
                  <c:v>17.899935547000002</c:v>
                </c:pt>
                <c:pt idx="180">
                  <c:v>17.999984375</c:v>
                </c:pt>
                <c:pt idx="181">
                  <c:v>18.099322265999998</c:v>
                </c:pt>
                <c:pt idx="182">
                  <c:v>18.199365234000002</c:v>
                </c:pt>
                <c:pt idx="183">
                  <c:v>18.299404297000002</c:v>
                </c:pt>
                <c:pt idx="184">
                  <c:v>18.399441406000001</c:v>
                </c:pt>
                <c:pt idx="185">
                  <c:v>18.499484375000002</c:v>
                </c:pt>
                <c:pt idx="186">
                  <c:v>18.599531249999998</c:v>
                </c:pt>
                <c:pt idx="187">
                  <c:v>18.699578124999999</c:v>
                </c:pt>
                <c:pt idx="188">
                  <c:v>18.799626953000001</c:v>
                </c:pt>
                <c:pt idx="189">
                  <c:v>18.899675781000003</c:v>
                </c:pt>
                <c:pt idx="190">
                  <c:v>18.999722656000003</c:v>
                </c:pt>
                <c:pt idx="191">
                  <c:v>19.099771484000001</c:v>
                </c:pt>
                <c:pt idx="192">
                  <c:v>19.199818359000002</c:v>
                </c:pt>
                <c:pt idx="193">
                  <c:v>19.299867188</c:v>
                </c:pt>
                <c:pt idx="194">
                  <c:v>19.399916015999999</c:v>
                </c:pt>
                <c:pt idx="195">
                  <c:v>19.499962890999999</c:v>
                </c:pt>
                <c:pt idx="196">
                  <c:v>19.599300781</c:v>
                </c:pt>
                <c:pt idx="197">
                  <c:v>19.699349609000002</c:v>
                </c:pt>
                <c:pt idx="198">
                  <c:v>19.799398438000001</c:v>
                </c:pt>
                <c:pt idx="199">
                  <c:v>19.899445313000001</c:v>
                </c:pt>
                <c:pt idx="200">
                  <c:v>19.999494141</c:v>
                </c:pt>
                <c:pt idx="201">
                  <c:v>20.099541016</c:v>
                </c:pt>
                <c:pt idx="202">
                  <c:v>20.199589843999998</c:v>
                </c:pt>
                <c:pt idx="203">
                  <c:v>20.299636718999999</c:v>
                </c:pt>
                <c:pt idx="204">
                  <c:v>20.399679687999999</c:v>
                </c:pt>
                <c:pt idx="205">
                  <c:v>20.499720702999998</c:v>
                </c:pt>
                <c:pt idx="206">
                  <c:v>20.599763672000002</c:v>
                </c:pt>
                <c:pt idx="207">
                  <c:v>20.699810547000002</c:v>
                </c:pt>
                <c:pt idx="208">
                  <c:v>20.799857422000002</c:v>
                </c:pt>
                <c:pt idx="209">
                  <c:v>20.899906250000001</c:v>
                </c:pt>
                <c:pt idx="210">
                  <c:v>20.999955077999999</c:v>
                </c:pt>
                <c:pt idx="211">
                  <c:v>21.099292968999997</c:v>
                </c:pt>
                <c:pt idx="212">
                  <c:v>21.199341797000002</c:v>
                </c:pt>
                <c:pt idx="213">
                  <c:v>21.299388671999999</c:v>
                </c:pt>
                <c:pt idx="214">
                  <c:v>21.399437500000001</c:v>
                </c:pt>
                <c:pt idx="215">
                  <c:v>21.499484375000002</c:v>
                </c:pt>
                <c:pt idx="216">
                  <c:v>21.599533203</c:v>
                </c:pt>
                <c:pt idx="217">
                  <c:v>21.699582031000002</c:v>
                </c:pt>
                <c:pt idx="218">
                  <c:v>21.799628906000002</c:v>
                </c:pt>
                <c:pt idx="219">
                  <c:v>21.899677734000001</c:v>
                </c:pt>
                <c:pt idx="220">
                  <c:v>21.999724609000001</c:v>
                </c:pt>
                <c:pt idx="221">
                  <c:v>22.099773438</c:v>
                </c:pt>
                <c:pt idx="222">
                  <c:v>22.199822265999998</c:v>
                </c:pt>
                <c:pt idx="223">
                  <c:v>22.299869140999999</c:v>
                </c:pt>
                <c:pt idx="224">
                  <c:v>22.399917968999997</c:v>
                </c:pt>
                <c:pt idx="225">
                  <c:v>22.499964843999997</c:v>
                </c:pt>
                <c:pt idx="226">
                  <c:v>22.599304688</c:v>
                </c:pt>
                <c:pt idx="227">
                  <c:v>22.699351563</c:v>
                </c:pt>
                <c:pt idx="228">
                  <c:v>22.799400390999999</c:v>
                </c:pt>
                <c:pt idx="229">
                  <c:v>22.899449218999997</c:v>
                </c:pt>
                <c:pt idx="230">
                  <c:v>22.999496093999998</c:v>
                </c:pt>
                <c:pt idx="231">
                  <c:v>23.099544922</c:v>
                </c:pt>
                <c:pt idx="232">
                  <c:v>23.199593749999998</c:v>
                </c:pt>
                <c:pt idx="233">
                  <c:v>23.299640624999999</c:v>
                </c:pt>
                <c:pt idx="234">
                  <c:v>23.399689453000001</c:v>
                </c:pt>
                <c:pt idx="235">
                  <c:v>23.499738281000003</c:v>
                </c:pt>
                <c:pt idx="236">
                  <c:v>23.599785156000003</c:v>
                </c:pt>
                <c:pt idx="237">
                  <c:v>23.699833984000001</c:v>
                </c:pt>
                <c:pt idx="238">
                  <c:v>23.799880859000002</c:v>
                </c:pt>
                <c:pt idx="239">
                  <c:v>23.899929688</c:v>
                </c:pt>
                <c:pt idx="240">
                  <c:v>23.999978515999999</c:v>
                </c:pt>
                <c:pt idx="241">
                  <c:v>24.099316406000003</c:v>
                </c:pt>
                <c:pt idx="242">
                  <c:v>24.199365234000002</c:v>
                </c:pt>
                <c:pt idx="243">
                  <c:v>24.299412109000002</c:v>
                </c:pt>
                <c:pt idx="244">
                  <c:v>24.399460938000001</c:v>
                </c:pt>
                <c:pt idx="245">
                  <c:v>24.499509765999999</c:v>
                </c:pt>
                <c:pt idx="246">
                  <c:v>24.599558593999998</c:v>
                </c:pt>
                <c:pt idx="247">
                  <c:v>24.699605468999998</c:v>
                </c:pt>
                <c:pt idx="248">
                  <c:v>24.799654297</c:v>
                </c:pt>
                <c:pt idx="249">
                  <c:v>24.899703124999998</c:v>
                </c:pt>
                <c:pt idx="250">
                  <c:v>24.999749999999999</c:v>
                </c:pt>
                <c:pt idx="251">
                  <c:v>25.099798827999997</c:v>
                </c:pt>
                <c:pt idx="252">
                  <c:v>25.199847656000003</c:v>
                </c:pt>
                <c:pt idx="253">
                  <c:v>25.299894531000003</c:v>
                </c:pt>
                <c:pt idx="254">
                  <c:v>25.399943359000002</c:v>
                </c:pt>
                <c:pt idx="255">
                  <c:v>25.499992188</c:v>
                </c:pt>
                <c:pt idx="256">
                  <c:v>25.599330077999998</c:v>
                </c:pt>
                <c:pt idx="257">
                  <c:v>25.699378906000003</c:v>
                </c:pt>
                <c:pt idx="258">
                  <c:v>25.799427734000002</c:v>
                </c:pt>
                <c:pt idx="259">
                  <c:v>25.899474609000002</c:v>
                </c:pt>
                <c:pt idx="260">
                  <c:v>25.999523438000001</c:v>
                </c:pt>
                <c:pt idx="261">
                  <c:v>26.099572265999999</c:v>
                </c:pt>
                <c:pt idx="262">
                  <c:v>26.199619140999999</c:v>
                </c:pt>
                <c:pt idx="263">
                  <c:v>26.299667968999998</c:v>
                </c:pt>
                <c:pt idx="264">
                  <c:v>26.399716797</c:v>
                </c:pt>
                <c:pt idx="265">
                  <c:v>26.499763672</c:v>
                </c:pt>
                <c:pt idx="266">
                  <c:v>26.599812499999999</c:v>
                </c:pt>
                <c:pt idx="267">
                  <c:v>26.699861328000001</c:v>
                </c:pt>
                <c:pt idx="268">
                  <c:v>26.799910156000003</c:v>
                </c:pt>
                <c:pt idx="269">
                  <c:v>26.899957031000003</c:v>
                </c:pt>
                <c:pt idx="270">
                  <c:v>26.999296874999999</c:v>
                </c:pt>
                <c:pt idx="271">
                  <c:v>27.099345702999997</c:v>
                </c:pt>
                <c:pt idx="272">
                  <c:v>27.199392577999998</c:v>
                </c:pt>
                <c:pt idx="273">
                  <c:v>27.299441406000003</c:v>
                </c:pt>
                <c:pt idx="274">
                  <c:v>27.399490234000002</c:v>
                </c:pt>
                <c:pt idx="275">
                  <c:v>27.499539063</c:v>
                </c:pt>
                <c:pt idx="276">
                  <c:v>27.599585938000001</c:v>
                </c:pt>
                <c:pt idx="277">
                  <c:v>27.699634765999999</c:v>
                </c:pt>
                <c:pt idx="278">
                  <c:v>27.799683593999998</c:v>
                </c:pt>
                <c:pt idx="279">
                  <c:v>27.899732422</c:v>
                </c:pt>
                <c:pt idx="280">
                  <c:v>27.999781250000002</c:v>
                </c:pt>
                <c:pt idx="281">
                  <c:v>28.099828124999998</c:v>
                </c:pt>
                <c:pt idx="282">
                  <c:v>28.199876953</c:v>
                </c:pt>
                <c:pt idx="283">
                  <c:v>28.299925781000002</c:v>
                </c:pt>
                <c:pt idx="284">
                  <c:v>28.399974609000001</c:v>
                </c:pt>
                <c:pt idx="285">
                  <c:v>28.499312499999998</c:v>
                </c:pt>
                <c:pt idx="286">
                  <c:v>28.599361328000001</c:v>
                </c:pt>
                <c:pt idx="287">
                  <c:v>28.699410156000003</c:v>
                </c:pt>
                <c:pt idx="288">
                  <c:v>28.799458984000001</c:v>
                </c:pt>
                <c:pt idx="289">
                  <c:v>28.899507813</c:v>
                </c:pt>
                <c:pt idx="290">
                  <c:v>28.999554688</c:v>
                </c:pt>
                <c:pt idx="291">
                  <c:v>29.099603515999998</c:v>
                </c:pt>
                <c:pt idx="292">
                  <c:v>29.199652343999997</c:v>
                </c:pt>
                <c:pt idx="293">
                  <c:v>29.299701172000002</c:v>
                </c:pt>
                <c:pt idx="294">
                  <c:v>29.399750000000001</c:v>
                </c:pt>
                <c:pt idx="295">
                  <c:v>29.499798827999999</c:v>
                </c:pt>
                <c:pt idx="296">
                  <c:v>29.599845703</c:v>
                </c:pt>
                <c:pt idx="297">
                  <c:v>29.699894531000002</c:v>
                </c:pt>
                <c:pt idx="298">
                  <c:v>29.799943359</c:v>
                </c:pt>
                <c:pt idx="299">
                  <c:v>29.899992187999999</c:v>
                </c:pt>
                <c:pt idx="300">
                  <c:v>29.999332031000002</c:v>
                </c:pt>
                <c:pt idx="301">
                  <c:v>30.099378906000002</c:v>
                </c:pt>
                <c:pt idx="302">
                  <c:v>30.199427734</c:v>
                </c:pt>
                <c:pt idx="303">
                  <c:v>30.299476562999999</c:v>
                </c:pt>
                <c:pt idx="304">
                  <c:v>30.399525391000001</c:v>
                </c:pt>
                <c:pt idx="305">
                  <c:v>30.499574218999999</c:v>
                </c:pt>
                <c:pt idx="306">
                  <c:v>30.599623047000001</c:v>
                </c:pt>
                <c:pt idx="307">
                  <c:v>30.699671875</c:v>
                </c:pt>
                <c:pt idx="308">
                  <c:v>30.799720702999998</c:v>
                </c:pt>
                <c:pt idx="309">
                  <c:v>30.899769531</c:v>
                </c:pt>
                <c:pt idx="310">
                  <c:v>30.999818359000002</c:v>
                </c:pt>
                <c:pt idx="311">
                  <c:v>31.099867188000001</c:v>
                </c:pt>
                <c:pt idx="312">
                  <c:v>31.199914063000001</c:v>
                </c:pt>
                <c:pt idx="313">
                  <c:v>31.299962891</c:v>
                </c:pt>
                <c:pt idx="314">
                  <c:v>31.399302733999999</c:v>
                </c:pt>
                <c:pt idx="315">
                  <c:v>31.499351563000001</c:v>
                </c:pt>
                <c:pt idx="316">
                  <c:v>31.599400391</c:v>
                </c:pt>
                <c:pt idx="317">
                  <c:v>31.699449218999998</c:v>
                </c:pt>
                <c:pt idx="318">
                  <c:v>31.799498047</c:v>
                </c:pt>
                <c:pt idx="319">
                  <c:v>31.899544922</c:v>
                </c:pt>
                <c:pt idx="320">
                  <c:v>31.999593749999999</c:v>
                </c:pt>
                <c:pt idx="321">
                  <c:v>32.099640624999999</c:v>
                </c:pt>
                <c:pt idx="322">
                  <c:v>32.199687500000003</c:v>
                </c:pt>
                <c:pt idx="323">
                  <c:v>32.299734375</c:v>
                </c:pt>
                <c:pt idx="324">
                  <c:v>32.399781249999997</c:v>
                </c:pt>
                <c:pt idx="325">
                  <c:v>32.499828125000001</c:v>
                </c:pt>
                <c:pt idx="326">
                  <c:v>32.599874999999997</c:v>
                </c:pt>
                <c:pt idx="327">
                  <c:v>32.699919921999999</c:v>
                </c:pt>
                <c:pt idx="328">
                  <c:v>32.799964844000002</c:v>
                </c:pt>
                <c:pt idx="329">
                  <c:v>32.899300781000001</c:v>
                </c:pt>
                <c:pt idx="330">
                  <c:v>32.999343750000001</c:v>
                </c:pt>
                <c:pt idx="331">
                  <c:v>33.099390624999998</c:v>
                </c:pt>
                <c:pt idx="332">
                  <c:v>33.199433593999998</c:v>
                </c:pt>
                <c:pt idx="333">
                  <c:v>33.299480469000002</c:v>
                </c:pt>
                <c:pt idx="334">
                  <c:v>33.399527343999999</c:v>
                </c:pt>
                <c:pt idx="335">
                  <c:v>33.499574219000003</c:v>
                </c:pt>
                <c:pt idx="336">
                  <c:v>33.599621094</c:v>
                </c:pt>
                <c:pt idx="337">
                  <c:v>33.699667969000004</c:v>
                </c:pt>
                <c:pt idx="338">
                  <c:v>33.799718749999997</c:v>
                </c:pt>
                <c:pt idx="339">
                  <c:v>33.899765625000001</c:v>
                </c:pt>
                <c:pt idx="340">
                  <c:v>33.999816406000001</c:v>
                </c:pt>
                <c:pt idx="341">
                  <c:v>34.099863280999998</c:v>
                </c:pt>
                <c:pt idx="342">
                  <c:v>34.199910156000001</c:v>
                </c:pt>
                <c:pt idx="343">
                  <c:v>34.299957030999998</c:v>
                </c:pt>
                <c:pt idx="344">
                  <c:v>34.399292969000001</c:v>
                </c:pt>
                <c:pt idx="345">
                  <c:v>34.499332031000002</c:v>
                </c:pt>
                <c:pt idx="346">
                  <c:v>34.599375000000002</c:v>
                </c:pt>
                <c:pt idx="347">
                  <c:v>34.699414062999999</c:v>
                </c:pt>
                <c:pt idx="348">
                  <c:v>34.799453124999999</c:v>
                </c:pt>
                <c:pt idx="349">
                  <c:v>34.899492187999996</c:v>
                </c:pt>
                <c:pt idx="350">
                  <c:v>34.999535156</c:v>
                </c:pt>
                <c:pt idx="351">
                  <c:v>35.099574219000004</c:v>
                </c:pt>
                <c:pt idx="352">
                  <c:v>35.199613280999998</c:v>
                </c:pt>
                <c:pt idx="353">
                  <c:v>35.299656249999998</c:v>
                </c:pt>
                <c:pt idx="354">
                  <c:v>35.399699218999999</c:v>
                </c:pt>
                <c:pt idx="355">
                  <c:v>35.499746094000002</c:v>
                </c:pt>
                <c:pt idx="356">
                  <c:v>35.599789062999996</c:v>
                </c:pt>
                <c:pt idx="357">
                  <c:v>35.699835938</c:v>
                </c:pt>
                <c:pt idx="358">
                  <c:v>35.799882812999996</c:v>
                </c:pt>
                <c:pt idx="359">
                  <c:v>35.899929687999993</c:v>
                </c:pt>
                <c:pt idx="360">
                  <c:v>35.999976562999997</c:v>
                </c:pt>
                <c:pt idx="361">
                  <c:v>36.099312500000003</c:v>
                </c:pt>
                <c:pt idx="362">
                  <c:v>36.199359375</c:v>
                </c:pt>
                <c:pt idx="363">
                  <c:v>36.299406249999997</c:v>
                </c:pt>
                <c:pt idx="364">
                  <c:v>36.399453125000001</c:v>
                </c:pt>
                <c:pt idx="365">
                  <c:v>36.499499999999998</c:v>
                </c:pt>
                <c:pt idx="366">
                  <c:v>36.599546875000001</c:v>
                </c:pt>
                <c:pt idx="367">
                  <c:v>36.699593749999998</c:v>
                </c:pt>
                <c:pt idx="368">
                  <c:v>36.799640625000002</c:v>
                </c:pt>
                <c:pt idx="369">
                  <c:v>36.899691405999995</c:v>
                </c:pt>
                <c:pt idx="370">
                  <c:v>36.999742187999999</c:v>
                </c:pt>
                <c:pt idx="371">
                  <c:v>37.099789062999996</c:v>
                </c:pt>
                <c:pt idx="372">
                  <c:v>37.199839844000003</c:v>
                </c:pt>
                <c:pt idx="373">
                  <c:v>37.299886719</c:v>
                </c:pt>
                <c:pt idx="374">
                  <c:v>37.3999375</c:v>
                </c:pt>
                <c:pt idx="375">
                  <c:v>37.499988281</c:v>
                </c:pt>
                <c:pt idx="376">
                  <c:v>37.599324219000003</c:v>
                </c:pt>
                <c:pt idx="377">
                  <c:v>37.699375000000003</c:v>
                </c:pt>
                <c:pt idx="378">
                  <c:v>37.799425780999997</c:v>
                </c:pt>
                <c:pt idx="379">
                  <c:v>37.899472656</c:v>
                </c:pt>
                <c:pt idx="380">
                  <c:v>37.999523437999997</c:v>
                </c:pt>
                <c:pt idx="381">
                  <c:v>38.099570312999994</c:v>
                </c:pt>
                <c:pt idx="382">
                  <c:v>38.199621094000001</c:v>
                </c:pt>
                <c:pt idx="383">
                  <c:v>38.299671875000001</c:v>
                </c:pt>
                <c:pt idx="384">
                  <c:v>38.399718749999998</c:v>
                </c:pt>
                <c:pt idx="385">
                  <c:v>38.499769530999998</c:v>
                </c:pt>
                <c:pt idx="386">
                  <c:v>38.599816405999995</c:v>
                </c:pt>
                <c:pt idx="387">
                  <c:v>38.699863280999999</c:v>
                </c:pt>
                <c:pt idx="388">
                  <c:v>38.799910155999996</c:v>
                </c:pt>
                <c:pt idx="389">
                  <c:v>38.899957031</c:v>
                </c:pt>
                <c:pt idx="390">
                  <c:v>38.999292969000003</c:v>
                </c:pt>
                <c:pt idx="391">
                  <c:v>39.099343750000003</c:v>
                </c:pt>
                <c:pt idx="392">
                  <c:v>39.199390624999999</c:v>
                </c:pt>
                <c:pt idx="393">
                  <c:v>39.299437500000003</c:v>
                </c:pt>
                <c:pt idx="394">
                  <c:v>39.399484375</c:v>
                </c:pt>
                <c:pt idx="395">
                  <c:v>39.499535156</c:v>
                </c:pt>
                <c:pt idx="396">
                  <c:v>39.599582030999997</c:v>
                </c:pt>
                <c:pt idx="397">
                  <c:v>39.699628906000001</c:v>
                </c:pt>
                <c:pt idx="398">
                  <c:v>39.799679687999998</c:v>
                </c:pt>
                <c:pt idx="399">
                  <c:v>39.899726562999994</c:v>
                </c:pt>
                <c:pt idx="400">
                  <c:v>39.999777344000002</c:v>
                </c:pt>
                <c:pt idx="401">
                  <c:v>40.099824218999998</c:v>
                </c:pt>
                <c:pt idx="402">
                  <c:v>40.199874999999999</c:v>
                </c:pt>
                <c:pt idx="403">
                  <c:v>40.299921875000003</c:v>
                </c:pt>
                <c:pt idx="404">
                  <c:v>40.399972655999996</c:v>
                </c:pt>
                <c:pt idx="405">
                  <c:v>40.499312500000002</c:v>
                </c:pt>
                <c:pt idx="406">
                  <c:v>40.599359374999999</c:v>
                </c:pt>
                <c:pt idx="407">
                  <c:v>40.699410155999999</c:v>
                </c:pt>
                <c:pt idx="408">
                  <c:v>40.799460937999996</c:v>
                </c:pt>
                <c:pt idx="409">
                  <c:v>40.899507813</c:v>
                </c:pt>
                <c:pt idx="410">
                  <c:v>40.999558594</c:v>
                </c:pt>
                <c:pt idx="411">
                  <c:v>41.099609375</c:v>
                </c:pt>
                <c:pt idx="412">
                  <c:v>41.199656249999997</c:v>
                </c:pt>
                <c:pt idx="413">
                  <c:v>41.299707030999997</c:v>
                </c:pt>
                <c:pt idx="414">
                  <c:v>41.399753906000001</c:v>
                </c:pt>
                <c:pt idx="415">
                  <c:v>41.499804687999998</c:v>
                </c:pt>
                <c:pt idx="416">
                  <c:v>41.599855469000005</c:v>
                </c:pt>
                <c:pt idx="417">
                  <c:v>41.699902344000002</c:v>
                </c:pt>
                <c:pt idx="418">
                  <c:v>41.799953125000002</c:v>
                </c:pt>
                <c:pt idx="419">
                  <c:v>41.899292969000001</c:v>
                </c:pt>
                <c:pt idx="420">
                  <c:v>41.999339844000005</c:v>
                </c:pt>
                <c:pt idx="421">
                  <c:v>42.099386719000002</c:v>
                </c:pt>
                <c:pt idx="422">
                  <c:v>42.199437500000002</c:v>
                </c:pt>
                <c:pt idx="423">
                  <c:v>42.299484374999999</c:v>
                </c:pt>
                <c:pt idx="424">
                  <c:v>42.399531250000003</c:v>
                </c:pt>
                <c:pt idx="425">
                  <c:v>42.499578124999999</c:v>
                </c:pt>
                <c:pt idx="426">
                  <c:v>42.599625000000003</c:v>
                </c:pt>
                <c:pt idx="427">
                  <c:v>42.699667969000004</c:v>
                </c:pt>
                <c:pt idx="428">
                  <c:v>42.799714844</c:v>
                </c:pt>
                <c:pt idx="429">
                  <c:v>42.899757812999994</c:v>
                </c:pt>
                <c:pt idx="430">
                  <c:v>42.999800780999998</c:v>
                </c:pt>
                <c:pt idx="431">
                  <c:v>43.099847656000001</c:v>
                </c:pt>
                <c:pt idx="432">
                  <c:v>43.199890625000002</c:v>
                </c:pt>
                <c:pt idx="433">
                  <c:v>43.299933594000002</c:v>
                </c:pt>
                <c:pt idx="434">
                  <c:v>43.399976562999996</c:v>
                </c:pt>
                <c:pt idx="435">
                  <c:v>43.499308593999999</c:v>
                </c:pt>
                <c:pt idx="436">
                  <c:v>43.599351562999999</c:v>
                </c:pt>
                <c:pt idx="437">
                  <c:v>43.699398437999996</c:v>
                </c:pt>
                <c:pt idx="438">
                  <c:v>43.799441406</c:v>
                </c:pt>
                <c:pt idx="439">
                  <c:v>43.899488280999996</c:v>
                </c:pt>
                <c:pt idx="440">
                  <c:v>43.999531249999997</c:v>
                </c:pt>
                <c:pt idx="441">
                  <c:v>44.099578125000001</c:v>
                </c:pt>
                <c:pt idx="442">
                  <c:v>44.199624999999997</c:v>
                </c:pt>
                <c:pt idx="443">
                  <c:v>44.299671875000001</c:v>
                </c:pt>
                <c:pt idx="444">
                  <c:v>44.399718749999998</c:v>
                </c:pt>
                <c:pt idx="445">
                  <c:v>44.499769530999998</c:v>
                </c:pt>
                <c:pt idx="446">
                  <c:v>44.599816405999995</c:v>
                </c:pt>
                <c:pt idx="447">
                  <c:v>44.699863280999999</c:v>
                </c:pt>
                <c:pt idx="448">
                  <c:v>44.799910155999996</c:v>
                </c:pt>
                <c:pt idx="449">
                  <c:v>44.899957031</c:v>
                </c:pt>
                <c:pt idx="450">
                  <c:v>44.999296874999999</c:v>
                </c:pt>
                <c:pt idx="451">
                  <c:v>45.099343750000003</c:v>
                </c:pt>
                <c:pt idx="452">
                  <c:v>45.199394530999996</c:v>
                </c:pt>
                <c:pt idx="453">
                  <c:v>45.299441406</c:v>
                </c:pt>
                <c:pt idx="454">
                  <c:v>45.399492187999996</c:v>
                </c:pt>
                <c:pt idx="455">
                  <c:v>45.499539062999993</c:v>
                </c:pt>
                <c:pt idx="456">
                  <c:v>45.599585937999997</c:v>
                </c:pt>
                <c:pt idx="457">
                  <c:v>45.699636719000004</c:v>
                </c:pt>
                <c:pt idx="458">
                  <c:v>45.799683594000001</c:v>
                </c:pt>
                <c:pt idx="459">
                  <c:v>45.899734375000001</c:v>
                </c:pt>
                <c:pt idx="460">
                  <c:v>45.999785156000002</c:v>
                </c:pt>
                <c:pt idx="461">
                  <c:v>46.099832030999998</c:v>
                </c:pt>
                <c:pt idx="462">
                  <c:v>46.199882812999995</c:v>
                </c:pt>
                <c:pt idx="463">
                  <c:v>46.299929687999999</c:v>
                </c:pt>
                <c:pt idx="464">
                  <c:v>46.399980468999999</c:v>
                </c:pt>
                <c:pt idx="465">
                  <c:v>46.499320312999998</c:v>
                </c:pt>
                <c:pt idx="466">
                  <c:v>46.599367187999995</c:v>
                </c:pt>
                <c:pt idx="467">
                  <c:v>46.699417969000002</c:v>
                </c:pt>
                <c:pt idx="468">
                  <c:v>46.799468750000003</c:v>
                </c:pt>
                <c:pt idx="469">
                  <c:v>46.899515624999999</c:v>
                </c:pt>
                <c:pt idx="470">
                  <c:v>46.999566406</c:v>
                </c:pt>
                <c:pt idx="471">
                  <c:v>47.099613280999996</c:v>
                </c:pt>
                <c:pt idx="472">
                  <c:v>47.199664062999993</c:v>
                </c:pt>
                <c:pt idx="473">
                  <c:v>47.299710937999997</c:v>
                </c:pt>
                <c:pt idx="474">
                  <c:v>47.399761719000004</c:v>
                </c:pt>
                <c:pt idx="475">
                  <c:v>47.499808594000001</c:v>
                </c:pt>
                <c:pt idx="476">
                  <c:v>47.599859375000001</c:v>
                </c:pt>
                <c:pt idx="477">
                  <c:v>47.699910156000001</c:v>
                </c:pt>
                <c:pt idx="478">
                  <c:v>47.799957030999998</c:v>
                </c:pt>
                <c:pt idx="479">
                  <c:v>47.899296874999997</c:v>
                </c:pt>
                <c:pt idx="480">
                  <c:v>47.999343750000001</c:v>
                </c:pt>
                <c:pt idx="481">
                  <c:v>48.099394531000002</c:v>
                </c:pt>
                <c:pt idx="482">
                  <c:v>48.199445312999998</c:v>
                </c:pt>
                <c:pt idx="483">
                  <c:v>48.299492187999995</c:v>
                </c:pt>
                <c:pt idx="484">
                  <c:v>48.399542969000002</c:v>
                </c:pt>
                <c:pt idx="485">
                  <c:v>48.499589843999999</c:v>
                </c:pt>
                <c:pt idx="486">
                  <c:v>48.599640624999999</c:v>
                </c:pt>
                <c:pt idx="487">
                  <c:v>48.699687500000003</c:v>
                </c:pt>
                <c:pt idx="488">
                  <c:v>48.799738280999996</c:v>
                </c:pt>
                <c:pt idx="489">
                  <c:v>48.899785156</c:v>
                </c:pt>
                <c:pt idx="490">
                  <c:v>48.999835937999997</c:v>
                </c:pt>
                <c:pt idx="491">
                  <c:v>49.099882812999994</c:v>
                </c:pt>
                <c:pt idx="492">
                  <c:v>49.199933594000001</c:v>
                </c:pt>
                <c:pt idx="493">
                  <c:v>49.299980469000005</c:v>
                </c:pt>
                <c:pt idx="494">
                  <c:v>49.399320312999997</c:v>
                </c:pt>
                <c:pt idx="495">
                  <c:v>49.499371094000004</c:v>
                </c:pt>
                <c:pt idx="496">
                  <c:v>49.599417969000001</c:v>
                </c:pt>
                <c:pt idx="497">
                  <c:v>49.699468750000001</c:v>
                </c:pt>
                <c:pt idx="498">
                  <c:v>49.799515624999998</c:v>
                </c:pt>
                <c:pt idx="499">
                  <c:v>49.899566405999998</c:v>
                </c:pt>
                <c:pt idx="500">
                  <c:v>49.999613280999995</c:v>
                </c:pt>
                <c:pt idx="501">
                  <c:v>50.000324218999999</c:v>
                </c:pt>
              </c:numCache>
            </c:numRef>
          </c:xVal>
          <c:yVal>
            <c:numRef>
              <c:f>'[y-stress_sym.csv]y-stress_sym'!$W$3:$W$504</c:f>
              <c:numCache>
                <c:formatCode>0.00E+00</c:formatCode>
                <c:ptCount val="502"/>
                <c:pt idx="0">
                  <c:v>1220.5714111</c:v>
                </c:pt>
                <c:pt idx="1">
                  <c:v>1220.6861572</c:v>
                </c:pt>
                <c:pt idx="2">
                  <c:v>1220.5700684000001</c:v>
                </c:pt>
                <c:pt idx="3">
                  <c:v>1220.2994385</c:v>
                </c:pt>
                <c:pt idx="4">
                  <c:v>1220.1113281</c:v>
                </c:pt>
                <c:pt idx="5">
                  <c:v>1221.9025879000001</c:v>
                </c:pt>
                <c:pt idx="6">
                  <c:v>1219.4980469</c:v>
                </c:pt>
                <c:pt idx="7">
                  <c:v>1215.697876</c:v>
                </c:pt>
                <c:pt idx="8">
                  <c:v>1207.0655518000001</c:v>
                </c:pt>
                <c:pt idx="9">
                  <c:v>1207.7601318</c:v>
                </c:pt>
                <c:pt idx="10">
                  <c:v>1207.0550536999999</c:v>
                </c:pt>
                <c:pt idx="11">
                  <c:v>1205.3970947</c:v>
                </c:pt>
                <c:pt idx="12">
                  <c:v>1207.4300536999999</c:v>
                </c:pt>
                <c:pt idx="13">
                  <c:v>1206.4416504000001</c:v>
                </c:pt>
                <c:pt idx="14">
                  <c:v>1205.0383300999999</c:v>
                </c:pt>
                <c:pt idx="15">
                  <c:v>1206.5429687999999</c:v>
                </c:pt>
                <c:pt idx="16">
                  <c:v>1223.9141846</c:v>
                </c:pt>
                <c:pt idx="17">
                  <c:v>1264.1553954999999</c:v>
                </c:pt>
                <c:pt idx="18">
                  <c:v>1304.5772704999999</c:v>
                </c:pt>
                <c:pt idx="19">
                  <c:v>1288.3126221</c:v>
                </c:pt>
                <c:pt idx="20">
                  <c:v>1281.8817139</c:v>
                </c:pt>
                <c:pt idx="21">
                  <c:v>1281.8518065999999</c:v>
                </c:pt>
                <c:pt idx="22">
                  <c:v>1289.5379639</c:v>
                </c:pt>
                <c:pt idx="23">
                  <c:v>1296.3428954999999</c:v>
                </c:pt>
                <c:pt idx="24">
                  <c:v>1310.0870361</c:v>
                </c:pt>
                <c:pt idx="25">
                  <c:v>1322.7371826000001</c:v>
                </c:pt>
                <c:pt idx="26">
                  <c:v>1359.4968262</c:v>
                </c:pt>
                <c:pt idx="27">
                  <c:v>1368.2625731999999</c:v>
                </c:pt>
                <c:pt idx="28">
                  <c:v>1375.6652832</c:v>
                </c:pt>
                <c:pt idx="29">
                  <c:v>1378.4987793</c:v>
                </c:pt>
                <c:pt idx="30">
                  <c:v>1384.4696045000001</c:v>
                </c:pt>
                <c:pt idx="31">
                  <c:v>1395.9351807</c:v>
                </c:pt>
                <c:pt idx="32">
                  <c:v>1406.1373291</c:v>
                </c:pt>
                <c:pt idx="33">
                  <c:v>1418.6367187999999</c:v>
                </c:pt>
                <c:pt idx="34">
                  <c:v>1437.3575439000001</c:v>
                </c:pt>
                <c:pt idx="35">
                  <c:v>1455.3946533000001</c:v>
                </c:pt>
                <c:pt idx="36">
                  <c:v>1476.4678954999999</c:v>
                </c:pt>
                <c:pt idx="37">
                  <c:v>1489.3187256000001</c:v>
                </c:pt>
                <c:pt idx="38">
                  <c:v>1505.8118896000001</c:v>
                </c:pt>
                <c:pt idx="39">
                  <c:v>1509.3544922000001</c:v>
                </c:pt>
                <c:pt idx="40">
                  <c:v>1519.4495850000001</c:v>
                </c:pt>
                <c:pt idx="41">
                  <c:v>1528.8586425999999</c:v>
                </c:pt>
                <c:pt idx="42">
                  <c:v>1540.5697021000001</c:v>
                </c:pt>
                <c:pt idx="43">
                  <c:v>1554.8702393000001</c:v>
                </c:pt>
                <c:pt idx="44">
                  <c:v>1569.1650391000001</c:v>
                </c:pt>
                <c:pt idx="45">
                  <c:v>1573.2100829999999</c:v>
                </c:pt>
                <c:pt idx="46">
                  <c:v>1579.7451172000001</c:v>
                </c:pt>
                <c:pt idx="47">
                  <c:v>1581.5753173999999</c:v>
                </c:pt>
                <c:pt idx="48">
                  <c:v>1586.7880858999999</c:v>
                </c:pt>
                <c:pt idx="49">
                  <c:v>1587.6341553</c:v>
                </c:pt>
                <c:pt idx="50">
                  <c:v>1591.4573975000001</c:v>
                </c:pt>
                <c:pt idx="51">
                  <c:v>1589.8825684000001</c:v>
                </c:pt>
                <c:pt idx="52">
                  <c:v>1589.8771973</c:v>
                </c:pt>
                <c:pt idx="53">
                  <c:v>1587.7091064000001</c:v>
                </c:pt>
                <c:pt idx="54">
                  <c:v>1587.6896973</c:v>
                </c:pt>
                <c:pt idx="55">
                  <c:v>1584.8057861</c:v>
                </c:pt>
                <c:pt idx="56">
                  <c:v>1581.2087402</c:v>
                </c:pt>
                <c:pt idx="57">
                  <c:v>1580.6842041</c:v>
                </c:pt>
                <c:pt idx="58">
                  <c:v>1579.2742920000001</c:v>
                </c:pt>
                <c:pt idx="59">
                  <c:v>1578.3225098</c:v>
                </c:pt>
                <c:pt idx="60">
                  <c:v>1576.9364014</c:v>
                </c:pt>
                <c:pt idx="61">
                  <c:v>1574.3612060999999</c:v>
                </c:pt>
                <c:pt idx="62">
                  <c:v>1575.3468018000001</c:v>
                </c:pt>
                <c:pt idx="63">
                  <c:v>1578.2738036999999</c:v>
                </c:pt>
                <c:pt idx="64">
                  <c:v>1581.8645019999999</c:v>
                </c:pt>
                <c:pt idx="65">
                  <c:v>1586.1824951000001</c:v>
                </c:pt>
                <c:pt idx="66">
                  <c:v>1592.2072754000001</c:v>
                </c:pt>
                <c:pt idx="67">
                  <c:v>1598.6445312999999</c:v>
                </c:pt>
                <c:pt idx="68">
                  <c:v>1602.8389893000001</c:v>
                </c:pt>
                <c:pt idx="69">
                  <c:v>1609.7821045000001</c:v>
                </c:pt>
                <c:pt idx="70">
                  <c:v>1614.8337402</c:v>
                </c:pt>
                <c:pt idx="71">
                  <c:v>1617.7703856999999</c:v>
                </c:pt>
                <c:pt idx="72">
                  <c:v>1624.7525635</c:v>
                </c:pt>
                <c:pt idx="73">
                  <c:v>1625.3425293</c:v>
                </c:pt>
                <c:pt idx="74">
                  <c:v>1626.6162108999999</c:v>
                </c:pt>
                <c:pt idx="75">
                  <c:v>1627.9924315999999</c:v>
                </c:pt>
                <c:pt idx="76">
                  <c:v>1630.3162841999999</c:v>
                </c:pt>
                <c:pt idx="77">
                  <c:v>1632.9830322</c:v>
                </c:pt>
                <c:pt idx="78">
                  <c:v>1631.8439940999999</c:v>
                </c:pt>
                <c:pt idx="79">
                  <c:v>1631.6447754000001</c:v>
                </c:pt>
                <c:pt idx="80">
                  <c:v>1630.1179199000001</c:v>
                </c:pt>
                <c:pt idx="81">
                  <c:v>1625.2832031</c:v>
                </c:pt>
                <c:pt idx="82">
                  <c:v>1620.4197998</c:v>
                </c:pt>
                <c:pt idx="83">
                  <c:v>1622.1047363</c:v>
                </c:pt>
                <c:pt idx="84">
                  <c:v>1622.2999268000001</c:v>
                </c:pt>
                <c:pt idx="85">
                  <c:v>1621.0595702999999</c:v>
                </c:pt>
                <c:pt idx="86">
                  <c:v>1623.7611084</c:v>
                </c:pt>
                <c:pt idx="87">
                  <c:v>1624.2714844</c:v>
                </c:pt>
                <c:pt idx="88">
                  <c:v>1622.6319579999999</c:v>
                </c:pt>
                <c:pt idx="89">
                  <c:v>1624.9681396000001</c:v>
                </c:pt>
                <c:pt idx="90">
                  <c:v>1625.6568603999999</c:v>
                </c:pt>
                <c:pt idx="91">
                  <c:v>1628.4572754000001</c:v>
                </c:pt>
                <c:pt idx="92">
                  <c:v>1629.3664550999999</c:v>
                </c:pt>
                <c:pt idx="93">
                  <c:v>1631.9127197</c:v>
                </c:pt>
                <c:pt idx="94">
                  <c:v>1632.3078613</c:v>
                </c:pt>
                <c:pt idx="95">
                  <c:v>1636.1436768000001</c:v>
                </c:pt>
                <c:pt idx="96">
                  <c:v>1640.6011963000001</c:v>
                </c:pt>
                <c:pt idx="97">
                  <c:v>1642.5469971</c:v>
                </c:pt>
                <c:pt idx="98">
                  <c:v>1645.4307861</c:v>
                </c:pt>
                <c:pt idx="99">
                  <c:v>1648.5368652</c:v>
                </c:pt>
                <c:pt idx="100">
                  <c:v>1651.1076660000001</c:v>
                </c:pt>
                <c:pt idx="101">
                  <c:v>1654.9356689000001</c:v>
                </c:pt>
                <c:pt idx="102">
                  <c:v>1652.5217285000001</c:v>
                </c:pt>
                <c:pt idx="103">
                  <c:v>1652.6748047000001</c:v>
                </c:pt>
                <c:pt idx="104">
                  <c:v>1655.1007079999999</c:v>
                </c:pt>
                <c:pt idx="105">
                  <c:v>1656.3007812999999</c:v>
                </c:pt>
                <c:pt idx="106">
                  <c:v>1657.5623779</c:v>
                </c:pt>
                <c:pt idx="107">
                  <c:v>1661.9548339999999</c:v>
                </c:pt>
                <c:pt idx="108">
                  <c:v>1663.2606201000001</c:v>
                </c:pt>
                <c:pt idx="109">
                  <c:v>1663.7113036999999</c:v>
                </c:pt>
                <c:pt idx="110">
                  <c:v>1664.3613281</c:v>
                </c:pt>
                <c:pt idx="111">
                  <c:v>1663.1708983999999</c:v>
                </c:pt>
                <c:pt idx="112">
                  <c:v>1666.3234863</c:v>
                </c:pt>
                <c:pt idx="113">
                  <c:v>1669.2430420000001</c:v>
                </c:pt>
                <c:pt idx="114">
                  <c:v>1671.2335204999999</c:v>
                </c:pt>
                <c:pt idx="115">
                  <c:v>1670.385376</c:v>
                </c:pt>
                <c:pt idx="116">
                  <c:v>1671.2706298999999</c:v>
                </c:pt>
                <c:pt idx="117">
                  <c:v>1669.2830810999999</c:v>
                </c:pt>
                <c:pt idx="118">
                  <c:v>1672.7858887</c:v>
                </c:pt>
                <c:pt idx="119">
                  <c:v>1671.9645995999999</c:v>
                </c:pt>
                <c:pt idx="120">
                  <c:v>1674.0777588000001</c:v>
                </c:pt>
                <c:pt idx="121">
                  <c:v>1673.7229004000001</c:v>
                </c:pt>
                <c:pt idx="122">
                  <c:v>1672.3145752</c:v>
                </c:pt>
                <c:pt idx="123">
                  <c:v>1673.7349853999999</c:v>
                </c:pt>
                <c:pt idx="124">
                  <c:v>1672.8516846</c:v>
                </c:pt>
                <c:pt idx="125">
                  <c:v>1673.0246582</c:v>
                </c:pt>
                <c:pt idx="126">
                  <c:v>1674.3560791</c:v>
                </c:pt>
                <c:pt idx="127">
                  <c:v>1674.6452637</c:v>
                </c:pt>
                <c:pt idx="128">
                  <c:v>1675.2054443</c:v>
                </c:pt>
                <c:pt idx="129">
                  <c:v>1674.7572021000001</c:v>
                </c:pt>
                <c:pt idx="130">
                  <c:v>1674.6171875</c:v>
                </c:pt>
                <c:pt idx="131">
                  <c:v>1674.1148682</c:v>
                </c:pt>
                <c:pt idx="132">
                  <c:v>1672.0616454999999</c:v>
                </c:pt>
                <c:pt idx="133">
                  <c:v>1668.5501709</c:v>
                </c:pt>
                <c:pt idx="134">
                  <c:v>1660.8675536999999</c:v>
                </c:pt>
                <c:pt idx="135">
                  <c:v>1663.6418457</c:v>
                </c:pt>
                <c:pt idx="136">
                  <c:v>1656.6486815999999</c:v>
                </c:pt>
                <c:pt idx="137">
                  <c:v>1653.2630615</c:v>
                </c:pt>
                <c:pt idx="138">
                  <c:v>1652.9808350000001</c:v>
                </c:pt>
                <c:pt idx="139">
                  <c:v>1651.3272704999999</c:v>
                </c:pt>
                <c:pt idx="140">
                  <c:v>1649.7713623</c:v>
                </c:pt>
                <c:pt idx="141">
                  <c:v>1655.5032959</c:v>
                </c:pt>
                <c:pt idx="142">
                  <c:v>1661.2413329999999</c:v>
                </c:pt>
                <c:pt idx="143">
                  <c:v>1665.4716797000001</c:v>
                </c:pt>
                <c:pt idx="144">
                  <c:v>1667.4576416</c:v>
                </c:pt>
                <c:pt idx="145">
                  <c:v>1662.4727783000001</c:v>
                </c:pt>
                <c:pt idx="146">
                  <c:v>1655.9300536999999</c:v>
                </c:pt>
                <c:pt idx="147">
                  <c:v>1655.6228027</c:v>
                </c:pt>
                <c:pt idx="148">
                  <c:v>1657.6256103999999</c:v>
                </c:pt>
                <c:pt idx="149">
                  <c:v>1660.2917480000001</c:v>
                </c:pt>
                <c:pt idx="150">
                  <c:v>1665.6379394999999</c:v>
                </c:pt>
                <c:pt idx="151">
                  <c:v>1669.9063721</c:v>
                </c:pt>
                <c:pt idx="152">
                  <c:v>1667.9412841999999</c:v>
                </c:pt>
                <c:pt idx="153">
                  <c:v>1662.8892822</c:v>
                </c:pt>
                <c:pt idx="154">
                  <c:v>1662.4587402</c:v>
                </c:pt>
                <c:pt idx="155">
                  <c:v>1667.0037841999999</c:v>
                </c:pt>
                <c:pt idx="156">
                  <c:v>1670.9909668</c:v>
                </c:pt>
                <c:pt idx="157">
                  <c:v>1671.9530029</c:v>
                </c:pt>
                <c:pt idx="158">
                  <c:v>1673.0394286999999</c:v>
                </c:pt>
                <c:pt idx="159">
                  <c:v>1671.9315185999999</c:v>
                </c:pt>
                <c:pt idx="160">
                  <c:v>1675.4248047000001</c:v>
                </c:pt>
                <c:pt idx="161">
                  <c:v>1672.8261719</c:v>
                </c:pt>
                <c:pt idx="162">
                  <c:v>1672.9864502</c:v>
                </c:pt>
                <c:pt idx="163">
                  <c:v>1675.0623779</c:v>
                </c:pt>
                <c:pt idx="164">
                  <c:v>1674.9835204999999</c:v>
                </c:pt>
                <c:pt idx="165">
                  <c:v>1673.1171875</c:v>
                </c:pt>
                <c:pt idx="166">
                  <c:v>1671.7589111</c:v>
                </c:pt>
                <c:pt idx="167">
                  <c:v>1673.7254639</c:v>
                </c:pt>
                <c:pt idx="168">
                  <c:v>1675.2664795000001</c:v>
                </c:pt>
                <c:pt idx="169">
                  <c:v>1674.1385498</c:v>
                </c:pt>
                <c:pt idx="170">
                  <c:v>1670.1311035000001</c:v>
                </c:pt>
                <c:pt idx="171">
                  <c:v>1667.1361084</c:v>
                </c:pt>
                <c:pt idx="172">
                  <c:v>1666.3359375</c:v>
                </c:pt>
                <c:pt idx="173">
                  <c:v>1670.9460449000001</c:v>
                </c:pt>
                <c:pt idx="174">
                  <c:v>1675.4277344</c:v>
                </c:pt>
                <c:pt idx="175">
                  <c:v>1675.9599608999999</c:v>
                </c:pt>
                <c:pt idx="176">
                  <c:v>1676.4713135</c:v>
                </c:pt>
                <c:pt idx="177">
                  <c:v>1675.9058838000001</c:v>
                </c:pt>
                <c:pt idx="178">
                  <c:v>1676.1270752</c:v>
                </c:pt>
                <c:pt idx="179">
                  <c:v>1675.2584228999999</c:v>
                </c:pt>
                <c:pt idx="180">
                  <c:v>1676.2662353999999</c:v>
                </c:pt>
                <c:pt idx="181">
                  <c:v>1675.5247803</c:v>
                </c:pt>
                <c:pt idx="182">
                  <c:v>1676.5397949000001</c:v>
                </c:pt>
                <c:pt idx="183">
                  <c:v>1674.8734131000001</c:v>
                </c:pt>
                <c:pt idx="184">
                  <c:v>1673.3543701000001</c:v>
                </c:pt>
                <c:pt idx="185">
                  <c:v>1673.8132324000001</c:v>
                </c:pt>
                <c:pt idx="186">
                  <c:v>1675.8677978999999</c:v>
                </c:pt>
                <c:pt idx="187">
                  <c:v>1677.5332031</c:v>
                </c:pt>
                <c:pt idx="188">
                  <c:v>1676.8013916</c:v>
                </c:pt>
                <c:pt idx="189">
                  <c:v>1677.4407959</c:v>
                </c:pt>
                <c:pt idx="190">
                  <c:v>1675.3681641000001</c:v>
                </c:pt>
                <c:pt idx="191">
                  <c:v>1673.6916504000001</c:v>
                </c:pt>
                <c:pt idx="192">
                  <c:v>1673.3027344</c:v>
                </c:pt>
                <c:pt idx="193">
                  <c:v>1677.4453125</c:v>
                </c:pt>
                <c:pt idx="194">
                  <c:v>1676.9836425999999</c:v>
                </c:pt>
                <c:pt idx="195">
                  <c:v>1678.5371094</c:v>
                </c:pt>
                <c:pt idx="196">
                  <c:v>1678.5644531</c:v>
                </c:pt>
                <c:pt idx="197">
                  <c:v>1675.7718506000001</c:v>
                </c:pt>
                <c:pt idx="198">
                  <c:v>1676.5289307</c:v>
                </c:pt>
                <c:pt idx="199">
                  <c:v>1678.8516846</c:v>
                </c:pt>
                <c:pt idx="200">
                  <c:v>1674.3438721</c:v>
                </c:pt>
                <c:pt idx="201">
                  <c:v>1675.8820800999999</c:v>
                </c:pt>
                <c:pt idx="202">
                  <c:v>1678.9759521000001</c:v>
                </c:pt>
                <c:pt idx="203">
                  <c:v>1679.3226318</c:v>
                </c:pt>
                <c:pt idx="204">
                  <c:v>1679.2412108999999</c:v>
                </c:pt>
                <c:pt idx="205">
                  <c:v>1678.1906738</c:v>
                </c:pt>
                <c:pt idx="206">
                  <c:v>1679.3234863</c:v>
                </c:pt>
                <c:pt idx="207">
                  <c:v>1679.8236084</c:v>
                </c:pt>
                <c:pt idx="208">
                  <c:v>1679.1158447</c:v>
                </c:pt>
                <c:pt idx="209">
                  <c:v>1678.0479736</c:v>
                </c:pt>
                <c:pt idx="210">
                  <c:v>1678.4910889</c:v>
                </c:pt>
                <c:pt idx="211">
                  <c:v>1677.6583252</c:v>
                </c:pt>
                <c:pt idx="212">
                  <c:v>1677.8560791</c:v>
                </c:pt>
                <c:pt idx="213">
                  <c:v>1678.0136719</c:v>
                </c:pt>
                <c:pt idx="214">
                  <c:v>1678.8519286999999</c:v>
                </c:pt>
                <c:pt idx="215">
                  <c:v>1680.296875</c:v>
                </c:pt>
                <c:pt idx="216">
                  <c:v>1679.6994629000001</c:v>
                </c:pt>
                <c:pt idx="217">
                  <c:v>1679.5345459</c:v>
                </c:pt>
                <c:pt idx="218">
                  <c:v>1680.1149902</c:v>
                </c:pt>
                <c:pt idx="219">
                  <c:v>1680.3410644999999</c:v>
                </c:pt>
                <c:pt idx="220">
                  <c:v>1680.3046875</c:v>
                </c:pt>
                <c:pt idx="221">
                  <c:v>1680.1699219</c:v>
                </c:pt>
                <c:pt idx="222">
                  <c:v>1680.2219238</c:v>
                </c:pt>
                <c:pt idx="223">
                  <c:v>1679.8653564000001</c:v>
                </c:pt>
                <c:pt idx="224">
                  <c:v>1678.7119141000001</c:v>
                </c:pt>
                <c:pt idx="225">
                  <c:v>1677.5015868999999</c:v>
                </c:pt>
                <c:pt idx="226">
                  <c:v>1673.0754394999999</c:v>
                </c:pt>
                <c:pt idx="227">
                  <c:v>1676.3582764</c:v>
                </c:pt>
                <c:pt idx="228">
                  <c:v>1677.1318358999999</c:v>
                </c:pt>
                <c:pt idx="229">
                  <c:v>1676.7783202999999</c:v>
                </c:pt>
                <c:pt idx="230">
                  <c:v>1678.5295410000001</c:v>
                </c:pt>
                <c:pt idx="231">
                  <c:v>1679.2437743999999</c:v>
                </c:pt>
                <c:pt idx="232">
                  <c:v>1681.1481934000001</c:v>
                </c:pt>
                <c:pt idx="233">
                  <c:v>1681.0439452999999</c:v>
                </c:pt>
                <c:pt idx="234">
                  <c:v>1680.0872803</c:v>
                </c:pt>
                <c:pt idx="235">
                  <c:v>1681.2194824000001</c:v>
                </c:pt>
                <c:pt idx="236">
                  <c:v>1681.7283935999999</c:v>
                </c:pt>
                <c:pt idx="237">
                  <c:v>1681.2429199000001</c:v>
                </c:pt>
                <c:pt idx="238">
                  <c:v>1681.7989502</c:v>
                </c:pt>
                <c:pt idx="239">
                  <c:v>1680.9641113</c:v>
                </c:pt>
                <c:pt idx="240">
                  <c:v>1681.9241943</c:v>
                </c:pt>
                <c:pt idx="241">
                  <c:v>1681.4638672000001</c:v>
                </c:pt>
                <c:pt idx="242">
                  <c:v>1678.3093262</c:v>
                </c:pt>
                <c:pt idx="243">
                  <c:v>1676.1291504000001</c:v>
                </c:pt>
                <c:pt idx="244">
                  <c:v>1677.083374</c:v>
                </c:pt>
                <c:pt idx="245">
                  <c:v>1676.5963135</c:v>
                </c:pt>
                <c:pt idx="246">
                  <c:v>1676.1894531</c:v>
                </c:pt>
                <c:pt idx="247">
                  <c:v>1674.5638428</c:v>
                </c:pt>
                <c:pt idx="248">
                  <c:v>1675.0335693</c:v>
                </c:pt>
                <c:pt idx="249">
                  <c:v>1672.4405518000001</c:v>
                </c:pt>
                <c:pt idx="250">
                  <c:v>1671.7701416</c:v>
                </c:pt>
                <c:pt idx="251">
                  <c:v>1674.4093018000001</c:v>
                </c:pt>
                <c:pt idx="252">
                  <c:v>1676.3822021000001</c:v>
                </c:pt>
                <c:pt idx="253">
                  <c:v>1680.3597411999999</c:v>
                </c:pt>
                <c:pt idx="254">
                  <c:v>1681.0853271000001</c:v>
                </c:pt>
                <c:pt idx="255">
                  <c:v>1681.6934814000001</c:v>
                </c:pt>
                <c:pt idx="256">
                  <c:v>1681.7197266000001</c:v>
                </c:pt>
                <c:pt idx="257">
                  <c:v>1682.3359375</c:v>
                </c:pt>
                <c:pt idx="258">
                  <c:v>1681.8902588000001</c:v>
                </c:pt>
                <c:pt idx="259">
                  <c:v>1682.2066649999999</c:v>
                </c:pt>
                <c:pt idx="260">
                  <c:v>1681.8603516000001</c:v>
                </c:pt>
                <c:pt idx="261">
                  <c:v>1682.6905518000001</c:v>
                </c:pt>
                <c:pt idx="262">
                  <c:v>1682.5889893000001</c:v>
                </c:pt>
                <c:pt idx="263">
                  <c:v>1681.4538574000001</c:v>
                </c:pt>
                <c:pt idx="264">
                  <c:v>1682.6539307</c:v>
                </c:pt>
                <c:pt idx="265">
                  <c:v>1682.3161620999999</c:v>
                </c:pt>
                <c:pt idx="266">
                  <c:v>1682.4888916</c:v>
                </c:pt>
                <c:pt idx="267">
                  <c:v>1682.0849608999999</c:v>
                </c:pt>
                <c:pt idx="268">
                  <c:v>1682.5897216999999</c:v>
                </c:pt>
                <c:pt idx="269">
                  <c:v>1682.4666748</c:v>
                </c:pt>
                <c:pt idx="270">
                  <c:v>1682.6687012</c:v>
                </c:pt>
                <c:pt idx="271">
                  <c:v>1682.4055175999999</c:v>
                </c:pt>
                <c:pt idx="272">
                  <c:v>1682.9802245999999</c:v>
                </c:pt>
                <c:pt idx="273">
                  <c:v>1682.6312256000001</c:v>
                </c:pt>
                <c:pt idx="274">
                  <c:v>1682.6802978999999</c:v>
                </c:pt>
                <c:pt idx="275">
                  <c:v>1682.885376</c:v>
                </c:pt>
                <c:pt idx="276">
                  <c:v>1682.9882812999999</c:v>
                </c:pt>
                <c:pt idx="277">
                  <c:v>1683.5919189000001</c:v>
                </c:pt>
                <c:pt idx="278">
                  <c:v>1683.6425781</c:v>
                </c:pt>
                <c:pt idx="279">
                  <c:v>1683.9527588000001</c:v>
                </c:pt>
                <c:pt idx="280">
                  <c:v>1683.5491943</c:v>
                </c:pt>
                <c:pt idx="281">
                  <c:v>1683.4315185999999</c:v>
                </c:pt>
                <c:pt idx="282">
                  <c:v>1681.7119141000001</c:v>
                </c:pt>
                <c:pt idx="283">
                  <c:v>1681.4049072</c:v>
                </c:pt>
                <c:pt idx="284">
                  <c:v>1681.3297118999999</c:v>
                </c:pt>
                <c:pt idx="285">
                  <c:v>1681.0803223</c:v>
                </c:pt>
                <c:pt idx="286">
                  <c:v>1681.3658447</c:v>
                </c:pt>
                <c:pt idx="287">
                  <c:v>1681.3836670000001</c:v>
                </c:pt>
                <c:pt idx="288">
                  <c:v>1682.1959228999999</c:v>
                </c:pt>
                <c:pt idx="289">
                  <c:v>1683.4530029</c:v>
                </c:pt>
                <c:pt idx="290">
                  <c:v>1683.6246338000001</c:v>
                </c:pt>
                <c:pt idx="291">
                  <c:v>1684.1408690999999</c:v>
                </c:pt>
                <c:pt idx="292">
                  <c:v>1684.1354980000001</c:v>
                </c:pt>
                <c:pt idx="293">
                  <c:v>1684.0689697</c:v>
                </c:pt>
                <c:pt idx="294">
                  <c:v>1683.7692870999999</c:v>
                </c:pt>
                <c:pt idx="295">
                  <c:v>1684.0050048999999</c:v>
                </c:pt>
                <c:pt idx="296">
                  <c:v>1684.2779541</c:v>
                </c:pt>
                <c:pt idx="297">
                  <c:v>1684.1016846</c:v>
                </c:pt>
                <c:pt idx="298">
                  <c:v>1684.6976318</c:v>
                </c:pt>
                <c:pt idx="299">
                  <c:v>1684.6236572</c:v>
                </c:pt>
                <c:pt idx="300">
                  <c:v>1684.1322021000001</c:v>
                </c:pt>
                <c:pt idx="301">
                  <c:v>1684.5563964999999</c:v>
                </c:pt>
                <c:pt idx="302">
                  <c:v>1684.1726074000001</c:v>
                </c:pt>
                <c:pt idx="303">
                  <c:v>1682.4450684000001</c:v>
                </c:pt>
                <c:pt idx="304">
                  <c:v>1682.2301024999999</c:v>
                </c:pt>
                <c:pt idx="305">
                  <c:v>1683.7382812999999</c:v>
                </c:pt>
                <c:pt idx="306">
                  <c:v>1684.3928223</c:v>
                </c:pt>
                <c:pt idx="307">
                  <c:v>1683.8812256000001</c:v>
                </c:pt>
                <c:pt idx="308">
                  <c:v>1684.7873535000001</c:v>
                </c:pt>
                <c:pt idx="309">
                  <c:v>1684.1820068</c:v>
                </c:pt>
                <c:pt idx="310">
                  <c:v>1684.7332764</c:v>
                </c:pt>
                <c:pt idx="311">
                  <c:v>1685.1495361</c:v>
                </c:pt>
                <c:pt idx="312">
                  <c:v>1684.8768310999999</c:v>
                </c:pt>
                <c:pt idx="313">
                  <c:v>1685.2227783000001</c:v>
                </c:pt>
                <c:pt idx="314">
                  <c:v>1684.5667725000001</c:v>
                </c:pt>
                <c:pt idx="315">
                  <c:v>1684.8107910000001</c:v>
                </c:pt>
                <c:pt idx="316">
                  <c:v>1684.9168701000001</c:v>
                </c:pt>
                <c:pt idx="317">
                  <c:v>1684.4176024999999</c:v>
                </c:pt>
                <c:pt idx="318">
                  <c:v>1683.6722411999999</c:v>
                </c:pt>
                <c:pt idx="319">
                  <c:v>1684.5479736</c:v>
                </c:pt>
                <c:pt idx="320">
                  <c:v>1684.8870850000001</c:v>
                </c:pt>
                <c:pt idx="321">
                  <c:v>1684.9365233999999</c:v>
                </c:pt>
                <c:pt idx="322">
                  <c:v>1683.9250488</c:v>
                </c:pt>
                <c:pt idx="323">
                  <c:v>1683.3153076000001</c:v>
                </c:pt>
                <c:pt idx="324">
                  <c:v>1681.6551514</c:v>
                </c:pt>
                <c:pt idx="325">
                  <c:v>1681.2174072</c:v>
                </c:pt>
                <c:pt idx="326">
                  <c:v>1680.1942139</c:v>
                </c:pt>
                <c:pt idx="327">
                  <c:v>1680.6359863</c:v>
                </c:pt>
                <c:pt idx="328">
                  <c:v>1682.8125</c:v>
                </c:pt>
                <c:pt idx="329">
                  <c:v>1684.0354004000001</c:v>
                </c:pt>
                <c:pt idx="330">
                  <c:v>1684.9302978999999</c:v>
                </c:pt>
                <c:pt idx="331">
                  <c:v>1685.2777100000001</c:v>
                </c:pt>
                <c:pt idx="332">
                  <c:v>1685.0979004000001</c:v>
                </c:pt>
                <c:pt idx="333">
                  <c:v>1685.7236327999999</c:v>
                </c:pt>
                <c:pt idx="334">
                  <c:v>1685.5002440999999</c:v>
                </c:pt>
                <c:pt idx="335">
                  <c:v>1685.8031006000001</c:v>
                </c:pt>
                <c:pt idx="336">
                  <c:v>1685.2109375</c:v>
                </c:pt>
                <c:pt idx="337">
                  <c:v>1685.6160889</c:v>
                </c:pt>
                <c:pt idx="338">
                  <c:v>1684.9277344</c:v>
                </c:pt>
                <c:pt idx="339">
                  <c:v>1684.5174560999999</c:v>
                </c:pt>
                <c:pt idx="340">
                  <c:v>1684.8267822</c:v>
                </c:pt>
                <c:pt idx="341">
                  <c:v>1683.6220702999999</c:v>
                </c:pt>
                <c:pt idx="342">
                  <c:v>1681.4886475000001</c:v>
                </c:pt>
                <c:pt idx="343">
                  <c:v>1682.3980713000001</c:v>
                </c:pt>
                <c:pt idx="344">
                  <c:v>1682.8126221</c:v>
                </c:pt>
                <c:pt idx="345">
                  <c:v>1684.6717529</c:v>
                </c:pt>
                <c:pt idx="346">
                  <c:v>1685.0759277</c:v>
                </c:pt>
                <c:pt idx="347">
                  <c:v>1684.7686768000001</c:v>
                </c:pt>
                <c:pt idx="348">
                  <c:v>1685.3063964999999</c:v>
                </c:pt>
                <c:pt idx="349">
                  <c:v>1684.4752197</c:v>
                </c:pt>
                <c:pt idx="350">
                  <c:v>1684.1781006000001</c:v>
                </c:pt>
                <c:pt idx="351">
                  <c:v>1684.8582764</c:v>
                </c:pt>
                <c:pt idx="352">
                  <c:v>1684.9676514</c:v>
                </c:pt>
                <c:pt idx="353">
                  <c:v>1684.5948486</c:v>
                </c:pt>
                <c:pt idx="354">
                  <c:v>1682.0850829999999</c:v>
                </c:pt>
                <c:pt idx="355">
                  <c:v>1680.7265625</c:v>
                </c:pt>
                <c:pt idx="356">
                  <c:v>1685.6042480000001</c:v>
                </c:pt>
                <c:pt idx="357">
                  <c:v>1686.3858643000001</c:v>
                </c:pt>
                <c:pt idx="358">
                  <c:v>1685.9444579999999</c:v>
                </c:pt>
                <c:pt idx="359">
                  <c:v>1685.7728271000001</c:v>
                </c:pt>
                <c:pt idx="360">
                  <c:v>1685.3201904</c:v>
                </c:pt>
                <c:pt idx="361">
                  <c:v>1684.9610596</c:v>
                </c:pt>
                <c:pt idx="362">
                  <c:v>1683.7161865</c:v>
                </c:pt>
                <c:pt idx="363">
                  <c:v>1682.3808594</c:v>
                </c:pt>
                <c:pt idx="364">
                  <c:v>1681.8865966999999</c:v>
                </c:pt>
                <c:pt idx="365">
                  <c:v>1682.7310791</c:v>
                </c:pt>
                <c:pt idx="366">
                  <c:v>1683.6890868999999</c:v>
                </c:pt>
                <c:pt idx="367">
                  <c:v>1685.2752685999999</c:v>
                </c:pt>
                <c:pt idx="368">
                  <c:v>1684.8801269999999</c:v>
                </c:pt>
                <c:pt idx="369">
                  <c:v>1683.8815918</c:v>
                </c:pt>
                <c:pt idx="370">
                  <c:v>1684.0765381000001</c:v>
                </c:pt>
                <c:pt idx="371">
                  <c:v>1684.6311035000001</c:v>
                </c:pt>
                <c:pt idx="372">
                  <c:v>1685.8883057</c:v>
                </c:pt>
                <c:pt idx="373">
                  <c:v>1685.5168457</c:v>
                </c:pt>
                <c:pt idx="374">
                  <c:v>1685.1451416</c:v>
                </c:pt>
                <c:pt idx="375">
                  <c:v>1685.2550048999999</c:v>
                </c:pt>
                <c:pt idx="376">
                  <c:v>1685.6595459</c:v>
                </c:pt>
                <c:pt idx="377">
                  <c:v>1685.2980957</c:v>
                </c:pt>
                <c:pt idx="378">
                  <c:v>1685.4437256000001</c:v>
                </c:pt>
                <c:pt idx="379">
                  <c:v>1685.3917236</c:v>
                </c:pt>
                <c:pt idx="380">
                  <c:v>1685.6281738</c:v>
                </c:pt>
                <c:pt idx="381">
                  <c:v>1685.3173827999999</c:v>
                </c:pt>
                <c:pt idx="382">
                  <c:v>1685.7518310999999</c:v>
                </c:pt>
                <c:pt idx="383">
                  <c:v>1685.6757812999999</c:v>
                </c:pt>
                <c:pt idx="384">
                  <c:v>1685.6162108999999</c:v>
                </c:pt>
                <c:pt idx="385">
                  <c:v>1685.5789795000001</c:v>
                </c:pt>
                <c:pt idx="386">
                  <c:v>1685.3558350000001</c:v>
                </c:pt>
                <c:pt idx="387">
                  <c:v>1684.7901611</c:v>
                </c:pt>
                <c:pt idx="388">
                  <c:v>1685.1746826000001</c:v>
                </c:pt>
                <c:pt idx="389">
                  <c:v>1685.0238036999999</c:v>
                </c:pt>
                <c:pt idx="390">
                  <c:v>1684.6658935999999</c:v>
                </c:pt>
                <c:pt idx="391">
                  <c:v>1684.8984375</c:v>
                </c:pt>
                <c:pt idx="392">
                  <c:v>1684.8592529</c:v>
                </c:pt>
                <c:pt idx="393">
                  <c:v>1684.5427245999999</c:v>
                </c:pt>
                <c:pt idx="394">
                  <c:v>1684.7645264</c:v>
                </c:pt>
                <c:pt idx="395">
                  <c:v>1684.4190673999999</c:v>
                </c:pt>
                <c:pt idx="396">
                  <c:v>1684.3941649999999</c:v>
                </c:pt>
                <c:pt idx="397">
                  <c:v>1684.3889160000001</c:v>
                </c:pt>
                <c:pt idx="398">
                  <c:v>1684.5611572</c:v>
                </c:pt>
                <c:pt idx="399">
                  <c:v>1684.8356934000001</c:v>
                </c:pt>
                <c:pt idx="400">
                  <c:v>1683.8776855000001</c:v>
                </c:pt>
                <c:pt idx="401">
                  <c:v>1683.5511475000001</c:v>
                </c:pt>
                <c:pt idx="402">
                  <c:v>1683.6398925999999</c:v>
                </c:pt>
                <c:pt idx="403">
                  <c:v>1683.8265381000001</c:v>
                </c:pt>
                <c:pt idx="404">
                  <c:v>1683.4924315999999</c:v>
                </c:pt>
                <c:pt idx="405">
                  <c:v>1683.6246338000001</c:v>
                </c:pt>
                <c:pt idx="406">
                  <c:v>1683.4645995999999</c:v>
                </c:pt>
                <c:pt idx="407">
                  <c:v>1684.4851074000001</c:v>
                </c:pt>
                <c:pt idx="408">
                  <c:v>1684.2674560999999</c:v>
                </c:pt>
                <c:pt idx="409">
                  <c:v>1684.020874</c:v>
                </c:pt>
                <c:pt idx="410">
                  <c:v>1684.3704834</c:v>
                </c:pt>
                <c:pt idx="411">
                  <c:v>1684.0439452999999</c:v>
                </c:pt>
                <c:pt idx="412">
                  <c:v>1683.9313964999999</c:v>
                </c:pt>
                <c:pt idx="413">
                  <c:v>1683.9656981999999</c:v>
                </c:pt>
                <c:pt idx="414">
                  <c:v>1684.1857910000001</c:v>
                </c:pt>
                <c:pt idx="415">
                  <c:v>1684.0250243999999</c:v>
                </c:pt>
                <c:pt idx="416">
                  <c:v>1683.6212158000001</c:v>
                </c:pt>
                <c:pt idx="417">
                  <c:v>1684.3675536999999</c:v>
                </c:pt>
                <c:pt idx="418">
                  <c:v>1684.5104980000001</c:v>
                </c:pt>
                <c:pt idx="419">
                  <c:v>1684.6340332</c:v>
                </c:pt>
                <c:pt idx="420">
                  <c:v>1684.6408690999999</c:v>
                </c:pt>
                <c:pt idx="421">
                  <c:v>1684.494751</c:v>
                </c:pt>
                <c:pt idx="422">
                  <c:v>1684.6285399999999</c:v>
                </c:pt>
                <c:pt idx="423">
                  <c:v>1684.4876709</c:v>
                </c:pt>
                <c:pt idx="424">
                  <c:v>1684.0859375</c:v>
                </c:pt>
                <c:pt idx="425">
                  <c:v>1684.0118408000001</c:v>
                </c:pt>
                <c:pt idx="426">
                  <c:v>1683.8582764</c:v>
                </c:pt>
                <c:pt idx="427">
                  <c:v>1684.0771483999999</c:v>
                </c:pt>
                <c:pt idx="428">
                  <c:v>1683.8896483999999</c:v>
                </c:pt>
                <c:pt idx="429">
                  <c:v>1684.6005858999999</c:v>
                </c:pt>
                <c:pt idx="430">
                  <c:v>1683.7243652</c:v>
                </c:pt>
                <c:pt idx="431">
                  <c:v>1683.8319091999999</c:v>
                </c:pt>
                <c:pt idx="432">
                  <c:v>1683.6373291</c:v>
                </c:pt>
                <c:pt idx="433">
                  <c:v>1683.1375731999999</c:v>
                </c:pt>
                <c:pt idx="434">
                  <c:v>1683.2689209</c:v>
                </c:pt>
                <c:pt idx="435">
                  <c:v>1682.5898437999999</c:v>
                </c:pt>
                <c:pt idx="436">
                  <c:v>1682.6405029</c:v>
                </c:pt>
                <c:pt idx="437">
                  <c:v>1682.8088379000001</c:v>
                </c:pt>
                <c:pt idx="438">
                  <c:v>1682.0340576000001</c:v>
                </c:pt>
                <c:pt idx="439">
                  <c:v>1682.7268065999999</c:v>
                </c:pt>
                <c:pt idx="440">
                  <c:v>1681.9212646000001</c:v>
                </c:pt>
                <c:pt idx="441">
                  <c:v>1681.6995850000001</c:v>
                </c:pt>
                <c:pt idx="442">
                  <c:v>1681.4119873</c:v>
                </c:pt>
                <c:pt idx="443">
                  <c:v>1681.5877685999999</c:v>
                </c:pt>
                <c:pt idx="444">
                  <c:v>1681.8845214999999</c:v>
                </c:pt>
                <c:pt idx="445">
                  <c:v>1681.6013184000001</c:v>
                </c:pt>
                <c:pt idx="446">
                  <c:v>1681.7550048999999</c:v>
                </c:pt>
                <c:pt idx="447">
                  <c:v>1681.7001952999999</c:v>
                </c:pt>
                <c:pt idx="448">
                  <c:v>1682.0166016000001</c:v>
                </c:pt>
                <c:pt idx="449">
                  <c:v>1682.0443115</c:v>
                </c:pt>
                <c:pt idx="450">
                  <c:v>1681.6188964999999</c:v>
                </c:pt>
                <c:pt idx="451">
                  <c:v>1681.4058838000001</c:v>
                </c:pt>
                <c:pt idx="452">
                  <c:v>1680.6968993999999</c:v>
                </c:pt>
                <c:pt idx="453">
                  <c:v>1680.2985839999999</c:v>
                </c:pt>
                <c:pt idx="454">
                  <c:v>1681.0445557</c:v>
                </c:pt>
                <c:pt idx="455">
                  <c:v>1680.6220702999999</c:v>
                </c:pt>
                <c:pt idx="456">
                  <c:v>1680.8105469</c:v>
                </c:pt>
                <c:pt idx="457">
                  <c:v>1681.1032714999999</c:v>
                </c:pt>
                <c:pt idx="458">
                  <c:v>1680.4290771000001</c:v>
                </c:pt>
                <c:pt idx="459">
                  <c:v>1679.8084716999999</c:v>
                </c:pt>
                <c:pt idx="460">
                  <c:v>1680.104126</c:v>
                </c:pt>
                <c:pt idx="461">
                  <c:v>1679.7767334</c:v>
                </c:pt>
                <c:pt idx="462">
                  <c:v>1680.6661377</c:v>
                </c:pt>
                <c:pt idx="463">
                  <c:v>1680.8332519999999</c:v>
                </c:pt>
                <c:pt idx="464">
                  <c:v>1679.6895752</c:v>
                </c:pt>
                <c:pt idx="465">
                  <c:v>1680.8436279</c:v>
                </c:pt>
                <c:pt idx="466">
                  <c:v>1680.4442139</c:v>
                </c:pt>
                <c:pt idx="467">
                  <c:v>1679.6007079999999</c:v>
                </c:pt>
                <c:pt idx="468">
                  <c:v>1680.4587402</c:v>
                </c:pt>
                <c:pt idx="469">
                  <c:v>1680.6893310999999</c:v>
                </c:pt>
                <c:pt idx="470">
                  <c:v>1680.9749756000001</c:v>
                </c:pt>
                <c:pt idx="471">
                  <c:v>1680.7204589999999</c:v>
                </c:pt>
                <c:pt idx="472">
                  <c:v>1680.5495605000001</c:v>
                </c:pt>
                <c:pt idx="473">
                  <c:v>1680.7292480000001</c:v>
                </c:pt>
                <c:pt idx="474">
                  <c:v>1680.2110596</c:v>
                </c:pt>
                <c:pt idx="475">
                  <c:v>1680.3665771000001</c:v>
                </c:pt>
                <c:pt idx="476">
                  <c:v>1679.7840576000001</c:v>
                </c:pt>
                <c:pt idx="477">
                  <c:v>1680.1184082</c:v>
                </c:pt>
                <c:pt idx="478">
                  <c:v>1680.0164795000001</c:v>
                </c:pt>
                <c:pt idx="479">
                  <c:v>1680.2597656</c:v>
                </c:pt>
                <c:pt idx="480">
                  <c:v>1679.2652588000001</c:v>
                </c:pt>
                <c:pt idx="481">
                  <c:v>1679.4652100000001</c:v>
                </c:pt>
                <c:pt idx="482">
                  <c:v>1679.3145752</c:v>
                </c:pt>
                <c:pt idx="483">
                  <c:v>1678.6707764</c:v>
                </c:pt>
                <c:pt idx="484">
                  <c:v>1678.1435547000001</c:v>
                </c:pt>
                <c:pt idx="485">
                  <c:v>1678.3249512</c:v>
                </c:pt>
                <c:pt idx="486">
                  <c:v>1677.8349608999999</c:v>
                </c:pt>
                <c:pt idx="487">
                  <c:v>1678.3741454999999</c:v>
                </c:pt>
                <c:pt idx="488">
                  <c:v>1677.8651123</c:v>
                </c:pt>
                <c:pt idx="489">
                  <c:v>1678.1135254000001</c:v>
                </c:pt>
                <c:pt idx="490">
                  <c:v>1677.7263184000001</c:v>
                </c:pt>
                <c:pt idx="491">
                  <c:v>1677.2375488</c:v>
                </c:pt>
                <c:pt idx="492">
                  <c:v>1677.2591553</c:v>
                </c:pt>
                <c:pt idx="493">
                  <c:v>1677.5452881000001</c:v>
                </c:pt>
                <c:pt idx="494">
                  <c:v>1678.0164795000001</c:v>
                </c:pt>
                <c:pt idx="495">
                  <c:v>1678.0910644999999</c:v>
                </c:pt>
                <c:pt idx="496">
                  <c:v>1677.4737548999999</c:v>
                </c:pt>
                <c:pt idx="497">
                  <c:v>1677.2833252</c:v>
                </c:pt>
                <c:pt idx="498">
                  <c:v>1676.7857666</c:v>
                </c:pt>
                <c:pt idx="499">
                  <c:v>1677.2600098</c:v>
                </c:pt>
                <c:pt idx="500">
                  <c:v>1678.1900635</c:v>
                </c:pt>
                <c:pt idx="501">
                  <c:v>1678.1900635</c:v>
                </c:pt>
              </c:numCache>
            </c:numRef>
          </c:yVal>
          <c:smooth val="1"/>
          <c:extLst>
            <c:ext xmlns:c16="http://schemas.microsoft.com/office/drawing/2014/chart" uri="{C3380CC4-5D6E-409C-BE32-E72D297353CC}">
              <c16:uniqueId val="{00000001-8999-3D4F-BF4D-F289D3E37A4C}"/>
            </c:ext>
          </c:extLst>
        </c:ser>
        <c:dLbls>
          <c:showLegendKey val="0"/>
          <c:showVal val="0"/>
          <c:showCatName val="0"/>
          <c:showSerName val="0"/>
          <c:showPercent val="0"/>
          <c:showBubbleSize val="0"/>
        </c:dLbls>
        <c:axId val="976105584"/>
        <c:axId val="976106416"/>
      </c:scatterChart>
      <c:valAx>
        <c:axId val="976105584"/>
        <c:scaling>
          <c:orientation val="minMax"/>
          <c:max val="20"/>
        </c:scaling>
        <c:delete val="0"/>
        <c:axPos val="b"/>
        <c:title>
          <c:tx>
            <c:rich>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976106416"/>
        <c:crosses val="autoZero"/>
        <c:crossBetween val="midCat"/>
      </c:valAx>
      <c:valAx>
        <c:axId val="976106416"/>
        <c:scaling>
          <c:orientation val="minMax"/>
          <c:max val="1800"/>
          <c:min val="1000"/>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a:t>Tendon stresses (MPa)</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976105584"/>
        <c:crosses val="autoZero"/>
        <c:crossBetween val="midCat"/>
        <c:majorUnit val="200"/>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028450232674842E-2"/>
          <c:y val="2.823227177027459E-2"/>
          <c:w val="0.86998294632601125"/>
          <c:h val="0.85351715095353131"/>
        </c:manualLayout>
      </c:layout>
      <c:scatterChart>
        <c:scatterStyle val="smoothMarker"/>
        <c:varyColors val="0"/>
        <c:ser>
          <c:idx val="1"/>
          <c:order val="0"/>
          <c:tx>
            <c:v>Top-stress</c:v>
          </c:tx>
          <c:spPr>
            <a:ln w="19050" cap="rnd">
              <a:solidFill>
                <a:schemeClr val="tx1"/>
              </a:solidFill>
              <a:round/>
            </a:ln>
            <a:effectLst/>
          </c:spPr>
          <c:marker>
            <c:symbol val="none"/>
          </c:marker>
          <c:xVal>
            <c:numRef>
              <c:f>'[y-stress_sym.csv]y-stress_sym'!$B$3:$B$504</c:f>
              <c:numCache>
                <c:formatCode>0.00E+00</c:formatCode>
                <c:ptCount val="502"/>
                <c:pt idx="0">
                  <c:v>0</c:v>
                </c:pt>
                <c:pt idx="1">
                  <c:v>9.9299999999999999E-2</c:v>
                </c:pt>
                <c:pt idx="2">
                  <c:v>0.19900000000000001</c:v>
                </c:pt>
                <c:pt idx="3">
                  <c:v>0.29899999999999999</c:v>
                </c:pt>
                <c:pt idx="4">
                  <c:v>0.39900000000000002</c:v>
                </c:pt>
                <c:pt idx="5">
                  <c:v>0.499</c:v>
                </c:pt>
                <c:pt idx="6">
                  <c:v>0.59899999999999998</c:v>
                </c:pt>
                <c:pt idx="7">
                  <c:v>0.69899999999999995</c:v>
                </c:pt>
                <c:pt idx="8">
                  <c:v>0.79900000000000004</c:v>
                </c:pt>
                <c:pt idx="9">
                  <c:v>0.89900000000000002</c:v>
                </c:pt>
                <c:pt idx="10">
                  <c:v>0.999</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pt idx="31">
                  <c:v>3.1</c:v>
                </c:pt>
                <c:pt idx="32">
                  <c:v>3.2</c:v>
                </c:pt>
                <c:pt idx="33">
                  <c:v>3.3</c:v>
                </c:pt>
                <c:pt idx="34">
                  <c:v>3.4</c:v>
                </c:pt>
                <c:pt idx="35">
                  <c:v>3.5</c:v>
                </c:pt>
                <c:pt idx="36">
                  <c:v>3.6</c:v>
                </c:pt>
                <c:pt idx="37">
                  <c:v>3.7</c:v>
                </c:pt>
                <c:pt idx="38">
                  <c:v>3.8</c:v>
                </c:pt>
                <c:pt idx="39">
                  <c:v>3.9</c:v>
                </c:pt>
                <c:pt idx="40">
                  <c:v>4</c:v>
                </c:pt>
                <c:pt idx="41">
                  <c:v>4.0999999999999996</c:v>
                </c:pt>
                <c:pt idx="42">
                  <c:v>4.2</c:v>
                </c:pt>
                <c:pt idx="43">
                  <c:v>4.3</c:v>
                </c:pt>
                <c:pt idx="44">
                  <c:v>4.4000000000000004</c:v>
                </c:pt>
                <c:pt idx="45">
                  <c:v>4.5</c:v>
                </c:pt>
                <c:pt idx="46">
                  <c:v>4.5999999999999996</c:v>
                </c:pt>
                <c:pt idx="47">
                  <c:v>4.7</c:v>
                </c:pt>
                <c:pt idx="48">
                  <c:v>4.8</c:v>
                </c:pt>
                <c:pt idx="49">
                  <c:v>4.9000000000000004</c:v>
                </c:pt>
                <c:pt idx="50">
                  <c:v>5</c:v>
                </c:pt>
                <c:pt idx="51">
                  <c:v>5.0999999999999996</c:v>
                </c:pt>
                <c:pt idx="52">
                  <c:v>5.2</c:v>
                </c:pt>
                <c:pt idx="53">
                  <c:v>5.3</c:v>
                </c:pt>
                <c:pt idx="54">
                  <c:v>5.4</c:v>
                </c:pt>
                <c:pt idx="55">
                  <c:v>5.5</c:v>
                </c:pt>
                <c:pt idx="56">
                  <c:v>5.6</c:v>
                </c:pt>
                <c:pt idx="57">
                  <c:v>5.7</c:v>
                </c:pt>
                <c:pt idx="58">
                  <c:v>5.8</c:v>
                </c:pt>
                <c:pt idx="59">
                  <c:v>5.9</c:v>
                </c:pt>
                <c:pt idx="60">
                  <c:v>6</c:v>
                </c:pt>
                <c:pt idx="61">
                  <c:v>6.1</c:v>
                </c:pt>
                <c:pt idx="62">
                  <c:v>6.2</c:v>
                </c:pt>
                <c:pt idx="63">
                  <c:v>6.3</c:v>
                </c:pt>
                <c:pt idx="64">
                  <c:v>6.4</c:v>
                </c:pt>
                <c:pt idx="65">
                  <c:v>6.5</c:v>
                </c:pt>
                <c:pt idx="66">
                  <c:v>6.6</c:v>
                </c:pt>
                <c:pt idx="67">
                  <c:v>6.7</c:v>
                </c:pt>
                <c:pt idx="68">
                  <c:v>6.8</c:v>
                </c:pt>
                <c:pt idx="69">
                  <c:v>6.9</c:v>
                </c:pt>
                <c:pt idx="70">
                  <c:v>7</c:v>
                </c:pt>
                <c:pt idx="71">
                  <c:v>7.1</c:v>
                </c:pt>
                <c:pt idx="72">
                  <c:v>7.2</c:v>
                </c:pt>
                <c:pt idx="73">
                  <c:v>7.3</c:v>
                </c:pt>
                <c:pt idx="74">
                  <c:v>7.4</c:v>
                </c:pt>
                <c:pt idx="75">
                  <c:v>7.5</c:v>
                </c:pt>
                <c:pt idx="76">
                  <c:v>7.6</c:v>
                </c:pt>
                <c:pt idx="77">
                  <c:v>7.7</c:v>
                </c:pt>
                <c:pt idx="78">
                  <c:v>7.8</c:v>
                </c:pt>
                <c:pt idx="79">
                  <c:v>7.9</c:v>
                </c:pt>
                <c:pt idx="80">
                  <c:v>8</c:v>
                </c:pt>
                <c:pt idx="81">
                  <c:v>8.1</c:v>
                </c:pt>
                <c:pt idx="82">
                  <c:v>8.1999999999999993</c:v>
                </c:pt>
                <c:pt idx="83">
                  <c:v>8.3000000000000007</c:v>
                </c:pt>
                <c:pt idx="84">
                  <c:v>8.4</c:v>
                </c:pt>
                <c:pt idx="85">
                  <c:v>8.5</c:v>
                </c:pt>
                <c:pt idx="86">
                  <c:v>8.6</c:v>
                </c:pt>
                <c:pt idx="87">
                  <c:v>8.6999999999999993</c:v>
                </c:pt>
                <c:pt idx="88">
                  <c:v>8.8000000000000007</c:v>
                </c:pt>
                <c:pt idx="89">
                  <c:v>8.9</c:v>
                </c:pt>
                <c:pt idx="90">
                  <c:v>9</c:v>
                </c:pt>
                <c:pt idx="91">
                  <c:v>9.1</c:v>
                </c:pt>
                <c:pt idx="92">
                  <c:v>9.1999999999999993</c:v>
                </c:pt>
                <c:pt idx="93">
                  <c:v>9.3000000000000007</c:v>
                </c:pt>
                <c:pt idx="94">
                  <c:v>9.4</c:v>
                </c:pt>
                <c:pt idx="95">
                  <c:v>9.5</c:v>
                </c:pt>
                <c:pt idx="96">
                  <c:v>9.6</c:v>
                </c:pt>
                <c:pt idx="97">
                  <c:v>9.6999999999999993</c:v>
                </c:pt>
                <c:pt idx="98">
                  <c:v>9.8000000000000007</c:v>
                </c:pt>
                <c:pt idx="99">
                  <c:v>9.9</c:v>
                </c:pt>
                <c:pt idx="100">
                  <c:v>10</c:v>
                </c:pt>
                <c:pt idx="101">
                  <c:v>10.1</c:v>
                </c:pt>
                <c:pt idx="102">
                  <c:v>10.199999999999999</c:v>
                </c:pt>
                <c:pt idx="103">
                  <c:v>10.3</c:v>
                </c:pt>
                <c:pt idx="104">
                  <c:v>10.4</c:v>
                </c:pt>
                <c:pt idx="105">
                  <c:v>10.5</c:v>
                </c:pt>
                <c:pt idx="106">
                  <c:v>10.6</c:v>
                </c:pt>
                <c:pt idx="107">
                  <c:v>10.7</c:v>
                </c:pt>
                <c:pt idx="108">
                  <c:v>10.8</c:v>
                </c:pt>
                <c:pt idx="109">
                  <c:v>10.9</c:v>
                </c:pt>
                <c:pt idx="110">
                  <c:v>11</c:v>
                </c:pt>
                <c:pt idx="111">
                  <c:v>11.1</c:v>
                </c:pt>
                <c:pt idx="112">
                  <c:v>11.2</c:v>
                </c:pt>
                <c:pt idx="113">
                  <c:v>11.3</c:v>
                </c:pt>
                <c:pt idx="114">
                  <c:v>11.4</c:v>
                </c:pt>
                <c:pt idx="115">
                  <c:v>11.5</c:v>
                </c:pt>
                <c:pt idx="116">
                  <c:v>11.6</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00000000000001</c:v>
                </c:pt>
                <c:pt idx="162">
                  <c:v>16.2</c:v>
                </c:pt>
                <c:pt idx="163">
                  <c:v>16.3</c:v>
                </c:pt>
                <c:pt idx="164">
                  <c:v>16.399999999999999</c:v>
                </c:pt>
                <c:pt idx="165">
                  <c:v>16.5</c:v>
                </c:pt>
                <c:pt idx="166">
                  <c:v>16.600000000000001</c:v>
                </c:pt>
                <c:pt idx="167">
                  <c:v>16.7</c:v>
                </c:pt>
                <c:pt idx="168">
                  <c:v>16.8</c:v>
                </c:pt>
                <c:pt idx="169">
                  <c:v>16.899999999999999</c:v>
                </c:pt>
                <c:pt idx="170">
                  <c:v>17</c:v>
                </c:pt>
                <c:pt idx="171">
                  <c:v>17.100000000000001</c:v>
                </c:pt>
                <c:pt idx="172">
                  <c:v>17.2</c:v>
                </c:pt>
                <c:pt idx="173">
                  <c:v>17.3</c:v>
                </c:pt>
                <c:pt idx="174">
                  <c:v>17.399999999999999</c:v>
                </c:pt>
                <c:pt idx="175">
                  <c:v>17.5</c:v>
                </c:pt>
                <c:pt idx="176">
                  <c:v>17.600000000000001</c:v>
                </c:pt>
                <c:pt idx="177">
                  <c:v>17.7</c:v>
                </c:pt>
                <c:pt idx="178">
                  <c:v>17.8</c:v>
                </c:pt>
                <c:pt idx="179">
                  <c:v>17.899999999999999</c:v>
                </c:pt>
                <c:pt idx="180">
                  <c:v>18</c:v>
                </c:pt>
                <c:pt idx="181">
                  <c:v>18.100000000000001</c:v>
                </c:pt>
                <c:pt idx="182">
                  <c:v>18.2</c:v>
                </c:pt>
                <c:pt idx="183">
                  <c:v>18.3</c:v>
                </c:pt>
                <c:pt idx="184">
                  <c:v>18.399999999999999</c:v>
                </c:pt>
                <c:pt idx="185">
                  <c:v>18.5</c:v>
                </c:pt>
                <c:pt idx="186">
                  <c:v>18.600000000000001</c:v>
                </c:pt>
                <c:pt idx="187">
                  <c:v>18.7</c:v>
                </c:pt>
                <c:pt idx="188">
                  <c:v>18.8</c:v>
                </c:pt>
                <c:pt idx="189">
                  <c:v>18.899999999999999</c:v>
                </c:pt>
                <c:pt idx="190">
                  <c:v>19</c:v>
                </c:pt>
                <c:pt idx="191">
                  <c:v>19.100000000000001</c:v>
                </c:pt>
                <c:pt idx="192">
                  <c:v>19.2</c:v>
                </c:pt>
                <c:pt idx="193">
                  <c:v>19.3</c:v>
                </c:pt>
                <c:pt idx="194">
                  <c:v>19.399999999999999</c:v>
                </c:pt>
                <c:pt idx="195">
                  <c:v>19.5</c:v>
                </c:pt>
                <c:pt idx="196">
                  <c:v>19.600000000000001</c:v>
                </c:pt>
                <c:pt idx="197">
                  <c:v>19.7</c:v>
                </c:pt>
                <c:pt idx="198">
                  <c:v>19.8</c:v>
                </c:pt>
                <c:pt idx="199">
                  <c:v>19.899999999999999</c:v>
                </c:pt>
                <c:pt idx="200">
                  <c:v>20</c:v>
                </c:pt>
                <c:pt idx="201">
                  <c:v>20.100000000000001</c:v>
                </c:pt>
                <c:pt idx="202">
                  <c:v>20.2</c:v>
                </c:pt>
                <c:pt idx="203">
                  <c:v>20.3</c:v>
                </c:pt>
                <c:pt idx="204">
                  <c:v>20.399999999999999</c:v>
                </c:pt>
                <c:pt idx="205">
                  <c:v>20.5</c:v>
                </c:pt>
                <c:pt idx="206">
                  <c:v>20.6</c:v>
                </c:pt>
                <c:pt idx="207">
                  <c:v>20.7</c:v>
                </c:pt>
                <c:pt idx="208">
                  <c:v>20.8</c:v>
                </c:pt>
                <c:pt idx="209">
                  <c:v>20.9</c:v>
                </c:pt>
                <c:pt idx="210">
                  <c:v>21</c:v>
                </c:pt>
                <c:pt idx="211">
                  <c:v>21.1</c:v>
                </c:pt>
                <c:pt idx="212">
                  <c:v>21.2</c:v>
                </c:pt>
                <c:pt idx="213">
                  <c:v>21.3</c:v>
                </c:pt>
                <c:pt idx="214">
                  <c:v>21.4</c:v>
                </c:pt>
                <c:pt idx="215">
                  <c:v>21.5</c:v>
                </c:pt>
                <c:pt idx="216">
                  <c:v>21.6</c:v>
                </c:pt>
                <c:pt idx="217">
                  <c:v>21.7</c:v>
                </c:pt>
                <c:pt idx="218">
                  <c:v>21.8</c:v>
                </c:pt>
                <c:pt idx="219">
                  <c:v>21.9</c:v>
                </c:pt>
                <c:pt idx="220">
                  <c:v>22</c:v>
                </c:pt>
                <c:pt idx="221">
                  <c:v>22.1</c:v>
                </c:pt>
                <c:pt idx="222">
                  <c:v>22.2</c:v>
                </c:pt>
                <c:pt idx="223">
                  <c:v>22.3</c:v>
                </c:pt>
                <c:pt idx="224">
                  <c:v>22.4</c:v>
                </c:pt>
                <c:pt idx="225">
                  <c:v>22.5</c:v>
                </c:pt>
                <c:pt idx="226">
                  <c:v>22.6</c:v>
                </c:pt>
                <c:pt idx="227">
                  <c:v>22.7</c:v>
                </c:pt>
                <c:pt idx="228">
                  <c:v>22.8</c:v>
                </c:pt>
                <c:pt idx="229">
                  <c:v>22.9</c:v>
                </c:pt>
                <c:pt idx="230">
                  <c:v>23</c:v>
                </c:pt>
                <c:pt idx="231">
                  <c:v>23.1</c:v>
                </c:pt>
                <c:pt idx="232">
                  <c:v>23.2</c:v>
                </c:pt>
                <c:pt idx="233">
                  <c:v>23.3</c:v>
                </c:pt>
                <c:pt idx="234">
                  <c:v>23.4</c:v>
                </c:pt>
                <c:pt idx="235">
                  <c:v>23.5</c:v>
                </c:pt>
                <c:pt idx="236">
                  <c:v>23.6</c:v>
                </c:pt>
                <c:pt idx="237">
                  <c:v>23.7</c:v>
                </c:pt>
                <c:pt idx="238">
                  <c:v>23.8</c:v>
                </c:pt>
                <c:pt idx="239">
                  <c:v>23.9</c:v>
                </c:pt>
                <c:pt idx="240">
                  <c:v>24</c:v>
                </c:pt>
                <c:pt idx="241">
                  <c:v>24.1</c:v>
                </c:pt>
                <c:pt idx="242">
                  <c:v>24.2</c:v>
                </c:pt>
                <c:pt idx="243">
                  <c:v>24.3</c:v>
                </c:pt>
                <c:pt idx="244">
                  <c:v>24.4</c:v>
                </c:pt>
                <c:pt idx="245">
                  <c:v>24.5</c:v>
                </c:pt>
                <c:pt idx="246">
                  <c:v>24.6</c:v>
                </c:pt>
                <c:pt idx="247">
                  <c:v>24.7</c:v>
                </c:pt>
                <c:pt idx="248">
                  <c:v>24.8</c:v>
                </c:pt>
                <c:pt idx="249">
                  <c:v>24.9</c:v>
                </c:pt>
                <c:pt idx="250">
                  <c:v>25</c:v>
                </c:pt>
                <c:pt idx="251">
                  <c:v>25.1</c:v>
                </c:pt>
                <c:pt idx="252">
                  <c:v>25.2</c:v>
                </c:pt>
                <c:pt idx="253">
                  <c:v>25.3</c:v>
                </c:pt>
                <c:pt idx="254">
                  <c:v>25.4</c:v>
                </c:pt>
                <c:pt idx="255">
                  <c:v>25.5</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0</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00000000000003</c:v>
                </c:pt>
                <c:pt idx="323">
                  <c:v>32.299999999999997</c:v>
                </c:pt>
                <c:pt idx="324">
                  <c:v>32.4</c:v>
                </c:pt>
                <c:pt idx="325">
                  <c:v>32.5</c:v>
                </c:pt>
                <c:pt idx="326">
                  <c:v>32.6</c:v>
                </c:pt>
                <c:pt idx="327">
                  <c:v>32.700000000000003</c:v>
                </c:pt>
                <c:pt idx="328">
                  <c:v>32.799999999999997</c:v>
                </c:pt>
                <c:pt idx="329">
                  <c:v>32.9</c:v>
                </c:pt>
                <c:pt idx="330">
                  <c:v>33</c:v>
                </c:pt>
                <c:pt idx="331">
                  <c:v>33.1</c:v>
                </c:pt>
                <c:pt idx="332">
                  <c:v>33.200000000000003</c:v>
                </c:pt>
                <c:pt idx="333">
                  <c:v>33.299999999999997</c:v>
                </c:pt>
                <c:pt idx="334">
                  <c:v>33.4</c:v>
                </c:pt>
                <c:pt idx="335">
                  <c:v>33.5</c:v>
                </c:pt>
                <c:pt idx="336">
                  <c:v>33.6</c:v>
                </c:pt>
                <c:pt idx="337">
                  <c:v>33.700000000000003</c:v>
                </c:pt>
                <c:pt idx="338">
                  <c:v>33.799999999999997</c:v>
                </c:pt>
                <c:pt idx="339">
                  <c:v>33.9</c:v>
                </c:pt>
                <c:pt idx="340">
                  <c:v>34</c:v>
                </c:pt>
                <c:pt idx="341">
                  <c:v>34.1</c:v>
                </c:pt>
                <c:pt idx="342">
                  <c:v>34.200000000000003</c:v>
                </c:pt>
                <c:pt idx="343">
                  <c:v>34.299999999999997</c:v>
                </c:pt>
                <c:pt idx="344">
                  <c:v>34.4</c:v>
                </c:pt>
                <c:pt idx="345">
                  <c:v>34.5</c:v>
                </c:pt>
                <c:pt idx="346">
                  <c:v>34.6</c:v>
                </c:pt>
                <c:pt idx="347">
                  <c:v>34.700000000000003</c:v>
                </c:pt>
                <c:pt idx="348">
                  <c:v>34.799999999999997</c:v>
                </c:pt>
                <c:pt idx="349">
                  <c:v>34.9</c:v>
                </c:pt>
                <c:pt idx="350">
                  <c:v>35</c:v>
                </c:pt>
                <c:pt idx="351">
                  <c:v>35.1</c:v>
                </c:pt>
                <c:pt idx="352">
                  <c:v>35.200000000000003</c:v>
                </c:pt>
                <c:pt idx="353">
                  <c:v>35.299999999999997</c:v>
                </c:pt>
                <c:pt idx="354">
                  <c:v>35.4</c:v>
                </c:pt>
                <c:pt idx="355">
                  <c:v>35.5</c:v>
                </c:pt>
                <c:pt idx="356">
                  <c:v>35.6</c:v>
                </c:pt>
                <c:pt idx="357">
                  <c:v>35.700000000000003</c:v>
                </c:pt>
                <c:pt idx="358">
                  <c:v>35.799999999999997</c:v>
                </c:pt>
                <c:pt idx="359">
                  <c:v>35.9</c:v>
                </c:pt>
                <c:pt idx="360">
                  <c:v>36</c:v>
                </c:pt>
                <c:pt idx="361">
                  <c:v>36.1</c:v>
                </c:pt>
                <c:pt idx="362">
                  <c:v>36.200000000000003</c:v>
                </c:pt>
                <c:pt idx="363">
                  <c:v>36.299999999999997</c:v>
                </c:pt>
                <c:pt idx="364">
                  <c:v>36.4</c:v>
                </c:pt>
                <c:pt idx="365">
                  <c:v>36.5</c:v>
                </c:pt>
                <c:pt idx="366">
                  <c:v>36.6</c:v>
                </c:pt>
                <c:pt idx="367">
                  <c:v>36.700000000000003</c:v>
                </c:pt>
                <c:pt idx="368">
                  <c:v>36.799999999999997</c:v>
                </c:pt>
                <c:pt idx="369">
                  <c:v>36.9</c:v>
                </c:pt>
                <c:pt idx="370">
                  <c:v>37</c:v>
                </c:pt>
                <c:pt idx="371">
                  <c:v>37.1</c:v>
                </c:pt>
                <c:pt idx="372">
                  <c:v>37.200000000000003</c:v>
                </c:pt>
                <c:pt idx="373">
                  <c:v>37.299999999999997</c:v>
                </c:pt>
                <c:pt idx="374">
                  <c:v>37.4</c:v>
                </c:pt>
                <c:pt idx="375">
                  <c:v>37.5</c:v>
                </c:pt>
                <c:pt idx="376">
                  <c:v>37.6</c:v>
                </c:pt>
                <c:pt idx="377">
                  <c:v>37.700000000000003</c:v>
                </c:pt>
                <c:pt idx="378">
                  <c:v>37.799999999999997</c:v>
                </c:pt>
                <c:pt idx="379">
                  <c:v>37.9</c:v>
                </c:pt>
                <c:pt idx="380">
                  <c:v>38</c:v>
                </c:pt>
                <c:pt idx="381">
                  <c:v>38.1</c:v>
                </c:pt>
                <c:pt idx="382">
                  <c:v>38.200000000000003</c:v>
                </c:pt>
                <c:pt idx="383">
                  <c:v>38.299999999999997</c:v>
                </c:pt>
                <c:pt idx="384">
                  <c:v>38.4</c:v>
                </c:pt>
                <c:pt idx="385">
                  <c:v>38.5</c:v>
                </c:pt>
                <c:pt idx="386">
                  <c:v>38.6</c:v>
                </c:pt>
                <c:pt idx="387">
                  <c:v>38.700000000000003</c:v>
                </c:pt>
                <c:pt idx="388">
                  <c:v>38.799999999999997</c:v>
                </c:pt>
                <c:pt idx="389">
                  <c:v>38.9</c:v>
                </c:pt>
                <c:pt idx="390">
                  <c:v>39</c:v>
                </c:pt>
                <c:pt idx="391">
                  <c:v>39.1</c:v>
                </c:pt>
                <c:pt idx="392">
                  <c:v>39.200000000000003</c:v>
                </c:pt>
                <c:pt idx="393">
                  <c:v>39.299999999999997</c:v>
                </c:pt>
                <c:pt idx="394">
                  <c:v>39.4</c:v>
                </c:pt>
                <c:pt idx="395">
                  <c:v>39.5</c:v>
                </c:pt>
                <c:pt idx="396">
                  <c:v>39.6</c:v>
                </c:pt>
                <c:pt idx="397">
                  <c:v>39.700000000000003</c:v>
                </c:pt>
                <c:pt idx="398">
                  <c:v>39.799999999999997</c:v>
                </c:pt>
                <c:pt idx="399">
                  <c:v>39.9</c:v>
                </c:pt>
                <c:pt idx="400">
                  <c:v>40</c:v>
                </c:pt>
                <c:pt idx="401">
                  <c:v>40.1</c:v>
                </c:pt>
                <c:pt idx="402">
                  <c:v>40.200000000000003</c:v>
                </c:pt>
                <c:pt idx="403">
                  <c:v>40.299999999999997</c:v>
                </c:pt>
                <c:pt idx="404">
                  <c:v>40.4</c:v>
                </c:pt>
                <c:pt idx="405">
                  <c:v>40.5</c:v>
                </c:pt>
                <c:pt idx="406">
                  <c:v>40.6</c:v>
                </c:pt>
                <c:pt idx="407">
                  <c:v>40.700000000000003</c:v>
                </c:pt>
                <c:pt idx="408">
                  <c:v>40.799999999999997</c:v>
                </c:pt>
                <c:pt idx="409">
                  <c:v>40.9</c:v>
                </c:pt>
                <c:pt idx="410">
                  <c:v>41</c:v>
                </c:pt>
                <c:pt idx="411">
                  <c:v>41.1</c:v>
                </c:pt>
                <c:pt idx="412">
                  <c:v>41.2</c:v>
                </c:pt>
                <c:pt idx="413">
                  <c:v>41.3</c:v>
                </c:pt>
                <c:pt idx="414">
                  <c:v>41.4</c:v>
                </c:pt>
                <c:pt idx="415">
                  <c:v>41.5</c:v>
                </c:pt>
                <c:pt idx="416">
                  <c:v>41.6</c:v>
                </c:pt>
                <c:pt idx="417">
                  <c:v>41.7</c:v>
                </c:pt>
                <c:pt idx="418">
                  <c:v>41.8</c:v>
                </c:pt>
                <c:pt idx="419">
                  <c:v>41.9</c:v>
                </c:pt>
                <c:pt idx="420">
                  <c:v>42</c:v>
                </c:pt>
                <c:pt idx="421">
                  <c:v>42.1</c:v>
                </c:pt>
                <c:pt idx="422">
                  <c:v>42.2</c:v>
                </c:pt>
                <c:pt idx="423">
                  <c:v>42.3</c:v>
                </c:pt>
                <c:pt idx="424">
                  <c:v>42.4</c:v>
                </c:pt>
                <c:pt idx="425">
                  <c:v>42.5</c:v>
                </c:pt>
                <c:pt idx="426">
                  <c:v>42.6</c:v>
                </c:pt>
                <c:pt idx="427">
                  <c:v>42.7</c:v>
                </c:pt>
                <c:pt idx="428">
                  <c:v>42.8</c:v>
                </c:pt>
                <c:pt idx="429">
                  <c:v>42.9</c:v>
                </c:pt>
                <c:pt idx="430">
                  <c:v>43</c:v>
                </c:pt>
                <c:pt idx="431">
                  <c:v>43.1</c:v>
                </c:pt>
                <c:pt idx="432">
                  <c:v>43.2</c:v>
                </c:pt>
                <c:pt idx="433">
                  <c:v>43.3</c:v>
                </c:pt>
                <c:pt idx="434">
                  <c:v>43.4</c:v>
                </c:pt>
                <c:pt idx="435">
                  <c:v>43.5</c:v>
                </c:pt>
                <c:pt idx="436">
                  <c:v>43.6</c:v>
                </c:pt>
                <c:pt idx="437">
                  <c:v>43.7</c:v>
                </c:pt>
                <c:pt idx="438">
                  <c:v>43.8</c:v>
                </c:pt>
                <c:pt idx="439">
                  <c:v>43.9</c:v>
                </c:pt>
                <c:pt idx="440">
                  <c:v>44</c:v>
                </c:pt>
                <c:pt idx="441">
                  <c:v>44.1</c:v>
                </c:pt>
                <c:pt idx="442">
                  <c:v>44.2</c:v>
                </c:pt>
                <c:pt idx="443">
                  <c:v>44.3</c:v>
                </c:pt>
                <c:pt idx="444">
                  <c:v>44.4</c:v>
                </c:pt>
                <c:pt idx="445">
                  <c:v>44.5</c:v>
                </c:pt>
                <c:pt idx="446">
                  <c:v>44.6</c:v>
                </c:pt>
                <c:pt idx="447">
                  <c:v>44.7</c:v>
                </c:pt>
                <c:pt idx="448">
                  <c:v>44.8</c:v>
                </c:pt>
                <c:pt idx="449">
                  <c:v>44.9</c:v>
                </c:pt>
                <c:pt idx="450">
                  <c:v>45</c:v>
                </c:pt>
                <c:pt idx="451">
                  <c:v>45.1</c:v>
                </c:pt>
                <c:pt idx="452">
                  <c:v>45.2</c:v>
                </c:pt>
                <c:pt idx="453">
                  <c:v>45.3</c:v>
                </c:pt>
                <c:pt idx="454">
                  <c:v>45.4</c:v>
                </c:pt>
                <c:pt idx="455">
                  <c:v>45.5</c:v>
                </c:pt>
                <c:pt idx="456">
                  <c:v>45.6</c:v>
                </c:pt>
                <c:pt idx="457">
                  <c:v>45.7</c:v>
                </c:pt>
                <c:pt idx="458">
                  <c:v>45.8</c:v>
                </c:pt>
                <c:pt idx="459">
                  <c:v>45.9</c:v>
                </c:pt>
                <c:pt idx="460">
                  <c:v>46</c:v>
                </c:pt>
                <c:pt idx="461">
                  <c:v>46.1</c:v>
                </c:pt>
                <c:pt idx="462">
                  <c:v>46.2</c:v>
                </c:pt>
                <c:pt idx="463">
                  <c:v>46.3</c:v>
                </c:pt>
                <c:pt idx="464">
                  <c:v>46.4</c:v>
                </c:pt>
                <c:pt idx="465">
                  <c:v>46.5</c:v>
                </c:pt>
                <c:pt idx="466">
                  <c:v>46.6</c:v>
                </c:pt>
                <c:pt idx="467">
                  <c:v>46.7</c:v>
                </c:pt>
                <c:pt idx="468">
                  <c:v>46.8</c:v>
                </c:pt>
                <c:pt idx="469">
                  <c:v>46.9</c:v>
                </c:pt>
                <c:pt idx="470">
                  <c:v>47</c:v>
                </c:pt>
                <c:pt idx="471">
                  <c:v>47.1</c:v>
                </c:pt>
                <c:pt idx="472">
                  <c:v>47.2</c:v>
                </c:pt>
                <c:pt idx="473">
                  <c:v>47.3</c:v>
                </c:pt>
                <c:pt idx="474">
                  <c:v>47.4</c:v>
                </c:pt>
                <c:pt idx="475">
                  <c:v>47.5</c:v>
                </c:pt>
                <c:pt idx="476">
                  <c:v>47.6</c:v>
                </c:pt>
                <c:pt idx="477">
                  <c:v>47.7</c:v>
                </c:pt>
                <c:pt idx="478">
                  <c:v>47.8</c:v>
                </c:pt>
                <c:pt idx="479">
                  <c:v>47.9</c:v>
                </c:pt>
                <c:pt idx="480">
                  <c:v>48</c:v>
                </c:pt>
                <c:pt idx="481">
                  <c:v>48.1</c:v>
                </c:pt>
                <c:pt idx="482">
                  <c:v>48.2</c:v>
                </c:pt>
                <c:pt idx="483">
                  <c:v>48.3</c:v>
                </c:pt>
                <c:pt idx="484">
                  <c:v>48.4</c:v>
                </c:pt>
                <c:pt idx="485">
                  <c:v>48.5</c:v>
                </c:pt>
                <c:pt idx="486">
                  <c:v>48.6</c:v>
                </c:pt>
                <c:pt idx="487">
                  <c:v>48.7</c:v>
                </c:pt>
                <c:pt idx="488">
                  <c:v>48.8</c:v>
                </c:pt>
                <c:pt idx="489">
                  <c:v>48.9</c:v>
                </c:pt>
                <c:pt idx="490">
                  <c:v>49</c:v>
                </c:pt>
                <c:pt idx="491">
                  <c:v>49.1</c:v>
                </c:pt>
                <c:pt idx="492">
                  <c:v>49.2</c:v>
                </c:pt>
                <c:pt idx="493">
                  <c:v>49.3</c:v>
                </c:pt>
                <c:pt idx="494">
                  <c:v>49.4</c:v>
                </c:pt>
                <c:pt idx="495">
                  <c:v>49.5</c:v>
                </c:pt>
                <c:pt idx="496">
                  <c:v>49.6</c:v>
                </c:pt>
                <c:pt idx="497">
                  <c:v>49.7</c:v>
                </c:pt>
                <c:pt idx="498">
                  <c:v>49.8</c:v>
                </c:pt>
                <c:pt idx="499">
                  <c:v>49.9</c:v>
                </c:pt>
                <c:pt idx="500">
                  <c:v>50</c:v>
                </c:pt>
                <c:pt idx="501">
                  <c:v>50</c:v>
                </c:pt>
              </c:numCache>
            </c:numRef>
          </c:xVal>
          <c:yVal>
            <c:numRef>
              <c:f>'[y-stress_sym.csv]y-stress_sym'!$C$3:$C$504</c:f>
              <c:numCache>
                <c:formatCode>0.00E+00</c:formatCode>
                <c:ptCount val="502"/>
                <c:pt idx="0">
                  <c:v>0</c:v>
                </c:pt>
                <c:pt idx="1">
                  <c:v>-2.2900000000000001E-6</c:v>
                </c:pt>
                <c:pt idx="2">
                  <c:v>-2.1399999999999999E-2</c:v>
                </c:pt>
                <c:pt idx="3">
                  <c:v>-3.8600000000000002E-2</c:v>
                </c:pt>
                <c:pt idx="4">
                  <c:v>-1.6500000000000001E-2</c:v>
                </c:pt>
                <c:pt idx="5">
                  <c:v>-2.7E-2</c:v>
                </c:pt>
                <c:pt idx="6">
                  <c:v>-2.1700000000000001E-2</c:v>
                </c:pt>
                <c:pt idx="7">
                  <c:v>-0.53100000000000003</c:v>
                </c:pt>
                <c:pt idx="8">
                  <c:v>-1.92</c:v>
                </c:pt>
                <c:pt idx="9">
                  <c:v>-2.4500000000000002</c:v>
                </c:pt>
                <c:pt idx="10">
                  <c:v>-2.0699999999999998</c:v>
                </c:pt>
                <c:pt idx="11">
                  <c:v>-2.5299999999999998</c:v>
                </c:pt>
                <c:pt idx="12">
                  <c:v>-2.34</c:v>
                </c:pt>
                <c:pt idx="13">
                  <c:v>-2.36</c:v>
                </c:pt>
                <c:pt idx="14">
                  <c:v>-2.15</c:v>
                </c:pt>
                <c:pt idx="15">
                  <c:v>-2.57</c:v>
                </c:pt>
                <c:pt idx="16">
                  <c:v>-3.47</c:v>
                </c:pt>
                <c:pt idx="17">
                  <c:v>1.93</c:v>
                </c:pt>
                <c:pt idx="18">
                  <c:v>1.6</c:v>
                </c:pt>
                <c:pt idx="19">
                  <c:v>-0.68300000000000005</c:v>
                </c:pt>
                <c:pt idx="20">
                  <c:v>-12.7</c:v>
                </c:pt>
                <c:pt idx="21">
                  <c:v>-14</c:v>
                </c:pt>
                <c:pt idx="22">
                  <c:v>-14.7</c:v>
                </c:pt>
                <c:pt idx="23">
                  <c:v>-14.4</c:v>
                </c:pt>
                <c:pt idx="24">
                  <c:v>-15.5</c:v>
                </c:pt>
                <c:pt idx="25">
                  <c:v>-13.9</c:v>
                </c:pt>
                <c:pt idx="26">
                  <c:v>-13.5</c:v>
                </c:pt>
                <c:pt idx="27">
                  <c:v>-12.8</c:v>
                </c:pt>
                <c:pt idx="28">
                  <c:v>-12.3</c:v>
                </c:pt>
                <c:pt idx="29">
                  <c:v>-12.5</c:v>
                </c:pt>
                <c:pt idx="30">
                  <c:v>-11.3</c:v>
                </c:pt>
                <c:pt idx="31">
                  <c:v>-8.44</c:v>
                </c:pt>
                <c:pt idx="32">
                  <c:v>-6.16</c:v>
                </c:pt>
                <c:pt idx="33">
                  <c:v>-3.8</c:v>
                </c:pt>
                <c:pt idx="34">
                  <c:v>-3.15</c:v>
                </c:pt>
                <c:pt idx="35">
                  <c:v>-3.81</c:v>
                </c:pt>
                <c:pt idx="36">
                  <c:v>-4.33</c:v>
                </c:pt>
                <c:pt idx="37">
                  <c:v>-4.1399999999999997</c:v>
                </c:pt>
                <c:pt idx="38">
                  <c:v>-3.94</c:v>
                </c:pt>
                <c:pt idx="39">
                  <c:v>-3.39</c:v>
                </c:pt>
                <c:pt idx="40">
                  <c:v>-2.99</c:v>
                </c:pt>
                <c:pt idx="41">
                  <c:v>-3.06</c:v>
                </c:pt>
                <c:pt idx="42">
                  <c:v>-2.98</c:v>
                </c:pt>
                <c:pt idx="43">
                  <c:v>-3.36</c:v>
                </c:pt>
                <c:pt idx="44">
                  <c:v>-4.3600000000000003</c:v>
                </c:pt>
                <c:pt idx="45">
                  <c:v>-3.24</c:v>
                </c:pt>
                <c:pt idx="46">
                  <c:v>-2.2999999999999998</c:v>
                </c:pt>
                <c:pt idx="47">
                  <c:v>-3.09</c:v>
                </c:pt>
                <c:pt idx="48">
                  <c:v>-3.92</c:v>
                </c:pt>
                <c:pt idx="49">
                  <c:v>-4.76</c:v>
                </c:pt>
                <c:pt idx="50">
                  <c:v>-5.97</c:v>
                </c:pt>
                <c:pt idx="51">
                  <c:v>-7.86</c:v>
                </c:pt>
                <c:pt idx="52">
                  <c:v>-9.39</c:v>
                </c:pt>
                <c:pt idx="53">
                  <c:v>-10.7</c:v>
                </c:pt>
                <c:pt idx="54">
                  <c:v>-12.8</c:v>
                </c:pt>
                <c:pt idx="55">
                  <c:v>-14.1</c:v>
                </c:pt>
                <c:pt idx="56">
                  <c:v>-14.6</c:v>
                </c:pt>
                <c:pt idx="57">
                  <c:v>-14.9</c:v>
                </c:pt>
                <c:pt idx="58">
                  <c:v>-15</c:v>
                </c:pt>
                <c:pt idx="59">
                  <c:v>-14.7</c:v>
                </c:pt>
                <c:pt idx="60">
                  <c:v>-13.9</c:v>
                </c:pt>
                <c:pt idx="61">
                  <c:v>-14</c:v>
                </c:pt>
                <c:pt idx="62">
                  <c:v>-14.1</c:v>
                </c:pt>
                <c:pt idx="63">
                  <c:v>-13.9</c:v>
                </c:pt>
                <c:pt idx="64">
                  <c:v>-13.9</c:v>
                </c:pt>
                <c:pt idx="65">
                  <c:v>-14</c:v>
                </c:pt>
                <c:pt idx="66">
                  <c:v>-13.6</c:v>
                </c:pt>
                <c:pt idx="67">
                  <c:v>-13.9</c:v>
                </c:pt>
                <c:pt idx="68">
                  <c:v>-13.7</c:v>
                </c:pt>
                <c:pt idx="69">
                  <c:v>-13.8</c:v>
                </c:pt>
                <c:pt idx="70">
                  <c:v>-13.3</c:v>
                </c:pt>
                <c:pt idx="71">
                  <c:v>-13.2</c:v>
                </c:pt>
                <c:pt idx="72">
                  <c:v>-13.3</c:v>
                </c:pt>
                <c:pt idx="73">
                  <c:v>-13.3</c:v>
                </c:pt>
                <c:pt idx="74">
                  <c:v>-13.3</c:v>
                </c:pt>
                <c:pt idx="75">
                  <c:v>-13.3</c:v>
                </c:pt>
                <c:pt idx="76">
                  <c:v>-13.9</c:v>
                </c:pt>
                <c:pt idx="77">
                  <c:v>-14</c:v>
                </c:pt>
                <c:pt idx="78">
                  <c:v>-13.6</c:v>
                </c:pt>
                <c:pt idx="79">
                  <c:v>-14</c:v>
                </c:pt>
                <c:pt idx="80">
                  <c:v>-13.7</c:v>
                </c:pt>
                <c:pt idx="81">
                  <c:v>-13.1</c:v>
                </c:pt>
                <c:pt idx="82">
                  <c:v>-13.7</c:v>
                </c:pt>
                <c:pt idx="83">
                  <c:v>-12.6</c:v>
                </c:pt>
                <c:pt idx="84">
                  <c:v>-12.8</c:v>
                </c:pt>
                <c:pt idx="85">
                  <c:v>-13.1</c:v>
                </c:pt>
                <c:pt idx="86">
                  <c:v>-12.8</c:v>
                </c:pt>
                <c:pt idx="87">
                  <c:v>-13.3</c:v>
                </c:pt>
                <c:pt idx="88">
                  <c:v>-13.3</c:v>
                </c:pt>
                <c:pt idx="89">
                  <c:v>-13.3</c:v>
                </c:pt>
                <c:pt idx="90">
                  <c:v>-14</c:v>
                </c:pt>
                <c:pt idx="91">
                  <c:v>-13.8</c:v>
                </c:pt>
                <c:pt idx="92">
                  <c:v>-14</c:v>
                </c:pt>
                <c:pt idx="93">
                  <c:v>-14.1</c:v>
                </c:pt>
                <c:pt idx="94">
                  <c:v>-14.8</c:v>
                </c:pt>
                <c:pt idx="95">
                  <c:v>-14.9</c:v>
                </c:pt>
                <c:pt idx="96">
                  <c:v>-15.2</c:v>
                </c:pt>
                <c:pt idx="97">
                  <c:v>-14.7</c:v>
                </c:pt>
                <c:pt idx="98">
                  <c:v>-15.3</c:v>
                </c:pt>
                <c:pt idx="99">
                  <c:v>-15.5</c:v>
                </c:pt>
                <c:pt idx="100">
                  <c:v>-15.9</c:v>
                </c:pt>
                <c:pt idx="101">
                  <c:v>-16</c:v>
                </c:pt>
                <c:pt idx="102">
                  <c:v>-16.2</c:v>
                </c:pt>
                <c:pt idx="103">
                  <c:v>-16.3</c:v>
                </c:pt>
                <c:pt idx="104">
                  <c:v>-16.5</c:v>
                </c:pt>
                <c:pt idx="105">
                  <c:v>-16.7</c:v>
                </c:pt>
                <c:pt idx="106">
                  <c:v>-17</c:v>
                </c:pt>
                <c:pt idx="107">
                  <c:v>-17.100000000000001</c:v>
                </c:pt>
                <c:pt idx="108">
                  <c:v>-17.3</c:v>
                </c:pt>
                <c:pt idx="109">
                  <c:v>-17.399999999999999</c:v>
                </c:pt>
                <c:pt idx="110">
                  <c:v>-17.100000000000001</c:v>
                </c:pt>
                <c:pt idx="111">
                  <c:v>-17.100000000000001</c:v>
                </c:pt>
                <c:pt idx="112">
                  <c:v>-17</c:v>
                </c:pt>
                <c:pt idx="113">
                  <c:v>-16.8</c:v>
                </c:pt>
                <c:pt idx="114">
                  <c:v>-16.2</c:v>
                </c:pt>
                <c:pt idx="115">
                  <c:v>-17.100000000000001</c:v>
                </c:pt>
                <c:pt idx="116">
                  <c:v>-16.7</c:v>
                </c:pt>
                <c:pt idx="117">
                  <c:v>-17.2</c:v>
                </c:pt>
                <c:pt idx="118">
                  <c:v>-16.899999999999999</c:v>
                </c:pt>
                <c:pt idx="119">
                  <c:v>-16.8</c:v>
                </c:pt>
                <c:pt idx="120">
                  <c:v>-18.100000000000001</c:v>
                </c:pt>
                <c:pt idx="121">
                  <c:v>-17.100000000000001</c:v>
                </c:pt>
                <c:pt idx="122">
                  <c:v>-16</c:v>
                </c:pt>
                <c:pt idx="123">
                  <c:v>-16.7</c:v>
                </c:pt>
                <c:pt idx="124">
                  <c:v>-17.2</c:v>
                </c:pt>
                <c:pt idx="125">
                  <c:v>-17.3</c:v>
                </c:pt>
                <c:pt idx="126">
                  <c:v>-17.5</c:v>
                </c:pt>
                <c:pt idx="127">
                  <c:v>-16.899999999999999</c:v>
                </c:pt>
                <c:pt idx="128">
                  <c:v>-17</c:v>
                </c:pt>
                <c:pt idx="129">
                  <c:v>-17.2</c:v>
                </c:pt>
                <c:pt idx="130">
                  <c:v>-18.100000000000001</c:v>
                </c:pt>
                <c:pt idx="131">
                  <c:v>-18.2</c:v>
                </c:pt>
                <c:pt idx="132">
                  <c:v>-17.7</c:v>
                </c:pt>
                <c:pt idx="133">
                  <c:v>-17.600000000000001</c:v>
                </c:pt>
                <c:pt idx="134">
                  <c:v>-17.3</c:v>
                </c:pt>
                <c:pt idx="135">
                  <c:v>-17.3</c:v>
                </c:pt>
                <c:pt idx="136">
                  <c:v>-17.399999999999999</c:v>
                </c:pt>
                <c:pt idx="137">
                  <c:v>-17.2</c:v>
                </c:pt>
                <c:pt idx="138">
                  <c:v>-17.2</c:v>
                </c:pt>
                <c:pt idx="139">
                  <c:v>-17.600000000000001</c:v>
                </c:pt>
                <c:pt idx="140">
                  <c:v>-18.100000000000001</c:v>
                </c:pt>
                <c:pt idx="141">
                  <c:v>-18.8</c:v>
                </c:pt>
                <c:pt idx="142">
                  <c:v>-18.3</c:v>
                </c:pt>
                <c:pt idx="143">
                  <c:v>-18.100000000000001</c:v>
                </c:pt>
                <c:pt idx="144">
                  <c:v>-19.3</c:v>
                </c:pt>
                <c:pt idx="145">
                  <c:v>-19.2</c:v>
                </c:pt>
                <c:pt idx="146">
                  <c:v>-18.7</c:v>
                </c:pt>
                <c:pt idx="147">
                  <c:v>-19</c:v>
                </c:pt>
                <c:pt idx="148">
                  <c:v>-18.899999999999999</c:v>
                </c:pt>
                <c:pt idx="149">
                  <c:v>-19.5</c:v>
                </c:pt>
                <c:pt idx="150">
                  <c:v>-19.600000000000001</c:v>
                </c:pt>
                <c:pt idx="151">
                  <c:v>-19.5</c:v>
                </c:pt>
                <c:pt idx="152">
                  <c:v>-19.7</c:v>
                </c:pt>
                <c:pt idx="153">
                  <c:v>-20.3</c:v>
                </c:pt>
                <c:pt idx="154">
                  <c:v>-20.2</c:v>
                </c:pt>
                <c:pt idx="155">
                  <c:v>-20.8</c:v>
                </c:pt>
                <c:pt idx="156">
                  <c:v>-18.8</c:v>
                </c:pt>
                <c:pt idx="157">
                  <c:v>-19.399999999999999</c:v>
                </c:pt>
                <c:pt idx="158">
                  <c:v>-19.2</c:v>
                </c:pt>
                <c:pt idx="159">
                  <c:v>-19.600000000000001</c:v>
                </c:pt>
                <c:pt idx="160">
                  <c:v>-20</c:v>
                </c:pt>
                <c:pt idx="161">
                  <c:v>-18.7</c:v>
                </c:pt>
                <c:pt idx="162">
                  <c:v>-19.8</c:v>
                </c:pt>
                <c:pt idx="163">
                  <c:v>-20</c:v>
                </c:pt>
                <c:pt idx="164">
                  <c:v>-19.8</c:v>
                </c:pt>
                <c:pt idx="165">
                  <c:v>-19.899999999999999</c:v>
                </c:pt>
                <c:pt idx="166">
                  <c:v>-20</c:v>
                </c:pt>
                <c:pt idx="167">
                  <c:v>-20.5</c:v>
                </c:pt>
                <c:pt idx="168">
                  <c:v>-20.9</c:v>
                </c:pt>
                <c:pt idx="169">
                  <c:v>-20.7</c:v>
                </c:pt>
                <c:pt idx="170">
                  <c:v>-21.3</c:v>
                </c:pt>
                <c:pt idx="171">
                  <c:v>-20.399999999999999</c:v>
                </c:pt>
                <c:pt idx="172">
                  <c:v>-20.2</c:v>
                </c:pt>
                <c:pt idx="173">
                  <c:v>-18</c:v>
                </c:pt>
                <c:pt idx="174">
                  <c:v>-18.399999999999999</c:v>
                </c:pt>
                <c:pt idx="175">
                  <c:v>-18.100000000000001</c:v>
                </c:pt>
                <c:pt idx="176">
                  <c:v>-18.899999999999999</c:v>
                </c:pt>
                <c:pt idx="177">
                  <c:v>-19.100000000000001</c:v>
                </c:pt>
                <c:pt idx="178">
                  <c:v>-18.5</c:v>
                </c:pt>
                <c:pt idx="179">
                  <c:v>-19.3</c:v>
                </c:pt>
                <c:pt idx="180">
                  <c:v>-19.100000000000001</c:v>
                </c:pt>
                <c:pt idx="181">
                  <c:v>-18.8</c:v>
                </c:pt>
                <c:pt idx="182">
                  <c:v>-18.5</c:v>
                </c:pt>
                <c:pt idx="183">
                  <c:v>-18.7</c:v>
                </c:pt>
                <c:pt idx="184">
                  <c:v>-18.3</c:v>
                </c:pt>
                <c:pt idx="185">
                  <c:v>-18.5</c:v>
                </c:pt>
                <c:pt idx="186">
                  <c:v>-18.3</c:v>
                </c:pt>
                <c:pt idx="187">
                  <c:v>-18.100000000000001</c:v>
                </c:pt>
                <c:pt idx="188">
                  <c:v>-18.100000000000001</c:v>
                </c:pt>
                <c:pt idx="189">
                  <c:v>-17.7</c:v>
                </c:pt>
                <c:pt idx="190">
                  <c:v>-17.7</c:v>
                </c:pt>
                <c:pt idx="191">
                  <c:v>-18</c:v>
                </c:pt>
                <c:pt idx="192">
                  <c:v>-18</c:v>
                </c:pt>
                <c:pt idx="193">
                  <c:v>-18.3</c:v>
                </c:pt>
                <c:pt idx="194">
                  <c:v>-18.399999999999999</c:v>
                </c:pt>
                <c:pt idx="195">
                  <c:v>-18.5</c:v>
                </c:pt>
                <c:pt idx="196">
                  <c:v>-18.399999999999999</c:v>
                </c:pt>
                <c:pt idx="197">
                  <c:v>-18.8</c:v>
                </c:pt>
                <c:pt idx="198">
                  <c:v>-19.3</c:v>
                </c:pt>
                <c:pt idx="199">
                  <c:v>-19.600000000000001</c:v>
                </c:pt>
                <c:pt idx="200">
                  <c:v>-19.3</c:v>
                </c:pt>
                <c:pt idx="201">
                  <c:v>-19.3</c:v>
                </c:pt>
                <c:pt idx="202">
                  <c:v>-19.5</c:v>
                </c:pt>
                <c:pt idx="203">
                  <c:v>-20.100000000000001</c:v>
                </c:pt>
                <c:pt idx="204">
                  <c:v>-20.2</c:v>
                </c:pt>
                <c:pt idx="205">
                  <c:v>-20.8</c:v>
                </c:pt>
                <c:pt idx="206">
                  <c:v>-21.6</c:v>
                </c:pt>
                <c:pt idx="207">
                  <c:v>-22</c:v>
                </c:pt>
                <c:pt idx="208">
                  <c:v>-22.1</c:v>
                </c:pt>
                <c:pt idx="209">
                  <c:v>-21.5</c:v>
                </c:pt>
                <c:pt idx="210">
                  <c:v>-21.1</c:v>
                </c:pt>
                <c:pt idx="211">
                  <c:v>-21.1</c:v>
                </c:pt>
                <c:pt idx="212">
                  <c:v>-21.2</c:v>
                </c:pt>
                <c:pt idx="213">
                  <c:v>-21.7</c:v>
                </c:pt>
                <c:pt idx="214">
                  <c:v>-22.1</c:v>
                </c:pt>
                <c:pt idx="215">
                  <c:v>-22.3</c:v>
                </c:pt>
                <c:pt idx="216">
                  <c:v>-22.7</c:v>
                </c:pt>
                <c:pt idx="217">
                  <c:v>-22.9</c:v>
                </c:pt>
                <c:pt idx="218">
                  <c:v>-23.2</c:v>
                </c:pt>
                <c:pt idx="219">
                  <c:v>-23.4</c:v>
                </c:pt>
                <c:pt idx="220">
                  <c:v>-23.7</c:v>
                </c:pt>
                <c:pt idx="221">
                  <c:v>-23.6</c:v>
                </c:pt>
                <c:pt idx="222">
                  <c:v>-22.3</c:v>
                </c:pt>
                <c:pt idx="223">
                  <c:v>-22</c:v>
                </c:pt>
                <c:pt idx="224">
                  <c:v>-21.6</c:v>
                </c:pt>
                <c:pt idx="225">
                  <c:v>-21.3</c:v>
                </c:pt>
                <c:pt idx="226">
                  <c:v>-21.5</c:v>
                </c:pt>
                <c:pt idx="227">
                  <c:v>-22.4</c:v>
                </c:pt>
                <c:pt idx="228">
                  <c:v>-23.4</c:v>
                </c:pt>
                <c:pt idx="229">
                  <c:v>-24.3</c:v>
                </c:pt>
                <c:pt idx="230">
                  <c:v>-24.2</c:v>
                </c:pt>
                <c:pt idx="231">
                  <c:v>-23.9</c:v>
                </c:pt>
                <c:pt idx="232">
                  <c:v>-23.7</c:v>
                </c:pt>
                <c:pt idx="233">
                  <c:v>-23.5</c:v>
                </c:pt>
                <c:pt idx="234">
                  <c:v>-22.9</c:v>
                </c:pt>
                <c:pt idx="235">
                  <c:v>-21.4</c:v>
                </c:pt>
                <c:pt idx="236">
                  <c:v>-21.1</c:v>
                </c:pt>
                <c:pt idx="237">
                  <c:v>-21</c:v>
                </c:pt>
                <c:pt idx="238">
                  <c:v>-20.6</c:v>
                </c:pt>
                <c:pt idx="239">
                  <c:v>-20.9</c:v>
                </c:pt>
                <c:pt idx="240">
                  <c:v>-20.9</c:v>
                </c:pt>
                <c:pt idx="241">
                  <c:v>-21.1</c:v>
                </c:pt>
                <c:pt idx="242">
                  <c:v>-21.2</c:v>
                </c:pt>
                <c:pt idx="243">
                  <c:v>-21.9</c:v>
                </c:pt>
                <c:pt idx="244">
                  <c:v>-22.4</c:v>
                </c:pt>
                <c:pt idx="245">
                  <c:v>-22.7</c:v>
                </c:pt>
                <c:pt idx="246">
                  <c:v>-23.1</c:v>
                </c:pt>
                <c:pt idx="247">
                  <c:v>-23.1</c:v>
                </c:pt>
                <c:pt idx="248">
                  <c:v>-23.6</c:v>
                </c:pt>
                <c:pt idx="249">
                  <c:v>-23.6</c:v>
                </c:pt>
                <c:pt idx="250">
                  <c:v>-24.4</c:v>
                </c:pt>
                <c:pt idx="251">
                  <c:v>-24.3</c:v>
                </c:pt>
                <c:pt idx="252">
                  <c:v>-23.9</c:v>
                </c:pt>
                <c:pt idx="253">
                  <c:v>-23.7</c:v>
                </c:pt>
                <c:pt idx="254">
                  <c:v>-23.9</c:v>
                </c:pt>
                <c:pt idx="255">
                  <c:v>-23.7</c:v>
                </c:pt>
                <c:pt idx="256">
                  <c:v>-24</c:v>
                </c:pt>
                <c:pt idx="257">
                  <c:v>-24.2</c:v>
                </c:pt>
                <c:pt idx="258">
                  <c:v>-24.2</c:v>
                </c:pt>
                <c:pt idx="259">
                  <c:v>-24.1</c:v>
                </c:pt>
                <c:pt idx="260">
                  <c:v>-23.7</c:v>
                </c:pt>
                <c:pt idx="261">
                  <c:v>-23.8</c:v>
                </c:pt>
                <c:pt idx="262">
                  <c:v>-24.3</c:v>
                </c:pt>
                <c:pt idx="263">
                  <c:v>-24.5</c:v>
                </c:pt>
                <c:pt idx="264">
                  <c:v>-24.5</c:v>
                </c:pt>
                <c:pt idx="265">
                  <c:v>-25.1</c:v>
                </c:pt>
                <c:pt idx="266">
                  <c:v>-24.7</c:v>
                </c:pt>
                <c:pt idx="267">
                  <c:v>-25</c:v>
                </c:pt>
                <c:pt idx="268">
                  <c:v>-25.3</c:v>
                </c:pt>
                <c:pt idx="269">
                  <c:v>-25.8</c:v>
                </c:pt>
                <c:pt idx="270">
                  <c:v>-26.3</c:v>
                </c:pt>
                <c:pt idx="271">
                  <c:v>-26.6</c:v>
                </c:pt>
                <c:pt idx="272">
                  <c:v>-26.6</c:v>
                </c:pt>
                <c:pt idx="273">
                  <c:v>-26</c:v>
                </c:pt>
                <c:pt idx="274">
                  <c:v>-25.6</c:v>
                </c:pt>
                <c:pt idx="275">
                  <c:v>-25.4</c:v>
                </c:pt>
                <c:pt idx="276">
                  <c:v>-25.9</c:v>
                </c:pt>
                <c:pt idx="277">
                  <c:v>-25.5</c:v>
                </c:pt>
                <c:pt idx="278">
                  <c:v>-25.4</c:v>
                </c:pt>
                <c:pt idx="279">
                  <c:v>-25.6</c:v>
                </c:pt>
                <c:pt idx="280">
                  <c:v>-25.3</c:v>
                </c:pt>
                <c:pt idx="281">
                  <c:v>-25.5</c:v>
                </c:pt>
                <c:pt idx="282">
                  <c:v>-25.8</c:v>
                </c:pt>
                <c:pt idx="283">
                  <c:v>-25.7</c:v>
                </c:pt>
                <c:pt idx="284">
                  <c:v>-25.3</c:v>
                </c:pt>
                <c:pt idx="285">
                  <c:v>-24.7</c:v>
                </c:pt>
                <c:pt idx="286">
                  <c:v>-25.1</c:v>
                </c:pt>
                <c:pt idx="287">
                  <c:v>-25.5</c:v>
                </c:pt>
                <c:pt idx="288">
                  <c:v>-26.1</c:v>
                </c:pt>
                <c:pt idx="289">
                  <c:v>-26.4</c:v>
                </c:pt>
                <c:pt idx="290">
                  <c:v>-26.2</c:v>
                </c:pt>
                <c:pt idx="291">
                  <c:v>-26.3</c:v>
                </c:pt>
                <c:pt idx="292">
                  <c:v>-26</c:v>
                </c:pt>
                <c:pt idx="293">
                  <c:v>-26.3</c:v>
                </c:pt>
                <c:pt idx="294">
                  <c:v>-26.5</c:v>
                </c:pt>
                <c:pt idx="295">
                  <c:v>-26.5</c:v>
                </c:pt>
                <c:pt idx="296">
                  <c:v>-26.4</c:v>
                </c:pt>
                <c:pt idx="297">
                  <c:v>-26.3</c:v>
                </c:pt>
                <c:pt idx="298">
                  <c:v>-26.2</c:v>
                </c:pt>
                <c:pt idx="299">
                  <c:v>-26</c:v>
                </c:pt>
                <c:pt idx="300">
                  <c:v>-26.2</c:v>
                </c:pt>
                <c:pt idx="301">
                  <c:v>-26.1</c:v>
                </c:pt>
                <c:pt idx="302">
                  <c:v>-26</c:v>
                </c:pt>
                <c:pt idx="303">
                  <c:v>-26.3</c:v>
                </c:pt>
                <c:pt idx="304">
                  <c:v>-26.3</c:v>
                </c:pt>
                <c:pt idx="305">
                  <c:v>-26.4</c:v>
                </c:pt>
                <c:pt idx="306">
                  <c:v>-26.5</c:v>
                </c:pt>
                <c:pt idx="307">
                  <c:v>-26.6</c:v>
                </c:pt>
                <c:pt idx="308">
                  <c:v>-26.7</c:v>
                </c:pt>
                <c:pt idx="309">
                  <c:v>-26.8</c:v>
                </c:pt>
                <c:pt idx="310">
                  <c:v>-27.2</c:v>
                </c:pt>
                <c:pt idx="311">
                  <c:v>-27.2</c:v>
                </c:pt>
                <c:pt idx="312">
                  <c:v>-27.5</c:v>
                </c:pt>
                <c:pt idx="313">
                  <c:v>-27.2</c:v>
                </c:pt>
                <c:pt idx="314">
                  <c:v>-26.9</c:v>
                </c:pt>
                <c:pt idx="315">
                  <c:v>-26.8</c:v>
                </c:pt>
                <c:pt idx="316">
                  <c:v>-27.1</c:v>
                </c:pt>
                <c:pt idx="317">
                  <c:v>-27.1</c:v>
                </c:pt>
                <c:pt idx="318">
                  <c:v>-27.2</c:v>
                </c:pt>
                <c:pt idx="319">
                  <c:v>-27.1</c:v>
                </c:pt>
                <c:pt idx="320">
                  <c:v>-26.9</c:v>
                </c:pt>
                <c:pt idx="321">
                  <c:v>-27.4</c:v>
                </c:pt>
                <c:pt idx="322">
                  <c:v>-27.1</c:v>
                </c:pt>
                <c:pt idx="323">
                  <c:v>-27.1</c:v>
                </c:pt>
                <c:pt idx="324">
                  <c:v>-27.4</c:v>
                </c:pt>
                <c:pt idx="325">
                  <c:v>-27.4</c:v>
                </c:pt>
                <c:pt idx="326">
                  <c:v>-27.5</c:v>
                </c:pt>
                <c:pt idx="327">
                  <c:v>-27.7</c:v>
                </c:pt>
                <c:pt idx="328">
                  <c:v>-27.9</c:v>
                </c:pt>
                <c:pt idx="329">
                  <c:v>-28</c:v>
                </c:pt>
                <c:pt idx="330">
                  <c:v>-27.9</c:v>
                </c:pt>
                <c:pt idx="331">
                  <c:v>-27.6</c:v>
                </c:pt>
                <c:pt idx="332">
                  <c:v>-27.3</c:v>
                </c:pt>
                <c:pt idx="333">
                  <c:v>-27.2</c:v>
                </c:pt>
                <c:pt idx="334">
                  <c:v>-27.1</c:v>
                </c:pt>
                <c:pt idx="335">
                  <c:v>-27.5</c:v>
                </c:pt>
                <c:pt idx="336">
                  <c:v>-27.7</c:v>
                </c:pt>
                <c:pt idx="337">
                  <c:v>-27.7</c:v>
                </c:pt>
                <c:pt idx="338">
                  <c:v>-27.8</c:v>
                </c:pt>
                <c:pt idx="339">
                  <c:v>-27.9</c:v>
                </c:pt>
                <c:pt idx="340">
                  <c:v>-27.5</c:v>
                </c:pt>
                <c:pt idx="341">
                  <c:v>-27.3</c:v>
                </c:pt>
                <c:pt idx="342">
                  <c:v>-27.5</c:v>
                </c:pt>
                <c:pt idx="343">
                  <c:v>-27.6</c:v>
                </c:pt>
                <c:pt idx="344">
                  <c:v>-27.6</c:v>
                </c:pt>
                <c:pt idx="345">
                  <c:v>-27.7</c:v>
                </c:pt>
                <c:pt idx="346">
                  <c:v>-28.2</c:v>
                </c:pt>
                <c:pt idx="347">
                  <c:v>-28.1</c:v>
                </c:pt>
                <c:pt idx="348">
                  <c:v>-27.7</c:v>
                </c:pt>
                <c:pt idx="349">
                  <c:v>-27.7</c:v>
                </c:pt>
                <c:pt idx="350">
                  <c:v>-27.9</c:v>
                </c:pt>
                <c:pt idx="351">
                  <c:v>-28.2</c:v>
                </c:pt>
                <c:pt idx="352">
                  <c:v>-28.1</c:v>
                </c:pt>
                <c:pt idx="353">
                  <c:v>-28.2</c:v>
                </c:pt>
                <c:pt idx="354">
                  <c:v>-28.4</c:v>
                </c:pt>
                <c:pt idx="355">
                  <c:v>-28.3</c:v>
                </c:pt>
                <c:pt idx="356">
                  <c:v>-27.9</c:v>
                </c:pt>
                <c:pt idx="357">
                  <c:v>-28.1</c:v>
                </c:pt>
                <c:pt idx="358">
                  <c:v>-28.5</c:v>
                </c:pt>
                <c:pt idx="359">
                  <c:v>-28.9</c:v>
                </c:pt>
                <c:pt idx="360">
                  <c:v>-28.8</c:v>
                </c:pt>
                <c:pt idx="361">
                  <c:v>-29.1</c:v>
                </c:pt>
                <c:pt idx="362">
                  <c:v>-29.2</c:v>
                </c:pt>
                <c:pt idx="363">
                  <c:v>-29.1</c:v>
                </c:pt>
                <c:pt idx="364">
                  <c:v>-29.2</c:v>
                </c:pt>
                <c:pt idx="365">
                  <c:v>-28.7</c:v>
                </c:pt>
                <c:pt idx="366">
                  <c:v>-28.3</c:v>
                </c:pt>
                <c:pt idx="367">
                  <c:v>-28.5</c:v>
                </c:pt>
                <c:pt idx="368">
                  <c:v>-29</c:v>
                </c:pt>
                <c:pt idx="369">
                  <c:v>-29.4</c:v>
                </c:pt>
                <c:pt idx="370">
                  <c:v>-29.3</c:v>
                </c:pt>
                <c:pt idx="371">
                  <c:v>-29.2</c:v>
                </c:pt>
                <c:pt idx="372">
                  <c:v>-29.1</c:v>
                </c:pt>
                <c:pt idx="373">
                  <c:v>-29.3</c:v>
                </c:pt>
                <c:pt idx="374">
                  <c:v>-29.4</c:v>
                </c:pt>
                <c:pt idx="375">
                  <c:v>-29.4</c:v>
                </c:pt>
                <c:pt idx="376">
                  <c:v>-29.4</c:v>
                </c:pt>
                <c:pt idx="377">
                  <c:v>-29.4</c:v>
                </c:pt>
                <c:pt idx="378">
                  <c:v>-29.2</c:v>
                </c:pt>
                <c:pt idx="379">
                  <c:v>-29.2</c:v>
                </c:pt>
                <c:pt idx="380">
                  <c:v>-29</c:v>
                </c:pt>
                <c:pt idx="381">
                  <c:v>-28.9</c:v>
                </c:pt>
                <c:pt idx="382">
                  <c:v>-29</c:v>
                </c:pt>
                <c:pt idx="383">
                  <c:v>-29</c:v>
                </c:pt>
                <c:pt idx="384">
                  <c:v>-29</c:v>
                </c:pt>
                <c:pt idx="385">
                  <c:v>-29.1</c:v>
                </c:pt>
                <c:pt idx="386">
                  <c:v>-29.2</c:v>
                </c:pt>
                <c:pt idx="387">
                  <c:v>-29.1</c:v>
                </c:pt>
                <c:pt idx="388">
                  <c:v>-29.1</c:v>
                </c:pt>
                <c:pt idx="389">
                  <c:v>-29.4</c:v>
                </c:pt>
                <c:pt idx="390">
                  <c:v>-29.4</c:v>
                </c:pt>
                <c:pt idx="391">
                  <c:v>-29.5</c:v>
                </c:pt>
                <c:pt idx="392">
                  <c:v>-29.4</c:v>
                </c:pt>
                <c:pt idx="393">
                  <c:v>-29.3</c:v>
                </c:pt>
                <c:pt idx="394">
                  <c:v>-29.3</c:v>
                </c:pt>
                <c:pt idx="395">
                  <c:v>-29.2</c:v>
                </c:pt>
                <c:pt idx="396">
                  <c:v>-29</c:v>
                </c:pt>
                <c:pt idx="397">
                  <c:v>-29</c:v>
                </c:pt>
                <c:pt idx="398">
                  <c:v>-29.3</c:v>
                </c:pt>
                <c:pt idx="399">
                  <c:v>-29.3</c:v>
                </c:pt>
                <c:pt idx="400">
                  <c:v>-29.2</c:v>
                </c:pt>
                <c:pt idx="401">
                  <c:v>-29.2</c:v>
                </c:pt>
                <c:pt idx="402">
                  <c:v>-29.5</c:v>
                </c:pt>
                <c:pt idx="403">
                  <c:v>-29.2</c:v>
                </c:pt>
                <c:pt idx="404">
                  <c:v>-29.4</c:v>
                </c:pt>
                <c:pt idx="405">
                  <c:v>-29.5</c:v>
                </c:pt>
                <c:pt idx="406">
                  <c:v>-29.1</c:v>
                </c:pt>
                <c:pt idx="407">
                  <c:v>-29.2</c:v>
                </c:pt>
                <c:pt idx="408">
                  <c:v>-29.2</c:v>
                </c:pt>
                <c:pt idx="409">
                  <c:v>-29.2</c:v>
                </c:pt>
                <c:pt idx="410">
                  <c:v>-29.5</c:v>
                </c:pt>
                <c:pt idx="411">
                  <c:v>-29.2</c:v>
                </c:pt>
                <c:pt idx="412">
                  <c:v>-29.1</c:v>
                </c:pt>
                <c:pt idx="413">
                  <c:v>-29</c:v>
                </c:pt>
                <c:pt idx="414">
                  <c:v>-29</c:v>
                </c:pt>
                <c:pt idx="415">
                  <c:v>-28.6</c:v>
                </c:pt>
                <c:pt idx="416">
                  <c:v>-29.3</c:v>
                </c:pt>
                <c:pt idx="417">
                  <c:v>-29.2</c:v>
                </c:pt>
                <c:pt idx="418">
                  <c:v>-28.5</c:v>
                </c:pt>
                <c:pt idx="419">
                  <c:v>-28.8</c:v>
                </c:pt>
                <c:pt idx="420">
                  <c:v>-28.9</c:v>
                </c:pt>
                <c:pt idx="421">
                  <c:v>-29.4</c:v>
                </c:pt>
                <c:pt idx="422">
                  <c:v>-29.6</c:v>
                </c:pt>
                <c:pt idx="423">
                  <c:v>-29.5</c:v>
                </c:pt>
                <c:pt idx="424">
                  <c:v>-29.2</c:v>
                </c:pt>
                <c:pt idx="425">
                  <c:v>-29.2</c:v>
                </c:pt>
                <c:pt idx="426">
                  <c:v>-29</c:v>
                </c:pt>
                <c:pt idx="427">
                  <c:v>-29</c:v>
                </c:pt>
                <c:pt idx="428">
                  <c:v>-29.5</c:v>
                </c:pt>
                <c:pt idx="429">
                  <c:v>-29.6</c:v>
                </c:pt>
                <c:pt idx="430">
                  <c:v>-29.6</c:v>
                </c:pt>
                <c:pt idx="431">
                  <c:v>-29.7</c:v>
                </c:pt>
                <c:pt idx="432">
                  <c:v>-29.7</c:v>
                </c:pt>
                <c:pt idx="433">
                  <c:v>-29.5</c:v>
                </c:pt>
                <c:pt idx="434">
                  <c:v>-29.6</c:v>
                </c:pt>
                <c:pt idx="435">
                  <c:v>-29.4</c:v>
                </c:pt>
                <c:pt idx="436">
                  <c:v>-29.5</c:v>
                </c:pt>
                <c:pt idx="437">
                  <c:v>-29.8</c:v>
                </c:pt>
                <c:pt idx="438">
                  <c:v>-29.9</c:v>
                </c:pt>
                <c:pt idx="439">
                  <c:v>-28.4</c:v>
                </c:pt>
                <c:pt idx="440">
                  <c:v>-27.1</c:v>
                </c:pt>
                <c:pt idx="441">
                  <c:v>-24.3</c:v>
                </c:pt>
                <c:pt idx="442">
                  <c:v>-24.3</c:v>
                </c:pt>
                <c:pt idx="443">
                  <c:v>-23.3</c:v>
                </c:pt>
                <c:pt idx="444">
                  <c:v>-23</c:v>
                </c:pt>
                <c:pt idx="445">
                  <c:v>-21.6</c:v>
                </c:pt>
                <c:pt idx="446">
                  <c:v>-20.399999999999999</c:v>
                </c:pt>
                <c:pt idx="447">
                  <c:v>-19.899999999999999</c:v>
                </c:pt>
                <c:pt idx="448">
                  <c:v>-18.8</c:v>
                </c:pt>
                <c:pt idx="449">
                  <c:v>-17.600000000000001</c:v>
                </c:pt>
                <c:pt idx="450">
                  <c:v>-15.6</c:v>
                </c:pt>
                <c:pt idx="451">
                  <c:v>-12.6</c:v>
                </c:pt>
                <c:pt idx="452">
                  <c:v>-10.199999999999999</c:v>
                </c:pt>
                <c:pt idx="453">
                  <c:v>-8.11</c:v>
                </c:pt>
                <c:pt idx="454">
                  <c:v>-7.38</c:v>
                </c:pt>
                <c:pt idx="455">
                  <c:v>-7.68</c:v>
                </c:pt>
                <c:pt idx="456">
                  <c:v>-7.64</c:v>
                </c:pt>
                <c:pt idx="457">
                  <c:v>-7.7</c:v>
                </c:pt>
                <c:pt idx="458">
                  <c:v>-7.77</c:v>
                </c:pt>
                <c:pt idx="459">
                  <c:v>-8.2100000000000009</c:v>
                </c:pt>
                <c:pt idx="460">
                  <c:v>-8.06</c:v>
                </c:pt>
                <c:pt idx="461">
                  <c:v>-8.07</c:v>
                </c:pt>
                <c:pt idx="462">
                  <c:v>-8.0399999999999991</c:v>
                </c:pt>
                <c:pt idx="463">
                  <c:v>-7.48</c:v>
                </c:pt>
                <c:pt idx="464">
                  <c:v>-7.29</c:v>
                </c:pt>
                <c:pt idx="465">
                  <c:v>-7.05</c:v>
                </c:pt>
                <c:pt idx="466">
                  <c:v>-5.4</c:v>
                </c:pt>
                <c:pt idx="467">
                  <c:v>-4.1399999999999997</c:v>
                </c:pt>
                <c:pt idx="468">
                  <c:v>-3.05</c:v>
                </c:pt>
                <c:pt idx="469">
                  <c:v>-2.74</c:v>
                </c:pt>
                <c:pt idx="470">
                  <c:v>-3.53</c:v>
                </c:pt>
                <c:pt idx="471">
                  <c:v>-4.04</c:v>
                </c:pt>
                <c:pt idx="472">
                  <c:v>-4.45</c:v>
                </c:pt>
                <c:pt idx="473">
                  <c:v>-4.6500000000000004</c:v>
                </c:pt>
                <c:pt idx="474">
                  <c:v>-4.09</c:v>
                </c:pt>
                <c:pt idx="475">
                  <c:v>-3.26</c:v>
                </c:pt>
                <c:pt idx="476">
                  <c:v>-2.54</c:v>
                </c:pt>
                <c:pt idx="477">
                  <c:v>-1.7</c:v>
                </c:pt>
                <c:pt idx="478">
                  <c:v>-0.89800000000000002</c:v>
                </c:pt>
                <c:pt idx="479">
                  <c:v>-0.74399999999999999</c:v>
                </c:pt>
                <c:pt idx="480">
                  <c:v>-0.47199999999999998</c:v>
                </c:pt>
                <c:pt idx="481">
                  <c:v>-0.73899999999999999</c:v>
                </c:pt>
                <c:pt idx="482">
                  <c:v>-1.52</c:v>
                </c:pt>
                <c:pt idx="483">
                  <c:v>-2.2799999999999998</c:v>
                </c:pt>
                <c:pt idx="484">
                  <c:v>-3.54</c:v>
                </c:pt>
                <c:pt idx="485">
                  <c:v>-4.26</c:v>
                </c:pt>
                <c:pt idx="486">
                  <c:v>-4.76</c:v>
                </c:pt>
                <c:pt idx="487">
                  <c:v>-6.34</c:v>
                </c:pt>
                <c:pt idx="488">
                  <c:v>-5.22</c:v>
                </c:pt>
                <c:pt idx="489">
                  <c:v>-3.43</c:v>
                </c:pt>
                <c:pt idx="490">
                  <c:v>-3.79</c:v>
                </c:pt>
                <c:pt idx="491">
                  <c:v>-1.94</c:v>
                </c:pt>
                <c:pt idx="492">
                  <c:v>-1.35</c:v>
                </c:pt>
                <c:pt idx="493">
                  <c:v>-0.22500000000000001</c:v>
                </c:pt>
                <c:pt idx="494">
                  <c:v>0.13300000000000001</c:v>
                </c:pt>
                <c:pt idx="495">
                  <c:v>0.307</c:v>
                </c:pt>
                <c:pt idx="496">
                  <c:v>-3.1199999999999999E-2</c:v>
                </c:pt>
                <c:pt idx="497">
                  <c:v>-0.78200000000000003</c:v>
                </c:pt>
                <c:pt idx="498">
                  <c:v>-0.41399999999999998</c:v>
                </c:pt>
                <c:pt idx="499">
                  <c:v>-5.48</c:v>
                </c:pt>
                <c:pt idx="500">
                  <c:v>-4.17</c:v>
                </c:pt>
                <c:pt idx="501">
                  <c:v>-4.17</c:v>
                </c:pt>
              </c:numCache>
            </c:numRef>
          </c:yVal>
          <c:smooth val="1"/>
          <c:extLst>
            <c:ext xmlns:c16="http://schemas.microsoft.com/office/drawing/2014/chart" uri="{C3380CC4-5D6E-409C-BE32-E72D297353CC}">
              <c16:uniqueId val="{00000000-5E81-DA4E-A6EC-6D385C31F175}"/>
            </c:ext>
          </c:extLst>
        </c:ser>
        <c:ser>
          <c:idx val="0"/>
          <c:order val="1"/>
          <c:tx>
            <c:v>Bottom-stress</c:v>
          </c:tx>
          <c:spPr>
            <a:ln w="19050" cap="rnd">
              <a:solidFill>
                <a:srgbClr val="00B0F0"/>
              </a:solidFill>
              <a:round/>
            </a:ln>
            <a:effectLst/>
          </c:spPr>
          <c:marker>
            <c:symbol val="none"/>
          </c:marker>
          <c:xVal>
            <c:numRef>
              <c:f>'[y-stress_sym.csv]y-stress_sym'!$E$3:$E$504</c:f>
              <c:numCache>
                <c:formatCode>0.00E+00</c:formatCode>
                <c:ptCount val="502"/>
                <c:pt idx="0">
                  <c:v>0</c:v>
                </c:pt>
                <c:pt idx="1">
                  <c:v>9.9297988892000005E-2</c:v>
                </c:pt>
                <c:pt idx="2">
                  <c:v>0.19930523682000001</c:v>
                </c:pt>
                <c:pt idx="3">
                  <c:v>0.29931146240000001</c:v>
                </c:pt>
                <c:pt idx="4">
                  <c:v>0.39931494141000001</c:v>
                </c:pt>
                <c:pt idx="5">
                  <c:v>0.49931857299999999</c:v>
                </c:pt>
                <c:pt idx="6">
                  <c:v>0.59932226562999991</c:v>
                </c:pt>
                <c:pt idx="7">
                  <c:v>0.69932537841999998</c:v>
                </c:pt>
                <c:pt idx="8">
                  <c:v>0.79932867431999999</c:v>
                </c:pt>
                <c:pt idx="9">
                  <c:v>0.89933166503999995</c:v>
                </c:pt>
                <c:pt idx="10">
                  <c:v>0.99933459473000008</c:v>
                </c:pt>
                <c:pt idx="11">
                  <c:v>1.0993372802999999</c:v>
                </c:pt>
                <c:pt idx="12">
                  <c:v>1.1993388672</c:v>
                </c:pt>
                <c:pt idx="13">
                  <c:v>1.2993378905999999</c:v>
                </c:pt>
                <c:pt idx="14">
                  <c:v>1.3993365478999999</c:v>
                </c:pt>
                <c:pt idx="15">
                  <c:v>1.4993356934000002</c:v>
                </c:pt>
                <c:pt idx="16">
                  <c:v>1.5993341064000002</c:v>
                </c:pt>
                <c:pt idx="17">
                  <c:v>1.6993330078</c:v>
                </c:pt>
                <c:pt idx="18">
                  <c:v>1.7993344727</c:v>
                </c:pt>
                <c:pt idx="19">
                  <c:v>1.8993345947</c:v>
                </c:pt>
                <c:pt idx="20">
                  <c:v>1.9993330078</c:v>
                </c:pt>
                <c:pt idx="21">
                  <c:v>2.0993264159999998</c:v>
                </c:pt>
                <c:pt idx="22">
                  <c:v>2.1993159179999999</c:v>
                </c:pt>
                <c:pt idx="23">
                  <c:v>2.2992993164</c:v>
                </c:pt>
                <c:pt idx="24">
                  <c:v>2.3999902344000001</c:v>
                </c:pt>
                <c:pt idx="25">
                  <c:v>2.4999724121</c:v>
                </c:pt>
                <c:pt idx="26">
                  <c:v>2.5999562987999996</c:v>
                </c:pt>
                <c:pt idx="27">
                  <c:v>2.6999492188000001</c:v>
                </c:pt>
                <c:pt idx="28">
                  <c:v>2.7999372558999998</c:v>
                </c:pt>
                <c:pt idx="29">
                  <c:v>2.8999213867</c:v>
                </c:pt>
                <c:pt idx="30">
                  <c:v>2.9999069823999998</c:v>
                </c:pt>
                <c:pt idx="31">
                  <c:v>3.0998930664</c:v>
                </c:pt>
                <c:pt idx="32">
                  <c:v>3.1998776855000002</c:v>
                </c:pt>
                <c:pt idx="33">
                  <c:v>3.2998635254000002</c:v>
                </c:pt>
                <c:pt idx="34">
                  <c:v>3.3998515624999999</c:v>
                </c:pt>
                <c:pt idx="35">
                  <c:v>3.4998400879</c:v>
                </c:pt>
                <c:pt idx="36">
                  <c:v>3.5998320313000001</c:v>
                </c:pt>
                <c:pt idx="37">
                  <c:v>3.6998239746000001</c:v>
                </c:pt>
                <c:pt idx="38">
                  <c:v>3.7998146973</c:v>
                </c:pt>
                <c:pt idx="39">
                  <c:v>3.8998066405999996</c:v>
                </c:pt>
                <c:pt idx="40">
                  <c:v>3.9997993163999999</c:v>
                </c:pt>
                <c:pt idx="41">
                  <c:v>4.0997924805000006</c:v>
                </c:pt>
                <c:pt idx="42">
                  <c:v>4.1997856444999995</c:v>
                </c:pt>
                <c:pt idx="43">
                  <c:v>4.2997797852000001</c:v>
                </c:pt>
                <c:pt idx="44">
                  <c:v>4.3997758788999999</c:v>
                </c:pt>
                <c:pt idx="45">
                  <c:v>4.4997734375</c:v>
                </c:pt>
                <c:pt idx="46">
                  <c:v>4.5997700195000002</c:v>
                </c:pt>
                <c:pt idx="47">
                  <c:v>4.6997670897999999</c:v>
                </c:pt>
                <c:pt idx="48">
                  <c:v>4.7997641602000005</c:v>
                </c:pt>
                <c:pt idx="49">
                  <c:v>4.8997602539000003</c:v>
                </c:pt>
                <c:pt idx="50">
                  <c:v>4.9997563477</c:v>
                </c:pt>
                <c:pt idx="51">
                  <c:v>5.0997519531000002</c:v>
                </c:pt>
                <c:pt idx="52">
                  <c:v>5.1997456055000004</c:v>
                </c:pt>
                <c:pt idx="53">
                  <c:v>5.2997382813000007</c:v>
                </c:pt>
                <c:pt idx="54">
                  <c:v>5.3997314452999996</c:v>
                </c:pt>
                <c:pt idx="55">
                  <c:v>5.4997241210999999</c:v>
                </c:pt>
                <c:pt idx="56">
                  <c:v>5.5997158203000001</c:v>
                </c:pt>
                <c:pt idx="57">
                  <c:v>5.6997075194999995</c:v>
                </c:pt>
                <c:pt idx="58">
                  <c:v>5.7996987305000003</c:v>
                </c:pt>
                <c:pt idx="59">
                  <c:v>5.8996904296999997</c:v>
                </c:pt>
                <c:pt idx="60">
                  <c:v>5.9996816405999995</c:v>
                </c:pt>
                <c:pt idx="61">
                  <c:v>6.0996718750000003</c:v>
                </c:pt>
                <c:pt idx="62">
                  <c:v>6.1996625977000006</c:v>
                </c:pt>
                <c:pt idx="63">
                  <c:v>6.2996533203</c:v>
                </c:pt>
                <c:pt idx="64">
                  <c:v>6.3996435546999999</c:v>
                </c:pt>
                <c:pt idx="65">
                  <c:v>6.4996381836000001</c:v>
                </c:pt>
                <c:pt idx="66">
                  <c:v>6.5996362304999998</c:v>
                </c:pt>
                <c:pt idx="67">
                  <c:v>6.6996367188000008</c:v>
                </c:pt>
                <c:pt idx="68">
                  <c:v>6.7996391601999999</c:v>
                </c:pt>
                <c:pt idx="69">
                  <c:v>6.8996435546999999</c:v>
                </c:pt>
                <c:pt idx="70">
                  <c:v>6.9996499022999998</c:v>
                </c:pt>
                <c:pt idx="71">
                  <c:v>7.0996562499999998</c:v>
                </c:pt>
                <c:pt idx="72">
                  <c:v>7.1996640625000001</c:v>
                </c:pt>
                <c:pt idx="73">
                  <c:v>7.2996743164</c:v>
                </c:pt>
                <c:pt idx="74">
                  <c:v>7.3996855468999998</c:v>
                </c:pt>
                <c:pt idx="75">
                  <c:v>7.4996967772999996</c:v>
                </c:pt>
                <c:pt idx="76">
                  <c:v>7.5997099608999994</c:v>
                </c:pt>
                <c:pt idx="77">
                  <c:v>7.6997314453000003</c:v>
                </c:pt>
                <c:pt idx="78">
                  <c:v>7.7997539063000003</c:v>
                </c:pt>
                <c:pt idx="79">
                  <c:v>7.8997763672000003</c:v>
                </c:pt>
                <c:pt idx="80">
                  <c:v>7.9997983397999999</c:v>
                </c:pt>
                <c:pt idx="81">
                  <c:v>8.099819824199999</c:v>
                </c:pt>
                <c:pt idx="82">
                  <c:v>8.1998388672000004</c:v>
                </c:pt>
                <c:pt idx="83">
                  <c:v>8.2998574219000005</c:v>
                </c:pt>
                <c:pt idx="84">
                  <c:v>8.3998769530999997</c:v>
                </c:pt>
                <c:pt idx="85">
                  <c:v>8.4998935546999999</c:v>
                </c:pt>
                <c:pt idx="86">
                  <c:v>8.5999082031</c:v>
                </c:pt>
                <c:pt idx="87">
                  <c:v>8.6999228516000002</c:v>
                </c:pt>
                <c:pt idx="88">
                  <c:v>8.7999365233999995</c:v>
                </c:pt>
                <c:pt idx="89">
                  <c:v>8.8999501953000006</c:v>
                </c:pt>
                <c:pt idx="90">
                  <c:v>8.9999648438000008</c:v>
                </c:pt>
                <c:pt idx="91">
                  <c:v>9.0999824219000001</c:v>
                </c:pt>
                <c:pt idx="92">
                  <c:v>9.1992910156000001</c:v>
                </c:pt>
                <c:pt idx="93">
                  <c:v>9.2993076172000002</c:v>
                </c:pt>
                <c:pt idx="94">
                  <c:v>9.3993232421999995</c:v>
                </c:pt>
                <c:pt idx="95">
                  <c:v>9.4993398437999996</c:v>
                </c:pt>
                <c:pt idx="96">
                  <c:v>9.5993564452999998</c:v>
                </c:pt>
                <c:pt idx="97">
                  <c:v>9.6993730468999999</c:v>
                </c:pt>
                <c:pt idx="98">
                  <c:v>9.799388671900001</c:v>
                </c:pt>
                <c:pt idx="99">
                  <c:v>9.8994052733999993</c:v>
                </c:pt>
                <c:pt idx="100">
                  <c:v>9.9994218749999995</c:v>
                </c:pt>
                <c:pt idx="101">
                  <c:v>10.099440430000001</c:v>
                </c:pt>
                <c:pt idx="102">
                  <c:v>10.199460938</c:v>
                </c:pt>
                <c:pt idx="103">
                  <c:v>10.299481445</c:v>
                </c:pt>
                <c:pt idx="104">
                  <c:v>10.399502930000001</c:v>
                </c:pt>
                <c:pt idx="105">
                  <c:v>10.499522461</c:v>
                </c:pt>
                <c:pt idx="106">
                  <c:v>10.599541016</c:v>
                </c:pt>
                <c:pt idx="107">
                  <c:v>10.69955957</c:v>
                </c:pt>
                <c:pt idx="108">
                  <c:v>10.799578125</c:v>
                </c:pt>
                <c:pt idx="109">
                  <c:v>10.899595703000001</c:v>
                </c:pt>
                <c:pt idx="110">
                  <c:v>10.999613281</c:v>
                </c:pt>
                <c:pt idx="111">
                  <c:v>11.099630859000001</c:v>
                </c:pt>
                <c:pt idx="112">
                  <c:v>11.199650390999999</c:v>
                </c:pt>
                <c:pt idx="113">
                  <c:v>11.299668944999999</c:v>
                </c:pt>
                <c:pt idx="114">
                  <c:v>11.399685546999999</c:v>
                </c:pt>
                <c:pt idx="115">
                  <c:v>11.499701172</c:v>
                </c:pt>
                <c:pt idx="116">
                  <c:v>11.599716796999999</c:v>
                </c:pt>
                <c:pt idx="117">
                  <c:v>11.699732421999999</c:v>
                </c:pt>
                <c:pt idx="118">
                  <c:v>11.799749023</c:v>
                </c:pt>
                <c:pt idx="119">
                  <c:v>11.899763671999999</c:v>
                </c:pt>
                <c:pt idx="120">
                  <c:v>11.999779297</c:v>
                </c:pt>
                <c:pt idx="121">
                  <c:v>12.099797852</c:v>
                </c:pt>
                <c:pt idx="122">
                  <c:v>12.199816406</c:v>
                </c:pt>
                <c:pt idx="123">
                  <c:v>12.299835937999999</c:v>
                </c:pt>
                <c:pt idx="124">
                  <c:v>12.399855469</c:v>
                </c:pt>
                <c:pt idx="125">
                  <c:v>12.499874999999999</c:v>
                </c:pt>
                <c:pt idx="126">
                  <c:v>12.599892578</c:v>
                </c:pt>
                <c:pt idx="127">
                  <c:v>12.699909180000001</c:v>
                </c:pt>
                <c:pt idx="128">
                  <c:v>12.799927734000001</c:v>
                </c:pt>
                <c:pt idx="129">
                  <c:v>12.899946288999999</c:v>
                </c:pt>
                <c:pt idx="130">
                  <c:v>12.999962890999999</c:v>
                </c:pt>
                <c:pt idx="131">
                  <c:v>13.099980469</c:v>
                </c:pt>
                <c:pt idx="132">
                  <c:v>13.199291992000001</c:v>
                </c:pt>
                <c:pt idx="133">
                  <c:v>13.299312499999999</c:v>
                </c:pt>
                <c:pt idx="134">
                  <c:v>13.399332031</c:v>
                </c:pt>
                <c:pt idx="135">
                  <c:v>13.499349609000001</c:v>
                </c:pt>
                <c:pt idx="136">
                  <c:v>13.599365234</c:v>
                </c:pt>
                <c:pt idx="137">
                  <c:v>13.699381836000001</c:v>
                </c:pt>
                <c:pt idx="138">
                  <c:v>13.799397461</c:v>
                </c:pt>
                <c:pt idx="139">
                  <c:v>13.899412109</c:v>
                </c:pt>
                <c:pt idx="140">
                  <c:v>13.999427734000001</c:v>
                </c:pt>
                <c:pt idx="141">
                  <c:v>14.099443359</c:v>
                </c:pt>
                <c:pt idx="142">
                  <c:v>14.199459961000001</c:v>
                </c:pt>
                <c:pt idx="143">
                  <c:v>14.299474609000001</c:v>
                </c:pt>
                <c:pt idx="144">
                  <c:v>14.399488281</c:v>
                </c:pt>
                <c:pt idx="145">
                  <c:v>14.499500977</c:v>
                </c:pt>
                <c:pt idx="146">
                  <c:v>14.599522461000001</c:v>
                </c:pt>
                <c:pt idx="147">
                  <c:v>14.699546874999999</c:v>
                </c:pt>
                <c:pt idx="148">
                  <c:v>14.799586913999999</c:v>
                </c:pt>
                <c:pt idx="149">
                  <c:v>14.899637694999999</c:v>
                </c:pt>
                <c:pt idx="150">
                  <c:v>14.999688476999999</c:v>
                </c:pt>
                <c:pt idx="151">
                  <c:v>15.099738281</c:v>
                </c:pt>
                <c:pt idx="152">
                  <c:v>15.199789063000001</c:v>
                </c:pt>
                <c:pt idx="153">
                  <c:v>15.299839844000001</c:v>
                </c:pt>
                <c:pt idx="154">
                  <c:v>15.399890624999999</c:v>
                </c:pt>
                <c:pt idx="155">
                  <c:v>15.499941406</c:v>
                </c:pt>
                <c:pt idx="156">
                  <c:v>15.599992188</c:v>
                </c:pt>
                <c:pt idx="157">
                  <c:v>15.699333008</c:v>
                </c:pt>
                <c:pt idx="158">
                  <c:v>15.799383789</c:v>
                </c:pt>
                <c:pt idx="159">
                  <c:v>15.899434569999999</c:v>
                </c:pt>
                <c:pt idx="160">
                  <c:v>15.999477538999999</c:v>
                </c:pt>
                <c:pt idx="161">
                  <c:v>16.099513672</c:v>
                </c:pt>
                <c:pt idx="162">
                  <c:v>16.199557617</c:v>
                </c:pt>
                <c:pt idx="163">
                  <c:v>16.299608398</c:v>
                </c:pt>
                <c:pt idx="164">
                  <c:v>16.399658202999998</c:v>
                </c:pt>
                <c:pt idx="165">
                  <c:v>16.499708984000002</c:v>
                </c:pt>
                <c:pt idx="166">
                  <c:v>16.599759765999998</c:v>
                </c:pt>
                <c:pt idx="167">
                  <c:v>16.699810547000002</c:v>
                </c:pt>
                <c:pt idx="168">
                  <c:v>16.799861327999999</c:v>
                </c:pt>
                <c:pt idx="169">
                  <c:v>16.899912109000002</c:v>
                </c:pt>
                <c:pt idx="170">
                  <c:v>16.999962890999999</c:v>
                </c:pt>
                <c:pt idx="171">
                  <c:v>17.099304688</c:v>
                </c:pt>
                <c:pt idx="172">
                  <c:v>17.199355468999997</c:v>
                </c:pt>
                <c:pt idx="173">
                  <c:v>17.299406250000001</c:v>
                </c:pt>
                <c:pt idx="174">
                  <c:v>17.399457031000001</c:v>
                </c:pt>
                <c:pt idx="175">
                  <c:v>17.499507813000001</c:v>
                </c:pt>
                <c:pt idx="176">
                  <c:v>17.599558593999998</c:v>
                </c:pt>
                <c:pt idx="177">
                  <c:v>17.699607422</c:v>
                </c:pt>
                <c:pt idx="178">
                  <c:v>17.799658203</c:v>
                </c:pt>
                <c:pt idx="179">
                  <c:v>17.899708984</c:v>
                </c:pt>
                <c:pt idx="180">
                  <c:v>17.999759766</c:v>
                </c:pt>
                <c:pt idx="181">
                  <c:v>18.099810547000001</c:v>
                </c:pt>
                <c:pt idx="182">
                  <c:v>18.199861328000001</c:v>
                </c:pt>
                <c:pt idx="183">
                  <c:v>18.299912109000001</c:v>
                </c:pt>
                <c:pt idx="184">
                  <c:v>18.399962890999998</c:v>
                </c:pt>
                <c:pt idx="185">
                  <c:v>18.499304687999999</c:v>
                </c:pt>
                <c:pt idx="186">
                  <c:v>18.599355468999999</c:v>
                </c:pt>
                <c:pt idx="187">
                  <c:v>18.699406249999999</c:v>
                </c:pt>
                <c:pt idx="188">
                  <c:v>18.799457031000003</c:v>
                </c:pt>
                <c:pt idx="189">
                  <c:v>18.899507813</c:v>
                </c:pt>
                <c:pt idx="190">
                  <c:v>18.999558594</c:v>
                </c:pt>
                <c:pt idx="191">
                  <c:v>19.099609375</c:v>
                </c:pt>
                <c:pt idx="192">
                  <c:v>19.199660156</c:v>
                </c:pt>
                <c:pt idx="193">
                  <c:v>19.299710938</c:v>
                </c:pt>
                <c:pt idx="194">
                  <c:v>19.399761718999997</c:v>
                </c:pt>
                <c:pt idx="195">
                  <c:v>19.499812500000001</c:v>
                </c:pt>
                <c:pt idx="196">
                  <c:v>19.599863281000001</c:v>
                </c:pt>
                <c:pt idx="197">
                  <c:v>19.699914063000001</c:v>
                </c:pt>
                <c:pt idx="198">
                  <c:v>19.799964843999998</c:v>
                </c:pt>
                <c:pt idx="199">
                  <c:v>19.899306640999999</c:v>
                </c:pt>
                <c:pt idx="200">
                  <c:v>19.999357421999999</c:v>
                </c:pt>
                <c:pt idx="201">
                  <c:v>20.099408202999999</c:v>
                </c:pt>
                <c:pt idx="202">
                  <c:v>20.199458984</c:v>
                </c:pt>
                <c:pt idx="203">
                  <c:v>20.299509766</c:v>
                </c:pt>
                <c:pt idx="204">
                  <c:v>20.399560547</c:v>
                </c:pt>
                <c:pt idx="205">
                  <c:v>20.499611328</c:v>
                </c:pt>
                <c:pt idx="206">
                  <c:v>20.599662109</c:v>
                </c:pt>
                <c:pt idx="207">
                  <c:v>20.699714843999999</c:v>
                </c:pt>
                <c:pt idx="208">
                  <c:v>20.799765624999999</c:v>
                </c:pt>
                <c:pt idx="209">
                  <c:v>20.899816406000003</c:v>
                </c:pt>
                <c:pt idx="210">
                  <c:v>20.999867188</c:v>
                </c:pt>
                <c:pt idx="211">
                  <c:v>21.099917969</c:v>
                </c:pt>
                <c:pt idx="212">
                  <c:v>21.19996875</c:v>
                </c:pt>
                <c:pt idx="213">
                  <c:v>21.299310547000001</c:v>
                </c:pt>
                <c:pt idx="214">
                  <c:v>21.399361327999998</c:v>
                </c:pt>
                <c:pt idx="215">
                  <c:v>21.499412109000001</c:v>
                </c:pt>
                <c:pt idx="216">
                  <c:v>21.599462890999998</c:v>
                </c:pt>
                <c:pt idx="217">
                  <c:v>21.699513672000002</c:v>
                </c:pt>
                <c:pt idx="218">
                  <c:v>21.799564452999999</c:v>
                </c:pt>
                <c:pt idx="219">
                  <c:v>21.899615234000002</c:v>
                </c:pt>
                <c:pt idx="220">
                  <c:v>21.999666015999999</c:v>
                </c:pt>
                <c:pt idx="221">
                  <c:v>22.099716796999999</c:v>
                </c:pt>
                <c:pt idx="222">
                  <c:v>22.199769531000001</c:v>
                </c:pt>
                <c:pt idx="223">
                  <c:v>22.299820313000001</c:v>
                </c:pt>
                <c:pt idx="224">
                  <c:v>22.399871093999998</c:v>
                </c:pt>
                <c:pt idx="225">
                  <c:v>22.499921874999998</c:v>
                </c:pt>
                <c:pt idx="226">
                  <c:v>22.599972656000002</c:v>
                </c:pt>
                <c:pt idx="227">
                  <c:v>22.699314453</c:v>
                </c:pt>
                <c:pt idx="228">
                  <c:v>22.799365234</c:v>
                </c:pt>
                <c:pt idx="229">
                  <c:v>22.899416016</c:v>
                </c:pt>
                <c:pt idx="230">
                  <c:v>22.999466797</c:v>
                </c:pt>
                <c:pt idx="231">
                  <c:v>23.099517578</c:v>
                </c:pt>
                <c:pt idx="232">
                  <c:v>23.199570312999999</c:v>
                </c:pt>
                <c:pt idx="233">
                  <c:v>23.299621093999999</c:v>
                </c:pt>
                <c:pt idx="234">
                  <c:v>23.399671874999999</c:v>
                </c:pt>
                <c:pt idx="235">
                  <c:v>23.499722656000003</c:v>
                </c:pt>
                <c:pt idx="236">
                  <c:v>23.599773438</c:v>
                </c:pt>
                <c:pt idx="237">
                  <c:v>23.699824219</c:v>
                </c:pt>
                <c:pt idx="238">
                  <c:v>23.799876952999998</c:v>
                </c:pt>
                <c:pt idx="239">
                  <c:v>23.899927734000002</c:v>
                </c:pt>
                <c:pt idx="240">
                  <c:v>23.999978515999999</c:v>
                </c:pt>
                <c:pt idx="241">
                  <c:v>24.099320313</c:v>
                </c:pt>
                <c:pt idx="242">
                  <c:v>24.199371094</c:v>
                </c:pt>
                <c:pt idx="243">
                  <c:v>24.299421875</c:v>
                </c:pt>
                <c:pt idx="244">
                  <c:v>24.399472656</c:v>
                </c:pt>
                <c:pt idx="245">
                  <c:v>24.499525390999999</c:v>
                </c:pt>
                <c:pt idx="246">
                  <c:v>24.599576172000003</c:v>
                </c:pt>
                <c:pt idx="247">
                  <c:v>24.699626952999999</c:v>
                </c:pt>
                <c:pt idx="248">
                  <c:v>24.799677733999999</c:v>
                </c:pt>
                <c:pt idx="249">
                  <c:v>24.899730468999998</c:v>
                </c:pt>
                <c:pt idx="250">
                  <c:v>24.999781250000002</c:v>
                </c:pt>
                <c:pt idx="251">
                  <c:v>25.099832031000002</c:v>
                </c:pt>
                <c:pt idx="252">
                  <c:v>25.199882812999999</c:v>
                </c:pt>
                <c:pt idx="253">
                  <c:v>25.299935547</c:v>
                </c:pt>
                <c:pt idx="254">
                  <c:v>25.399986328000001</c:v>
                </c:pt>
                <c:pt idx="255">
                  <c:v>25.499328125000002</c:v>
                </c:pt>
                <c:pt idx="256">
                  <c:v>25.599378906000002</c:v>
                </c:pt>
                <c:pt idx="257">
                  <c:v>25.699429687999999</c:v>
                </c:pt>
                <c:pt idx="258">
                  <c:v>25.799480468999999</c:v>
                </c:pt>
                <c:pt idx="259">
                  <c:v>25.899533203000001</c:v>
                </c:pt>
                <c:pt idx="260">
                  <c:v>25.999583984000001</c:v>
                </c:pt>
                <c:pt idx="261">
                  <c:v>26.099634765999998</c:v>
                </c:pt>
                <c:pt idx="262">
                  <c:v>26.1996875</c:v>
                </c:pt>
                <c:pt idx="263">
                  <c:v>26.299738281000003</c:v>
                </c:pt>
                <c:pt idx="264">
                  <c:v>26.399789063</c:v>
                </c:pt>
                <c:pt idx="265">
                  <c:v>26.499839843999997</c:v>
                </c:pt>
                <c:pt idx="266">
                  <c:v>26.599892577999999</c:v>
                </c:pt>
                <c:pt idx="267">
                  <c:v>26.699943359000002</c:v>
                </c:pt>
                <c:pt idx="268">
                  <c:v>26.799994140999999</c:v>
                </c:pt>
                <c:pt idx="269">
                  <c:v>26.899335938</c:v>
                </c:pt>
                <c:pt idx="270">
                  <c:v>26.999388672000002</c:v>
                </c:pt>
                <c:pt idx="271">
                  <c:v>27.099439452999999</c:v>
                </c:pt>
                <c:pt idx="272">
                  <c:v>27.199490234000002</c:v>
                </c:pt>
                <c:pt idx="273">
                  <c:v>27.299542968999997</c:v>
                </c:pt>
                <c:pt idx="274">
                  <c:v>27.399593750000001</c:v>
                </c:pt>
                <c:pt idx="275">
                  <c:v>27.499644531000001</c:v>
                </c:pt>
                <c:pt idx="276">
                  <c:v>27.599697266</c:v>
                </c:pt>
                <c:pt idx="277">
                  <c:v>27.699748047</c:v>
                </c:pt>
                <c:pt idx="278">
                  <c:v>27.799798828</c:v>
                </c:pt>
                <c:pt idx="279">
                  <c:v>27.899849609</c:v>
                </c:pt>
                <c:pt idx="280">
                  <c:v>27.999902343999999</c:v>
                </c:pt>
                <c:pt idx="281">
                  <c:v>28.099953124999999</c:v>
                </c:pt>
                <c:pt idx="282">
                  <c:v>28.199294922</c:v>
                </c:pt>
                <c:pt idx="283">
                  <c:v>28.299345703</c:v>
                </c:pt>
                <c:pt idx="284">
                  <c:v>28.399398437999999</c:v>
                </c:pt>
                <c:pt idx="285">
                  <c:v>28.499449218999999</c:v>
                </c:pt>
                <c:pt idx="286">
                  <c:v>28.599501953000001</c:v>
                </c:pt>
                <c:pt idx="287">
                  <c:v>28.699552734000001</c:v>
                </c:pt>
                <c:pt idx="288">
                  <c:v>28.799603515999998</c:v>
                </c:pt>
                <c:pt idx="289">
                  <c:v>28.89965625</c:v>
                </c:pt>
                <c:pt idx="290">
                  <c:v>28.999707031000003</c:v>
                </c:pt>
                <c:pt idx="291">
                  <c:v>29.099757813</c:v>
                </c:pt>
                <c:pt idx="292">
                  <c:v>29.199810547000002</c:v>
                </c:pt>
                <c:pt idx="293">
                  <c:v>29.299861327999999</c:v>
                </c:pt>
                <c:pt idx="294">
                  <c:v>29.399912109000002</c:v>
                </c:pt>
                <c:pt idx="295">
                  <c:v>29.499964843999997</c:v>
                </c:pt>
                <c:pt idx="296">
                  <c:v>29.599306640999998</c:v>
                </c:pt>
                <c:pt idx="297">
                  <c:v>29.699357422000002</c:v>
                </c:pt>
                <c:pt idx="298">
                  <c:v>29.799410156</c:v>
                </c:pt>
                <c:pt idx="299">
                  <c:v>29.899460938000001</c:v>
                </c:pt>
                <c:pt idx="300">
                  <c:v>29.999511718999997</c:v>
                </c:pt>
                <c:pt idx="301">
                  <c:v>30.099564452999999</c:v>
                </c:pt>
                <c:pt idx="302">
                  <c:v>30.199615233999999</c:v>
                </c:pt>
                <c:pt idx="303">
                  <c:v>30.299667968999998</c:v>
                </c:pt>
                <c:pt idx="304">
                  <c:v>30.399718750000002</c:v>
                </c:pt>
                <c:pt idx="305">
                  <c:v>30.499769531000002</c:v>
                </c:pt>
                <c:pt idx="306">
                  <c:v>30.599822266</c:v>
                </c:pt>
                <c:pt idx="307">
                  <c:v>30.699873047000001</c:v>
                </c:pt>
                <c:pt idx="308">
                  <c:v>30.799925781000002</c:v>
                </c:pt>
                <c:pt idx="309">
                  <c:v>30.899976562999999</c:v>
                </c:pt>
                <c:pt idx="310">
                  <c:v>30.999318359</c:v>
                </c:pt>
                <c:pt idx="311">
                  <c:v>31.099371093999999</c:v>
                </c:pt>
                <c:pt idx="312">
                  <c:v>31.199421874999999</c:v>
                </c:pt>
                <c:pt idx="313">
                  <c:v>31.299474609000001</c:v>
                </c:pt>
                <c:pt idx="314">
                  <c:v>31.399525391000001</c:v>
                </c:pt>
                <c:pt idx="315">
                  <c:v>31.499576172000001</c:v>
                </c:pt>
                <c:pt idx="316">
                  <c:v>31.599628906000003</c:v>
                </c:pt>
                <c:pt idx="317">
                  <c:v>31.699679688</c:v>
                </c:pt>
                <c:pt idx="318">
                  <c:v>31.799732422000002</c:v>
                </c:pt>
                <c:pt idx="319">
                  <c:v>31.899783202999998</c:v>
                </c:pt>
                <c:pt idx="320">
                  <c:v>31.999835938</c:v>
                </c:pt>
                <c:pt idx="321">
                  <c:v>32.099886718999997</c:v>
                </c:pt>
                <c:pt idx="322">
                  <c:v>32.199937499999997</c:v>
                </c:pt>
                <c:pt idx="323">
                  <c:v>32.299990233999999</c:v>
                </c:pt>
                <c:pt idx="324">
                  <c:v>32.399332031</c:v>
                </c:pt>
                <c:pt idx="325">
                  <c:v>32.499384765999999</c:v>
                </c:pt>
                <c:pt idx="326">
                  <c:v>32.599435546999999</c:v>
                </c:pt>
                <c:pt idx="327">
                  <c:v>32.699486327999999</c:v>
                </c:pt>
                <c:pt idx="328">
                  <c:v>32.799539062999997</c:v>
                </c:pt>
                <c:pt idx="329">
                  <c:v>32.899589844000005</c:v>
                </c:pt>
                <c:pt idx="330">
                  <c:v>32.999640624999998</c:v>
                </c:pt>
                <c:pt idx="331">
                  <c:v>33.099691405999998</c:v>
                </c:pt>
                <c:pt idx="332">
                  <c:v>33.199746094000005</c:v>
                </c:pt>
                <c:pt idx="333">
                  <c:v>33.299796874999998</c:v>
                </c:pt>
                <c:pt idx="334">
                  <c:v>33.399847655999999</c:v>
                </c:pt>
                <c:pt idx="335">
                  <c:v>33.499898437999995</c:v>
                </c:pt>
                <c:pt idx="336">
                  <c:v>33.599953124999999</c:v>
                </c:pt>
                <c:pt idx="337">
                  <c:v>33.699292969000005</c:v>
                </c:pt>
                <c:pt idx="338">
                  <c:v>33.799343749999998</c:v>
                </c:pt>
                <c:pt idx="339">
                  <c:v>33.899398437999999</c:v>
                </c:pt>
                <c:pt idx="340">
                  <c:v>33.999449218999999</c:v>
                </c:pt>
                <c:pt idx="341">
                  <c:v>34.099499999999999</c:v>
                </c:pt>
                <c:pt idx="342">
                  <c:v>34.199550780999999</c:v>
                </c:pt>
                <c:pt idx="343">
                  <c:v>34.299605468999999</c:v>
                </c:pt>
                <c:pt idx="344">
                  <c:v>34.39965625</c:v>
                </c:pt>
                <c:pt idx="345">
                  <c:v>34.499707031</c:v>
                </c:pt>
                <c:pt idx="346">
                  <c:v>34.599757812999997</c:v>
                </c:pt>
                <c:pt idx="347">
                  <c:v>34.699808594000004</c:v>
                </c:pt>
                <c:pt idx="348">
                  <c:v>34.799863281</c:v>
                </c:pt>
                <c:pt idx="349">
                  <c:v>34.899914062999997</c:v>
                </c:pt>
                <c:pt idx="350">
                  <c:v>34.999964844000004</c:v>
                </c:pt>
                <c:pt idx="351">
                  <c:v>35.099308594</c:v>
                </c:pt>
                <c:pt idx="352">
                  <c:v>35.199359375</c:v>
                </c:pt>
                <c:pt idx="353">
                  <c:v>35.299410156</c:v>
                </c:pt>
                <c:pt idx="354">
                  <c:v>35.399464844000001</c:v>
                </c:pt>
                <c:pt idx="355">
                  <c:v>35.499515625000001</c:v>
                </c:pt>
                <c:pt idx="356">
                  <c:v>35.599566406000001</c:v>
                </c:pt>
                <c:pt idx="357">
                  <c:v>35.699617187999998</c:v>
                </c:pt>
                <c:pt idx="358">
                  <c:v>35.799667969000005</c:v>
                </c:pt>
                <c:pt idx="359">
                  <c:v>35.899722656000002</c:v>
                </c:pt>
                <c:pt idx="360">
                  <c:v>35.999773437999998</c:v>
                </c:pt>
                <c:pt idx="361">
                  <c:v>36.099824218999998</c:v>
                </c:pt>
                <c:pt idx="362">
                  <c:v>36.199874999999999</c:v>
                </c:pt>
                <c:pt idx="363">
                  <c:v>36.299929687999999</c:v>
                </c:pt>
                <c:pt idx="364">
                  <c:v>36.399980468999999</c:v>
                </c:pt>
                <c:pt idx="365">
                  <c:v>36.499324219000002</c:v>
                </c:pt>
                <c:pt idx="366">
                  <c:v>36.599375000000002</c:v>
                </c:pt>
                <c:pt idx="367">
                  <c:v>36.699425780999995</c:v>
                </c:pt>
                <c:pt idx="368">
                  <c:v>36.799476562999999</c:v>
                </c:pt>
                <c:pt idx="369">
                  <c:v>36.899527343999999</c:v>
                </c:pt>
                <c:pt idx="370">
                  <c:v>36.999582030999996</c:v>
                </c:pt>
                <c:pt idx="371">
                  <c:v>37.099632812999999</c:v>
                </c:pt>
                <c:pt idx="372">
                  <c:v>37.199683594</c:v>
                </c:pt>
                <c:pt idx="373">
                  <c:v>37.299734375</c:v>
                </c:pt>
                <c:pt idx="374">
                  <c:v>37.399789063</c:v>
                </c:pt>
                <c:pt idx="375">
                  <c:v>37.499839844</c:v>
                </c:pt>
                <c:pt idx="376">
                  <c:v>37.599890625</c:v>
                </c:pt>
                <c:pt idx="377">
                  <c:v>37.699941406000001</c:v>
                </c:pt>
                <c:pt idx="378">
                  <c:v>37.799996094000001</c:v>
                </c:pt>
                <c:pt idx="379">
                  <c:v>37.899335937999993</c:v>
                </c:pt>
                <c:pt idx="380">
                  <c:v>37.999390624999997</c:v>
                </c:pt>
                <c:pt idx="381">
                  <c:v>38.099441405999997</c:v>
                </c:pt>
                <c:pt idx="382">
                  <c:v>38.199492187999994</c:v>
                </c:pt>
                <c:pt idx="383">
                  <c:v>38.299542969000001</c:v>
                </c:pt>
                <c:pt idx="384">
                  <c:v>38.399593750000001</c:v>
                </c:pt>
                <c:pt idx="385">
                  <c:v>38.499648437999994</c:v>
                </c:pt>
                <c:pt idx="386">
                  <c:v>38.599699219000001</c:v>
                </c:pt>
                <c:pt idx="387">
                  <c:v>38.699750000000002</c:v>
                </c:pt>
                <c:pt idx="388">
                  <c:v>38.799800780999995</c:v>
                </c:pt>
                <c:pt idx="389">
                  <c:v>38.899855469000002</c:v>
                </c:pt>
                <c:pt idx="390">
                  <c:v>38.999906250000002</c:v>
                </c:pt>
                <c:pt idx="391">
                  <c:v>39.099957030999995</c:v>
                </c:pt>
                <c:pt idx="392">
                  <c:v>39.199300780999998</c:v>
                </c:pt>
                <c:pt idx="393">
                  <c:v>39.299351562999995</c:v>
                </c:pt>
                <c:pt idx="394">
                  <c:v>39.399402344000002</c:v>
                </c:pt>
                <c:pt idx="395">
                  <c:v>39.499453125000002</c:v>
                </c:pt>
                <c:pt idx="396">
                  <c:v>39.599507812999995</c:v>
                </c:pt>
                <c:pt idx="397">
                  <c:v>39.699558594000003</c:v>
                </c:pt>
                <c:pt idx="398">
                  <c:v>39.799609375000003</c:v>
                </c:pt>
                <c:pt idx="399">
                  <c:v>39.899660155999996</c:v>
                </c:pt>
                <c:pt idx="400">
                  <c:v>39.999714844000003</c:v>
                </c:pt>
                <c:pt idx="401">
                  <c:v>40.099765625000003</c:v>
                </c:pt>
                <c:pt idx="402">
                  <c:v>40.199816405999997</c:v>
                </c:pt>
                <c:pt idx="403">
                  <c:v>40.299867187999993</c:v>
                </c:pt>
                <c:pt idx="404">
                  <c:v>40.399921874999997</c:v>
                </c:pt>
                <c:pt idx="405">
                  <c:v>40.499972655999997</c:v>
                </c:pt>
                <c:pt idx="406">
                  <c:v>40.599312500000003</c:v>
                </c:pt>
                <c:pt idx="407">
                  <c:v>40.699367187999997</c:v>
                </c:pt>
                <c:pt idx="408">
                  <c:v>40.799417969000004</c:v>
                </c:pt>
                <c:pt idx="409">
                  <c:v>40.899468749999997</c:v>
                </c:pt>
                <c:pt idx="410">
                  <c:v>40.999519530999997</c:v>
                </c:pt>
                <c:pt idx="411">
                  <c:v>41.099570312999994</c:v>
                </c:pt>
                <c:pt idx="412">
                  <c:v>41.199624999999997</c:v>
                </c:pt>
                <c:pt idx="413">
                  <c:v>41.299675780999998</c:v>
                </c:pt>
                <c:pt idx="414">
                  <c:v>41.399726562999994</c:v>
                </c:pt>
                <c:pt idx="415">
                  <c:v>41.499777344000002</c:v>
                </c:pt>
                <c:pt idx="416">
                  <c:v>41.599832030999998</c:v>
                </c:pt>
                <c:pt idx="417">
                  <c:v>41.699882812999995</c:v>
                </c:pt>
                <c:pt idx="418">
                  <c:v>41.799933594000002</c:v>
                </c:pt>
                <c:pt idx="419">
                  <c:v>41.899984375000003</c:v>
                </c:pt>
                <c:pt idx="420">
                  <c:v>41.999328124999998</c:v>
                </c:pt>
                <c:pt idx="421">
                  <c:v>42.099378905999998</c:v>
                </c:pt>
                <c:pt idx="422">
                  <c:v>42.199429687999995</c:v>
                </c:pt>
                <c:pt idx="423">
                  <c:v>42.299480469000002</c:v>
                </c:pt>
                <c:pt idx="424">
                  <c:v>42.399535155999999</c:v>
                </c:pt>
                <c:pt idx="425">
                  <c:v>42.499585937999996</c:v>
                </c:pt>
                <c:pt idx="426">
                  <c:v>42.599636719000003</c:v>
                </c:pt>
                <c:pt idx="427">
                  <c:v>42.699687500000003</c:v>
                </c:pt>
                <c:pt idx="428">
                  <c:v>42.799738280999996</c:v>
                </c:pt>
                <c:pt idx="429">
                  <c:v>42.899792969000003</c:v>
                </c:pt>
                <c:pt idx="430">
                  <c:v>42.999843749999997</c:v>
                </c:pt>
                <c:pt idx="431">
                  <c:v>43.099894530999997</c:v>
                </c:pt>
                <c:pt idx="432">
                  <c:v>43.199945312999994</c:v>
                </c:pt>
                <c:pt idx="433">
                  <c:v>43.299996094000001</c:v>
                </c:pt>
                <c:pt idx="434">
                  <c:v>43.399339844000004</c:v>
                </c:pt>
                <c:pt idx="435">
                  <c:v>43.499371094000004</c:v>
                </c:pt>
                <c:pt idx="436">
                  <c:v>43.599874999999997</c:v>
                </c:pt>
                <c:pt idx="437">
                  <c:v>43.699574218999999</c:v>
                </c:pt>
                <c:pt idx="438">
                  <c:v>43.799949218999998</c:v>
                </c:pt>
                <c:pt idx="439">
                  <c:v>43.899593750000001</c:v>
                </c:pt>
                <c:pt idx="440">
                  <c:v>43.999910155999999</c:v>
                </c:pt>
                <c:pt idx="441">
                  <c:v>44.099499999999999</c:v>
                </c:pt>
                <c:pt idx="442">
                  <c:v>44.199761719000001</c:v>
                </c:pt>
                <c:pt idx="443">
                  <c:v>44.299980469000005</c:v>
                </c:pt>
                <c:pt idx="444">
                  <c:v>44.399550780999995</c:v>
                </c:pt>
                <c:pt idx="445">
                  <c:v>44.499585937999996</c:v>
                </c:pt>
                <c:pt idx="446">
                  <c:v>44.599593749999997</c:v>
                </c:pt>
                <c:pt idx="447">
                  <c:v>44.699453124999998</c:v>
                </c:pt>
                <c:pt idx="448">
                  <c:v>44.799820312999998</c:v>
                </c:pt>
                <c:pt idx="449">
                  <c:v>44.899445312999994</c:v>
                </c:pt>
                <c:pt idx="450">
                  <c:v>44.999749999999999</c:v>
                </c:pt>
                <c:pt idx="451">
                  <c:v>45.099332030999996</c:v>
                </c:pt>
                <c:pt idx="452">
                  <c:v>45.199613280999998</c:v>
                </c:pt>
                <c:pt idx="453">
                  <c:v>45.299882812999996</c:v>
                </c:pt>
                <c:pt idx="454">
                  <c:v>45.399441406000001</c:v>
                </c:pt>
                <c:pt idx="455">
                  <c:v>45.499695312999997</c:v>
                </c:pt>
                <c:pt idx="456">
                  <c:v>45.599945312999999</c:v>
                </c:pt>
                <c:pt idx="457">
                  <c:v>45.699488281000001</c:v>
                </c:pt>
                <c:pt idx="458">
                  <c:v>45.799738280999996</c:v>
                </c:pt>
                <c:pt idx="459">
                  <c:v>45.899988280999999</c:v>
                </c:pt>
                <c:pt idx="460">
                  <c:v>45.999531249999997</c:v>
                </c:pt>
                <c:pt idx="461">
                  <c:v>46.099777344000003</c:v>
                </c:pt>
                <c:pt idx="462">
                  <c:v>46.199320312999994</c:v>
                </c:pt>
                <c:pt idx="463">
                  <c:v>46.299566405999997</c:v>
                </c:pt>
                <c:pt idx="464">
                  <c:v>46.399816405999999</c:v>
                </c:pt>
                <c:pt idx="465">
                  <c:v>46.499355469000001</c:v>
                </c:pt>
                <c:pt idx="466">
                  <c:v>46.599605469000004</c:v>
                </c:pt>
                <c:pt idx="467">
                  <c:v>46.699851562999996</c:v>
                </c:pt>
                <c:pt idx="468">
                  <c:v>46.799390625000001</c:v>
                </c:pt>
                <c:pt idx="469">
                  <c:v>46.899632812999997</c:v>
                </c:pt>
                <c:pt idx="470">
                  <c:v>46.999878905999999</c:v>
                </c:pt>
                <c:pt idx="471">
                  <c:v>47.099414062999998</c:v>
                </c:pt>
                <c:pt idx="472">
                  <c:v>47.199652344</c:v>
                </c:pt>
                <c:pt idx="473">
                  <c:v>47.299894531</c:v>
                </c:pt>
                <c:pt idx="474">
                  <c:v>47.399425780999998</c:v>
                </c:pt>
                <c:pt idx="475">
                  <c:v>47.499664062999997</c:v>
                </c:pt>
                <c:pt idx="476">
                  <c:v>47.599898437999997</c:v>
                </c:pt>
                <c:pt idx="477">
                  <c:v>47.699429687999995</c:v>
                </c:pt>
                <c:pt idx="478">
                  <c:v>47.799667969000005</c:v>
                </c:pt>
                <c:pt idx="479">
                  <c:v>47.899906250000001</c:v>
                </c:pt>
                <c:pt idx="480">
                  <c:v>47.999437499999999</c:v>
                </c:pt>
                <c:pt idx="481">
                  <c:v>48.099675780999995</c:v>
                </c:pt>
                <c:pt idx="482">
                  <c:v>48.199914062999994</c:v>
                </c:pt>
                <c:pt idx="483">
                  <c:v>48.299445313</c:v>
                </c:pt>
                <c:pt idx="484">
                  <c:v>48.399683594000003</c:v>
                </c:pt>
                <c:pt idx="485">
                  <c:v>48.499917969000002</c:v>
                </c:pt>
                <c:pt idx="486">
                  <c:v>48.599449219</c:v>
                </c:pt>
                <c:pt idx="487">
                  <c:v>48.699687500000003</c:v>
                </c:pt>
                <c:pt idx="488">
                  <c:v>48.799925780999999</c:v>
                </c:pt>
                <c:pt idx="489">
                  <c:v>48.899460937999997</c:v>
                </c:pt>
                <c:pt idx="490">
                  <c:v>48.999699219</c:v>
                </c:pt>
                <c:pt idx="491">
                  <c:v>49.099945312999999</c:v>
                </c:pt>
                <c:pt idx="492">
                  <c:v>49.199480469000001</c:v>
                </c:pt>
                <c:pt idx="493">
                  <c:v>49.299722656</c:v>
                </c:pt>
                <c:pt idx="494">
                  <c:v>49.399964844000003</c:v>
                </c:pt>
                <c:pt idx="495">
                  <c:v>49.499499999999998</c:v>
                </c:pt>
                <c:pt idx="496">
                  <c:v>49.599742187999993</c:v>
                </c:pt>
                <c:pt idx="497">
                  <c:v>49.699984375</c:v>
                </c:pt>
                <c:pt idx="498">
                  <c:v>49.799519531000001</c:v>
                </c:pt>
                <c:pt idx="499">
                  <c:v>49.899757812999994</c:v>
                </c:pt>
                <c:pt idx="500">
                  <c:v>49.999996094000004</c:v>
                </c:pt>
                <c:pt idx="501">
                  <c:v>50.000703125000001</c:v>
                </c:pt>
              </c:numCache>
            </c:numRef>
          </c:xVal>
          <c:yVal>
            <c:numRef>
              <c:f>'[y-stress_sym.csv]y-stress_sym'!$F$3:$F$504</c:f>
              <c:numCache>
                <c:formatCode>0.00E+00</c:formatCode>
                <c:ptCount val="502"/>
                <c:pt idx="0">
                  <c:v>0</c:v>
                </c:pt>
                <c:pt idx="1">
                  <c:v>-1.3776993378999999E-2</c:v>
                </c:pt>
                <c:pt idx="2">
                  <c:v>1.8151016906E-2</c:v>
                </c:pt>
                <c:pt idx="3">
                  <c:v>2.6117108762000001E-2</c:v>
                </c:pt>
                <c:pt idx="4">
                  <c:v>3.1382460147000003E-2</c:v>
                </c:pt>
                <c:pt idx="5">
                  <c:v>3.7757631391000003E-2</c:v>
                </c:pt>
                <c:pt idx="6">
                  <c:v>4.1173942387E-2</c:v>
                </c:pt>
                <c:pt idx="7">
                  <c:v>-0.96176725626000004</c:v>
                </c:pt>
                <c:pt idx="8">
                  <c:v>-2.2697992325</c:v>
                </c:pt>
                <c:pt idx="9">
                  <c:v>-2.1835043430000001</c:v>
                </c:pt>
                <c:pt idx="10">
                  <c:v>-2.1246535778000002</c:v>
                </c:pt>
                <c:pt idx="11">
                  <c:v>-2.1510777473</c:v>
                </c:pt>
                <c:pt idx="12">
                  <c:v>-2.0924556255</c:v>
                </c:pt>
                <c:pt idx="13">
                  <c:v>-2.3323440552000001</c:v>
                </c:pt>
                <c:pt idx="14">
                  <c:v>-2.1707584858</c:v>
                </c:pt>
                <c:pt idx="15">
                  <c:v>-2.1693012714000002</c:v>
                </c:pt>
                <c:pt idx="16">
                  <c:v>-3.4856088161000001</c:v>
                </c:pt>
                <c:pt idx="17">
                  <c:v>-11.155360222000001</c:v>
                </c:pt>
                <c:pt idx="18">
                  <c:v>-12.834981918</c:v>
                </c:pt>
                <c:pt idx="19">
                  <c:v>-1.5464491843999999</c:v>
                </c:pt>
                <c:pt idx="20">
                  <c:v>1.9012470244999999</c:v>
                </c:pt>
                <c:pt idx="21">
                  <c:v>1.9932909012</c:v>
                </c:pt>
                <c:pt idx="22">
                  <c:v>0.55526483058999998</c:v>
                </c:pt>
                <c:pt idx="23">
                  <c:v>0.17287036777000001</c:v>
                </c:pt>
                <c:pt idx="24">
                  <c:v>0.80495822429999997</c:v>
                </c:pt>
                <c:pt idx="25">
                  <c:v>0.67840176820999998</c:v>
                </c:pt>
                <c:pt idx="26">
                  <c:v>-0.30331715940999998</c:v>
                </c:pt>
                <c:pt idx="27">
                  <c:v>0.88965725899000003</c:v>
                </c:pt>
                <c:pt idx="28">
                  <c:v>0.26266363262999998</c:v>
                </c:pt>
                <c:pt idx="29">
                  <c:v>1.5463604927000001</c:v>
                </c:pt>
                <c:pt idx="30">
                  <c:v>1.4493612051</c:v>
                </c:pt>
                <c:pt idx="31">
                  <c:v>0.62526035309000005</c:v>
                </c:pt>
                <c:pt idx="32">
                  <c:v>0.82859891652999995</c:v>
                </c:pt>
                <c:pt idx="33">
                  <c:v>0.74245607852999995</c:v>
                </c:pt>
                <c:pt idx="34">
                  <c:v>0.48328271507999998</c:v>
                </c:pt>
                <c:pt idx="35">
                  <c:v>0.33245322108000003</c:v>
                </c:pt>
                <c:pt idx="36">
                  <c:v>0.47988298535000001</c:v>
                </c:pt>
                <c:pt idx="37">
                  <c:v>-0.13673965632999999</c:v>
                </c:pt>
                <c:pt idx="38">
                  <c:v>0.34129926562000001</c:v>
                </c:pt>
                <c:pt idx="39">
                  <c:v>0.19480900466000001</c:v>
                </c:pt>
                <c:pt idx="40">
                  <c:v>0.32517948746999997</c:v>
                </c:pt>
                <c:pt idx="41">
                  <c:v>0.98722863196999999</c:v>
                </c:pt>
                <c:pt idx="42">
                  <c:v>0.66114300489</c:v>
                </c:pt>
                <c:pt idx="43">
                  <c:v>0.41204273700999999</c:v>
                </c:pt>
                <c:pt idx="44">
                  <c:v>1.2650991678000001</c:v>
                </c:pt>
                <c:pt idx="45">
                  <c:v>0.38929519057</c:v>
                </c:pt>
                <c:pt idx="46">
                  <c:v>0.30394080281000002</c:v>
                </c:pt>
                <c:pt idx="47">
                  <c:v>-0.52443641423999998</c:v>
                </c:pt>
                <c:pt idx="48">
                  <c:v>0.75386261939999999</c:v>
                </c:pt>
                <c:pt idx="49">
                  <c:v>0.85390561818999999</c:v>
                </c:pt>
                <c:pt idx="50">
                  <c:v>0.53473252057999998</c:v>
                </c:pt>
                <c:pt idx="51">
                  <c:v>0.61518442631000003</c:v>
                </c:pt>
                <c:pt idx="52">
                  <c:v>0.32918587326999998</c:v>
                </c:pt>
                <c:pt idx="53">
                  <c:v>0.58786195516999995</c:v>
                </c:pt>
                <c:pt idx="54">
                  <c:v>0.65851759910999996</c:v>
                </c:pt>
                <c:pt idx="55">
                  <c:v>0.90838187933000003</c:v>
                </c:pt>
                <c:pt idx="56">
                  <c:v>0.35452252626000003</c:v>
                </c:pt>
                <c:pt idx="57">
                  <c:v>0.13839347661000001</c:v>
                </c:pt>
                <c:pt idx="58">
                  <c:v>3.2044705003000003E-2</c:v>
                </c:pt>
                <c:pt idx="59">
                  <c:v>0.70016783476</c:v>
                </c:pt>
                <c:pt idx="60">
                  <c:v>0.70771628618000004</c:v>
                </c:pt>
                <c:pt idx="61">
                  <c:v>0.42167145014000001</c:v>
                </c:pt>
                <c:pt idx="62">
                  <c:v>0.28925853967999998</c:v>
                </c:pt>
                <c:pt idx="63">
                  <c:v>9.2629805206999996E-2</c:v>
                </c:pt>
                <c:pt idx="64">
                  <c:v>-7.0805244148000004E-2</c:v>
                </c:pt>
                <c:pt idx="65">
                  <c:v>-0.58041554688999997</c:v>
                </c:pt>
                <c:pt idx="66">
                  <c:v>-0.67490786313999995</c:v>
                </c:pt>
                <c:pt idx="67">
                  <c:v>0.71356147528000002</c:v>
                </c:pt>
                <c:pt idx="68">
                  <c:v>8.2728214561999996E-2</c:v>
                </c:pt>
                <c:pt idx="69">
                  <c:v>0.45855104923000001</c:v>
                </c:pt>
                <c:pt idx="70">
                  <c:v>0.52307629585000004</c:v>
                </c:pt>
                <c:pt idx="71">
                  <c:v>0.26496037840999997</c:v>
                </c:pt>
                <c:pt idx="72">
                  <c:v>0.37454837560999998</c:v>
                </c:pt>
                <c:pt idx="73">
                  <c:v>-0.59769624472000005</c:v>
                </c:pt>
                <c:pt idx="74">
                  <c:v>-1.0128723383</c:v>
                </c:pt>
                <c:pt idx="75">
                  <c:v>2.8472386301000002E-2</c:v>
                </c:pt>
                <c:pt idx="76">
                  <c:v>-0.82412672043000001</c:v>
                </c:pt>
                <c:pt idx="77">
                  <c:v>0.60687243938000002</c:v>
                </c:pt>
                <c:pt idx="78">
                  <c:v>-0.22538734971999999</c:v>
                </c:pt>
                <c:pt idx="79">
                  <c:v>-0.50830513238999997</c:v>
                </c:pt>
                <c:pt idx="80">
                  <c:v>-0.59105139970999998</c:v>
                </c:pt>
                <c:pt idx="81">
                  <c:v>-0.23315902054000001</c:v>
                </c:pt>
                <c:pt idx="82">
                  <c:v>-3.7953212261</c:v>
                </c:pt>
                <c:pt idx="83">
                  <c:v>-2.4482707976999998</c:v>
                </c:pt>
                <c:pt idx="84">
                  <c:v>-14.19308567</c:v>
                </c:pt>
                <c:pt idx="85">
                  <c:v>-15.047375679</c:v>
                </c:pt>
                <c:pt idx="86">
                  <c:v>-17.915426254</c:v>
                </c:pt>
                <c:pt idx="87">
                  <c:v>-16.320640564000001</c:v>
                </c:pt>
                <c:pt idx="88">
                  <c:v>-15.675629616</c:v>
                </c:pt>
                <c:pt idx="89">
                  <c:v>-14.817863464</c:v>
                </c:pt>
                <c:pt idx="90">
                  <c:v>-15.731228828000001</c:v>
                </c:pt>
                <c:pt idx="91">
                  <c:v>-16.104301453000001</c:v>
                </c:pt>
                <c:pt idx="92">
                  <c:v>-15.079107284999999</c:v>
                </c:pt>
                <c:pt idx="93">
                  <c:v>-14.786375046</c:v>
                </c:pt>
                <c:pt idx="94">
                  <c:v>-14.921157837000001</c:v>
                </c:pt>
                <c:pt idx="95">
                  <c:v>-14.736530304</c:v>
                </c:pt>
                <c:pt idx="96">
                  <c:v>-14.272691727</c:v>
                </c:pt>
                <c:pt idx="97">
                  <c:v>-13.15942955</c:v>
                </c:pt>
                <c:pt idx="98">
                  <c:v>-13.359915732999999</c:v>
                </c:pt>
                <c:pt idx="99">
                  <c:v>-13.236346245</c:v>
                </c:pt>
                <c:pt idx="100">
                  <c:v>-13.273948668999999</c:v>
                </c:pt>
                <c:pt idx="101">
                  <c:v>-12.970114708000001</c:v>
                </c:pt>
                <c:pt idx="102">
                  <c:v>-12.077501297</c:v>
                </c:pt>
                <c:pt idx="103">
                  <c:v>-11.433148384000001</c:v>
                </c:pt>
                <c:pt idx="104">
                  <c:v>-9.8726644516000004</c:v>
                </c:pt>
                <c:pt idx="105">
                  <c:v>-8.9420604705999995</c:v>
                </c:pt>
                <c:pt idx="106">
                  <c:v>-8.8816566466999998</c:v>
                </c:pt>
                <c:pt idx="107">
                  <c:v>-8.3355436325000003</c:v>
                </c:pt>
                <c:pt idx="108">
                  <c:v>-8.4729833603000007</c:v>
                </c:pt>
                <c:pt idx="109">
                  <c:v>-6.6029715537999998</c:v>
                </c:pt>
                <c:pt idx="110">
                  <c:v>-5.8334875107000004</c:v>
                </c:pt>
                <c:pt idx="111">
                  <c:v>-5.9461531639</c:v>
                </c:pt>
                <c:pt idx="112">
                  <c:v>-6.3015518188000001</c:v>
                </c:pt>
                <c:pt idx="113">
                  <c:v>-8.1566944122000002</c:v>
                </c:pt>
                <c:pt idx="114">
                  <c:v>-7.3202872275999997</c:v>
                </c:pt>
                <c:pt idx="115">
                  <c:v>-6.3197565079000002</c:v>
                </c:pt>
                <c:pt idx="116">
                  <c:v>-5.8188419342</c:v>
                </c:pt>
                <c:pt idx="117">
                  <c:v>-5.5411438942000002</c:v>
                </c:pt>
                <c:pt idx="118">
                  <c:v>-4.3056998252999996</c:v>
                </c:pt>
                <c:pt idx="119">
                  <c:v>-4.8215336799999999</c:v>
                </c:pt>
                <c:pt idx="120">
                  <c:v>-4.8980975150999999</c:v>
                </c:pt>
                <c:pt idx="121">
                  <c:v>-5.2707471848000003</c:v>
                </c:pt>
                <c:pt idx="122">
                  <c:v>-5.2185974121000003</c:v>
                </c:pt>
                <c:pt idx="123">
                  <c:v>-5.0603413581999996</c:v>
                </c:pt>
                <c:pt idx="124">
                  <c:v>-4.9715285300999996</c:v>
                </c:pt>
                <c:pt idx="125">
                  <c:v>-4.7090568542</c:v>
                </c:pt>
                <c:pt idx="126">
                  <c:v>-2.7008264065000001</c:v>
                </c:pt>
                <c:pt idx="127">
                  <c:v>-4.6208381653000004</c:v>
                </c:pt>
                <c:pt idx="128">
                  <c:v>-4.2758808135999997</c:v>
                </c:pt>
                <c:pt idx="129">
                  <c:v>-4.0132446288999999</c:v>
                </c:pt>
                <c:pt idx="130">
                  <c:v>-3.4547176360999998</c:v>
                </c:pt>
                <c:pt idx="131">
                  <c:v>-3.4081137180000001</c:v>
                </c:pt>
                <c:pt idx="132">
                  <c:v>-4.1095695495999998</c:v>
                </c:pt>
                <c:pt idx="133">
                  <c:v>-3.4614720344999999</c:v>
                </c:pt>
                <c:pt idx="134">
                  <c:v>-3.1182627678000001</c:v>
                </c:pt>
                <c:pt idx="135">
                  <c:v>-3.8322529793000002</c:v>
                </c:pt>
                <c:pt idx="136">
                  <c:v>-3.2304520606999998</c:v>
                </c:pt>
                <c:pt idx="137">
                  <c:v>-1.9158046246</c:v>
                </c:pt>
                <c:pt idx="138">
                  <c:v>-1.9253675938000001</c:v>
                </c:pt>
                <c:pt idx="139">
                  <c:v>-1.1528509855</c:v>
                </c:pt>
                <c:pt idx="140">
                  <c:v>-1.6228458881000001</c:v>
                </c:pt>
                <c:pt idx="141">
                  <c:v>-2.0615997313999999</c:v>
                </c:pt>
                <c:pt idx="142">
                  <c:v>-2.0507774353000001</c:v>
                </c:pt>
                <c:pt idx="143">
                  <c:v>-1.7290693521</c:v>
                </c:pt>
                <c:pt idx="144">
                  <c:v>-1.9284965992000001</c:v>
                </c:pt>
                <c:pt idx="145">
                  <c:v>-1.9616405964000001</c:v>
                </c:pt>
                <c:pt idx="146">
                  <c:v>-1.6596986055</c:v>
                </c:pt>
                <c:pt idx="147">
                  <c:v>-1.7756044865</c:v>
                </c:pt>
                <c:pt idx="148">
                  <c:v>-1.8817846775</c:v>
                </c:pt>
                <c:pt idx="149">
                  <c:v>-1.7643259764000001</c:v>
                </c:pt>
                <c:pt idx="150">
                  <c:v>-2.0128612518</c:v>
                </c:pt>
                <c:pt idx="151">
                  <c:v>-1.3835511208</c:v>
                </c:pt>
                <c:pt idx="152">
                  <c:v>-2.1123309135000001</c:v>
                </c:pt>
                <c:pt idx="153">
                  <c:v>-1.7705955504999999</c:v>
                </c:pt>
                <c:pt idx="154">
                  <c:v>-1.9920090437</c:v>
                </c:pt>
                <c:pt idx="155">
                  <c:v>-3.0394668578999999</c:v>
                </c:pt>
                <c:pt idx="156">
                  <c:v>-3.3763878345</c:v>
                </c:pt>
                <c:pt idx="157">
                  <c:v>-2.9845397471999999</c:v>
                </c:pt>
                <c:pt idx="158">
                  <c:v>-2.1208250522999998</c:v>
                </c:pt>
                <c:pt idx="159">
                  <c:v>-2.1083819866</c:v>
                </c:pt>
                <c:pt idx="160">
                  <c:v>-2.8417279720000002</c:v>
                </c:pt>
                <c:pt idx="161">
                  <c:v>-2.5797204970999998</c:v>
                </c:pt>
                <c:pt idx="162">
                  <c:v>-2.5182900428999999</c:v>
                </c:pt>
                <c:pt idx="163">
                  <c:v>-2.7214462757</c:v>
                </c:pt>
                <c:pt idx="164">
                  <c:v>-2.4203341006999999</c:v>
                </c:pt>
                <c:pt idx="165">
                  <c:v>-2.1029233932000002</c:v>
                </c:pt>
                <c:pt idx="166">
                  <c:v>-2.4987146854</c:v>
                </c:pt>
                <c:pt idx="167">
                  <c:v>-1.9856033325</c:v>
                </c:pt>
                <c:pt idx="168">
                  <c:v>-2.0702843666000001</c:v>
                </c:pt>
                <c:pt idx="169">
                  <c:v>-2.2271709442000001</c:v>
                </c:pt>
                <c:pt idx="170">
                  <c:v>-1.6717092991</c:v>
                </c:pt>
                <c:pt idx="171">
                  <c:v>-1.9111660719000001</c:v>
                </c:pt>
                <c:pt idx="172">
                  <c:v>-1.9097485541999999</c:v>
                </c:pt>
                <c:pt idx="173">
                  <c:v>-2.5097455977999998</c:v>
                </c:pt>
                <c:pt idx="174">
                  <c:v>-2.9924323559000001</c:v>
                </c:pt>
                <c:pt idx="175">
                  <c:v>-3.2755272388000001</c:v>
                </c:pt>
                <c:pt idx="176">
                  <c:v>-2.8543305396999998</c:v>
                </c:pt>
                <c:pt idx="177">
                  <c:v>-2.8351318835999999</c:v>
                </c:pt>
                <c:pt idx="178">
                  <c:v>-2.8458278179000001</c:v>
                </c:pt>
                <c:pt idx="179">
                  <c:v>-2.5107982159</c:v>
                </c:pt>
                <c:pt idx="180">
                  <c:v>-2.3767106533</c:v>
                </c:pt>
                <c:pt idx="181">
                  <c:v>-2.4951760769</c:v>
                </c:pt>
                <c:pt idx="182">
                  <c:v>-2.8831636906</c:v>
                </c:pt>
                <c:pt idx="183">
                  <c:v>-2.4910991191999998</c:v>
                </c:pt>
                <c:pt idx="184">
                  <c:v>-2.6107347012000002</c:v>
                </c:pt>
                <c:pt idx="185">
                  <c:v>-2.6333551407</c:v>
                </c:pt>
                <c:pt idx="186">
                  <c:v>-2.4296143054999999</c:v>
                </c:pt>
                <c:pt idx="187">
                  <c:v>-2.5145671368000002</c:v>
                </c:pt>
                <c:pt idx="188">
                  <c:v>-2.4011719227000001</c:v>
                </c:pt>
                <c:pt idx="189">
                  <c:v>-2.2172076702000001</c:v>
                </c:pt>
                <c:pt idx="190">
                  <c:v>-2.2832157612000001</c:v>
                </c:pt>
                <c:pt idx="191">
                  <c:v>-2.1726903915000002</c:v>
                </c:pt>
                <c:pt idx="192">
                  <c:v>-2.1048219204</c:v>
                </c:pt>
                <c:pt idx="193">
                  <c:v>-2.0163056849999998</c:v>
                </c:pt>
                <c:pt idx="194">
                  <c:v>-1.9638400078</c:v>
                </c:pt>
                <c:pt idx="195">
                  <c:v>-1.7697938681000001</c:v>
                </c:pt>
                <c:pt idx="196">
                  <c:v>-1.8434768914999999</c:v>
                </c:pt>
                <c:pt idx="197">
                  <c:v>-1.8210417031999999</c:v>
                </c:pt>
                <c:pt idx="198">
                  <c:v>-1.6616950035</c:v>
                </c:pt>
                <c:pt idx="199">
                  <c:v>-1.8654905557999999</c:v>
                </c:pt>
                <c:pt idx="200">
                  <c:v>-1.4696851969</c:v>
                </c:pt>
                <c:pt idx="201">
                  <c:v>-1.5682766438</c:v>
                </c:pt>
                <c:pt idx="202">
                  <c:v>-1.3266825676</c:v>
                </c:pt>
                <c:pt idx="203">
                  <c:v>-2.0545477867000002</c:v>
                </c:pt>
                <c:pt idx="204">
                  <c:v>-2.1237237453</c:v>
                </c:pt>
                <c:pt idx="205">
                  <c:v>-2.1713483334000001</c:v>
                </c:pt>
                <c:pt idx="206">
                  <c:v>-1.7920283078999999</c:v>
                </c:pt>
                <c:pt idx="207">
                  <c:v>-1.7633644342000001</c:v>
                </c:pt>
                <c:pt idx="208">
                  <c:v>-1.5383749008000001</c:v>
                </c:pt>
                <c:pt idx="209">
                  <c:v>-2.1473345757</c:v>
                </c:pt>
                <c:pt idx="210">
                  <c:v>-2.1313734055000002</c:v>
                </c:pt>
                <c:pt idx="211">
                  <c:v>-2.8783891201</c:v>
                </c:pt>
                <c:pt idx="212">
                  <c:v>-2.3536055087999999</c:v>
                </c:pt>
                <c:pt idx="213">
                  <c:v>-2.6995005607999998</c:v>
                </c:pt>
                <c:pt idx="214">
                  <c:v>-2.4206252097999998</c:v>
                </c:pt>
                <c:pt idx="215">
                  <c:v>-2.0690402985</c:v>
                </c:pt>
                <c:pt idx="216">
                  <c:v>-1.5253465176000001</c:v>
                </c:pt>
                <c:pt idx="217">
                  <c:v>-1.8472497462999999</c:v>
                </c:pt>
                <c:pt idx="218">
                  <c:v>-1.8338414431000001</c:v>
                </c:pt>
                <c:pt idx="219">
                  <c:v>-1.3828663826000001</c:v>
                </c:pt>
                <c:pt idx="220">
                  <c:v>-1.0309770107</c:v>
                </c:pt>
                <c:pt idx="221">
                  <c:v>-1.0298409462</c:v>
                </c:pt>
                <c:pt idx="222">
                  <c:v>-0.82070457934999996</c:v>
                </c:pt>
                <c:pt idx="223">
                  <c:v>-0.40729585289999998</c:v>
                </c:pt>
                <c:pt idx="224">
                  <c:v>-0.38589209318000001</c:v>
                </c:pt>
                <c:pt idx="225">
                  <c:v>-0.1675992161</c:v>
                </c:pt>
                <c:pt idx="226">
                  <c:v>0.10103481263</c:v>
                </c:pt>
                <c:pt idx="227">
                  <c:v>0.17021504044999999</c:v>
                </c:pt>
                <c:pt idx="228">
                  <c:v>0.11637842655</c:v>
                </c:pt>
                <c:pt idx="229">
                  <c:v>-1.4110160992E-2</c:v>
                </c:pt>
                <c:pt idx="230">
                  <c:v>-8.8909097015999999E-2</c:v>
                </c:pt>
                <c:pt idx="231">
                  <c:v>0.2110106796</c:v>
                </c:pt>
                <c:pt idx="232">
                  <c:v>0.19047687948</c:v>
                </c:pt>
                <c:pt idx="233">
                  <c:v>6.4804881810999998E-2</c:v>
                </c:pt>
                <c:pt idx="234">
                  <c:v>-2.1541200577999998E-2</c:v>
                </c:pt>
                <c:pt idx="235">
                  <c:v>-0.17450267076000001</c:v>
                </c:pt>
                <c:pt idx="236">
                  <c:v>-0.47666576505000002</c:v>
                </c:pt>
                <c:pt idx="237">
                  <c:v>-0.40361639856999998</c:v>
                </c:pt>
                <c:pt idx="238">
                  <c:v>-0.33279260992999998</c:v>
                </c:pt>
                <c:pt idx="239">
                  <c:v>-0.40901494026000002</c:v>
                </c:pt>
                <c:pt idx="240">
                  <c:v>-0.23389498888999999</c:v>
                </c:pt>
                <c:pt idx="241">
                  <c:v>-0.17962875961999999</c:v>
                </c:pt>
                <c:pt idx="242">
                  <c:v>-0.11041989177</c:v>
                </c:pt>
                <c:pt idx="243">
                  <c:v>-2.3284140974E-2</c:v>
                </c:pt>
                <c:pt idx="244">
                  <c:v>-0.12714345753</c:v>
                </c:pt>
                <c:pt idx="245">
                  <c:v>-0.21243953704999999</c:v>
                </c:pt>
                <c:pt idx="246">
                  <c:v>-0.35437592864</c:v>
                </c:pt>
                <c:pt idx="247">
                  <c:v>-0.31155508757</c:v>
                </c:pt>
                <c:pt idx="248">
                  <c:v>-9.7742095589999994E-2</c:v>
                </c:pt>
                <c:pt idx="249">
                  <c:v>0.14919754863000001</c:v>
                </c:pt>
                <c:pt idx="250">
                  <c:v>0.17113749683000001</c:v>
                </c:pt>
                <c:pt idx="251">
                  <c:v>7.7245712280000003E-2</c:v>
                </c:pt>
                <c:pt idx="252">
                  <c:v>0.12909846008</c:v>
                </c:pt>
                <c:pt idx="253">
                  <c:v>0.15341234207000001</c:v>
                </c:pt>
                <c:pt idx="254">
                  <c:v>8.9738518E-3</c:v>
                </c:pt>
                <c:pt idx="255">
                  <c:v>-5.0384443252999997E-2</c:v>
                </c:pt>
                <c:pt idx="256">
                  <c:v>-0.15148334205</c:v>
                </c:pt>
                <c:pt idx="257">
                  <c:v>-0.1044825539</c:v>
                </c:pt>
                <c:pt idx="258">
                  <c:v>7.1420691906999997E-2</c:v>
                </c:pt>
                <c:pt idx="259">
                  <c:v>7.1377374231999996E-2</c:v>
                </c:pt>
                <c:pt idx="260">
                  <c:v>0.14952443539999999</c:v>
                </c:pt>
                <c:pt idx="261">
                  <c:v>0.12930998205999999</c:v>
                </c:pt>
                <c:pt idx="262">
                  <c:v>5.6053593754999999E-2</c:v>
                </c:pt>
                <c:pt idx="263">
                  <c:v>0.12173181772</c:v>
                </c:pt>
                <c:pt idx="264">
                  <c:v>-6.5910458564999996E-2</c:v>
                </c:pt>
                <c:pt idx="265">
                  <c:v>-8.0084718764000001E-2</c:v>
                </c:pt>
                <c:pt idx="266">
                  <c:v>8.9038416743000004E-2</c:v>
                </c:pt>
                <c:pt idx="267">
                  <c:v>0.16232812404999999</c:v>
                </c:pt>
                <c:pt idx="268">
                  <c:v>0.30516052246000003</c:v>
                </c:pt>
                <c:pt idx="269">
                  <c:v>0.22709618509000001</c:v>
                </c:pt>
                <c:pt idx="270">
                  <c:v>0.14688506722</c:v>
                </c:pt>
                <c:pt idx="271">
                  <c:v>0.28071653843</c:v>
                </c:pt>
                <c:pt idx="272">
                  <c:v>0.24470597506</c:v>
                </c:pt>
                <c:pt idx="273">
                  <c:v>0.29200851916999998</c:v>
                </c:pt>
                <c:pt idx="274">
                  <c:v>0.25017502904</c:v>
                </c:pt>
                <c:pt idx="275">
                  <c:v>0.32490077615000001</c:v>
                </c:pt>
                <c:pt idx="276">
                  <c:v>0.29776731133000001</c:v>
                </c:pt>
                <c:pt idx="277">
                  <c:v>0.21813769639</c:v>
                </c:pt>
                <c:pt idx="278">
                  <c:v>0.21093851327999999</c:v>
                </c:pt>
                <c:pt idx="279">
                  <c:v>4.5717999338999997E-2</c:v>
                </c:pt>
                <c:pt idx="280">
                  <c:v>9.8197475076000004E-2</c:v>
                </c:pt>
                <c:pt idx="281">
                  <c:v>0.17062415182999999</c:v>
                </c:pt>
                <c:pt idx="282">
                  <c:v>0.27896109222999999</c:v>
                </c:pt>
                <c:pt idx="283">
                  <c:v>0.16526293754999999</c:v>
                </c:pt>
                <c:pt idx="284">
                  <c:v>7.8644916415000002E-2</c:v>
                </c:pt>
                <c:pt idx="285">
                  <c:v>-1.4007972553E-2</c:v>
                </c:pt>
                <c:pt idx="286">
                  <c:v>-7.4736632407E-2</c:v>
                </c:pt>
                <c:pt idx="287">
                  <c:v>1.6479227692000002E-2</c:v>
                </c:pt>
                <c:pt idx="288">
                  <c:v>0.10506825894000001</c:v>
                </c:pt>
                <c:pt idx="289">
                  <c:v>0.10119691491</c:v>
                </c:pt>
                <c:pt idx="290">
                  <c:v>0.18877668679000001</c:v>
                </c:pt>
                <c:pt idx="291">
                  <c:v>0.26867952943000001</c:v>
                </c:pt>
                <c:pt idx="292">
                  <c:v>0.29919824004000001</c:v>
                </c:pt>
                <c:pt idx="293">
                  <c:v>0.19104763864999999</c:v>
                </c:pt>
                <c:pt idx="294">
                  <c:v>0.20869034529</c:v>
                </c:pt>
                <c:pt idx="295">
                  <c:v>0.24260462821000001</c:v>
                </c:pt>
                <c:pt idx="296">
                  <c:v>0.24040554464</c:v>
                </c:pt>
                <c:pt idx="297">
                  <c:v>0.18362082540999999</c:v>
                </c:pt>
                <c:pt idx="298">
                  <c:v>0.15894696116000001</c:v>
                </c:pt>
                <c:pt idx="299">
                  <c:v>0.22591835260000001</c:v>
                </c:pt>
                <c:pt idx="300">
                  <c:v>0.23965866863999999</c:v>
                </c:pt>
                <c:pt idx="301">
                  <c:v>0.20458555221999999</c:v>
                </c:pt>
                <c:pt idx="302">
                  <c:v>0.26427677274</c:v>
                </c:pt>
                <c:pt idx="303">
                  <c:v>0.24351811408999999</c:v>
                </c:pt>
                <c:pt idx="304">
                  <c:v>0.20598046481999999</c:v>
                </c:pt>
                <c:pt idx="305">
                  <c:v>0.2221903801</c:v>
                </c:pt>
                <c:pt idx="306">
                  <c:v>9.6992842853E-2</c:v>
                </c:pt>
                <c:pt idx="307">
                  <c:v>0.23054607213</c:v>
                </c:pt>
                <c:pt idx="308">
                  <c:v>0.17886680364999999</c:v>
                </c:pt>
                <c:pt idx="309">
                  <c:v>0.29483708738999997</c:v>
                </c:pt>
                <c:pt idx="310">
                  <c:v>0.23470805585000001</c:v>
                </c:pt>
                <c:pt idx="311">
                  <c:v>0.26260885596</c:v>
                </c:pt>
                <c:pt idx="312">
                  <c:v>0.33638578653000001</c:v>
                </c:pt>
                <c:pt idx="313">
                  <c:v>0.29953181744000001</c:v>
                </c:pt>
                <c:pt idx="314">
                  <c:v>0.23171138762999999</c:v>
                </c:pt>
                <c:pt idx="315">
                  <c:v>0.25260391831000001</c:v>
                </c:pt>
                <c:pt idx="316">
                  <c:v>0.32796204089999997</c:v>
                </c:pt>
                <c:pt idx="317">
                  <c:v>0.31281039118999998</c:v>
                </c:pt>
                <c:pt idx="318">
                  <c:v>0.26682180166000002</c:v>
                </c:pt>
                <c:pt idx="319">
                  <c:v>0.25524997711000003</c:v>
                </c:pt>
                <c:pt idx="320">
                  <c:v>0.32071110605999997</c:v>
                </c:pt>
                <c:pt idx="321">
                  <c:v>0.11694052815</c:v>
                </c:pt>
                <c:pt idx="322">
                  <c:v>3.2466545701000001E-2</c:v>
                </c:pt>
                <c:pt idx="323">
                  <c:v>0.12190470099</c:v>
                </c:pt>
                <c:pt idx="324">
                  <c:v>0.22581206262</c:v>
                </c:pt>
                <c:pt idx="325">
                  <c:v>0.19628113508</c:v>
                </c:pt>
                <c:pt idx="326">
                  <c:v>0.24693933129000001</c:v>
                </c:pt>
                <c:pt idx="327">
                  <c:v>0.14303968847000001</c:v>
                </c:pt>
                <c:pt idx="328">
                  <c:v>0.17027483881</c:v>
                </c:pt>
                <c:pt idx="329">
                  <c:v>0.28149712086000001</c:v>
                </c:pt>
                <c:pt idx="330">
                  <c:v>0.26513779163000001</c:v>
                </c:pt>
                <c:pt idx="331">
                  <c:v>0.24204692245000001</c:v>
                </c:pt>
                <c:pt idx="332">
                  <c:v>0.32028287648999998</c:v>
                </c:pt>
                <c:pt idx="333">
                  <c:v>0.27910557389000001</c:v>
                </c:pt>
                <c:pt idx="334">
                  <c:v>0.20925183593999999</c:v>
                </c:pt>
                <c:pt idx="335">
                  <c:v>0.23712587357000001</c:v>
                </c:pt>
                <c:pt idx="336">
                  <c:v>0.25686150789000001</c:v>
                </c:pt>
                <c:pt idx="337">
                  <c:v>0.25065430998999999</c:v>
                </c:pt>
                <c:pt idx="338">
                  <c:v>0.22839495539999999</c:v>
                </c:pt>
                <c:pt idx="339">
                  <c:v>0.19285592436999999</c:v>
                </c:pt>
                <c:pt idx="340">
                  <c:v>5.5418487638000002E-2</c:v>
                </c:pt>
                <c:pt idx="341">
                  <c:v>-3.5030018538000002E-2</c:v>
                </c:pt>
                <c:pt idx="342">
                  <c:v>6.4060804433999996E-3</c:v>
                </c:pt>
                <c:pt idx="343">
                  <c:v>4.8876579851000003E-2</c:v>
                </c:pt>
                <c:pt idx="344">
                  <c:v>0.29118898511000002</c:v>
                </c:pt>
                <c:pt idx="345">
                  <c:v>0.29422935842999998</c:v>
                </c:pt>
                <c:pt idx="346">
                  <c:v>0.12453449517</c:v>
                </c:pt>
                <c:pt idx="347">
                  <c:v>9.5945872365999996E-2</c:v>
                </c:pt>
                <c:pt idx="348">
                  <c:v>0.27556756138999999</c:v>
                </c:pt>
                <c:pt idx="349">
                  <c:v>0.21868851781000001</c:v>
                </c:pt>
                <c:pt idx="350">
                  <c:v>0.26785063743999998</c:v>
                </c:pt>
                <c:pt idx="351">
                  <c:v>0.13904160261000001</c:v>
                </c:pt>
                <c:pt idx="352">
                  <c:v>0.14165949821000001</c:v>
                </c:pt>
                <c:pt idx="353">
                  <c:v>-7.1932874620000004E-2</c:v>
                </c:pt>
                <c:pt idx="354">
                  <c:v>0.10640233755</c:v>
                </c:pt>
                <c:pt idx="355">
                  <c:v>0.22555601597</c:v>
                </c:pt>
                <c:pt idx="356">
                  <c:v>0.28345775604000001</c:v>
                </c:pt>
                <c:pt idx="357">
                  <c:v>0.20090897381</c:v>
                </c:pt>
                <c:pt idx="358">
                  <c:v>0.33551412820999998</c:v>
                </c:pt>
                <c:pt idx="359">
                  <c:v>0.17075388134</c:v>
                </c:pt>
                <c:pt idx="360">
                  <c:v>0.19661535323000001</c:v>
                </c:pt>
                <c:pt idx="361">
                  <c:v>-6.7264772951999993E-2</c:v>
                </c:pt>
                <c:pt idx="362">
                  <c:v>-0.48288354278000001</c:v>
                </c:pt>
                <c:pt idx="363">
                  <c:v>-1.2189235687</c:v>
                </c:pt>
                <c:pt idx="364">
                  <c:v>-2.0396947861000001</c:v>
                </c:pt>
                <c:pt idx="365">
                  <c:v>-2.3229069710000001</c:v>
                </c:pt>
                <c:pt idx="366">
                  <c:v>-2.2263131141999999</c:v>
                </c:pt>
                <c:pt idx="367">
                  <c:v>-2.4326944351000002</c:v>
                </c:pt>
                <c:pt idx="368">
                  <c:v>-2.2129242420000002</c:v>
                </c:pt>
                <c:pt idx="369">
                  <c:v>-2.1690506935</c:v>
                </c:pt>
                <c:pt idx="370">
                  <c:v>-2.1430828571</c:v>
                </c:pt>
                <c:pt idx="371">
                  <c:v>-2.1321516037000001</c:v>
                </c:pt>
                <c:pt idx="372">
                  <c:v>-2.1733491421000002</c:v>
                </c:pt>
                <c:pt idx="373">
                  <c:v>-2.0261411667</c:v>
                </c:pt>
                <c:pt idx="374">
                  <c:v>-1.8834514618</c:v>
                </c:pt>
                <c:pt idx="375">
                  <c:v>-1.9547951220999999</c:v>
                </c:pt>
                <c:pt idx="376">
                  <c:v>-1.9740145205999999</c:v>
                </c:pt>
                <c:pt idx="377">
                  <c:v>-1.8166627884</c:v>
                </c:pt>
                <c:pt idx="378">
                  <c:v>-1.7862360477000001</c:v>
                </c:pt>
                <c:pt idx="379">
                  <c:v>-1.7703490257000001</c:v>
                </c:pt>
                <c:pt idx="380">
                  <c:v>-1.736689806</c:v>
                </c:pt>
                <c:pt idx="381">
                  <c:v>-1.6625851393</c:v>
                </c:pt>
                <c:pt idx="382">
                  <c:v>-1.7015694379999999</c:v>
                </c:pt>
                <c:pt idx="383">
                  <c:v>-1.6336553096999999</c:v>
                </c:pt>
                <c:pt idx="384">
                  <c:v>-1.6639494896</c:v>
                </c:pt>
                <c:pt idx="385">
                  <c:v>-1.6009373665</c:v>
                </c:pt>
                <c:pt idx="386">
                  <c:v>-1.5389693975000001</c:v>
                </c:pt>
                <c:pt idx="387">
                  <c:v>-1.4689975977</c:v>
                </c:pt>
                <c:pt idx="388">
                  <c:v>-1.3482449055000001</c:v>
                </c:pt>
                <c:pt idx="389">
                  <c:v>-1.2425862551</c:v>
                </c:pt>
                <c:pt idx="390">
                  <c:v>-1.3728396893000001</c:v>
                </c:pt>
                <c:pt idx="391">
                  <c:v>-1.352586031</c:v>
                </c:pt>
                <c:pt idx="392">
                  <c:v>-1.3410694598999999</c:v>
                </c:pt>
                <c:pt idx="393">
                  <c:v>-1.2223312854999999</c:v>
                </c:pt>
                <c:pt idx="394">
                  <c:v>-1.1262910366000001</c:v>
                </c:pt>
                <c:pt idx="395">
                  <c:v>-1.0315183401000001</c:v>
                </c:pt>
                <c:pt idx="396">
                  <c:v>-0.97690498829000005</c:v>
                </c:pt>
                <c:pt idx="397">
                  <c:v>-0.99002647399999999</c:v>
                </c:pt>
                <c:pt idx="398">
                  <c:v>-0.96102851628999997</c:v>
                </c:pt>
                <c:pt idx="399">
                  <c:v>-0.94868719578000005</c:v>
                </c:pt>
                <c:pt idx="400">
                  <c:v>-0.81601524352999999</c:v>
                </c:pt>
                <c:pt idx="401">
                  <c:v>-0.87016433476999999</c:v>
                </c:pt>
                <c:pt idx="402">
                  <c:v>-0.49824807048000003</c:v>
                </c:pt>
                <c:pt idx="403">
                  <c:v>-0.42465955019000001</c:v>
                </c:pt>
                <c:pt idx="404">
                  <c:v>-0.43089580535999999</c:v>
                </c:pt>
                <c:pt idx="405">
                  <c:v>-0.45314195752000003</c:v>
                </c:pt>
                <c:pt idx="406">
                  <c:v>-0.47937411070000002</c:v>
                </c:pt>
                <c:pt idx="407">
                  <c:v>-0.35634705424000002</c:v>
                </c:pt>
                <c:pt idx="408">
                  <c:v>-0.30925533174999997</c:v>
                </c:pt>
                <c:pt idx="409">
                  <c:v>-0.22491653264</c:v>
                </c:pt>
                <c:pt idx="410">
                  <c:v>-0.13835227488999999</c:v>
                </c:pt>
                <c:pt idx="411">
                  <c:v>-0.12655182182999999</c:v>
                </c:pt>
                <c:pt idx="412">
                  <c:v>-0.11676723510000001</c:v>
                </c:pt>
                <c:pt idx="413">
                  <c:v>-0.1377055794</c:v>
                </c:pt>
                <c:pt idx="414">
                  <c:v>-0.15070536733000001</c:v>
                </c:pt>
                <c:pt idx="415">
                  <c:v>-0.17191769183</c:v>
                </c:pt>
                <c:pt idx="416">
                  <c:v>-0.13166059554000001</c:v>
                </c:pt>
                <c:pt idx="417">
                  <c:v>-0.15499185026000001</c:v>
                </c:pt>
                <c:pt idx="418">
                  <c:v>-0.12485259025999999</c:v>
                </c:pt>
                <c:pt idx="419">
                  <c:v>-0.10013835132</c:v>
                </c:pt>
                <c:pt idx="420">
                  <c:v>-0.13822312652999999</c:v>
                </c:pt>
                <c:pt idx="421">
                  <c:v>-0.17168138921000001</c:v>
                </c:pt>
                <c:pt idx="422">
                  <c:v>-0.16182774305</c:v>
                </c:pt>
                <c:pt idx="423">
                  <c:v>-8.6292706430000005E-2</c:v>
                </c:pt>
                <c:pt idx="424">
                  <c:v>-3.5190661438000001E-3</c:v>
                </c:pt>
                <c:pt idx="425">
                  <c:v>1.4553094515999999E-3</c:v>
                </c:pt>
                <c:pt idx="426">
                  <c:v>-9.5650478033E-4</c:v>
                </c:pt>
                <c:pt idx="427">
                  <c:v>-3.0310638248999999E-2</c:v>
                </c:pt>
                <c:pt idx="428">
                  <c:v>1.5459284186E-2</c:v>
                </c:pt>
                <c:pt idx="429">
                  <c:v>2.9662856832E-3</c:v>
                </c:pt>
                <c:pt idx="430">
                  <c:v>2.9085176066000001E-3</c:v>
                </c:pt>
                <c:pt idx="431">
                  <c:v>6.9049675948999996E-3</c:v>
                </c:pt>
                <c:pt idx="432">
                  <c:v>-2.8225449845E-2</c:v>
                </c:pt>
                <c:pt idx="433">
                  <c:v>-5.9676252306000002E-2</c:v>
                </c:pt>
                <c:pt idx="434">
                  <c:v>-5.9433873743E-2</c:v>
                </c:pt>
                <c:pt idx="435">
                  <c:v>-1.8501764162999999E-2</c:v>
                </c:pt>
                <c:pt idx="436">
                  <c:v>7.7342349104999996E-3</c:v>
                </c:pt>
                <c:pt idx="437">
                  <c:v>-0.24762272834999999</c:v>
                </c:pt>
                <c:pt idx="438">
                  <c:v>-0.70450347662000001</c:v>
                </c:pt>
                <c:pt idx="439">
                  <c:v>-0.73966348170999996</c:v>
                </c:pt>
                <c:pt idx="440">
                  <c:v>-0.80219560861999994</c:v>
                </c:pt>
                <c:pt idx="441">
                  <c:v>-1.0180989504</c:v>
                </c:pt>
                <c:pt idx="442">
                  <c:v>-1.0181225538000001</c:v>
                </c:pt>
                <c:pt idx="443">
                  <c:v>-0.98044776916999998</c:v>
                </c:pt>
                <c:pt idx="444">
                  <c:v>-1.0328458547999999</c:v>
                </c:pt>
                <c:pt idx="445">
                  <c:v>-1.0105705261</c:v>
                </c:pt>
                <c:pt idx="446">
                  <c:v>-1.0160773993000001</c:v>
                </c:pt>
                <c:pt idx="447">
                  <c:v>-1.0482726096999999</c:v>
                </c:pt>
                <c:pt idx="448">
                  <c:v>-1.0792337656</c:v>
                </c:pt>
                <c:pt idx="449">
                  <c:v>-1.0905604362000001</c:v>
                </c:pt>
                <c:pt idx="450">
                  <c:v>-1.0730624199000001</c:v>
                </c:pt>
                <c:pt idx="451">
                  <c:v>-0.97435724734999996</c:v>
                </c:pt>
                <c:pt idx="452">
                  <c:v>-0.98463028668999997</c:v>
                </c:pt>
                <c:pt idx="453">
                  <c:v>-0.97446483374000004</c:v>
                </c:pt>
                <c:pt idx="454">
                  <c:v>-0.97396051884000001</c:v>
                </c:pt>
                <c:pt idx="455">
                  <c:v>-0.83767074347000003</c:v>
                </c:pt>
                <c:pt idx="456">
                  <c:v>-0.65257942677000003</c:v>
                </c:pt>
                <c:pt idx="457">
                  <c:v>-0.61567783356000005</c:v>
                </c:pt>
                <c:pt idx="458">
                  <c:v>-0.56349694728999999</c:v>
                </c:pt>
                <c:pt idx="459">
                  <c:v>-0.473400563</c:v>
                </c:pt>
                <c:pt idx="460">
                  <c:v>-0.33437097072999999</c:v>
                </c:pt>
                <c:pt idx="461">
                  <c:v>-0.30166009067999999</c:v>
                </c:pt>
                <c:pt idx="462">
                  <c:v>-0.31777140498000001</c:v>
                </c:pt>
                <c:pt idx="463">
                  <c:v>-0.22076122463</c:v>
                </c:pt>
                <c:pt idx="464">
                  <c:v>-0.21117454766999999</c:v>
                </c:pt>
                <c:pt idx="465">
                  <c:v>-0.16306330263999999</c:v>
                </c:pt>
                <c:pt idx="466">
                  <c:v>-0.17757698894000001</c:v>
                </c:pt>
                <c:pt idx="467">
                  <c:v>-0.22756288946</c:v>
                </c:pt>
                <c:pt idx="468">
                  <c:v>-0.29840612411</c:v>
                </c:pt>
                <c:pt idx="469">
                  <c:v>-0.35862562059999997</c:v>
                </c:pt>
                <c:pt idx="470">
                  <c:v>-0.41198474168999999</c:v>
                </c:pt>
                <c:pt idx="471">
                  <c:v>-0.52133280038999996</c:v>
                </c:pt>
                <c:pt idx="472">
                  <c:v>-0.68307256698999996</c:v>
                </c:pt>
                <c:pt idx="473">
                  <c:v>-0.79059451818000004</c:v>
                </c:pt>
                <c:pt idx="474">
                  <c:v>-0.86054921149999997</c:v>
                </c:pt>
                <c:pt idx="475">
                  <c:v>-0.88968765735999999</c:v>
                </c:pt>
                <c:pt idx="476">
                  <c:v>-0.95950955152999995</c:v>
                </c:pt>
                <c:pt idx="477">
                  <c:v>-0.99598014354999997</c:v>
                </c:pt>
                <c:pt idx="478">
                  <c:v>-0.86584734916999995</c:v>
                </c:pt>
                <c:pt idx="479">
                  <c:v>-0.86674278974999996</c:v>
                </c:pt>
                <c:pt idx="480">
                  <c:v>-0.91054391860999995</c:v>
                </c:pt>
                <c:pt idx="481">
                  <c:v>-0.89371132851000001</c:v>
                </c:pt>
                <c:pt idx="482">
                  <c:v>-0.89884454012000004</c:v>
                </c:pt>
                <c:pt idx="483">
                  <c:v>-0.91251713037000004</c:v>
                </c:pt>
                <c:pt idx="484">
                  <c:v>-0.85793346166999995</c:v>
                </c:pt>
                <c:pt idx="485">
                  <c:v>-0.82053667307</c:v>
                </c:pt>
                <c:pt idx="486">
                  <c:v>-0.82390570641000005</c:v>
                </c:pt>
                <c:pt idx="487">
                  <c:v>-0.82660758494999997</c:v>
                </c:pt>
                <c:pt idx="488">
                  <c:v>-0.77128261328000003</c:v>
                </c:pt>
                <c:pt idx="489">
                  <c:v>-0.73974519967999997</c:v>
                </c:pt>
                <c:pt idx="490">
                  <c:v>-0.87005549669000004</c:v>
                </c:pt>
                <c:pt idx="491">
                  <c:v>-0.90935766696999998</c:v>
                </c:pt>
                <c:pt idx="492">
                  <c:v>-0.94561141728999998</c:v>
                </c:pt>
                <c:pt idx="493">
                  <c:v>-0.93849277496000005</c:v>
                </c:pt>
                <c:pt idx="494">
                  <c:v>-0.95750385523000003</c:v>
                </c:pt>
                <c:pt idx="495">
                  <c:v>-0.94167011976000004</c:v>
                </c:pt>
                <c:pt idx="496">
                  <c:v>-0.94852483272999999</c:v>
                </c:pt>
                <c:pt idx="497">
                  <c:v>-1.0198853016</c:v>
                </c:pt>
                <c:pt idx="498">
                  <c:v>-1.0647357702</c:v>
                </c:pt>
                <c:pt idx="499">
                  <c:v>-1.0553598404</c:v>
                </c:pt>
                <c:pt idx="500">
                  <c:v>-1.1082062720999999</c:v>
                </c:pt>
                <c:pt idx="501">
                  <c:v>-1.1082062720999999</c:v>
                </c:pt>
              </c:numCache>
            </c:numRef>
          </c:yVal>
          <c:smooth val="1"/>
          <c:extLst>
            <c:ext xmlns:c16="http://schemas.microsoft.com/office/drawing/2014/chart" uri="{C3380CC4-5D6E-409C-BE32-E72D297353CC}">
              <c16:uniqueId val="{00000001-5E81-DA4E-A6EC-6D385C31F175}"/>
            </c:ext>
          </c:extLst>
        </c:ser>
        <c:ser>
          <c:idx val="2"/>
          <c:order val="2"/>
          <c:tx>
            <c:v>Top-stress-Asym</c:v>
          </c:tx>
          <c:spPr>
            <a:ln w="22225" cap="rnd">
              <a:solidFill>
                <a:schemeClr val="tx1"/>
              </a:solidFill>
              <a:prstDash val="sysDot"/>
              <a:round/>
            </a:ln>
            <a:effectLst/>
          </c:spPr>
          <c:marker>
            <c:symbol val="none"/>
          </c:marker>
          <c:xVal>
            <c:numRef>
              <c:f>'[y-stress_sym.csv]y-stress_sym'!$K$3:$K$504</c:f>
              <c:numCache>
                <c:formatCode>0.00E+00</c:formatCode>
                <c:ptCount val="502"/>
                <c:pt idx="0">
                  <c:v>0</c:v>
                </c:pt>
                <c:pt idx="1">
                  <c:v>9.9297996521000007E-2</c:v>
                </c:pt>
                <c:pt idx="2">
                  <c:v>0.19930523682000001</c:v>
                </c:pt>
                <c:pt idx="3">
                  <c:v>0.29931140137000001</c:v>
                </c:pt>
                <c:pt idx="4">
                  <c:v>0.39931451415999997</c:v>
                </c:pt>
                <c:pt idx="5">
                  <c:v>0.49931744385000004</c:v>
                </c:pt>
                <c:pt idx="6">
                  <c:v>0.59932012939000001</c:v>
                </c:pt>
                <c:pt idx="7">
                  <c:v>0.69932183838000006</c:v>
                </c:pt>
                <c:pt idx="8">
                  <c:v>0.79932385253999994</c:v>
                </c:pt>
                <c:pt idx="9">
                  <c:v>0.89932537842000004</c:v>
                </c:pt>
                <c:pt idx="10">
                  <c:v>0.99932690430000004</c:v>
                </c:pt>
                <c:pt idx="11">
                  <c:v>1.0993283691</c:v>
                </c:pt>
                <c:pt idx="12">
                  <c:v>1.1993291016000001</c:v>
                </c:pt>
                <c:pt idx="13">
                  <c:v>1.2993278809000002</c:v>
                </c:pt>
                <c:pt idx="14">
                  <c:v>1.3993265381000002</c:v>
                </c:pt>
                <c:pt idx="15">
                  <c:v>1.4993253173999999</c:v>
                </c:pt>
                <c:pt idx="16">
                  <c:v>1.5993237305000001</c:v>
                </c:pt>
                <c:pt idx="17">
                  <c:v>1.6993221435999999</c:v>
                </c:pt>
                <c:pt idx="18">
                  <c:v>1.7993226318</c:v>
                </c:pt>
                <c:pt idx="19">
                  <c:v>1.8993220215</c:v>
                </c:pt>
                <c:pt idx="20">
                  <c:v>1.9993192139</c:v>
                </c:pt>
                <c:pt idx="21">
                  <c:v>2.0993115234000004</c:v>
                </c:pt>
                <c:pt idx="22">
                  <c:v>2.199302002</c:v>
                </c:pt>
                <c:pt idx="23">
                  <c:v>2.2999963379000001</c:v>
                </c:pt>
                <c:pt idx="24">
                  <c:v>2.3999797362999997</c:v>
                </c:pt>
                <c:pt idx="25">
                  <c:v>2.4999626465000002</c:v>
                </c:pt>
                <c:pt idx="26">
                  <c:v>2.5999460448999998</c:v>
                </c:pt>
                <c:pt idx="27">
                  <c:v>2.6999355469000004</c:v>
                </c:pt>
                <c:pt idx="28">
                  <c:v>2.7999213866999999</c:v>
                </c:pt>
                <c:pt idx="29">
                  <c:v>2.8999045409999997</c:v>
                </c:pt>
                <c:pt idx="30">
                  <c:v>2.9998891602</c:v>
                </c:pt>
                <c:pt idx="31">
                  <c:v>3.0998747558999997</c:v>
                </c:pt>
                <c:pt idx="32">
                  <c:v>3.1998588867</c:v>
                </c:pt>
                <c:pt idx="33">
                  <c:v>3.2998427734</c:v>
                </c:pt>
                <c:pt idx="34">
                  <c:v>3.3998278808999998</c:v>
                </c:pt>
                <c:pt idx="35">
                  <c:v>3.4998115234</c:v>
                </c:pt>
                <c:pt idx="36">
                  <c:v>3.5997990722999997</c:v>
                </c:pt>
                <c:pt idx="37">
                  <c:v>3.6997868652000001</c:v>
                </c:pt>
                <c:pt idx="38">
                  <c:v>3.7997731933999996</c:v>
                </c:pt>
                <c:pt idx="39">
                  <c:v>3.8997612304999998</c:v>
                </c:pt>
                <c:pt idx="40">
                  <c:v>3.9997504883000001</c:v>
                </c:pt>
                <c:pt idx="41">
                  <c:v>4.0997416992</c:v>
                </c:pt>
                <c:pt idx="42">
                  <c:v>4.1997324219000003</c:v>
                </c:pt>
                <c:pt idx="43">
                  <c:v>4.2997246094000001</c:v>
                </c:pt>
                <c:pt idx="44">
                  <c:v>4.3997187499999999</c:v>
                </c:pt>
                <c:pt idx="45">
                  <c:v>4.4997124022999992</c:v>
                </c:pt>
                <c:pt idx="46">
                  <c:v>4.5997045898</c:v>
                </c:pt>
                <c:pt idx="47">
                  <c:v>4.6996958007999998</c:v>
                </c:pt>
                <c:pt idx="48">
                  <c:v>4.7996865234000001</c:v>
                </c:pt>
                <c:pt idx="49">
                  <c:v>4.8996767578</c:v>
                </c:pt>
                <c:pt idx="50">
                  <c:v>4.9996669921999999</c:v>
                </c:pt>
                <c:pt idx="51">
                  <c:v>5.0996552733999998</c:v>
                </c:pt>
                <c:pt idx="52">
                  <c:v>5.1996425780999997</c:v>
                </c:pt>
                <c:pt idx="53">
                  <c:v>5.2996293945000001</c:v>
                </c:pt>
                <c:pt idx="54">
                  <c:v>5.3996147461000001</c:v>
                </c:pt>
                <c:pt idx="55">
                  <c:v>5.4995991211000002</c:v>
                </c:pt>
                <c:pt idx="56">
                  <c:v>5.5995825195000002</c:v>
                </c:pt>
                <c:pt idx="57">
                  <c:v>5.6995644530999998</c:v>
                </c:pt>
                <c:pt idx="58">
                  <c:v>5.7995439452999999</c:v>
                </c:pt>
                <c:pt idx="59">
                  <c:v>5.8995209960999997</c:v>
                </c:pt>
                <c:pt idx="60">
                  <c:v>5.9994960938000004</c:v>
                </c:pt>
                <c:pt idx="61">
                  <c:v>6.0994707030999997</c:v>
                </c:pt>
                <c:pt idx="62">
                  <c:v>6.1994458008000004</c:v>
                </c:pt>
                <c:pt idx="63">
                  <c:v>6.2994228516000002</c:v>
                </c:pt>
                <c:pt idx="64">
                  <c:v>6.3994023438000003</c:v>
                </c:pt>
                <c:pt idx="65">
                  <c:v>6.4993857422000003</c:v>
                </c:pt>
                <c:pt idx="66">
                  <c:v>6.5993715819999998</c:v>
                </c:pt>
                <c:pt idx="67">
                  <c:v>6.6993593750000002</c:v>
                </c:pt>
                <c:pt idx="68">
                  <c:v>6.7993500977000005</c:v>
                </c:pt>
                <c:pt idx="69">
                  <c:v>6.8993432616999995</c:v>
                </c:pt>
                <c:pt idx="70">
                  <c:v>6.9993398438000005</c:v>
                </c:pt>
                <c:pt idx="71">
                  <c:v>7.0993403319999997</c:v>
                </c:pt>
                <c:pt idx="72">
                  <c:v>7.1993432617000002</c:v>
                </c:pt>
                <c:pt idx="73">
                  <c:v>7.2993496094000001</c:v>
                </c:pt>
                <c:pt idx="74">
                  <c:v>7.3993588867</c:v>
                </c:pt>
                <c:pt idx="75">
                  <c:v>7.4993720702999997</c:v>
                </c:pt>
                <c:pt idx="76">
                  <c:v>7.5993857422</c:v>
                </c:pt>
                <c:pt idx="77">
                  <c:v>7.6994008788999997</c:v>
                </c:pt>
                <c:pt idx="78">
                  <c:v>7.7994165038999999</c:v>
                </c:pt>
                <c:pt idx="79">
                  <c:v>7.8994321289</c:v>
                </c:pt>
                <c:pt idx="80">
                  <c:v>7.9994462891000007</c:v>
                </c:pt>
                <c:pt idx="81">
                  <c:v>8.0994594726999996</c:v>
                </c:pt>
                <c:pt idx="82">
                  <c:v>8.1994716797000002</c:v>
                </c:pt>
                <c:pt idx="83">
                  <c:v>8.2994833983999996</c:v>
                </c:pt>
                <c:pt idx="84">
                  <c:v>8.3994941405999999</c:v>
                </c:pt>
                <c:pt idx="85">
                  <c:v>8.4995029297000002</c:v>
                </c:pt>
                <c:pt idx="86">
                  <c:v>8.5995117188000005</c:v>
                </c:pt>
                <c:pt idx="87">
                  <c:v>8.6995185547000009</c:v>
                </c:pt>
                <c:pt idx="88">
                  <c:v>8.7995263672000004</c:v>
                </c:pt>
                <c:pt idx="89">
                  <c:v>8.899533203099999</c:v>
                </c:pt>
                <c:pt idx="90">
                  <c:v>8.9995400391000011</c:v>
                </c:pt>
                <c:pt idx="91">
                  <c:v>9.0995478516000006</c:v>
                </c:pt>
                <c:pt idx="92">
                  <c:v>9.1995556641</c:v>
                </c:pt>
                <c:pt idx="93">
                  <c:v>9.2995644531000003</c:v>
                </c:pt>
                <c:pt idx="94">
                  <c:v>9.3995722655999998</c:v>
                </c:pt>
                <c:pt idx="95">
                  <c:v>9.4995791016000002</c:v>
                </c:pt>
                <c:pt idx="96">
                  <c:v>9.5995859375000006</c:v>
                </c:pt>
                <c:pt idx="97">
                  <c:v>9.69959375</c:v>
                </c:pt>
                <c:pt idx="98">
                  <c:v>9.7996035155999994</c:v>
                </c:pt>
                <c:pt idx="99">
                  <c:v>9.8996132813000006</c:v>
                </c:pt>
                <c:pt idx="100">
                  <c:v>9.999625</c:v>
                </c:pt>
                <c:pt idx="101">
                  <c:v>10.099636718999999</c:v>
                </c:pt>
                <c:pt idx="102">
                  <c:v>10.199648438000001</c:v>
                </c:pt>
                <c:pt idx="103">
                  <c:v>10.299660156</c:v>
                </c:pt>
                <c:pt idx="104">
                  <c:v>10.399670898</c:v>
                </c:pt>
                <c:pt idx="105">
                  <c:v>10.499681640999999</c:v>
                </c:pt>
                <c:pt idx="106">
                  <c:v>10.599692382999999</c:v>
                </c:pt>
                <c:pt idx="107">
                  <c:v>10.699702148</c:v>
                </c:pt>
                <c:pt idx="108">
                  <c:v>10.799712890999999</c:v>
                </c:pt>
                <c:pt idx="109">
                  <c:v>10.899722656</c:v>
                </c:pt>
                <c:pt idx="110">
                  <c:v>10.999732421999999</c:v>
                </c:pt>
                <c:pt idx="111">
                  <c:v>11.099741211000001</c:v>
                </c:pt>
                <c:pt idx="112">
                  <c:v>11.199748047</c:v>
                </c:pt>
                <c:pt idx="113">
                  <c:v>11.299754883</c:v>
                </c:pt>
                <c:pt idx="114">
                  <c:v>11.399760742</c:v>
                </c:pt>
                <c:pt idx="115">
                  <c:v>11.499766601999999</c:v>
                </c:pt>
                <c:pt idx="116">
                  <c:v>11.599771484000001</c:v>
                </c:pt>
                <c:pt idx="117">
                  <c:v>11.699776367</c:v>
                </c:pt>
                <c:pt idx="118">
                  <c:v>11.799780273</c:v>
                </c:pt>
                <c:pt idx="119">
                  <c:v>11.899784180000001</c:v>
                </c:pt>
                <c:pt idx="120">
                  <c:v>11.999787109000001</c:v>
                </c:pt>
                <c:pt idx="121">
                  <c:v>12.099790039</c:v>
                </c:pt>
                <c:pt idx="122">
                  <c:v>12.199792969000001</c:v>
                </c:pt>
                <c:pt idx="123">
                  <c:v>12.299798828</c:v>
                </c:pt>
                <c:pt idx="124">
                  <c:v>12.399805663999999</c:v>
                </c:pt>
                <c:pt idx="125">
                  <c:v>12.499812500000001</c:v>
                </c:pt>
                <c:pt idx="126">
                  <c:v>12.599819336000001</c:v>
                </c:pt>
                <c:pt idx="127">
                  <c:v>12.699826172</c:v>
                </c:pt>
                <c:pt idx="128">
                  <c:v>12.799833984000001</c:v>
                </c:pt>
                <c:pt idx="129">
                  <c:v>12.899839844000001</c:v>
                </c:pt>
                <c:pt idx="130">
                  <c:v>12.999846680000001</c:v>
                </c:pt>
                <c:pt idx="131">
                  <c:v>13.099852538999999</c:v>
                </c:pt>
                <c:pt idx="132">
                  <c:v>13.199858398</c:v>
                </c:pt>
                <c:pt idx="133">
                  <c:v>13.299864257999999</c:v>
                </c:pt>
                <c:pt idx="134">
                  <c:v>13.399870117000001</c:v>
                </c:pt>
                <c:pt idx="135">
                  <c:v>13.499875977</c:v>
                </c:pt>
                <c:pt idx="136">
                  <c:v>13.599880859000001</c:v>
                </c:pt>
                <c:pt idx="137">
                  <c:v>13.699885742000001</c:v>
                </c:pt>
                <c:pt idx="138">
                  <c:v>13.799888672</c:v>
                </c:pt>
                <c:pt idx="139">
                  <c:v>13.899892578000001</c:v>
                </c:pt>
                <c:pt idx="140">
                  <c:v>13.999902344000001</c:v>
                </c:pt>
                <c:pt idx="141">
                  <c:v>14.099916992000001</c:v>
                </c:pt>
                <c:pt idx="142">
                  <c:v>14.199933594000001</c:v>
                </c:pt>
                <c:pt idx="143">
                  <c:v>14.299946288999999</c:v>
                </c:pt>
                <c:pt idx="144">
                  <c:v>14.399961914</c:v>
                </c:pt>
                <c:pt idx="145">
                  <c:v>14.499981445</c:v>
                </c:pt>
                <c:pt idx="146">
                  <c:v>14.599302734</c:v>
                </c:pt>
                <c:pt idx="147">
                  <c:v>14.699337890999999</c:v>
                </c:pt>
                <c:pt idx="148">
                  <c:v>14.799371094</c:v>
                </c:pt>
                <c:pt idx="149">
                  <c:v>14.89940625</c:v>
                </c:pt>
                <c:pt idx="150">
                  <c:v>14.999439453000001</c:v>
                </c:pt>
                <c:pt idx="151">
                  <c:v>15.099474609000001</c:v>
                </c:pt>
                <c:pt idx="152">
                  <c:v>15.199509765999998</c:v>
                </c:pt>
                <c:pt idx="153">
                  <c:v>15.299544921999999</c:v>
                </c:pt>
                <c:pt idx="154">
                  <c:v>15.399578125</c:v>
                </c:pt>
                <c:pt idx="155">
                  <c:v>15.499609375</c:v>
                </c:pt>
                <c:pt idx="156">
                  <c:v>15.599641602</c:v>
                </c:pt>
                <c:pt idx="157">
                  <c:v>15.699675781</c:v>
                </c:pt>
                <c:pt idx="158">
                  <c:v>15.799711914</c:v>
                </c:pt>
                <c:pt idx="159">
                  <c:v>15.899749023</c:v>
                </c:pt>
                <c:pt idx="160">
                  <c:v>15.999786132999999</c:v>
                </c:pt>
                <c:pt idx="161">
                  <c:v>16.099820312999999</c:v>
                </c:pt>
                <c:pt idx="162">
                  <c:v>16.199856444999998</c:v>
                </c:pt>
                <c:pt idx="163">
                  <c:v>16.299897461</c:v>
                </c:pt>
                <c:pt idx="164">
                  <c:v>16.399941406000003</c:v>
                </c:pt>
                <c:pt idx="165">
                  <c:v>16.499984375</c:v>
                </c:pt>
                <c:pt idx="166">
                  <c:v>16.599318359000002</c:v>
                </c:pt>
                <c:pt idx="167">
                  <c:v>16.699363281</c:v>
                </c:pt>
                <c:pt idx="168">
                  <c:v>16.799410156</c:v>
                </c:pt>
                <c:pt idx="169">
                  <c:v>16.899457031000001</c:v>
                </c:pt>
                <c:pt idx="170">
                  <c:v>16.999505858999999</c:v>
                </c:pt>
                <c:pt idx="171">
                  <c:v>17.099552734</c:v>
                </c:pt>
                <c:pt idx="172">
                  <c:v>17.199601563000002</c:v>
                </c:pt>
                <c:pt idx="173">
                  <c:v>17.299648437999998</c:v>
                </c:pt>
                <c:pt idx="174">
                  <c:v>17.399697266</c:v>
                </c:pt>
                <c:pt idx="175">
                  <c:v>17.499744141000001</c:v>
                </c:pt>
                <c:pt idx="176">
                  <c:v>17.599792968999999</c:v>
                </c:pt>
                <c:pt idx="177">
                  <c:v>17.699839844</c:v>
                </c:pt>
                <c:pt idx="178">
                  <c:v>17.799888672000002</c:v>
                </c:pt>
                <c:pt idx="179">
                  <c:v>17.899935547000002</c:v>
                </c:pt>
                <c:pt idx="180">
                  <c:v>17.999984375</c:v>
                </c:pt>
                <c:pt idx="181">
                  <c:v>18.099322265999998</c:v>
                </c:pt>
                <c:pt idx="182">
                  <c:v>18.199365234000002</c:v>
                </c:pt>
                <c:pt idx="183">
                  <c:v>18.299404297000002</c:v>
                </c:pt>
                <c:pt idx="184">
                  <c:v>18.399441406000001</c:v>
                </c:pt>
                <c:pt idx="185">
                  <c:v>18.499484375000002</c:v>
                </c:pt>
                <c:pt idx="186">
                  <c:v>18.599531249999998</c:v>
                </c:pt>
                <c:pt idx="187">
                  <c:v>18.699578124999999</c:v>
                </c:pt>
                <c:pt idx="188">
                  <c:v>18.799626953000001</c:v>
                </c:pt>
                <c:pt idx="189">
                  <c:v>18.899675781000003</c:v>
                </c:pt>
                <c:pt idx="190">
                  <c:v>18.999722656000003</c:v>
                </c:pt>
                <c:pt idx="191">
                  <c:v>19.099771484000001</c:v>
                </c:pt>
                <c:pt idx="192">
                  <c:v>19.199818359000002</c:v>
                </c:pt>
                <c:pt idx="193">
                  <c:v>19.299867188</c:v>
                </c:pt>
                <c:pt idx="194">
                  <c:v>19.399916015999999</c:v>
                </c:pt>
                <c:pt idx="195">
                  <c:v>19.499962890999999</c:v>
                </c:pt>
                <c:pt idx="196">
                  <c:v>19.599300781</c:v>
                </c:pt>
                <c:pt idx="197">
                  <c:v>19.699349609000002</c:v>
                </c:pt>
                <c:pt idx="198">
                  <c:v>19.799398438000001</c:v>
                </c:pt>
                <c:pt idx="199">
                  <c:v>19.899445313000001</c:v>
                </c:pt>
                <c:pt idx="200">
                  <c:v>19.999494141</c:v>
                </c:pt>
                <c:pt idx="201">
                  <c:v>20.099541016</c:v>
                </c:pt>
                <c:pt idx="202">
                  <c:v>20.199589843999998</c:v>
                </c:pt>
                <c:pt idx="203">
                  <c:v>20.299636718999999</c:v>
                </c:pt>
                <c:pt idx="204">
                  <c:v>20.399679687999999</c:v>
                </c:pt>
                <c:pt idx="205">
                  <c:v>20.499720702999998</c:v>
                </c:pt>
                <c:pt idx="206">
                  <c:v>20.599763672000002</c:v>
                </c:pt>
                <c:pt idx="207">
                  <c:v>20.699810547000002</c:v>
                </c:pt>
                <c:pt idx="208">
                  <c:v>20.799857422000002</c:v>
                </c:pt>
                <c:pt idx="209">
                  <c:v>20.899906250000001</c:v>
                </c:pt>
                <c:pt idx="210">
                  <c:v>20.999955077999999</c:v>
                </c:pt>
                <c:pt idx="211">
                  <c:v>21.099292968999997</c:v>
                </c:pt>
                <c:pt idx="212">
                  <c:v>21.199341797000002</c:v>
                </c:pt>
                <c:pt idx="213">
                  <c:v>21.299388671999999</c:v>
                </c:pt>
                <c:pt idx="214">
                  <c:v>21.399437500000001</c:v>
                </c:pt>
                <c:pt idx="215">
                  <c:v>21.499484375000002</c:v>
                </c:pt>
                <c:pt idx="216">
                  <c:v>21.599533203</c:v>
                </c:pt>
                <c:pt idx="217">
                  <c:v>21.699582031000002</c:v>
                </c:pt>
                <c:pt idx="218">
                  <c:v>21.799628906000002</c:v>
                </c:pt>
                <c:pt idx="219">
                  <c:v>21.899677734000001</c:v>
                </c:pt>
                <c:pt idx="220">
                  <c:v>21.999724609000001</c:v>
                </c:pt>
                <c:pt idx="221">
                  <c:v>22.099773438</c:v>
                </c:pt>
                <c:pt idx="222">
                  <c:v>22.199822265999998</c:v>
                </c:pt>
                <c:pt idx="223">
                  <c:v>22.299869140999999</c:v>
                </c:pt>
                <c:pt idx="224">
                  <c:v>22.399917968999997</c:v>
                </c:pt>
                <c:pt idx="225">
                  <c:v>22.499964843999997</c:v>
                </c:pt>
                <c:pt idx="226">
                  <c:v>22.599304688</c:v>
                </c:pt>
                <c:pt idx="227">
                  <c:v>22.699351563</c:v>
                </c:pt>
                <c:pt idx="228">
                  <c:v>22.799400390999999</c:v>
                </c:pt>
                <c:pt idx="229">
                  <c:v>22.899449218999997</c:v>
                </c:pt>
                <c:pt idx="230">
                  <c:v>22.999496093999998</c:v>
                </c:pt>
                <c:pt idx="231">
                  <c:v>23.099544922</c:v>
                </c:pt>
                <c:pt idx="232">
                  <c:v>23.199593749999998</c:v>
                </c:pt>
                <c:pt idx="233">
                  <c:v>23.299640624999999</c:v>
                </c:pt>
                <c:pt idx="234">
                  <c:v>23.399689453000001</c:v>
                </c:pt>
                <c:pt idx="235">
                  <c:v>23.499738281000003</c:v>
                </c:pt>
                <c:pt idx="236">
                  <c:v>23.599785156000003</c:v>
                </c:pt>
                <c:pt idx="237">
                  <c:v>23.699833984000001</c:v>
                </c:pt>
                <c:pt idx="238">
                  <c:v>23.799880859000002</c:v>
                </c:pt>
                <c:pt idx="239">
                  <c:v>23.899929688</c:v>
                </c:pt>
                <c:pt idx="240">
                  <c:v>23.999978515999999</c:v>
                </c:pt>
                <c:pt idx="241">
                  <c:v>24.099316406000003</c:v>
                </c:pt>
                <c:pt idx="242">
                  <c:v>24.199365234000002</c:v>
                </c:pt>
                <c:pt idx="243">
                  <c:v>24.299412109000002</c:v>
                </c:pt>
                <c:pt idx="244">
                  <c:v>24.399460938000001</c:v>
                </c:pt>
                <c:pt idx="245">
                  <c:v>24.499509765999999</c:v>
                </c:pt>
                <c:pt idx="246">
                  <c:v>24.599558593999998</c:v>
                </c:pt>
                <c:pt idx="247">
                  <c:v>24.699605468999998</c:v>
                </c:pt>
                <c:pt idx="248">
                  <c:v>24.799654297</c:v>
                </c:pt>
                <c:pt idx="249">
                  <c:v>24.899703124999998</c:v>
                </c:pt>
                <c:pt idx="250">
                  <c:v>24.999749999999999</c:v>
                </c:pt>
                <c:pt idx="251">
                  <c:v>25.099798827999997</c:v>
                </c:pt>
                <c:pt idx="252">
                  <c:v>25.199847656000003</c:v>
                </c:pt>
                <c:pt idx="253">
                  <c:v>25.299894531000003</c:v>
                </c:pt>
                <c:pt idx="254">
                  <c:v>25.399943359000002</c:v>
                </c:pt>
                <c:pt idx="255">
                  <c:v>25.499992188</c:v>
                </c:pt>
                <c:pt idx="256">
                  <c:v>25.599330077999998</c:v>
                </c:pt>
                <c:pt idx="257">
                  <c:v>25.699378906000003</c:v>
                </c:pt>
                <c:pt idx="258">
                  <c:v>25.799427734000002</c:v>
                </c:pt>
                <c:pt idx="259">
                  <c:v>25.899474609000002</c:v>
                </c:pt>
                <c:pt idx="260">
                  <c:v>25.999523438000001</c:v>
                </c:pt>
                <c:pt idx="261">
                  <c:v>26.099572265999999</c:v>
                </c:pt>
                <c:pt idx="262">
                  <c:v>26.199619140999999</c:v>
                </c:pt>
                <c:pt idx="263">
                  <c:v>26.299667968999998</c:v>
                </c:pt>
                <c:pt idx="264">
                  <c:v>26.399716797</c:v>
                </c:pt>
                <c:pt idx="265">
                  <c:v>26.499763672</c:v>
                </c:pt>
                <c:pt idx="266">
                  <c:v>26.599812499999999</c:v>
                </c:pt>
                <c:pt idx="267">
                  <c:v>26.699861328000001</c:v>
                </c:pt>
                <c:pt idx="268">
                  <c:v>26.799910156000003</c:v>
                </c:pt>
                <c:pt idx="269">
                  <c:v>26.899957031000003</c:v>
                </c:pt>
                <c:pt idx="270">
                  <c:v>26.999296874999999</c:v>
                </c:pt>
                <c:pt idx="271">
                  <c:v>27.099345702999997</c:v>
                </c:pt>
                <c:pt idx="272">
                  <c:v>27.199392577999998</c:v>
                </c:pt>
                <c:pt idx="273">
                  <c:v>27.299441406000003</c:v>
                </c:pt>
                <c:pt idx="274">
                  <c:v>27.399490234000002</c:v>
                </c:pt>
                <c:pt idx="275">
                  <c:v>27.499539063</c:v>
                </c:pt>
                <c:pt idx="276">
                  <c:v>27.599585938000001</c:v>
                </c:pt>
                <c:pt idx="277">
                  <c:v>27.699634765999999</c:v>
                </c:pt>
                <c:pt idx="278">
                  <c:v>27.799683593999998</c:v>
                </c:pt>
                <c:pt idx="279">
                  <c:v>27.899732422</c:v>
                </c:pt>
                <c:pt idx="280">
                  <c:v>27.999781250000002</c:v>
                </c:pt>
                <c:pt idx="281">
                  <c:v>28.099828124999998</c:v>
                </c:pt>
                <c:pt idx="282">
                  <c:v>28.199876953</c:v>
                </c:pt>
                <c:pt idx="283">
                  <c:v>28.299925781000002</c:v>
                </c:pt>
                <c:pt idx="284">
                  <c:v>28.399974609000001</c:v>
                </c:pt>
                <c:pt idx="285">
                  <c:v>28.499312499999998</c:v>
                </c:pt>
                <c:pt idx="286">
                  <c:v>28.599361328000001</c:v>
                </c:pt>
                <c:pt idx="287">
                  <c:v>28.699410156000003</c:v>
                </c:pt>
                <c:pt idx="288">
                  <c:v>28.799458984000001</c:v>
                </c:pt>
                <c:pt idx="289">
                  <c:v>28.899507813</c:v>
                </c:pt>
                <c:pt idx="290">
                  <c:v>28.999554688</c:v>
                </c:pt>
                <c:pt idx="291">
                  <c:v>29.099603515999998</c:v>
                </c:pt>
                <c:pt idx="292">
                  <c:v>29.199652343999997</c:v>
                </c:pt>
                <c:pt idx="293">
                  <c:v>29.299701172000002</c:v>
                </c:pt>
                <c:pt idx="294">
                  <c:v>29.399750000000001</c:v>
                </c:pt>
                <c:pt idx="295">
                  <c:v>29.499798827999999</c:v>
                </c:pt>
                <c:pt idx="296">
                  <c:v>29.599845703</c:v>
                </c:pt>
                <c:pt idx="297">
                  <c:v>29.699894531000002</c:v>
                </c:pt>
                <c:pt idx="298">
                  <c:v>29.799943359</c:v>
                </c:pt>
                <c:pt idx="299">
                  <c:v>29.899992187999999</c:v>
                </c:pt>
                <c:pt idx="300">
                  <c:v>29.999332031000002</c:v>
                </c:pt>
                <c:pt idx="301">
                  <c:v>30.099378906000002</c:v>
                </c:pt>
                <c:pt idx="302">
                  <c:v>30.199427734</c:v>
                </c:pt>
                <c:pt idx="303">
                  <c:v>30.299476562999999</c:v>
                </c:pt>
                <c:pt idx="304">
                  <c:v>30.399525391000001</c:v>
                </c:pt>
                <c:pt idx="305">
                  <c:v>30.499574218999999</c:v>
                </c:pt>
                <c:pt idx="306">
                  <c:v>30.599623047000001</c:v>
                </c:pt>
                <c:pt idx="307">
                  <c:v>30.699671875</c:v>
                </c:pt>
                <c:pt idx="308">
                  <c:v>30.799720702999998</c:v>
                </c:pt>
                <c:pt idx="309">
                  <c:v>30.899769531</c:v>
                </c:pt>
                <c:pt idx="310">
                  <c:v>30.999818359000002</c:v>
                </c:pt>
                <c:pt idx="311">
                  <c:v>31.099867188000001</c:v>
                </c:pt>
                <c:pt idx="312">
                  <c:v>31.199914063000001</c:v>
                </c:pt>
                <c:pt idx="313">
                  <c:v>31.299962891</c:v>
                </c:pt>
                <c:pt idx="314">
                  <c:v>31.399302733999999</c:v>
                </c:pt>
                <c:pt idx="315">
                  <c:v>31.499351563000001</c:v>
                </c:pt>
                <c:pt idx="316">
                  <c:v>31.599400391</c:v>
                </c:pt>
                <c:pt idx="317">
                  <c:v>31.699449218999998</c:v>
                </c:pt>
                <c:pt idx="318">
                  <c:v>31.799498047</c:v>
                </c:pt>
                <c:pt idx="319">
                  <c:v>31.899544922</c:v>
                </c:pt>
                <c:pt idx="320">
                  <c:v>31.999593749999999</c:v>
                </c:pt>
                <c:pt idx="321">
                  <c:v>32.099640624999999</c:v>
                </c:pt>
                <c:pt idx="322">
                  <c:v>32.199687500000003</c:v>
                </c:pt>
                <c:pt idx="323">
                  <c:v>32.299734375</c:v>
                </c:pt>
                <c:pt idx="324">
                  <c:v>32.399781249999997</c:v>
                </c:pt>
                <c:pt idx="325">
                  <c:v>32.499828125000001</c:v>
                </c:pt>
                <c:pt idx="326">
                  <c:v>32.599874999999997</c:v>
                </c:pt>
                <c:pt idx="327">
                  <c:v>32.699919921999999</c:v>
                </c:pt>
                <c:pt idx="328">
                  <c:v>32.799964844000002</c:v>
                </c:pt>
                <c:pt idx="329">
                  <c:v>32.899300781000001</c:v>
                </c:pt>
                <c:pt idx="330">
                  <c:v>32.999343750000001</c:v>
                </c:pt>
                <c:pt idx="331">
                  <c:v>33.099390624999998</c:v>
                </c:pt>
                <c:pt idx="332">
                  <c:v>33.199433593999998</c:v>
                </c:pt>
                <c:pt idx="333">
                  <c:v>33.299480469000002</c:v>
                </c:pt>
                <c:pt idx="334">
                  <c:v>33.399527343999999</c:v>
                </c:pt>
                <c:pt idx="335">
                  <c:v>33.499574219000003</c:v>
                </c:pt>
                <c:pt idx="336">
                  <c:v>33.599621094</c:v>
                </c:pt>
                <c:pt idx="337">
                  <c:v>33.699667969000004</c:v>
                </c:pt>
                <c:pt idx="338">
                  <c:v>33.799718749999997</c:v>
                </c:pt>
                <c:pt idx="339">
                  <c:v>33.899765625000001</c:v>
                </c:pt>
                <c:pt idx="340">
                  <c:v>33.999816406000001</c:v>
                </c:pt>
                <c:pt idx="341">
                  <c:v>34.099863280999998</c:v>
                </c:pt>
                <c:pt idx="342">
                  <c:v>34.199910156000001</c:v>
                </c:pt>
                <c:pt idx="343">
                  <c:v>34.299957030999998</c:v>
                </c:pt>
                <c:pt idx="344">
                  <c:v>34.399292969000001</c:v>
                </c:pt>
                <c:pt idx="345">
                  <c:v>34.499332031000002</c:v>
                </c:pt>
                <c:pt idx="346">
                  <c:v>34.599375000000002</c:v>
                </c:pt>
                <c:pt idx="347">
                  <c:v>34.699414062999999</c:v>
                </c:pt>
                <c:pt idx="348">
                  <c:v>34.799453124999999</c:v>
                </c:pt>
                <c:pt idx="349">
                  <c:v>34.899492187999996</c:v>
                </c:pt>
                <c:pt idx="350">
                  <c:v>34.999535156</c:v>
                </c:pt>
                <c:pt idx="351">
                  <c:v>35.099574219000004</c:v>
                </c:pt>
                <c:pt idx="352">
                  <c:v>35.199613280999998</c:v>
                </c:pt>
                <c:pt idx="353">
                  <c:v>35.299656249999998</c:v>
                </c:pt>
                <c:pt idx="354">
                  <c:v>35.399699218999999</c:v>
                </c:pt>
                <c:pt idx="355">
                  <c:v>35.499746094000002</c:v>
                </c:pt>
                <c:pt idx="356">
                  <c:v>35.599789062999996</c:v>
                </c:pt>
                <c:pt idx="357">
                  <c:v>35.699835938</c:v>
                </c:pt>
                <c:pt idx="358">
                  <c:v>35.799882812999996</c:v>
                </c:pt>
                <c:pt idx="359">
                  <c:v>35.899929687999993</c:v>
                </c:pt>
                <c:pt idx="360">
                  <c:v>35.999976562999997</c:v>
                </c:pt>
                <c:pt idx="361">
                  <c:v>36.099312500000003</c:v>
                </c:pt>
                <c:pt idx="362">
                  <c:v>36.199359375</c:v>
                </c:pt>
                <c:pt idx="363">
                  <c:v>36.299406249999997</c:v>
                </c:pt>
                <c:pt idx="364">
                  <c:v>36.399453125000001</c:v>
                </c:pt>
                <c:pt idx="365">
                  <c:v>36.499499999999998</c:v>
                </c:pt>
                <c:pt idx="366">
                  <c:v>36.599546875000001</c:v>
                </c:pt>
                <c:pt idx="367">
                  <c:v>36.699593749999998</c:v>
                </c:pt>
                <c:pt idx="368">
                  <c:v>36.799640625000002</c:v>
                </c:pt>
                <c:pt idx="369">
                  <c:v>36.899691405999995</c:v>
                </c:pt>
                <c:pt idx="370">
                  <c:v>36.999742187999999</c:v>
                </c:pt>
                <c:pt idx="371">
                  <c:v>37.099789062999996</c:v>
                </c:pt>
                <c:pt idx="372">
                  <c:v>37.199839844000003</c:v>
                </c:pt>
                <c:pt idx="373">
                  <c:v>37.299886719</c:v>
                </c:pt>
                <c:pt idx="374">
                  <c:v>37.3999375</c:v>
                </c:pt>
                <c:pt idx="375">
                  <c:v>37.499988281</c:v>
                </c:pt>
                <c:pt idx="376">
                  <c:v>37.599324219000003</c:v>
                </c:pt>
                <c:pt idx="377">
                  <c:v>37.699375000000003</c:v>
                </c:pt>
                <c:pt idx="378">
                  <c:v>37.799425780999997</c:v>
                </c:pt>
                <c:pt idx="379">
                  <c:v>37.899472656</c:v>
                </c:pt>
                <c:pt idx="380">
                  <c:v>37.999523437999997</c:v>
                </c:pt>
                <c:pt idx="381">
                  <c:v>38.099570312999994</c:v>
                </c:pt>
                <c:pt idx="382">
                  <c:v>38.199621094000001</c:v>
                </c:pt>
                <c:pt idx="383">
                  <c:v>38.299671875000001</c:v>
                </c:pt>
                <c:pt idx="384">
                  <c:v>38.399718749999998</c:v>
                </c:pt>
                <c:pt idx="385">
                  <c:v>38.499769530999998</c:v>
                </c:pt>
                <c:pt idx="386">
                  <c:v>38.599816405999995</c:v>
                </c:pt>
                <c:pt idx="387">
                  <c:v>38.699863280999999</c:v>
                </c:pt>
                <c:pt idx="388">
                  <c:v>38.799910155999996</c:v>
                </c:pt>
                <c:pt idx="389">
                  <c:v>38.899957031</c:v>
                </c:pt>
                <c:pt idx="390">
                  <c:v>38.999292969000003</c:v>
                </c:pt>
                <c:pt idx="391">
                  <c:v>39.099343750000003</c:v>
                </c:pt>
                <c:pt idx="392">
                  <c:v>39.199390624999999</c:v>
                </c:pt>
                <c:pt idx="393">
                  <c:v>39.299437500000003</c:v>
                </c:pt>
                <c:pt idx="394">
                  <c:v>39.399484375</c:v>
                </c:pt>
                <c:pt idx="395">
                  <c:v>39.499535156</c:v>
                </c:pt>
                <c:pt idx="396">
                  <c:v>39.599582030999997</c:v>
                </c:pt>
                <c:pt idx="397">
                  <c:v>39.699628906000001</c:v>
                </c:pt>
                <c:pt idx="398">
                  <c:v>39.799679687999998</c:v>
                </c:pt>
                <c:pt idx="399">
                  <c:v>39.899726562999994</c:v>
                </c:pt>
                <c:pt idx="400">
                  <c:v>39.999777344000002</c:v>
                </c:pt>
                <c:pt idx="401">
                  <c:v>40.099824218999998</c:v>
                </c:pt>
                <c:pt idx="402">
                  <c:v>40.199874999999999</c:v>
                </c:pt>
                <c:pt idx="403">
                  <c:v>40.299921875000003</c:v>
                </c:pt>
                <c:pt idx="404">
                  <c:v>40.399972655999996</c:v>
                </c:pt>
                <c:pt idx="405">
                  <c:v>40.499312500000002</c:v>
                </c:pt>
                <c:pt idx="406">
                  <c:v>40.599359374999999</c:v>
                </c:pt>
                <c:pt idx="407">
                  <c:v>40.699410155999999</c:v>
                </c:pt>
                <c:pt idx="408">
                  <c:v>40.799460937999996</c:v>
                </c:pt>
                <c:pt idx="409">
                  <c:v>40.899507813</c:v>
                </c:pt>
                <c:pt idx="410">
                  <c:v>40.999558594</c:v>
                </c:pt>
                <c:pt idx="411">
                  <c:v>41.099609375</c:v>
                </c:pt>
                <c:pt idx="412">
                  <c:v>41.199656249999997</c:v>
                </c:pt>
                <c:pt idx="413">
                  <c:v>41.299707030999997</c:v>
                </c:pt>
                <c:pt idx="414">
                  <c:v>41.399753906000001</c:v>
                </c:pt>
                <c:pt idx="415">
                  <c:v>41.499804687999998</c:v>
                </c:pt>
                <c:pt idx="416">
                  <c:v>41.599855469000005</c:v>
                </c:pt>
                <c:pt idx="417">
                  <c:v>41.699902344000002</c:v>
                </c:pt>
                <c:pt idx="418">
                  <c:v>41.799953125000002</c:v>
                </c:pt>
                <c:pt idx="419">
                  <c:v>41.899292969000001</c:v>
                </c:pt>
                <c:pt idx="420">
                  <c:v>41.999339844000005</c:v>
                </c:pt>
                <c:pt idx="421">
                  <c:v>42.099386719000002</c:v>
                </c:pt>
                <c:pt idx="422">
                  <c:v>42.199437500000002</c:v>
                </c:pt>
                <c:pt idx="423">
                  <c:v>42.299484374999999</c:v>
                </c:pt>
                <c:pt idx="424">
                  <c:v>42.399531250000003</c:v>
                </c:pt>
                <c:pt idx="425">
                  <c:v>42.499578124999999</c:v>
                </c:pt>
                <c:pt idx="426">
                  <c:v>42.599625000000003</c:v>
                </c:pt>
                <c:pt idx="427">
                  <c:v>42.699667969000004</c:v>
                </c:pt>
                <c:pt idx="428">
                  <c:v>42.799714844</c:v>
                </c:pt>
                <c:pt idx="429">
                  <c:v>42.899757812999994</c:v>
                </c:pt>
                <c:pt idx="430">
                  <c:v>42.999800780999998</c:v>
                </c:pt>
                <c:pt idx="431">
                  <c:v>43.099847656000001</c:v>
                </c:pt>
                <c:pt idx="432">
                  <c:v>43.199890625000002</c:v>
                </c:pt>
                <c:pt idx="433">
                  <c:v>43.299933594000002</c:v>
                </c:pt>
                <c:pt idx="434">
                  <c:v>43.399976562999996</c:v>
                </c:pt>
                <c:pt idx="435">
                  <c:v>43.499308593999999</c:v>
                </c:pt>
                <c:pt idx="436">
                  <c:v>43.599351562999999</c:v>
                </c:pt>
                <c:pt idx="437">
                  <c:v>43.699398437999996</c:v>
                </c:pt>
                <c:pt idx="438">
                  <c:v>43.799441406</c:v>
                </c:pt>
                <c:pt idx="439">
                  <c:v>43.899488280999996</c:v>
                </c:pt>
                <c:pt idx="440">
                  <c:v>43.999531249999997</c:v>
                </c:pt>
                <c:pt idx="441">
                  <c:v>44.099578125000001</c:v>
                </c:pt>
                <c:pt idx="442">
                  <c:v>44.199624999999997</c:v>
                </c:pt>
                <c:pt idx="443">
                  <c:v>44.299671875000001</c:v>
                </c:pt>
                <c:pt idx="444">
                  <c:v>44.399718749999998</c:v>
                </c:pt>
                <c:pt idx="445">
                  <c:v>44.499769530999998</c:v>
                </c:pt>
                <c:pt idx="446">
                  <c:v>44.599816405999995</c:v>
                </c:pt>
                <c:pt idx="447">
                  <c:v>44.699863280999999</c:v>
                </c:pt>
                <c:pt idx="448">
                  <c:v>44.799910155999996</c:v>
                </c:pt>
                <c:pt idx="449">
                  <c:v>44.899957031</c:v>
                </c:pt>
                <c:pt idx="450">
                  <c:v>44.999296874999999</c:v>
                </c:pt>
                <c:pt idx="451">
                  <c:v>45.099343750000003</c:v>
                </c:pt>
                <c:pt idx="452">
                  <c:v>45.199394530999996</c:v>
                </c:pt>
                <c:pt idx="453">
                  <c:v>45.299441406</c:v>
                </c:pt>
                <c:pt idx="454">
                  <c:v>45.399492187999996</c:v>
                </c:pt>
                <c:pt idx="455">
                  <c:v>45.499539062999993</c:v>
                </c:pt>
                <c:pt idx="456">
                  <c:v>45.599585937999997</c:v>
                </c:pt>
                <c:pt idx="457">
                  <c:v>45.699636719000004</c:v>
                </c:pt>
                <c:pt idx="458">
                  <c:v>45.799683594000001</c:v>
                </c:pt>
                <c:pt idx="459">
                  <c:v>45.899734375000001</c:v>
                </c:pt>
                <c:pt idx="460">
                  <c:v>45.999785156000002</c:v>
                </c:pt>
                <c:pt idx="461">
                  <c:v>46.099832030999998</c:v>
                </c:pt>
                <c:pt idx="462">
                  <c:v>46.199882812999995</c:v>
                </c:pt>
                <c:pt idx="463">
                  <c:v>46.299929687999999</c:v>
                </c:pt>
                <c:pt idx="464">
                  <c:v>46.399980468999999</c:v>
                </c:pt>
                <c:pt idx="465">
                  <c:v>46.499320312999998</c:v>
                </c:pt>
                <c:pt idx="466">
                  <c:v>46.599367187999995</c:v>
                </c:pt>
                <c:pt idx="467">
                  <c:v>46.699417969000002</c:v>
                </c:pt>
                <c:pt idx="468">
                  <c:v>46.799468750000003</c:v>
                </c:pt>
                <c:pt idx="469">
                  <c:v>46.899515624999999</c:v>
                </c:pt>
                <c:pt idx="470">
                  <c:v>46.999566406</c:v>
                </c:pt>
                <c:pt idx="471">
                  <c:v>47.099613280999996</c:v>
                </c:pt>
                <c:pt idx="472">
                  <c:v>47.199664062999993</c:v>
                </c:pt>
                <c:pt idx="473">
                  <c:v>47.299710937999997</c:v>
                </c:pt>
                <c:pt idx="474">
                  <c:v>47.399761719000004</c:v>
                </c:pt>
                <c:pt idx="475">
                  <c:v>47.499808594000001</c:v>
                </c:pt>
                <c:pt idx="476">
                  <c:v>47.599859375000001</c:v>
                </c:pt>
                <c:pt idx="477">
                  <c:v>47.699910156000001</c:v>
                </c:pt>
                <c:pt idx="478">
                  <c:v>47.799957030999998</c:v>
                </c:pt>
                <c:pt idx="479">
                  <c:v>47.899296874999997</c:v>
                </c:pt>
                <c:pt idx="480">
                  <c:v>47.999343750000001</c:v>
                </c:pt>
                <c:pt idx="481">
                  <c:v>48.099394531000002</c:v>
                </c:pt>
                <c:pt idx="482">
                  <c:v>48.199445312999998</c:v>
                </c:pt>
                <c:pt idx="483">
                  <c:v>48.299492187999995</c:v>
                </c:pt>
                <c:pt idx="484">
                  <c:v>48.399542969000002</c:v>
                </c:pt>
                <c:pt idx="485">
                  <c:v>48.499589843999999</c:v>
                </c:pt>
                <c:pt idx="486">
                  <c:v>48.599640624999999</c:v>
                </c:pt>
                <c:pt idx="487">
                  <c:v>48.699687500000003</c:v>
                </c:pt>
                <c:pt idx="488">
                  <c:v>48.799738280999996</c:v>
                </c:pt>
                <c:pt idx="489">
                  <c:v>48.899785156</c:v>
                </c:pt>
                <c:pt idx="490">
                  <c:v>48.999835937999997</c:v>
                </c:pt>
                <c:pt idx="491">
                  <c:v>49.099882812999994</c:v>
                </c:pt>
                <c:pt idx="492">
                  <c:v>49.199933594000001</c:v>
                </c:pt>
                <c:pt idx="493">
                  <c:v>49.299980469000005</c:v>
                </c:pt>
                <c:pt idx="494">
                  <c:v>49.399320312999997</c:v>
                </c:pt>
                <c:pt idx="495">
                  <c:v>49.499371094000004</c:v>
                </c:pt>
                <c:pt idx="496">
                  <c:v>49.599417969000001</c:v>
                </c:pt>
                <c:pt idx="497">
                  <c:v>49.699468750000001</c:v>
                </c:pt>
                <c:pt idx="498">
                  <c:v>49.799515624999998</c:v>
                </c:pt>
                <c:pt idx="499">
                  <c:v>49.899566405999998</c:v>
                </c:pt>
                <c:pt idx="500">
                  <c:v>49.999613280999995</c:v>
                </c:pt>
                <c:pt idx="501">
                  <c:v>50.000324218999999</c:v>
                </c:pt>
              </c:numCache>
            </c:numRef>
          </c:xVal>
          <c:yVal>
            <c:numRef>
              <c:f>'[y-stress_sym.csv]y-stress_sym'!$L$3:$L$504</c:f>
              <c:numCache>
                <c:formatCode>0.00E+00</c:formatCode>
                <c:ptCount val="502"/>
                <c:pt idx="0">
                  <c:v>0</c:v>
                </c:pt>
                <c:pt idx="1">
                  <c:v>-9.9470984423999994E-5</c:v>
                </c:pt>
                <c:pt idx="2">
                  <c:v>-1.8389439210000001E-2</c:v>
                </c:pt>
                <c:pt idx="3">
                  <c:v>-2.5002844632000001E-2</c:v>
                </c:pt>
                <c:pt idx="4">
                  <c:v>-1.6077624634E-2</c:v>
                </c:pt>
                <c:pt idx="5">
                  <c:v>-3.4118659794E-2</c:v>
                </c:pt>
                <c:pt idx="6">
                  <c:v>-2.6728481054000001E-2</c:v>
                </c:pt>
                <c:pt idx="7">
                  <c:v>-0.44628080726000002</c:v>
                </c:pt>
                <c:pt idx="8">
                  <c:v>-1.8778861761000001</c:v>
                </c:pt>
                <c:pt idx="9">
                  <c:v>-2.4331574439999999</c:v>
                </c:pt>
                <c:pt idx="10">
                  <c:v>-1.9755964279</c:v>
                </c:pt>
                <c:pt idx="11">
                  <c:v>-2.2872319221000001</c:v>
                </c:pt>
                <c:pt idx="12">
                  <c:v>-2.1885457039</c:v>
                </c:pt>
                <c:pt idx="13">
                  <c:v>-2.2156434058999999</c:v>
                </c:pt>
                <c:pt idx="14">
                  <c:v>-2.0914263725</c:v>
                </c:pt>
                <c:pt idx="15">
                  <c:v>-2.5852839947000001</c:v>
                </c:pt>
                <c:pt idx="16">
                  <c:v>-2.1105713844</c:v>
                </c:pt>
                <c:pt idx="17">
                  <c:v>1.4530664682000001</c:v>
                </c:pt>
                <c:pt idx="18">
                  <c:v>1.7161988020000001</c:v>
                </c:pt>
                <c:pt idx="19">
                  <c:v>-0.12385784834999999</c:v>
                </c:pt>
                <c:pt idx="20">
                  <c:v>-16.520833969000002</c:v>
                </c:pt>
                <c:pt idx="21">
                  <c:v>-16.710258484000001</c:v>
                </c:pt>
                <c:pt idx="22">
                  <c:v>-17.651222228999998</c:v>
                </c:pt>
                <c:pt idx="23">
                  <c:v>-18.303071975999998</c:v>
                </c:pt>
                <c:pt idx="24">
                  <c:v>-19.754055022999999</c:v>
                </c:pt>
                <c:pt idx="25">
                  <c:v>-16.714645386000001</c:v>
                </c:pt>
                <c:pt idx="26">
                  <c:v>-17.395700455</c:v>
                </c:pt>
                <c:pt idx="27">
                  <c:v>-16.831069946</c:v>
                </c:pt>
                <c:pt idx="28">
                  <c:v>-16.505163193000001</c:v>
                </c:pt>
                <c:pt idx="29">
                  <c:v>-16.102563858</c:v>
                </c:pt>
                <c:pt idx="30">
                  <c:v>-13.977804184</c:v>
                </c:pt>
                <c:pt idx="31">
                  <c:v>-11.245660782</c:v>
                </c:pt>
                <c:pt idx="32">
                  <c:v>-10.157328606</c:v>
                </c:pt>
                <c:pt idx="33">
                  <c:v>-7.8747510910000003</c:v>
                </c:pt>
                <c:pt idx="34">
                  <c:v>-5.0301647186</c:v>
                </c:pt>
                <c:pt idx="35">
                  <c:v>-1.7909448147</c:v>
                </c:pt>
                <c:pt idx="36">
                  <c:v>-1.7445803880999999</c:v>
                </c:pt>
                <c:pt idx="37">
                  <c:v>-0.53780698776000002</c:v>
                </c:pt>
                <c:pt idx="38">
                  <c:v>-1.5962495804000001</c:v>
                </c:pt>
                <c:pt idx="39">
                  <c:v>-1.6141707896999999</c:v>
                </c:pt>
                <c:pt idx="40">
                  <c:v>-1.7716467381000001</c:v>
                </c:pt>
                <c:pt idx="41">
                  <c:v>-1.7405853271</c:v>
                </c:pt>
                <c:pt idx="42">
                  <c:v>-2.0816345214999998</c:v>
                </c:pt>
                <c:pt idx="43">
                  <c:v>-1.9676001072</c:v>
                </c:pt>
                <c:pt idx="44">
                  <c:v>-2.8092780113</c:v>
                </c:pt>
                <c:pt idx="45">
                  <c:v>-3.4478182792999998</c:v>
                </c:pt>
                <c:pt idx="46">
                  <c:v>-4.1526207923999996</c:v>
                </c:pt>
                <c:pt idx="47">
                  <c:v>-5.1578912734999998</c:v>
                </c:pt>
                <c:pt idx="48">
                  <c:v>-6.4811606406999998</c:v>
                </c:pt>
                <c:pt idx="49">
                  <c:v>-8.0032758712999996</c:v>
                </c:pt>
                <c:pt idx="50">
                  <c:v>-9.7134485245000004</c:v>
                </c:pt>
                <c:pt idx="51">
                  <c:v>-11.859996796000001</c:v>
                </c:pt>
                <c:pt idx="52">
                  <c:v>-13.893008232</c:v>
                </c:pt>
                <c:pt idx="53">
                  <c:v>-15.004601479</c:v>
                </c:pt>
                <c:pt idx="54">
                  <c:v>-16.100173949999999</c:v>
                </c:pt>
                <c:pt idx="55">
                  <c:v>-16.259220122999999</c:v>
                </c:pt>
                <c:pt idx="56">
                  <c:v>-16.268173218000001</c:v>
                </c:pt>
                <c:pt idx="57">
                  <c:v>-15.353556633</c:v>
                </c:pt>
                <c:pt idx="58">
                  <c:v>-14.672616959000001</c:v>
                </c:pt>
                <c:pt idx="59">
                  <c:v>-14.021853447</c:v>
                </c:pt>
                <c:pt idx="60">
                  <c:v>-14.266254425</c:v>
                </c:pt>
                <c:pt idx="61">
                  <c:v>-14.867733002</c:v>
                </c:pt>
                <c:pt idx="62">
                  <c:v>-14.908920287999999</c:v>
                </c:pt>
                <c:pt idx="63">
                  <c:v>-15.408293724</c:v>
                </c:pt>
                <c:pt idx="64">
                  <c:v>-15.960176468</c:v>
                </c:pt>
                <c:pt idx="65">
                  <c:v>-16.813432692999999</c:v>
                </c:pt>
                <c:pt idx="66">
                  <c:v>-17.174577713000001</c:v>
                </c:pt>
                <c:pt idx="67">
                  <c:v>-18.112413406000002</c:v>
                </c:pt>
                <c:pt idx="68">
                  <c:v>-18.526163101000002</c:v>
                </c:pt>
                <c:pt idx="69">
                  <c:v>-18.083337784000001</c:v>
                </c:pt>
                <c:pt idx="70">
                  <c:v>-18.449308394999999</c:v>
                </c:pt>
                <c:pt idx="71">
                  <c:v>-17.723850250000002</c:v>
                </c:pt>
                <c:pt idx="72">
                  <c:v>-18.038755417000001</c:v>
                </c:pt>
                <c:pt idx="73">
                  <c:v>-16.440145492999999</c:v>
                </c:pt>
                <c:pt idx="74">
                  <c:v>-16.792333602999999</c:v>
                </c:pt>
                <c:pt idx="75">
                  <c:v>-17.387739182000001</c:v>
                </c:pt>
                <c:pt idx="76">
                  <c:v>-16.225929260000001</c:v>
                </c:pt>
                <c:pt idx="77">
                  <c:v>-16.796825409</c:v>
                </c:pt>
                <c:pt idx="78">
                  <c:v>-17.330699921000001</c:v>
                </c:pt>
                <c:pt idx="79">
                  <c:v>-16.452194213999999</c:v>
                </c:pt>
                <c:pt idx="80">
                  <c:v>-16.794345856</c:v>
                </c:pt>
                <c:pt idx="81">
                  <c:v>-17.544780730999999</c:v>
                </c:pt>
                <c:pt idx="82">
                  <c:v>-16.709989547999999</c:v>
                </c:pt>
                <c:pt idx="83">
                  <c:v>-16.290857315</c:v>
                </c:pt>
                <c:pt idx="84">
                  <c:v>-16.455137253</c:v>
                </c:pt>
                <c:pt idx="85">
                  <c:v>-16.115413665999998</c:v>
                </c:pt>
                <c:pt idx="86">
                  <c:v>-16.364370346000001</c:v>
                </c:pt>
                <c:pt idx="87">
                  <c:v>-16.619628905999999</c:v>
                </c:pt>
                <c:pt idx="88">
                  <c:v>-16.838108063</c:v>
                </c:pt>
                <c:pt idx="89">
                  <c:v>-17.456327437999999</c:v>
                </c:pt>
                <c:pt idx="90">
                  <c:v>-17.609903335999999</c:v>
                </c:pt>
                <c:pt idx="91">
                  <c:v>-18.063667296999999</c:v>
                </c:pt>
                <c:pt idx="92">
                  <c:v>-18.189289092999999</c:v>
                </c:pt>
                <c:pt idx="93">
                  <c:v>-18.695514678999999</c:v>
                </c:pt>
                <c:pt idx="94">
                  <c:v>-19.34132576</c:v>
                </c:pt>
                <c:pt idx="95">
                  <c:v>-19.871128081999998</c:v>
                </c:pt>
                <c:pt idx="96">
                  <c:v>-20.621999741</c:v>
                </c:pt>
                <c:pt idx="97">
                  <c:v>-21.304944991999999</c:v>
                </c:pt>
                <c:pt idx="98">
                  <c:v>-21.606397629</c:v>
                </c:pt>
                <c:pt idx="99">
                  <c:v>-21.898296355999999</c:v>
                </c:pt>
                <c:pt idx="100">
                  <c:v>-22.145898818999999</c:v>
                </c:pt>
                <c:pt idx="101">
                  <c:v>-22.479183197000001</c:v>
                </c:pt>
                <c:pt idx="102">
                  <c:v>-21.827602385999999</c:v>
                </c:pt>
                <c:pt idx="103">
                  <c:v>-21.87597847</c:v>
                </c:pt>
                <c:pt idx="104">
                  <c:v>-21.621028899999999</c:v>
                </c:pt>
                <c:pt idx="105">
                  <c:v>-21.610355377000001</c:v>
                </c:pt>
                <c:pt idx="106">
                  <c:v>-21.467084884999998</c:v>
                </c:pt>
                <c:pt idx="107">
                  <c:v>-21.907880783</c:v>
                </c:pt>
                <c:pt idx="108">
                  <c:v>-21.564464568999998</c:v>
                </c:pt>
                <c:pt idx="109">
                  <c:v>-22.711212157999999</c:v>
                </c:pt>
                <c:pt idx="110">
                  <c:v>-23.311683655</c:v>
                </c:pt>
                <c:pt idx="111">
                  <c:v>-23.463073730000001</c:v>
                </c:pt>
                <c:pt idx="112">
                  <c:v>-24.422222136999999</c:v>
                </c:pt>
                <c:pt idx="113">
                  <c:v>-24.431558609</c:v>
                </c:pt>
                <c:pt idx="114">
                  <c:v>-23.811582564999998</c:v>
                </c:pt>
                <c:pt idx="115">
                  <c:v>-23.221616744999999</c:v>
                </c:pt>
                <c:pt idx="116">
                  <c:v>-23.403503418</c:v>
                </c:pt>
                <c:pt idx="117">
                  <c:v>-22.71538353</c:v>
                </c:pt>
                <c:pt idx="118">
                  <c:v>-23.361396790000001</c:v>
                </c:pt>
                <c:pt idx="119">
                  <c:v>-23.24621582</c:v>
                </c:pt>
                <c:pt idx="120">
                  <c:v>-23.579038619999999</c:v>
                </c:pt>
                <c:pt idx="121">
                  <c:v>-24.161743164000001</c:v>
                </c:pt>
                <c:pt idx="122">
                  <c:v>-24.322685241999999</c:v>
                </c:pt>
                <c:pt idx="123">
                  <c:v>-24.500072479</c:v>
                </c:pt>
                <c:pt idx="124">
                  <c:v>-24.758295059000002</c:v>
                </c:pt>
                <c:pt idx="125">
                  <c:v>-24.637235641</c:v>
                </c:pt>
                <c:pt idx="126">
                  <c:v>-25.118928909000001</c:v>
                </c:pt>
                <c:pt idx="127">
                  <c:v>-25.233001709</c:v>
                </c:pt>
                <c:pt idx="128">
                  <c:v>-24.476707458</c:v>
                </c:pt>
                <c:pt idx="129">
                  <c:v>-24.528688430999999</c:v>
                </c:pt>
                <c:pt idx="130">
                  <c:v>-25.025278091000001</c:v>
                </c:pt>
                <c:pt idx="131">
                  <c:v>-24.296049117999999</c:v>
                </c:pt>
                <c:pt idx="132">
                  <c:v>-24.910531998</c:v>
                </c:pt>
                <c:pt idx="133">
                  <c:v>-25.833837508999999</c:v>
                </c:pt>
                <c:pt idx="134">
                  <c:v>-26.507020950000001</c:v>
                </c:pt>
                <c:pt idx="135">
                  <c:v>-26.952152252000001</c:v>
                </c:pt>
                <c:pt idx="136">
                  <c:v>-27.380733490000001</c:v>
                </c:pt>
                <c:pt idx="137">
                  <c:v>-26.577444076999999</c:v>
                </c:pt>
                <c:pt idx="138">
                  <c:v>-25.628736495999998</c:v>
                </c:pt>
                <c:pt idx="139">
                  <c:v>-25.240974426000001</c:v>
                </c:pt>
                <c:pt idx="140">
                  <c:v>-25.571924209999999</c:v>
                </c:pt>
                <c:pt idx="141">
                  <c:v>-25.67492485</c:v>
                </c:pt>
                <c:pt idx="142">
                  <c:v>-26.404640197999999</c:v>
                </c:pt>
                <c:pt idx="143">
                  <c:v>-25.981595992999999</c:v>
                </c:pt>
                <c:pt idx="144">
                  <c:v>-26.263128281</c:v>
                </c:pt>
                <c:pt idx="145">
                  <c:v>-25.029899597</c:v>
                </c:pt>
                <c:pt idx="146">
                  <c:v>-26.330284119000002</c:v>
                </c:pt>
                <c:pt idx="147">
                  <c:v>-27.783506393</c:v>
                </c:pt>
                <c:pt idx="148">
                  <c:v>-27.176698685000002</c:v>
                </c:pt>
                <c:pt idx="149">
                  <c:v>-26.946821213</c:v>
                </c:pt>
                <c:pt idx="150">
                  <c:v>-24.751956939999999</c:v>
                </c:pt>
                <c:pt idx="151">
                  <c:v>-24.773050307999998</c:v>
                </c:pt>
                <c:pt idx="152">
                  <c:v>-24.912652969</c:v>
                </c:pt>
                <c:pt idx="153">
                  <c:v>-26.014770508000002</c:v>
                </c:pt>
                <c:pt idx="154">
                  <c:v>-26.608709335</c:v>
                </c:pt>
                <c:pt idx="155">
                  <c:v>-26.282867432</c:v>
                </c:pt>
                <c:pt idx="156">
                  <c:v>-25.924339293999999</c:v>
                </c:pt>
                <c:pt idx="157">
                  <c:v>-25.648197174</c:v>
                </c:pt>
                <c:pt idx="158">
                  <c:v>-25.553390502999999</c:v>
                </c:pt>
                <c:pt idx="159">
                  <c:v>-24.583440781</c:v>
                </c:pt>
                <c:pt idx="160">
                  <c:v>-24.593118667999999</c:v>
                </c:pt>
                <c:pt idx="161">
                  <c:v>-24.161090851000001</c:v>
                </c:pt>
                <c:pt idx="162">
                  <c:v>-24.489307404000002</c:v>
                </c:pt>
                <c:pt idx="163">
                  <c:v>-24.521284102999999</c:v>
                </c:pt>
                <c:pt idx="164">
                  <c:v>-25.503164291000001</c:v>
                </c:pt>
                <c:pt idx="165">
                  <c:v>-26.938922882</c:v>
                </c:pt>
                <c:pt idx="166">
                  <c:v>-28.168478012000001</c:v>
                </c:pt>
                <c:pt idx="167">
                  <c:v>-28.830844879000001</c:v>
                </c:pt>
                <c:pt idx="168">
                  <c:v>-28.982591629000002</c:v>
                </c:pt>
                <c:pt idx="169">
                  <c:v>-28.527252196999999</c:v>
                </c:pt>
                <c:pt idx="170">
                  <c:v>-28.481882095</c:v>
                </c:pt>
                <c:pt idx="171">
                  <c:v>-28.242540358999999</c:v>
                </c:pt>
                <c:pt idx="172">
                  <c:v>-28.217130660999999</c:v>
                </c:pt>
                <c:pt idx="173">
                  <c:v>-28.105571746999999</c:v>
                </c:pt>
                <c:pt idx="174">
                  <c:v>-27.598215103000001</c:v>
                </c:pt>
                <c:pt idx="175">
                  <c:v>-28.447853087999999</c:v>
                </c:pt>
                <c:pt idx="176">
                  <c:v>-29.043952942000001</c:v>
                </c:pt>
                <c:pt idx="177">
                  <c:v>-28.529619217</c:v>
                </c:pt>
                <c:pt idx="178">
                  <c:v>-27.084594726999999</c:v>
                </c:pt>
                <c:pt idx="179">
                  <c:v>-27.253686904999999</c:v>
                </c:pt>
                <c:pt idx="180">
                  <c:v>-27.728944777999999</c:v>
                </c:pt>
                <c:pt idx="181">
                  <c:v>-27.085191727000002</c:v>
                </c:pt>
                <c:pt idx="182">
                  <c:v>-27.630273818999999</c:v>
                </c:pt>
                <c:pt idx="183">
                  <c:v>-27.792421341000001</c:v>
                </c:pt>
                <c:pt idx="184">
                  <c:v>-28.360168457</c:v>
                </c:pt>
                <c:pt idx="185">
                  <c:v>-28.503679276</c:v>
                </c:pt>
                <c:pt idx="186">
                  <c:v>-28.723337173000001</c:v>
                </c:pt>
                <c:pt idx="187">
                  <c:v>-29.548318862999999</c:v>
                </c:pt>
                <c:pt idx="188">
                  <c:v>-28.973978042999999</c:v>
                </c:pt>
                <c:pt idx="189">
                  <c:v>-29.133600234999999</c:v>
                </c:pt>
                <c:pt idx="190">
                  <c:v>-29.882761001999999</c:v>
                </c:pt>
                <c:pt idx="191">
                  <c:v>-29.712734222000002</c:v>
                </c:pt>
                <c:pt idx="192">
                  <c:v>-29.137853622000002</c:v>
                </c:pt>
                <c:pt idx="193">
                  <c:v>-28.908491134999998</c:v>
                </c:pt>
                <c:pt idx="194">
                  <c:v>-28.793325423999999</c:v>
                </c:pt>
                <c:pt idx="195">
                  <c:v>-28.636028289999999</c:v>
                </c:pt>
                <c:pt idx="196">
                  <c:v>-29.450408935999999</c:v>
                </c:pt>
                <c:pt idx="197">
                  <c:v>-30.357761383</c:v>
                </c:pt>
                <c:pt idx="198">
                  <c:v>-30.544223785</c:v>
                </c:pt>
                <c:pt idx="199">
                  <c:v>-30.701671600000001</c:v>
                </c:pt>
                <c:pt idx="200">
                  <c:v>-30.795785903999999</c:v>
                </c:pt>
                <c:pt idx="201">
                  <c:v>-30.764167786000002</c:v>
                </c:pt>
                <c:pt idx="202">
                  <c:v>-30.568958282000001</c:v>
                </c:pt>
                <c:pt idx="203">
                  <c:v>-31.045015334999999</c:v>
                </c:pt>
                <c:pt idx="204">
                  <c:v>-30.626684188999999</c:v>
                </c:pt>
                <c:pt idx="205">
                  <c:v>-30.497991561999999</c:v>
                </c:pt>
                <c:pt idx="206">
                  <c:v>-31.041158675999998</c:v>
                </c:pt>
                <c:pt idx="207">
                  <c:v>-31.221445083999999</c:v>
                </c:pt>
                <c:pt idx="208">
                  <c:v>-30.578924179000001</c:v>
                </c:pt>
                <c:pt idx="209">
                  <c:v>-30.495035172000001</c:v>
                </c:pt>
                <c:pt idx="210">
                  <c:v>-31.055749893000002</c:v>
                </c:pt>
                <c:pt idx="211">
                  <c:v>-31.300401688000001</c:v>
                </c:pt>
                <c:pt idx="212">
                  <c:v>-31.238588332999999</c:v>
                </c:pt>
                <c:pt idx="213">
                  <c:v>-31.455270766999998</c:v>
                </c:pt>
                <c:pt idx="214">
                  <c:v>-31.689577103000001</c:v>
                </c:pt>
                <c:pt idx="215">
                  <c:v>-31.862957001000002</c:v>
                </c:pt>
                <c:pt idx="216">
                  <c:v>-31.979942321999999</c:v>
                </c:pt>
                <c:pt idx="217">
                  <c:v>-32.030948639000002</c:v>
                </c:pt>
                <c:pt idx="218">
                  <c:v>-32.020198821999998</c:v>
                </c:pt>
                <c:pt idx="219">
                  <c:v>-31.936185837</c:v>
                </c:pt>
                <c:pt idx="220">
                  <c:v>-32.074939727999997</c:v>
                </c:pt>
                <c:pt idx="221">
                  <c:v>-31.961523056000001</c:v>
                </c:pt>
                <c:pt idx="222">
                  <c:v>-32.114608765</c:v>
                </c:pt>
                <c:pt idx="223">
                  <c:v>-31.749029159999999</c:v>
                </c:pt>
                <c:pt idx="224">
                  <c:v>-31.320556641</c:v>
                </c:pt>
                <c:pt idx="225">
                  <c:v>-31.713953018000002</c:v>
                </c:pt>
                <c:pt idx="226">
                  <c:v>-31.998580933</c:v>
                </c:pt>
                <c:pt idx="227">
                  <c:v>-32.100021362</c:v>
                </c:pt>
                <c:pt idx="228">
                  <c:v>-32.041007995999998</c:v>
                </c:pt>
                <c:pt idx="229">
                  <c:v>-32.120605468999997</c:v>
                </c:pt>
                <c:pt idx="230">
                  <c:v>-32.210983276</c:v>
                </c:pt>
                <c:pt idx="231">
                  <c:v>-32.132606506000002</c:v>
                </c:pt>
                <c:pt idx="232">
                  <c:v>-32.004226684999999</c:v>
                </c:pt>
                <c:pt idx="233">
                  <c:v>-31.70426178</c:v>
                </c:pt>
                <c:pt idx="234">
                  <c:v>-31.578886032</c:v>
                </c:pt>
                <c:pt idx="235">
                  <c:v>-31.678512572999999</c:v>
                </c:pt>
                <c:pt idx="236">
                  <c:v>-31.727918625000001</c:v>
                </c:pt>
                <c:pt idx="237">
                  <c:v>-32.149261475000003</c:v>
                </c:pt>
                <c:pt idx="238">
                  <c:v>-30.763425826999999</c:v>
                </c:pt>
                <c:pt idx="239">
                  <c:v>-30.300411224000001</c:v>
                </c:pt>
                <c:pt idx="240">
                  <c:v>-30.994258881</c:v>
                </c:pt>
                <c:pt idx="241">
                  <c:v>-31.625556946</c:v>
                </c:pt>
                <c:pt idx="242">
                  <c:v>-30.965999603</c:v>
                </c:pt>
                <c:pt idx="243">
                  <c:v>-31.261468886999999</c:v>
                </c:pt>
                <c:pt idx="244">
                  <c:v>-32.023925781000003</c:v>
                </c:pt>
                <c:pt idx="245">
                  <c:v>-31.545598984000002</c:v>
                </c:pt>
                <c:pt idx="246">
                  <c:v>-31.463245392000001</c:v>
                </c:pt>
                <c:pt idx="247">
                  <c:v>-31.668514252000001</c:v>
                </c:pt>
                <c:pt idx="248">
                  <c:v>-31.500911713000001</c:v>
                </c:pt>
                <c:pt idx="249">
                  <c:v>-31.687261581000001</c:v>
                </c:pt>
                <c:pt idx="250">
                  <c:v>-31.646595001000001</c:v>
                </c:pt>
                <c:pt idx="251">
                  <c:v>-31.962268828999999</c:v>
                </c:pt>
                <c:pt idx="252">
                  <c:v>-31.914421082</c:v>
                </c:pt>
                <c:pt idx="253">
                  <c:v>-32.053146362</c:v>
                </c:pt>
                <c:pt idx="254">
                  <c:v>-32.001209258999999</c:v>
                </c:pt>
                <c:pt idx="255">
                  <c:v>-32.018505095999998</c:v>
                </c:pt>
                <c:pt idx="256">
                  <c:v>-32.018692016999999</c:v>
                </c:pt>
                <c:pt idx="257">
                  <c:v>-31.984317780000001</c:v>
                </c:pt>
                <c:pt idx="258">
                  <c:v>-32.019233704000001</c:v>
                </c:pt>
                <c:pt idx="259">
                  <c:v>-31.794464111</c:v>
                </c:pt>
                <c:pt idx="260">
                  <c:v>-31.851896285999999</c:v>
                </c:pt>
                <c:pt idx="261">
                  <c:v>-31.660068511999999</c:v>
                </c:pt>
                <c:pt idx="262">
                  <c:v>-31.360794067</c:v>
                </c:pt>
                <c:pt idx="263">
                  <c:v>-31.194807053000002</c:v>
                </c:pt>
                <c:pt idx="264">
                  <c:v>-31.574275969999999</c:v>
                </c:pt>
                <c:pt idx="265">
                  <c:v>-31.750101089000001</c:v>
                </c:pt>
                <c:pt idx="266">
                  <c:v>-31.840538025000001</c:v>
                </c:pt>
                <c:pt idx="267">
                  <c:v>-32.002983092999997</c:v>
                </c:pt>
                <c:pt idx="268">
                  <c:v>-32.040225982999999</c:v>
                </c:pt>
                <c:pt idx="269">
                  <c:v>-31.898397446000001</c:v>
                </c:pt>
                <c:pt idx="270">
                  <c:v>-31.925279617000001</c:v>
                </c:pt>
                <c:pt idx="271">
                  <c:v>-31.853809356999999</c:v>
                </c:pt>
                <c:pt idx="272">
                  <c:v>-31.863365172999998</c:v>
                </c:pt>
                <c:pt idx="273">
                  <c:v>-31.797834395999999</c:v>
                </c:pt>
                <c:pt idx="274">
                  <c:v>-31.768810272</c:v>
                </c:pt>
                <c:pt idx="275">
                  <c:v>-31.729032516</c:v>
                </c:pt>
                <c:pt idx="276">
                  <c:v>-31.756944656000002</c:v>
                </c:pt>
                <c:pt idx="277">
                  <c:v>-31.408390045000001</c:v>
                </c:pt>
                <c:pt idx="278">
                  <c:v>-30.397064209</c:v>
                </c:pt>
                <c:pt idx="279">
                  <c:v>-30.282970427999999</c:v>
                </c:pt>
                <c:pt idx="280">
                  <c:v>-30.757247925000001</c:v>
                </c:pt>
                <c:pt idx="281">
                  <c:v>-31.390108109</c:v>
                </c:pt>
                <c:pt idx="282">
                  <c:v>-31.398435592999999</c:v>
                </c:pt>
                <c:pt idx="283">
                  <c:v>-31.792890548999999</c:v>
                </c:pt>
                <c:pt idx="284">
                  <c:v>-31.739934921</c:v>
                </c:pt>
                <c:pt idx="285">
                  <c:v>-31.767383575</c:v>
                </c:pt>
                <c:pt idx="286">
                  <c:v>-31.815605164000001</c:v>
                </c:pt>
                <c:pt idx="287">
                  <c:v>-31.865066528</c:v>
                </c:pt>
                <c:pt idx="288">
                  <c:v>-31.788240432999999</c:v>
                </c:pt>
                <c:pt idx="289">
                  <c:v>-31.765008926</c:v>
                </c:pt>
                <c:pt idx="290">
                  <c:v>-31.686149597</c:v>
                </c:pt>
                <c:pt idx="291">
                  <c:v>-31.762765884</c:v>
                </c:pt>
                <c:pt idx="292">
                  <c:v>-31.688785552999999</c:v>
                </c:pt>
                <c:pt idx="293">
                  <c:v>-31.623369217</c:v>
                </c:pt>
                <c:pt idx="294">
                  <c:v>-31.776376723999999</c:v>
                </c:pt>
                <c:pt idx="295">
                  <c:v>-31.743518828999999</c:v>
                </c:pt>
                <c:pt idx="296">
                  <c:v>-31.671350479000001</c:v>
                </c:pt>
                <c:pt idx="297">
                  <c:v>-31.720441818000001</c:v>
                </c:pt>
                <c:pt idx="298">
                  <c:v>-31.743970870999998</c:v>
                </c:pt>
                <c:pt idx="299">
                  <c:v>-31.086084366000001</c:v>
                </c:pt>
                <c:pt idx="300">
                  <c:v>-31.484422683999998</c:v>
                </c:pt>
                <c:pt idx="301">
                  <c:v>-31.687894821</c:v>
                </c:pt>
                <c:pt idx="302">
                  <c:v>-31.599880218999999</c:v>
                </c:pt>
                <c:pt idx="303">
                  <c:v>-31.684696198000001</c:v>
                </c:pt>
                <c:pt idx="304">
                  <c:v>-31.766759872000002</c:v>
                </c:pt>
                <c:pt idx="305">
                  <c:v>-31.669916152999999</c:v>
                </c:pt>
                <c:pt idx="306">
                  <c:v>-31.613592147999999</c:v>
                </c:pt>
                <c:pt idx="307">
                  <c:v>-31.686227798000001</c:v>
                </c:pt>
                <c:pt idx="308">
                  <c:v>-31.516807556</c:v>
                </c:pt>
                <c:pt idx="309">
                  <c:v>-31.516578674000002</c:v>
                </c:pt>
                <c:pt idx="310">
                  <c:v>-31.596752166999998</c:v>
                </c:pt>
                <c:pt idx="311">
                  <c:v>-31.693998337</c:v>
                </c:pt>
                <c:pt idx="312">
                  <c:v>-31.510343551999998</c:v>
                </c:pt>
                <c:pt idx="313">
                  <c:v>-31.486936569000001</c:v>
                </c:pt>
                <c:pt idx="314">
                  <c:v>-31.386421204000001</c:v>
                </c:pt>
                <c:pt idx="315">
                  <c:v>-31.421464919999998</c:v>
                </c:pt>
                <c:pt idx="316">
                  <c:v>-31.547143936000001</c:v>
                </c:pt>
                <c:pt idx="317">
                  <c:v>-31.49695015</c:v>
                </c:pt>
                <c:pt idx="318">
                  <c:v>-31.433219909999998</c:v>
                </c:pt>
                <c:pt idx="319">
                  <c:v>-31.631942749</c:v>
                </c:pt>
                <c:pt idx="320">
                  <c:v>-31.494630814000001</c:v>
                </c:pt>
                <c:pt idx="321">
                  <c:v>-31.574476241999999</c:v>
                </c:pt>
                <c:pt idx="322">
                  <c:v>-31.348150253</c:v>
                </c:pt>
                <c:pt idx="323">
                  <c:v>-30.988162994</c:v>
                </c:pt>
                <c:pt idx="324">
                  <c:v>-31.325008392000001</c:v>
                </c:pt>
                <c:pt idx="325">
                  <c:v>-31.395271301000001</c:v>
                </c:pt>
                <c:pt idx="326">
                  <c:v>-31.302030562999999</c:v>
                </c:pt>
                <c:pt idx="327">
                  <c:v>-31.286338806</c:v>
                </c:pt>
                <c:pt idx="328">
                  <c:v>-31.152999877999999</c:v>
                </c:pt>
                <c:pt idx="329">
                  <c:v>-31.158981322999999</c:v>
                </c:pt>
                <c:pt idx="330">
                  <c:v>-31.080724715999999</c:v>
                </c:pt>
                <c:pt idx="331">
                  <c:v>-31.022743224999999</c:v>
                </c:pt>
                <c:pt idx="332">
                  <c:v>-31.015457153</c:v>
                </c:pt>
                <c:pt idx="333">
                  <c:v>-30.923696518</c:v>
                </c:pt>
                <c:pt idx="334">
                  <c:v>-30.864183426</c:v>
                </c:pt>
                <c:pt idx="335">
                  <c:v>-30.998058318999998</c:v>
                </c:pt>
                <c:pt idx="336">
                  <c:v>-30.833141327</c:v>
                </c:pt>
                <c:pt idx="337">
                  <c:v>-30.870531081999999</c:v>
                </c:pt>
                <c:pt idx="338">
                  <c:v>-30.878486633000001</c:v>
                </c:pt>
                <c:pt idx="339">
                  <c:v>-30.84070015</c:v>
                </c:pt>
                <c:pt idx="340">
                  <c:v>-30.896707535000001</c:v>
                </c:pt>
                <c:pt idx="341">
                  <c:v>-30.792800903</c:v>
                </c:pt>
                <c:pt idx="342">
                  <c:v>-30.831245421999999</c:v>
                </c:pt>
                <c:pt idx="343">
                  <c:v>-30.951299667000001</c:v>
                </c:pt>
                <c:pt idx="344">
                  <c:v>-30.794662475999999</c:v>
                </c:pt>
                <c:pt idx="345">
                  <c:v>-30.678815841999999</c:v>
                </c:pt>
                <c:pt idx="346">
                  <c:v>-30.612562180000001</c:v>
                </c:pt>
                <c:pt idx="347">
                  <c:v>-30.611328125</c:v>
                </c:pt>
                <c:pt idx="348">
                  <c:v>-30.551427840999999</c:v>
                </c:pt>
                <c:pt idx="349">
                  <c:v>-30.493358612000002</c:v>
                </c:pt>
                <c:pt idx="350">
                  <c:v>-30.602313994999999</c:v>
                </c:pt>
                <c:pt idx="351">
                  <c:v>-30.591932297</c:v>
                </c:pt>
                <c:pt idx="352">
                  <c:v>-30.164865494000001</c:v>
                </c:pt>
                <c:pt idx="353">
                  <c:v>-29.900218964</c:v>
                </c:pt>
                <c:pt idx="354">
                  <c:v>-30.526399611999999</c:v>
                </c:pt>
                <c:pt idx="355">
                  <c:v>-30.448682784999999</c:v>
                </c:pt>
                <c:pt idx="356">
                  <c:v>-30.277948380000002</c:v>
                </c:pt>
                <c:pt idx="357">
                  <c:v>-30.151870727999999</c:v>
                </c:pt>
                <c:pt idx="358">
                  <c:v>-30.214834213</c:v>
                </c:pt>
                <c:pt idx="359">
                  <c:v>-30.063619614</c:v>
                </c:pt>
                <c:pt idx="360">
                  <c:v>-29.96941185</c:v>
                </c:pt>
                <c:pt idx="361">
                  <c:v>-29.939264297000001</c:v>
                </c:pt>
                <c:pt idx="362">
                  <c:v>-29.712121964000001</c:v>
                </c:pt>
                <c:pt idx="363">
                  <c:v>-29.567008972</c:v>
                </c:pt>
                <c:pt idx="364">
                  <c:v>-29.485397338999999</c:v>
                </c:pt>
                <c:pt idx="365">
                  <c:v>-29.460916519000001</c:v>
                </c:pt>
                <c:pt idx="366">
                  <c:v>-29.374643326000001</c:v>
                </c:pt>
                <c:pt idx="367">
                  <c:v>-29.479951859</c:v>
                </c:pt>
                <c:pt idx="368">
                  <c:v>-29.408535004000001</c:v>
                </c:pt>
                <c:pt idx="369">
                  <c:v>-29.423776626999999</c:v>
                </c:pt>
                <c:pt idx="370">
                  <c:v>-29.445318222000001</c:v>
                </c:pt>
                <c:pt idx="371">
                  <c:v>-29.411676407000002</c:v>
                </c:pt>
                <c:pt idx="372">
                  <c:v>-29.411441802999999</c:v>
                </c:pt>
                <c:pt idx="373">
                  <c:v>-29.172924041999998</c:v>
                </c:pt>
                <c:pt idx="374">
                  <c:v>-29.028367996</c:v>
                </c:pt>
                <c:pt idx="375">
                  <c:v>-28.744087219000001</c:v>
                </c:pt>
                <c:pt idx="376">
                  <c:v>-28.628414154000001</c:v>
                </c:pt>
                <c:pt idx="377">
                  <c:v>-28.344961166000001</c:v>
                </c:pt>
                <c:pt idx="378">
                  <c:v>-28.105953217</c:v>
                </c:pt>
                <c:pt idx="379">
                  <c:v>-27.760742187999998</c:v>
                </c:pt>
                <c:pt idx="380">
                  <c:v>-27.673606873000001</c:v>
                </c:pt>
                <c:pt idx="381">
                  <c:v>-27.431901931999999</c:v>
                </c:pt>
                <c:pt idx="382">
                  <c:v>-27.152355193999998</c:v>
                </c:pt>
                <c:pt idx="383">
                  <c:v>-26.910928726000002</c:v>
                </c:pt>
                <c:pt idx="384">
                  <c:v>-26.936178207000001</c:v>
                </c:pt>
                <c:pt idx="385">
                  <c:v>-26.786054611000001</c:v>
                </c:pt>
                <c:pt idx="386">
                  <c:v>-26.671184539999999</c:v>
                </c:pt>
                <c:pt idx="387">
                  <c:v>-26.468114852999999</c:v>
                </c:pt>
                <c:pt idx="388">
                  <c:v>-26.046934128</c:v>
                </c:pt>
                <c:pt idx="389">
                  <c:v>-25.766504288</c:v>
                </c:pt>
                <c:pt idx="390">
                  <c:v>-25.443069458</c:v>
                </c:pt>
                <c:pt idx="391">
                  <c:v>-25.099834441999999</c:v>
                </c:pt>
                <c:pt idx="392">
                  <c:v>-24.753273010000001</c:v>
                </c:pt>
                <c:pt idx="393">
                  <c:v>-24.009929657000001</c:v>
                </c:pt>
                <c:pt idx="394">
                  <c:v>-23.812721251999999</c:v>
                </c:pt>
                <c:pt idx="395">
                  <c:v>-23.361654282</c:v>
                </c:pt>
                <c:pt idx="396">
                  <c:v>-22.719795226999999</c:v>
                </c:pt>
                <c:pt idx="397">
                  <c:v>-22.324201584000001</c:v>
                </c:pt>
                <c:pt idx="398">
                  <c:v>-21.593322753999999</c:v>
                </c:pt>
                <c:pt idx="399">
                  <c:v>-21.255647659000001</c:v>
                </c:pt>
                <c:pt idx="400">
                  <c:v>-20.965169907</c:v>
                </c:pt>
                <c:pt idx="401">
                  <c:v>-20.850744247000002</c:v>
                </c:pt>
                <c:pt idx="402">
                  <c:v>-20.618068695000002</c:v>
                </c:pt>
                <c:pt idx="403">
                  <c:v>-20.178302765000002</c:v>
                </c:pt>
                <c:pt idx="404">
                  <c:v>-19.638032913</c:v>
                </c:pt>
                <c:pt idx="405">
                  <c:v>-19.536481856999998</c:v>
                </c:pt>
                <c:pt idx="406">
                  <c:v>-19.087795258</c:v>
                </c:pt>
                <c:pt idx="407">
                  <c:v>-19.207302093999999</c:v>
                </c:pt>
                <c:pt idx="408">
                  <c:v>-19.259759902999999</c:v>
                </c:pt>
                <c:pt idx="409">
                  <c:v>-19.071443557999999</c:v>
                </c:pt>
                <c:pt idx="410">
                  <c:v>-18.819755554</c:v>
                </c:pt>
                <c:pt idx="411">
                  <c:v>-18.562385558999999</c:v>
                </c:pt>
                <c:pt idx="412">
                  <c:v>-18.280591964999999</c:v>
                </c:pt>
                <c:pt idx="413">
                  <c:v>-18.074739456</c:v>
                </c:pt>
                <c:pt idx="414">
                  <c:v>-17.866334914999999</c:v>
                </c:pt>
                <c:pt idx="415">
                  <c:v>-17.769365311000001</c:v>
                </c:pt>
                <c:pt idx="416">
                  <c:v>-17.695407867</c:v>
                </c:pt>
                <c:pt idx="417">
                  <c:v>-17.557619095</c:v>
                </c:pt>
                <c:pt idx="418">
                  <c:v>-17.487436294999998</c:v>
                </c:pt>
                <c:pt idx="419">
                  <c:v>-17.381561279</c:v>
                </c:pt>
                <c:pt idx="420">
                  <c:v>-17.229284285999999</c:v>
                </c:pt>
                <c:pt idx="421">
                  <c:v>-17.24511528</c:v>
                </c:pt>
                <c:pt idx="422">
                  <c:v>-17.149555205999999</c:v>
                </c:pt>
                <c:pt idx="423">
                  <c:v>-16.855434418000002</c:v>
                </c:pt>
                <c:pt idx="424">
                  <c:v>-16.700582504</c:v>
                </c:pt>
                <c:pt idx="425">
                  <c:v>-16.545280457</c:v>
                </c:pt>
                <c:pt idx="426">
                  <c:v>-16.299253464</c:v>
                </c:pt>
                <c:pt idx="427">
                  <c:v>-16.115200043000002</c:v>
                </c:pt>
                <c:pt idx="428">
                  <c:v>-15.883602142000001</c:v>
                </c:pt>
                <c:pt idx="429">
                  <c:v>-15.692378998000001</c:v>
                </c:pt>
                <c:pt idx="430">
                  <c:v>-15.339657784</c:v>
                </c:pt>
                <c:pt idx="431">
                  <c:v>-15.231226920999999</c:v>
                </c:pt>
                <c:pt idx="432">
                  <c:v>-15.273687363000001</c:v>
                </c:pt>
                <c:pt idx="433">
                  <c:v>-15.225086212000001</c:v>
                </c:pt>
                <c:pt idx="434">
                  <c:v>-15.112233162000001</c:v>
                </c:pt>
                <c:pt idx="435">
                  <c:v>-15.083350182</c:v>
                </c:pt>
                <c:pt idx="436">
                  <c:v>-15.100402832</c:v>
                </c:pt>
                <c:pt idx="437">
                  <c:v>-15.03827858</c:v>
                </c:pt>
                <c:pt idx="438">
                  <c:v>-14.974842072</c:v>
                </c:pt>
                <c:pt idx="439">
                  <c:v>-14.910004616</c:v>
                </c:pt>
                <c:pt idx="440">
                  <c:v>-14.675509453</c:v>
                </c:pt>
                <c:pt idx="441">
                  <c:v>-14.560515404</c:v>
                </c:pt>
                <c:pt idx="442">
                  <c:v>-14.502634048000001</c:v>
                </c:pt>
                <c:pt idx="443">
                  <c:v>-14.559967994999999</c:v>
                </c:pt>
                <c:pt idx="444">
                  <c:v>-14.368261337</c:v>
                </c:pt>
                <c:pt idx="445">
                  <c:v>-14.413960457</c:v>
                </c:pt>
                <c:pt idx="446">
                  <c:v>-14.431373596</c:v>
                </c:pt>
                <c:pt idx="447">
                  <c:v>-14.306810379</c:v>
                </c:pt>
                <c:pt idx="448">
                  <c:v>-14.244915962</c:v>
                </c:pt>
                <c:pt idx="449">
                  <c:v>-12.33176899</c:v>
                </c:pt>
                <c:pt idx="450">
                  <c:v>-12.290212630999999</c:v>
                </c:pt>
                <c:pt idx="451">
                  <c:v>-12.425088882000001</c:v>
                </c:pt>
                <c:pt idx="452">
                  <c:v>-12.513209343</c:v>
                </c:pt>
                <c:pt idx="453">
                  <c:v>-12.326963425000001</c:v>
                </c:pt>
                <c:pt idx="454">
                  <c:v>-12.376788139</c:v>
                </c:pt>
                <c:pt idx="455">
                  <c:v>-12.397891045</c:v>
                </c:pt>
                <c:pt idx="456">
                  <c:v>-12.401618003999999</c:v>
                </c:pt>
                <c:pt idx="457">
                  <c:v>-12.407161713000001</c:v>
                </c:pt>
                <c:pt idx="458">
                  <c:v>-12.4214468</c:v>
                </c:pt>
                <c:pt idx="459">
                  <c:v>-12.392694473000001</c:v>
                </c:pt>
                <c:pt idx="460">
                  <c:v>-12.395520210000001</c:v>
                </c:pt>
                <c:pt idx="461">
                  <c:v>-12.374264717000001</c:v>
                </c:pt>
                <c:pt idx="462">
                  <c:v>-12.382482529000001</c:v>
                </c:pt>
                <c:pt idx="463">
                  <c:v>-12.404289245999999</c:v>
                </c:pt>
                <c:pt idx="464">
                  <c:v>-12.373967171</c:v>
                </c:pt>
                <c:pt idx="465">
                  <c:v>-12.391258240000001</c:v>
                </c:pt>
                <c:pt idx="466">
                  <c:v>-12.36977005</c:v>
                </c:pt>
                <c:pt idx="467">
                  <c:v>-12.345227242</c:v>
                </c:pt>
                <c:pt idx="468">
                  <c:v>-12.330452919000001</c:v>
                </c:pt>
                <c:pt idx="469">
                  <c:v>-12.33193779</c:v>
                </c:pt>
                <c:pt idx="470">
                  <c:v>-12.349432945</c:v>
                </c:pt>
                <c:pt idx="471">
                  <c:v>-12.323688507</c:v>
                </c:pt>
                <c:pt idx="472">
                  <c:v>-12.323652267</c:v>
                </c:pt>
                <c:pt idx="473">
                  <c:v>-12.308595657</c:v>
                </c:pt>
                <c:pt idx="474">
                  <c:v>-12.310710907000001</c:v>
                </c:pt>
                <c:pt idx="475">
                  <c:v>-12.30411911</c:v>
                </c:pt>
                <c:pt idx="476">
                  <c:v>-12.309634209</c:v>
                </c:pt>
                <c:pt idx="477">
                  <c:v>-12.289730071999999</c:v>
                </c:pt>
                <c:pt idx="478">
                  <c:v>-12.293367386</c:v>
                </c:pt>
                <c:pt idx="479">
                  <c:v>-12.293128966999999</c:v>
                </c:pt>
                <c:pt idx="480">
                  <c:v>-12.274687767</c:v>
                </c:pt>
                <c:pt idx="481">
                  <c:v>-12.286476134999999</c:v>
                </c:pt>
                <c:pt idx="482">
                  <c:v>-12.278993607</c:v>
                </c:pt>
                <c:pt idx="483">
                  <c:v>-12.282636642</c:v>
                </c:pt>
                <c:pt idx="484">
                  <c:v>-12.286958694000001</c:v>
                </c:pt>
                <c:pt idx="485">
                  <c:v>-12.307357787999999</c:v>
                </c:pt>
                <c:pt idx="486">
                  <c:v>-12.29267025</c:v>
                </c:pt>
                <c:pt idx="487">
                  <c:v>-12.306105614</c:v>
                </c:pt>
                <c:pt idx="488">
                  <c:v>-12.314038277</c:v>
                </c:pt>
                <c:pt idx="489">
                  <c:v>-12.330391884000001</c:v>
                </c:pt>
                <c:pt idx="490">
                  <c:v>-12.325131416</c:v>
                </c:pt>
                <c:pt idx="491">
                  <c:v>-12.339214325</c:v>
                </c:pt>
                <c:pt idx="492">
                  <c:v>-12.327048302</c:v>
                </c:pt>
                <c:pt idx="493">
                  <c:v>-12.335763931000001</c:v>
                </c:pt>
                <c:pt idx="494">
                  <c:v>-12.321496010000001</c:v>
                </c:pt>
                <c:pt idx="495">
                  <c:v>-12.322655678</c:v>
                </c:pt>
                <c:pt idx="496">
                  <c:v>-12.337844849</c:v>
                </c:pt>
                <c:pt idx="497">
                  <c:v>-12.32489872</c:v>
                </c:pt>
                <c:pt idx="498">
                  <c:v>-12.324969292</c:v>
                </c:pt>
                <c:pt idx="499">
                  <c:v>-12.316569328</c:v>
                </c:pt>
                <c:pt idx="500">
                  <c:v>-12.291744231999999</c:v>
                </c:pt>
                <c:pt idx="501">
                  <c:v>-12.291744231999999</c:v>
                </c:pt>
              </c:numCache>
            </c:numRef>
          </c:yVal>
          <c:smooth val="1"/>
          <c:extLst>
            <c:ext xmlns:c16="http://schemas.microsoft.com/office/drawing/2014/chart" uri="{C3380CC4-5D6E-409C-BE32-E72D297353CC}">
              <c16:uniqueId val="{00000002-5E81-DA4E-A6EC-6D385C31F175}"/>
            </c:ext>
          </c:extLst>
        </c:ser>
        <c:ser>
          <c:idx val="3"/>
          <c:order val="3"/>
          <c:tx>
            <c:v>Bottom-stress-Asym</c:v>
          </c:tx>
          <c:spPr>
            <a:ln w="22225" cap="rnd">
              <a:solidFill>
                <a:srgbClr val="00B0F0"/>
              </a:solidFill>
              <a:prstDash val="sysDot"/>
              <a:round/>
            </a:ln>
            <a:effectLst/>
          </c:spPr>
          <c:marker>
            <c:symbol val="none"/>
          </c:marker>
          <c:xVal>
            <c:numRef>
              <c:f>'[y-stress_sym.csv]y-stress_sym'!$N$3:$N$504</c:f>
              <c:numCache>
                <c:formatCode>0.00E+00</c:formatCode>
                <c:ptCount val="502"/>
                <c:pt idx="0">
                  <c:v>0</c:v>
                </c:pt>
                <c:pt idx="1">
                  <c:v>9.9297996521000007E-2</c:v>
                </c:pt>
                <c:pt idx="2">
                  <c:v>0.19930523682000001</c:v>
                </c:pt>
                <c:pt idx="3">
                  <c:v>0.29931140137000001</c:v>
                </c:pt>
                <c:pt idx="4">
                  <c:v>0.39931451415999997</c:v>
                </c:pt>
                <c:pt idx="5">
                  <c:v>0.49931744385000004</c:v>
                </c:pt>
                <c:pt idx="6">
                  <c:v>0.59932012939000001</c:v>
                </c:pt>
                <c:pt idx="7">
                  <c:v>0.69932183838000006</c:v>
                </c:pt>
                <c:pt idx="8">
                  <c:v>0.79932385253999994</c:v>
                </c:pt>
                <c:pt idx="9">
                  <c:v>0.89932537842000004</c:v>
                </c:pt>
                <c:pt idx="10">
                  <c:v>0.99932690430000004</c:v>
                </c:pt>
                <c:pt idx="11">
                  <c:v>1.0993283691</c:v>
                </c:pt>
                <c:pt idx="12">
                  <c:v>1.1993291016000001</c:v>
                </c:pt>
                <c:pt idx="13">
                  <c:v>1.2993278809000002</c:v>
                </c:pt>
                <c:pt idx="14">
                  <c:v>1.3993265381000002</c:v>
                </c:pt>
                <c:pt idx="15">
                  <c:v>1.4993253173999999</c:v>
                </c:pt>
                <c:pt idx="16">
                  <c:v>1.5993237305000001</c:v>
                </c:pt>
                <c:pt idx="17">
                  <c:v>1.6993221435999999</c:v>
                </c:pt>
                <c:pt idx="18">
                  <c:v>1.7993226318</c:v>
                </c:pt>
                <c:pt idx="19">
                  <c:v>1.8993220215</c:v>
                </c:pt>
                <c:pt idx="20">
                  <c:v>1.9993192139</c:v>
                </c:pt>
                <c:pt idx="21">
                  <c:v>2.0993115234000004</c:v>
                </c:pt>
                <c:pt idx="22">
                  <c:v>2.199302002</c:v>
                </c:pt>
                <c:pt idx="23">
                  <c:v>2.2999963379000001</c:v>
                </c:pt>
                <c:pt idx="24">
                  <c:v>2.3999797362999997</c:v>
                </c:pt>
                <c:pt idx="25">
                  <c:v>2.4999626465000002</c:v>
                </c:pt>
                <c:pt idx="26">
                  <c:v>2.5999460448999998</c:v>
                </c:pt>
                <c:pt idx="27">
                  <c:v>2.6999355469000004</c:v>
                </c:pt>
                <c:pt idx="28">
                  <c:v>2.7999213866999999</c:v>
                </c:pt>
                <c:pt idx="29">
                  <c:v>2.8999045409999997</c:v>
                </c:pt>
                <c:pt idx="30">
                  <c:v>2.9998891602</c:v>
                </c:pt>
                <c:pt idx="31">
                  <c:v>3.0998747558999997</c:v>
                </c:pt>
                <c:pt idx="32">
                  <c:v>3.1998588867</c:v>
                </c:pt>
                <c:pt idx="33">
                  <c:v>3.2998427734</c:v>
                </c:pt>
                <c:pt idx="34">
                  <c:v>3.3998278808999998</c:v>
                </c:pt>
                <c:pt idx="35">
                  <c:v>3.4998115234</c:v>
                </c:pt>
                <c:pt idx="36">
                  <c:v>3.5997990722999997</c:v>
                </c:pt>
                <c:pt idx="37">
                  <c:v>3.6997868652000001</c:v>
                </c:pt>
                <c:pt idx="38">
                  <c:v>3.7997731933999996</c:v>
                </c:pt>
                <c:pt idx="39">
                  <c:v>3.8997612304999998</c:v>
                </c:pt>
                <c:pt idx="40">
                  <c:v>3.9997504883000001</c:v>
                </c:pt>
                <c:pt idx="41">
                  <c:v>4.0997416992</c:v>
                </c:pt>
                <c:pt idx="42">
                  <c:v>4.1997324219000003</c:v>
                </c:pt>
                <c:pt idx="43">
                  <c:v>4.2997246094000001</c:v>
                </c:pt>
                <c:pt idx="44">
                  <c:v>4.3997187499999999</c:v>
                </c:pt>
                <c:pt idx="45">
                  <c:v>4.4997124022999992</c:v>
                </c:pt>
                <c:pt idx="46">
                  <c:v>4.5997045898</c:v>
                </c:pt>
                <c:pt idx="47">
                  <c:v>4.6996958007999998</c:v>
                </c:pt>
                <c:pt idx="48">
                  <c:v>4.7996865234000001</c:v>
                </c:pt>
                <c:pt idx="49">
                  <c:v>4.8996767578</c:v>
                </c:pt>
                <c:pt idx="50">
                  <c:v>4.9996669921999999</c:v>
                </c:pt>
                <c:pt idx="51">
                  <c:v>5.0996552733999998</c:v>
                </c:pt>
                <c:pt idx="52">
                  <c:v>5.1996425780999997</c:v>
                </c:pt>
                <c:pt idx="53">
                  <c:v>5.2996293945000001</c:v>
                </c:pt>
                <c:pt idx="54">
                  <c:v>5.3996147461000001</c:v>
                </c:pt>
                <c:pt idx="55">
                  <c:v>5.4995991211000002</c:v>
                </c:pt>
                <c:pt idx="56">
                  <c:v>5.5995825195000002</c:v>
                </c:pt>
                <c:pt idx="57">
                  <c:v>5.6995644530999998</c:v>
                </c:pt>
                <c:pt idx="58">
                  <c:v>5.7995439452999999</c:v>
                </c:pt>
                <c:pt idx="59">
                  <c:v>5.8995209960999997</c:v>
                </c:pt>
                <c:pt idx="60">
                  <c:v>5.9994960938000004</c:v>
                </c:pt>
                <c:pt idx="61">
                  <c:v>6.0994707030999997</c:v>
                </c:pt>
                <c:pt idx="62">
                  <c:v>6.1994458008000004</c:v>
                </c:pt>
                <c:pt idx="63">
                  <c:v>6.2994228516000002</c:v>
                </c:pt>
                <c:pt idx="64">
                  <c:v>6.3994023438000003</c:v>
                </c:pt>
                <c:pt idx="65">
                  <c:v>6.4993857422000003</c:v>
                </c:pt>
                <c:pt idx="66">
                  <c:v>6.5993715819999998</c:v>
                </c:pt>
                <c:pt idx="67">
                  <c:v>6.6993593750000002</c:v>
                </c:pt>
                <c:pt idx="68">
                  <c:v>6.7993500977000005</c:v>
                </c:pt>
                <c:pt idx="69">
                  <c:v>6.8993432616999995</c:v>
                </c:pt>
                <c:pt idx="70">
                  <c:v>6.9993398438000005</c:v>
                </c:pt>
                <c:pt idx="71">
                  <c:v>7.0993403319999997</c:v>
                </c:pt>
                <c:pt idx="72">
                  <c:v>7.1993432617000002</c:v>
                </c:pt>
                <c:pt idx="73">
                  <c:v>7.2993496094000001</c:v>
                </c:pt>
                <c:pt idx="74">
                  <c:v>7.3993588867</c:v>
                </c:pt>
                <c:pt idx="75">
                  <c:v>7.4993720702999997</c:v>
                </c:pt>
                <c:pt idx="76">
                  <c:v>7.5993857422</c:v>
                </c:pt>
                <c:pt idx="77">
                  <c:v>7.6994008788999997</c:v>
                </c:pt>
                <c:pt idx="78">
                  <c:v>7.7994165038999999</c:v>
                </c:pt>
                <c:pt idx="79">
                  <c:v>7.8994321289</c:v>
                </c:pt>
                <c:pt idx="80">
                  <c:v>7.9994462891000007</c:v>
                </c:pt>
                <c:pt idx="81">
                  <c:v>8.0994594726999996</c:v>
                </c:pt>
                <c:pt idx="82">
                  <c:v>8.1994716797000002</c:v>
                </c:pt>
                <c:pt idx="83">
                  <c:v>8.2994833983999996</c:v>
                </c:pt>
                <c:pt idx="84">
                  <c:v>8.3994941405999999</c:v>
                </c:pt>
                <c:pt idx="85">
                  <c:v>8.4995029297000002</c:v>
                </c:pt>
                <c:pt idx="86">
                  <c:v>8.5995117188000005</c:v>
                </c:pt>
                <c:pt idx="87">
                  <c:v>8.6995185547000009</c:v>
                </c:pt>
                <c:pt idx="88">
                  <c:v>8.7995263672000004</c:v>
                </c:pt>
                <c:pt idx="89">
                  <c:v>8.899533203099999</c:v>
                </c:pt>
                <c:pt idx="90">
                  <c:v>8.9995400391000011</c:v>
                </c:pt>
                <c:pt idx="91">
                  <c:v>9.0995478516000006</c:v>
                </c:pt>
                <c:pt idx="92">
                  <c:v>9.1995556641</c:v>
                </c:pt>
                <c:pt idx="93">
                  <c:v>9.2995644531000003</c:v>
                </c:pt>
                <c:pt idx="94">
                  <c:v>9.3995722655999998</c:v>
                </c:pt>
                <c:pt idx="95">
                  <c:v>9.4995791016000002</c:v>
                </c:pt>
                <c:pt idx="96">
                  <c:v>9.5995859375000006</c:v>
                </c:pt>
                <c:pt idx="97">
                  <c:v>9.69959375</c:v>
                </c:pt>
                <c:pt idx="98">
                  <c:v>9.7996035155999994</c:v>
                </c:pt>
                <c:pt idx="99">
                  <c:v>9.8996132813000006</c:v>
                </c:pt>
                <c:pt idx="100">
                  <c:v>9.999625</c:v>
                </c:pt>
                <c:pt idx="101">
                  <c:v>10.099636718999999</c:v>
                </c:pt>
                <c:pt idx="102">
                  <c:v>10.199648438000001</c:v>
                </c:pt>
                <c:pt idx="103">
                  <c:v>10.299660156</c:v>
                </c:pt>
                <c:pt idx="104">
                  <c:v>10.399670898</c:v>
                </c:pt>
                <c:pt idx="105">
                  <c:v>10.499681640999999</c:v>
                </c:pt>
                <c:pt idx="106">
                  <c:v>10.599692382999999</c:v>
                </c:pt>
                <c:pt idx="107">
                  <c:v>10.699702148</c:v>
                </c:pt>
                <c:pt idx="108">
                  <c:v>10.799712890999999</c:v>
                </c:pt>
                <c:pt idx="109">
                  <c:v>10.899722656</c:v>
                </c:pt>
                <c:pt idx="110">
                  <c:v>10.999732421999999</c:v>
                </c:pt>
                <c:pt idx="111">
                  <c:v>11.099741211000001</c:v>
                </c:pt>
                <c:pt idx="112">
                  <c:v>11.199748047</c:v>
                </c:pt>
                <c:pt idx="113">
                  <c:v>11.299754883</c:v>
                </c:pt>
                <c:pt idx="114">
                  <c:v>11.399760742</c:v>
                </c:pt>
                <c:pt idx="115">
                  <c:v>11.499766601999999</c:v>
                </c:pt>
                <c:pt idx="116">
                  <c:v>11.599771484000001</c:v>
                </c:pt>
                <c:pt idx="117">
                  <c:v>11.699776367</c:v>
                </c:pt>
                <c:pt idx="118">
                  <c:v>11.799780273</c:v>
                </c:pt>
                <c:pt idx="119">
                  <c:v>11.899784180000001</c:v>
                </c:pt>
                <c:pt idx="120">
                  <c:v>11.999787109000001</c:v>
                </c:pt>
                <c:pt idx="121">
                  <c:v>12.099790039</c:v>
                </c:pt>
                <c:pt idx="122">
                  <c:v>12.199792969000001</c:v>
                </c:pt>
                <c:pt idx="123">
                  <c:v>12.299798828</c:v>
                </c:pt>
                <c:pt idx="124">
                  <c:v>12.399805663999999</c:v>
                </c:pt>
                <c:pt idx="125">
                  <c:v>12.499812500000001</c:v>
                </c:pt>
                <c:pt idx="126">
                  <c:v>12.599819336000001</c:v>
                </c:pt>
                <c:pt idx="127">
                  <c:v>12.699826172</c:v>
                </c:pt>
                <c:pt idx="128">
                  <c:v>12.799833984000001</c:v>
                </c:pt>
                <c:pt idx="129">
                  <c:v>12.899839844000001</c:v>
                </c:pt>
                <c:pt idx="130">
                  <c:v>12.999846680000001</c:v>
                </c:pt>
                <c:pt idx="131">
                  <c:v>13.099852538999999</c:v>
                </c:pt>
                <c:pt idx="132">
                  <c:v>13.199858398</c:v>
                </c:pt>
                <c:pt idx="133">
                  <c:v>13.299864257999999</c:v>
                </c:pt>
                <c:pt idx="134">
                  <c:v>13.399870117000001</c:v>
                </c:pt>
                <c:pt idx="135">
                  <c:v>13.499875977</c:v>
                </c:pt>
                <c:pt idx="136">
                  <c:v>13.599880859000001</c:v>
                </c:pt>
                <c:pt idx="137">
                  <c:v>13.699885742000001</c:v>
                </c:pt>
                <c:pt idx="138">
                  <c:v>13.799888672</c:v>
                </c:pt>
                <c:pt idx="139">
                  <c:v>13.899892578000001</c:v>
                </c:pt>
                <c:pt idx="140">
                  <c:v>13.999902344000001</c:v>
                </c:pt>
                <c:pt idx="141">
                  <c:v>14.099916992000001</c:v>
                </c:pt>
                <c:pt idx="142">
                  <c:v>14.199933594000001</c:v>
                </c:pt>
                <c:pt idx="143">
                  <c:v>14.299946288999999</c:v>
                </c:pt>
                <c:pt idx="144">
                  <c:v>14.399961914</c:v>
                </c:pt>
                <c:pt idx="145">
                  <c:v>14.499981445</c:v>
                </c:pt>
                <c:pt idx="146">
                  <c:v>14.599302734</c:v>
                </c:pt>
                <c:pt idx="147">
                  <c:v>14.699337890999999</c:v>
                </c:pt>
                <c:pt idx="148">
                  <c:v>14.799371094</c:v>
                </c:pt>
                <c:pt idx="149">
                  <c:v>14.89940625</c:v>
                </c:pt>
                <c:pt idx="150">
                  <c:v>14.999439453000001</c:v>
                </c:pt>
                <c:pt idx="151">
                  <c:v>15.099474609000001</c:v>
                </c:pt>
                <c:pt idx="152">
                  <c:v>15.199509765999998</c:v>
                </c:pt>
                <c:pt idx="153">
                  <c:v>15.299544921999999</c:v>
                </c:pt>
                <c:pt idx="154">
                  <c:v>15.399578125</c:v>
                </c:pt>
                <c:pt idx="155">
                  <c:v>15.499609375</c:v>
                </c:pt>
                <c:pt idx="156">
                  <c:v>15.599641602</c:v>
                </c:pt>
                <c:pt idx="157">
                  <c:v>15.699675781</c:v>
                </c:pt>
                <c:pt idx="158">
                  <c:v>15.799711914</c:v>
                </c:pt>
                <c:pt idx="159">
                  <c:v>15.899749023</c:v>
                </c:pt>
                <c:pt idx="160">
                  <c:v>15.999786132999999</c:v>
                </c:pt>
                <c:pt idx="161">
                  <c:v>16.099820312999999</c:v>
                </c:pt>
                <c:pt idx="162">
                  <c:v>16.199856444999998</c:v>
                </c:pt>
                <c:pt idx="163">
                  <c:v>16.299897461</c:v>
                </c:pt>
                <c:pt idx="164">
                  <c:v>16.399941406000003</c:v>
                </c:pt>
                <c:pt idx="165">
                  <c:v>16.499984375</c:v>
                </c:pt>
                <c:pt idx="166">
                  <c:v>16.599318359000002</c:v>
                </c:pt>
                <c:pt idx="167">
                  <c:v>16.699363281</c:v>
                </c:pt>
                <c:pt idx="168">
                  <c:v>16.799410156</c:v>
                </c:pt>
                <c:pt idx="169">
                  <c:v>16.899457031000001</c:v>
                </c:pt>
                <c:pt idx="170">
                  <c:v>16.999505858999999</c:v>
                </c:pt>
                <c:pt idx="171">
                  <c:v>17.099552734</c:v>
                </c:pt>
                <c:pt idx="172">
                  <c:v>17.199601563000002</c:v>
                </c:pt>
                <c:pt idx="173">
                  <c:v>17.299648437999998</c:v>
                </c:pt>
                <c:pt idx="174">
                  <c:v>17.399697266</c:v>
                </c:pt>
                <c:pt idx="175">
                  <c:v>17.499744141000001</c:v>
                </c:pt>
                <c:pt idx="176">
                  <c:v>17.599792968999999</c:v>
                </c:pt>
                <c:pt idx="177">
                  <c:v>17.699839844</c:v>
                </c:pt>
                <c:pt idx="178">
                  <c:v>17.799888672000002</c:v>
                </c:pt>
                <c:pt idx="179">
                  <c:v>17.899935547000002</c:v>
                </c:pt>
                <c:pt idx="180">
                  <c:v>17.999984375</c:v>
                </c:pt>
                <c:pt idx="181">
                  <c:v>18.099322265999998</c:v>
                </c:pt>
                <c:pt idx="182">
                  <c:v>18.199365234000002</c:v>
                </c:pt>
                <c:pt idx="183">
                  <c:v>18.299404297000002</c:v>
                </c:pt>
                <c:pt idx="184">
                  <c:v>18.399441406000001</c:v>
                </c:pt>
                <c:pt idx="185">
                  <c:v>18.499484375000002</c:v>
                </c:pt>
                <c:pt idx="186">
                  <c:v>18.599531249999998</c:v>
                </c:pt>
                <c:pt idx="187">
                  <c:v>18.699578124999999</c:v>
                </c:pt>
                <c:pt idx="188">
                  <c:v>18.799626953000001</c:v>
                </c:pt>
                <c:pt idx="189">
                  <c:v>18.899675781000003</c:v>
                </c:pt>
                <c:pt idx="190">
                  <c:v>18.999722656000003</c:v>
                </c:pt>
                <c:pt idx="191">
                  <c:v>19.099771484000001</c:v>
                </c:pt>
                <c:pt idx="192">
                  <c:v>19.199818359000002</c:v>
                </c:pt>
                <c:pt idx="193">
                  <c:v>19.299867188</c:v>
                </c:pt>
                <c:pt idx="194">
                  <c:v>19.399916015999999</c:v>
                </c:pt>
                <c:pt idx="195">
                  <c:v>19.499962890999999</c:v>
                </c:pt>
                <c:pt idx="196">
                  <c:v>19.599300781</c:v>
                </c:pt>
                <c:pt idx="197">
                  <c:v>19.699349609000002</c:v>
                </c:pt>
                <c:pt idx="198">
                  <c:v>19.799398438000001</c:v>
                </c:pt>
                <c:pt idx="199">
                  <c:v>19.899445313000001</c:v>
                </c:pt>
                <c:pt idx="200">
                  <c:v>19.999494141</c:v>
                </c:pt>
                <c:pt idx="201">
                  <c:v>20.099541016</c:v>
                </c:pt>
                <c:pt idx="202">
                  <c:v>20.199589843999998</c:v>
                </c:pt>
                <c:pt idx="203">
                  <c:v>20.299636718999999</c:v>
                </c:pt>
                <c:pt idx="204">
                  <c:v>20.399679687999999</c:v>
                </c:pt>
                <c:pt idx="205">
                  <c:v>20.499720702999998</c:v>
                </c:pt>
                <c:pt idx="206">
                  <c:v>20.599763672000002</c:v>
                </c:pt>
                <c:pt idx="207">
                  <c:v>20.699810547000002</c:v>
                </c:pt>
                <c:pt idx="208">
                  <c:v>20.799857422000002</c:v>
                </c:pt>
                <c:pt idx="209">
                  <c:v>20.899906250000001</c:v>
                </c:pt>
                <c:pt idx="210">
                  <c:v>20.999955077999999</c:v>
                </c:pt>
                <c:pt idx="211">
                  <c:v>21.099292968999997</c:v>
                </c:pt>
                <c:pt idx="212">
                  <c:v>21.199341797000002</c:v>
                </c:pt>
                <c:pt idx="213">
                  <c:v>21.299388671999999</c:v>
                </c:pt>
                <c:pt idx="214">
                  <c:v>21.399437500000001</c:v>
                </c:pt>
                <c:pt idx="215">
                  <c:v>21.499484375000002</c:v>
                </c:pt>
                <c:pt idx="216">
                  <c:v>21.599533203</c:v>
                </c:pt>
                <c:pt idx="217">
                  <c:v>21.699582031000002</c:v>
                </c:pt>
                <c:pt idx="218">
                  <c:v>21.799628906000002</c:v>
                </c:pt>
                <c:pt idx="219">
                  <c:v>21.899677734000001</c:v>
                </c:pt>
                <c:pt idx="220">
                  <c:v>21.999724609000001</c:v>
                </c:pt>
                <c:pt idx="221">
                  <c:v>22.099773438</c:v>
                </c:pt>
                <c:pt idx="222">
                  <c:v>22.199822265999998</c:v>
                </c:pt>
                <c:pt idx="223">
                  <c:v>22.299869140999999</c:v>
                </c:pt>
                <c:pt idx="224">
                  <c:v>22.399917968999997</c:v>
                </c:pt>
                <c:pt idx="225">
                  <c:v>22.499964843999997</c:v>
                </c:pt>
                <c:pt idx="226">
                  <c:v>22.599304688</c:v>
                </c:pt>
                <c:pt idx="227">
                  <c:v>22.699351563</c:v>
                </c:pt>
                <c:pt idx="228">
                  <c:v>22.799400390999999</c:v>
                </c:pt>
                <c:pt idx="229">
                  <c:v>22.899449218999997</c:v>
                </c:pt>
                <c:pt idx="230">
                  <c:v>22.999496093999998</c:v>
                </c:pt>
                <c:pt idx="231">
                  <c:v>23.099544922</c:v>
                </c:pt>
                <c:pt idx="232">
                  <c:v>23.199593749999998</c:v>
                </c:pt>
                <c:pt idx="233">
                  <c:v>23.299640624999999</c:v>
                </c:pt>
                <c:pt idx="234">
                  <c:v>23.399689453000001</c:v>
                </c:pt>
                <c:pt idx="235">
                  <c:v>23.499738281000003</c:v>
                </c:pt>
                <c:pt idx="236">
                  <c:v>23.599785156000003</c:v>
                </c:pt>
                <c:pt idx="237">
                  <c:v>23.699833984000001</c:v>
                </c:pt>
                <c:pt idx="238">
                  <c:v>23.799880859000002</c:v>
                </c:pt>
                <c:pt idx="239">
                  <c:v>23.899929688</c:v>
                </c:pt>
                <c:pt idx="240">
                  <c:v>23.999978515999999</c:v>
                </c:pt>
                <c:pt idx="241">
                  <c:v>24.099316406000003</c:v>
                </c:pt>
                <c:pt idx="242">
                  <c:v>24.199365234000002</c:v>
                </c:pt>
                <c:pt idx="243">
                  <c:v>24.299412109000002</c:v>
                </c:pt>
                <c:pt idx="244">
                  <c:v>24.399460938000001</c:v>
                </c:pt>
                <c:pt idx="245">
                  <c:v>24.499509765999999</c:v>
                </c:pt>
                <c:pt idx="246">
                  <c:v>24.599558593999998</c:v>
                </c:pt>
                <c:pt idx="247">
                  <c:v>24.699605468999998</c:v>
                </c:pt>
                <c:pt idx="248">
                  <c:v>24.799654297</c:v>
                </c:pt>
                <c:pt idx="249">
                  <c:v>24.899703124999998</c:v>
                </c:pt>
                <c:pt idx="250">
                  <c:v>24.999749999999999</c:v>
                </c:pt>
                <c:pt idx="251">
                  <c:v>25.099798827999997</c:v>
                </c:pt>
                <c:pt idx="252">
                  <c:v>25.199847656000003</c:v>
                </c:pt>
                <c:pt idx="253">
                  <c:v>25.299894531000003</c:v>
                </c:pt>
                <c:pt idx="254">
                  <c:v>25.399943359000002</c:v>
                </c:pt>
                <c:pt idx="255">
                  <c:v>25.499992188</c:v>
                </c:pt>
                <c:pt idx="256">
                  <c:v>25.599330077999998</c:v>
                </c:pt>
                <c:pt idx="257">
                  <c:v>25.699378906000003</c:v>
                </c:pt>
                <c:pt idx="258">
                  <c:v>25.799427734000002</c:v>
                </c:pt>
                <c:pt idx="259">
                  <c:v>25.899474609000002</c:v>
                </c:pt>
                <c:pt idx="260">
                  <c:v>25.999523438000001</c:v>
                </c:pt>
                <c:pt idx="261">
                  <c:v>26.099572265999999</c:v>
                </c:pt>
                <c:pt idx="262">
                  <c:v>26.199619140999999</c:v>
                </c:pt>
                <c:pt idx="263">
                  <c:v>26.299667968999998</c:v>
                </c:pt>
                <c:pt idx="264">
                  <c:v>26.399716797</c:v>
                </c:pt>
                <c:pt idx="265">
                  <c:v>26.499763672</c:v>
                </c:pt>
                <c:pt idx="266">
                  <c:v>26.599812499999999</c:v>
                </c:pt>
                <c:pt idx="267">
                  <c:v>26.699861328000001</c:v>
                </c:pt>
                <c:pt idx="268">
                  <c:v>26.799910156000003</c:v>
                </c:pt>
                <c:pt idx="269">
                  <c:v>26.899957031000003</c:v>
                </c:pt>
                <c:pt idx="270">
                  <c:v>26.999296874999999</c:v>
                </c:pt>
                <c:pt idx="271">
                  <c:v>27.099345702999997</c:v>
                </c:pt>
                <c:pt idx="272">
                  <c:v>27.199392577999998</c:v>
                </c:pt>
                <c:pt idx="273">
                  <c:v>27.299441406000003</c:v>
                </c:pt>
                <c:pt idx="274">
                  <c:v>27.399490234000002</c:v>
                </c:pt>
                <c:pt idx="275">
                  <c:v>27.499539063</c:v>
                </c:pt>
                <c:pt idx="276">
                  <c:v>27.599585938000001</c:v>
                </c:pt>
                <c:pt idx="277">
                  <c:v>27.699634765999999</c:v>
                </c:pt>
                <c:pt idx="278">
                  <c:v>27.799683593999998</c:v>
                </c:pt>
                <c:pt idx="279">
                  <c:v>27.899732422</c:v>
                </c:pt>
                <c:pt idx="280">
                  <c:v>27.999781250000002</c:v>
                </c:pt>
                <c:pt idx="281">
                  <c:v>28.099828124999998</c:v>
                </c:pt>
                <c:pt idx="282">
                  <c:v>28.199876953</c:v>
                </c:pt>
                <c:pt idx="283">
                  <c:v>28.299925781000002</c:v>
                </c:pt>
                <c:pt idx="284">
                  <c:v>28.399974609000001</c:v>
                </c:pt>
                <c:pt idx="285">
                  <c:v>28.499312499999998</c:v>
                </c:pt>
                <c:pt idx="286">
                  <c:v>28.599361328000001</c:v>
                </c:pt>
                <c:pt idx="287">
                  <c:v>28.699410156000003</c:v>
                </c:pt>
                <c:pt idx="288">
                  <c:v>28.799458984000001</c:v>
                </c:pt>
                <c:pt idx="289">
                  <c:v>28.899507813</c:v>
                </c:pt>
                <c:pt idx="290">
                  <c:v>28.999554688</c:v>
                </c:pt>
                <c:pt idx="291">
                  <c:v>29.099603515999998</c:v>
                </c:pt>
                <c:pt idx="292">
                  <c:v>29.199652343999997</c:v>
                </c:pt>
                <c:pt idx="293">
                  <c:v>29.299701172000002</c:v>
                </c:pt>
                <c:pt idx="294">
                  <c:v>29.399750000000001</c:v>
                </c:pt>
                <c:pt idx="295">
                  <c:v>29.499798827999999</c:v>
                </c:pt>
                <c:pt idx="296">
                  <c:v>29.599845703</c:v>
                </c:pt>
                <c:pt idx="297">
                  <c:v>29.699894531000002</c:v>
                </c:pt>
                <c:pt idx="298">
                  <c:v>29.799943359</c:v>
                </c:pt>
                <c:pt idx="299">
                  <c:v>29.899992187999999</c:v>
                </c:pt>
                <c:pt idx="300">
                  <c:v>29.999332031000002</c:v>
                </c:pt>
                <c:pt idx="301">
                  <c:v>30.099378906000002</c:v>
                </c:pt>
                <c:pt idx="302">
                  <c:v>30.199427734</c:v>
                </c:pt>
                <c:pt idx="303">
                  <c:v>30.299476562999999</c:v>
                </c:pt>
                <c:pt idx="304">
                  <c:v>30.399525391000001</c:v>
                </c:pt>
                <c:pt idx="305">
                  <c:v>30.499574218999999</c:v>
                </c:pt>
                <c:pt idx="306">
                  <c:v>30.599623047000001</c:v>
                </c:pt>
                <c:pt idx="307">
                  <c:v>30.699671875</c:v>
                </c:pt>
                <c:pt idx="308">
                  <c:v>30.799720702999998</c:v>
                </c:pt>
                <c:pt idx="309">
                  <c:v>30.899769531</c:v>
                </c:pt>
                <c:pt idx="310">
                  <c:v>30.999818359000002</c:v>
                </c:pt>
                <c:pt idx="311">
                  <c:v>31.099867188000001</c:v>
                </c:pt>
                <c:pt idx="312">
                  <c:v>31.199914063000001</c:v>
                </c:pt>
                <c:pt idx="313">
                  <c:v>31.299962891</c:v>
                </c:pt>
                <c:pt idx="314">
                  <c:v>31.399302733999999</c:v>
                </c:pt>
                <c:pt idx="315">
                  <c:v>31.499351563000001</c:v>
                </c:pt>
                <c:pt idx="316">
                  <c:v>31.599400391</c:v>
                </c:pt>
                <c:pt idx="317">
                  <c:v>31.699449218999998</c:v>
                </c:pt>
                <c:pt idx="318">
                  <c:v>31.799498047</c:v>
                </c:pt>
                <c:pt idx="319">
                  <c:v>31.899544922</c:v>
                </c:pt>
                <c:pt idx="320">
                  <c:v>31.999593749999999</c:v>
                </c:pt>
                <c:pt idx="321">
                  <c:v>32.099640624999999</c:v>
                </c:pt>
                <c:pt idx="322">
                  <c:v>32.199687500000003</c:v>
                </c:pt>
                <c:pt idx="323">
                  <c:v>32.299734375</c:v>
                </c:pt>
                <c:pt idx="324">
                  <c:v>32.399781249999997</c:v>
                </c:pt>
                <c:pt idx="325">
                  <c:v>32.499828125000001</c:v>
                </c:pt>
                <c:pt idx="326">
                  <c:v>32.599874999999997</c:v>
                </c:pt>
                <c:pt idx="327">
                  <c:v>32.699919921999999</c:v>
                </c:pt>
                <c:pt idx="328">
                  <c:v>32.799964844000002</c:v>
                </c:pt>
                <c:pt idx="329">
                  <c:v>32.899300781000001</c:v>
                </c:pt>
                <c:pt idx="330">
                  <c:v>32.999343750000001</c:v>
                </c:pt>
                <c:pt idx="331">
                  <c:v>33.099390624999998</c:v>
                </c:pt>
                <c:pt idx="332">
                  <c:v>33.199433593999998</c:v>
                </c:pt>
                <c:pt idx="333">
                  <c:v>33.299480469000002</c:v>
                </c:pt>
                <c:pt idx="334">
                  <c:v>33.399527343999999</c:v>
                </c:pt>
                <c:pt idx="335">
                  <c:v>33.499574219000003</c:v>
                </c:pt>
                <c:pt idx="336">
                  <c:v>33.599621094</c:v>
                </c:pt>
                <c:pt idx="337">
                  <c:v>33.699667969000004</c:v>
                </c:pt>
                <c:pt idx="338">
                  <c:v>33.799718749999997</c:v>
                </c:pt>
                <c:pt idx="339">
                  <c:v>33.899765625000001</c:v>
                </c:pt>
                <c:pt idx="340">
                  <c:v>33.999816406000001</c:v>
                </c:pt>
                <c:pt idx="341">
                  <c:v>34.099863280999998</c:v>
                </c:pt>
                <c:pt idx="342">
                  <c:v>34.199910156000001</c:v>
                </c:pt>
                <c:pt idx="343">
                  <c:v>34.299957030999998</c:v>
                </c:pt>
                <c:pt idx="344">
                  <c:v>34.399292969000001</c:v>
                </c:pt>
                <c:pt idx="345">
                  <c:v>34.499332031000002</c:v>
                </c:pt>
                <c:pt idx="346">
                  <c:v>34.599375000000002</c:v>
                </c:pt>
                <c:pt idx="347">
                  <c:v>34.699414062999999</c:v>
                </c:pt>
                <c:pt idx="348">
                  <c:v>34.799453124999999</c:v>
                </c:pt>
                <c:pt idx="349">
                  <c:v>34.899492187999996</c:v>
                </c:pt>
                <c:pt idx="350">
                  <c:v>34.999535156</c:v>
                </c:pt>
                <c:pt idx="351">
                  <c:v>35.099574219000004</c:v>
                </c:pt>
                <c:pt idx="352">
                  <c:v>35.199613280999998</c:v>
                </c:pt>
                <c:pt idx="353">
                  <c:v>35.299656249999998</c:v>
                </c:pt>
                <c:pt idx="354">
                  <c:v>35.399699218999999</c:v>
                </c:pt>
                <c:pt idx="355">
                  <c:v>35.499746094000002</c:v>
                </c:pt>
                <c:pt idx="356">
                  <c:v>35.599789062999996</c:v>
                </c:pt>
                <c:pt idx="357">
                  <c:v>35.699835938</c:v>
                </c:pt>
                <c:pt idx="358">
                  <c:v>35.799882812999996</c:v>
                </c:pt>
                <c:pt idx="359">
                  <c:v>35.899929687999993</c:v>
                </c:pt>
                <c:pt idx="360">
                  <c:v>35.999976562999997</c:v>
                </c:pt>
                <c:pt idx="361">
                  <c:v>36.099312500000003</c:v>
                </c:pt>
                <c:pt idx="362">
                  <c:v>36.199359375</c:v>
                </c:pt>
                <c:pt idx="363">
                  <c:v>36.299406249999997</c:v>
                </c:pt>
                <c:pt idx="364">
                  <c:v>36.399453125000001</c:v>
                </c:pt>
                <c:pt idx="365">
                  <c:v>36.499499999999998</c:v>
                </c:pt>
                <c:pt idx="366">
                  <c:v>36.599546875000001</c:v>
                </c:pt>
                <c:pt idx="367">
                  <c:v>36.699593749999998</c:v>
                </c:pt>
                <c:pt idx="368">
                  <c:v>36.799640625000002</c:v>
                </c:pt>
                <c:pt idx="369">
                  <c:v>36.899691405999995</c:v>
                </c:pt>
                <c:pt idx="370">
                  <c:v>36.999742187999999</c:v>
                </c:pt>
                <c:pt idx="371">
                  <c:v>37.099789062999996</c:v>
                </c:pt>
                <c:pt idx="372">
                  <c:v>37.199839844000003</c:v>
                </c:pt>
                <c:pt idx="373">
                  <c:v>37.299886719</c:v>
                </c:pt>
                <c:pt idx="374">
                  <c:v>37.3999375</c:v>
                </c:pt>
                <c:pt idx="375">
                  <c:v>37.499988281</c:v>
                </c:pt>
                <c:pt idx="376">
                  <c:v>37.599324219000003</c:v>
                </c:pt>
                <c:pt idx="377">
                  <c:v>37.699375000000003</c:v>
                </c:pt>
                <c:pt idx="378">
                  <c:v>37.799425780999997</c:v>
                </c:pt>
                <c:pt idx="379">
                  <c:v>37.899472656</c:v>
                </c:pt>
                <c:pt idx="380">
                  <c:v>37.999523437999997</c:v>
                </c:pt>
                <c:pt idx="381">
                  <c:v>38.099570312999994</c:v>
                </c:pt>
                <c:pt idx="382">
                  <c:v>38.199621094000001</c:v>
                </c:pt>
                <c:pt idx="383">
                  <c:v>38.299671875000001</c:v>
                </c:pt>
                <c:pt idx="384">
                  <c:v>38.399718749999998</c:v>
                </c:pt>
                <c:pt idx="385">
                  <c:v>38.499769530999998</c:v>
                </c:pt>
                <c:pt idx="386">
                  <c:v>38.599816405999995</c:v>
                </c:pt>
                <c:pt idx="387">
                  <c:v>38.699863280999999</c:v>
                </c:pt>
                <c:pt idx="388">
                  <c:v>38.799910155999996</c:v>
                </c:pt>
                <c:pt idx="389">
                  <c:v>38.899957031</c:v>
                </c:pt>
                <c:pt idx="390">
                  <c:v>38.999292969000003</c:v>
                </c:pt>
                <c:pt idx="391">
                  <c:v>39.099343750000003</c:v>
                </c:pt>
                <c:pt idx="392">
                  <c:v>39.199390624999999</c:v>
                </c:pt>
                <c:pt idx="393">
                  <c:v>39.299437500000003</c:v>
                </c:pt>
                <c:pt idx="394">
                  <c:v>39.399484375</c:v>
                </c:pt>
                <c:pt idx="395">
                  <c:v>39.499535156</c:v>
                </c:pt>
                <c:pt idx="396">
                  <c:v>39.599582030999997</c:v>
                </c:pt>
                <c:pt idx="397">
                  <c:v>39.699628906000001</c:v>
                </c:pt>
                <c:pt idx="398">
                  <c:v>39.799679687999998</c:v>
                </c:pt>
                <c:pt idx="399">
                  <c:v>39.899726562999994</c:v>
                </c:pt>
                <c:pt idx="400">
                  <c:v>39.999777344000002</c:v>
                </c:pt>
                <c:pt idx="401">
                  <c:v>40.099824218999998</c:v>
                </c:pt>
                <c:pt idx="402">
                  <c:v>40.199874999999999</c:v>
                </c:pt>
                <c:pt idx="403">
                  <c:v>40.299921875000003</c:v>
                </c:pt>
                <c:pt idx="404">
                  <c:v>40.399972655999996</c:v>
                </c:pt>
                <c:pt idx="405">
                  <c:v>40.499312500000002</c:v>
                </c:pt>
                <c:pt idx="406">
                  <c:v>40.599359374999999</c:v>
                </c:pt>
                <c:pt idx="407">
                  <c:v>40.699410155999999</c:v>
                </c:pt>
                <c:pt idx="408">
                  <c:v>40.799460937999996</c:v>
                </c:pt>
                <c:pt idx="409">
                  <c:v>40.899507813</c:v>
                </c:pt>
                <c:pt idx="410">
                  <c:v>40.999558594</c:v>
                </c:pt>
                <c:pt idx="411">
                  <c:v>41.099609375</c:v>
                </c:pt>
                <c:pt idx="412">
                  <c:v>41.199656249999997</c:v>
                </c:pt>
                <c:pt idx="413">
                  <c:v>41.299707030999997</c:v>
                </c:pt>
                <c:pt idx="414">
                  <c:v>41.399753906000001</c:v>
                </c:pt>
                <c:pt idx="415">
                  <c:v>41.499804687999998</c:v>
                </c:pt>
                <c:pt idx="416">
                  <c:v>41.599855469000005</c:v>
                </c:pt>
                <c:pt idx="417">
                  <c:v>41.699902344000002</c:v>
                </c:pt>
                <c:pt idx="418">
                  <c:v>41.799953125000002</c:v>
                </c:pt>
                <c:pt idx="419">
                  <c:v>41.899292969000001</c:v>
                </c:pt>
                <c:pt idx="420">
                  <c:v>41.999339844000005</c:v>
                </c:pt>
                <c:pt idx="421">
                  <c:v>42.099386719000002</c:v>
                </c:pt>
                <c:pt idx="422">
                  <c:v>42.199437500000002</c:v>
                </c:pt>
                <c:pt idx="423">
                  <c:v>42.299484374999999</c:v>
                </c:pt>
                <c:pt idx="424">
                  <c:v>42.399531250000003</c:v>
                </c:pt>
                <c:pt idx="425">
                  <c:v>42.499578124999999</c:v>
                </c:pt>
                <c:pt idx="426">
                  <c:v>42.599625000000003</c:v>
                </c:pt>
                <c:pt idx="427">
                  <c:v>42.699667969000004</c:v>
                </c:pt>
                <c:pt idx="428">
                  <c:v>42.799714844</c:v>
                </c:pt>
                <c:pt idx="429">
                  <c:v>42.899757812999994</c:v>
                </c:pt>
                <c:pt idx="430">
                  <c:v>42.999800780999998</c:v>
                </c:pt>
                <c:pt idx="431">
                  <c:v>43.099847656000001</c:v>
                </c:pt>
                <c:pt idx="432">
                  <c:v>43.199890625000002</c:v>
                </c:pt>
                <c:pt idx="433">
                  <c:v>43.299933594000002</c:v>
                </c:pt>
                <c:pt idx="434">
                  <c:v>43.399976562999996</c:v>
                </c:pt>
                <c:pt idx="435">
                  <c:v>43.499308593999999</c:v>
                </c:pt>
                <c:pt idx="436">
                  <c:v>43.599351562999999</c:v>
                </c:pt>
                <c:pt idx="437">
                  <c:v>43.699398437999996</c:v>
                </c:pt>
                <c:pt idx="438">
                  <c:v>43.799441406</c:v>
                </c:pt>
                <c:pt idx="439">
                  <c:v>43.899488280999996</c:v>
                </c:pt>
                <c:pt idx="440">
                  <c:v>43.999531249999997</c:v>
                </c:pt>
                <c:pt idx="441">
                  <c:v>44.099578125000001</c:v>
                </c:pt>
                <c:pt idx="442">
                  <c:v>44.199624999999997</c:v>
                </c:pt>
                <c:pt idx="443">
                  <c:v>44.299671875000001</c:v>
                </c:pt>
                <c:pt idx="444">
                  <c:v>44.399718749999998</c:v>
                </c:pt>
                <c:pt idx="445">
                  <c:v>44.499769530999998</c:v>
                </c:pt>
                <c:pt idx="446">
                  <c:v>44.599816405999995</c:v>
                </c:pt>
                <c:pt idx="447">
                  <c:v>44.699863280999999</c:v>
                </c:pt>
                <c:pt idx="448">
                  <c:v>44.799910155999996</c:v>
                </c:pt>
                <c:pt idx="449">
                  <c:v>44.899957031</c:v>
                </c:pt>
                <c:pt idx="450">
                  <c:v>44.999296874999999</c:v>
                </c:pt>
                <c:pt idx="451">
                  <c:v>45.099343750000003</c:v>
                </c:pt>
                <c:pt idx="452">
                  <c:v>45.199394530999996</c:v>
                </c:pt>
                <c:pt idx="453">
                  <c:v>45.299441406</c:v>
                </c:pt>
                <c:pt idx="454">
                  <c:v>45.399492187999996</c:v>
                </c:pt>
                <c:pt idx="455">
                  <c:v>45.499539062999993</c:v>
                </c:pt>
                <c:pt idx="456">
                  <c:v>45.599585937999997</c:v>
                </c:pt>
                <c:pt idx="457">
                  <c:v>45.699636719000004</c:v>
                </c:pt>
                <c:pt idx="458">
                  <c:v>45.799683594000001</c:v>
                </c:pt>
                <c:pt idx="459">
                  <c:v>45.899734375000001</c:v>
                </c:pt>
                <c:pt idx="460">
                  <c:v>45.999785156000002</c:v>
                </c:pt>
                <c:pt idx="461">
                  <c:v>46.099832030999998</c:v>
                </c:pt>
                <c:pt idx="462">
                  <c:v>46.199882812999995</c:v>
                </c:pt>
                <c:pt idx="463">
                  <c:v>46.299929687999999</c:v>
                </c:pt>
                <c:pt idx="464">
                  <c:v>46.399980468999999</c:v>
                </c:pt>
                <c:pt idx="465">
                  <c:v>46.499320312999998</c:v>
                </c:pt>
                <c:pt idx="466">
                  <c:v>46.599367187999995</c:v>
                </c:pt>
                <c:pt idx="467">
                  <c:v>46.699417969000002</c:v>
                </c:pt>
                <c:pt idx="468">
                  <c:v>46.799468750000003</c:v>
                </c:pt>
                <c:pt idx="469">
                  <c:v>46.899515624999999</c:v>
                </c:pt>
                <c:pt idx="470">
                  <c:v>46.999566406</c:v>
                </c:pt>
                <c:pt idx="471">
                  <c:v>47.099613280999996</c:v>
                </c:pt>
                <c:pt idx="472">
                  <c:v>47.199664062999993</c:v>
                </c:pt>
                <c:pt idx="473">
                  <c:v>47.299710937999997</c:v>
                </c:pt>
                <c:pt idx="474">
                  <c:v>47.399761719000004</c:v>
                </c:pt>
                <c:pt idx="475">
                  <c:v>47.499808594000001</c:v>
                </c:pt>
                <c:pt idx="476">
                  <c:v>47.599859375000001</c:v>
                </c:pt>
                <c:pt idx="477">
                  <c:v>47.699910156000001</c:v>
                </c:pt>
                <c:pt idx="478">
                  <c:v>47.799957030999998</c:v>
                </c:pt>
                <c:pt idx="479">
                  <c:v>47.899296874999997</c:v>
                </c:pt>
                <c:pt idx="480">
                  <c:v>47.999343750000001</c:v>
                </c:pt>
                <c:pt idx="481">
                  <c:v>48.099394531000002</c:v>
                </c:pt>
                <c:pt idx="482">
                  <c:v>48.199445312999998</c:v>
                </c:pt>
                <c:pt idx="483">
                  <c:v>48.299492187999995</c:v>
                </c:pt>
                <c:pt idx="484">
                  <c:v>48.399542969000002</c:v>
                </c:pt>
                <c:pt idx="485">
                  <c:v>48.499589843999999</c:v>
                </c:pt>
                <c:pt idx="486">
                  <c:v>48.599640624999999</c:v>
                </c:pt>
                <c:pt idx="487">
                  <c:v>48.699687500000003</c:v>
                </c:pt>
                <c:pt idx="488">
                  <c:v>48.799738280999996</c:v>
                </c:pt>
                <c:pt idx="489">
                  <c:v>48.899785156</c:v>
                </c:pt>
                <c:pt idx="490">
                  <c:v>48.999835937999997</c:v>
                </c:pt>
                <c:pt idx="491">
                  <c:v>49.099882812999994</c:v>
                </c:pt>
                <c:pt idx="492">
                  <c:v>49.199933594000001</c:v>
                </c:pt>
                <c:pt idx="493">
                  <c:v>49.299980469000005</c:v>
                </c:pt>
                <c:pt idx="494">
                  <c:v>49.399320312999997</c:v>
                </c:pt>
                <c:pt idx="495">
                  <c:v>49.499371094000004</c:v>
                </c:pt>
                <c:pt idx="496">
                  <c:v>49.599417969000001</c:v>
                </c:pt>
                <c:pt idx="497">
                  <c:v>49.699468750000001</c:v>
                </c:pt>
                <c:pt idx="498">
                  <c:v>49.799515624999998</c:v>
                </c:pt>
                <c:pt idx="499">
                  <c:v>49.899566405999998</c:v>
                </c:pt>
                <c:pt idx="500">
                  <c:v>49.999613280999995</c:v>
                </c:pt>
                <c:pt idx="501">
                  <c:v>50.000324218999999</c:v>
                </c:pt>
              </c:numCache>
            </c:numRef>
          </c:xVal>
          <c:yVal>
            <c:numRef>
              <c:f>'[y-stress_sym.csv]y-stress_sym'!$O$3:$O$504</c:f>
              <c:numCache>
                <c:formatCode>0.00E+00</c:formatCode>
                <c:ptCount val="502"/>
                <c:pt idx="0">
                  <c:v>0</c:v>
                </c:pt>
                <c:pt idx="1">
                  <c:v>-1.6296599059999999E-3</c:v>
                </c:pt>
                <c:pt idx="2">
                  <c:v>4.1675005107999999E-2</c:v>
                </c:pt>
                <c:pt idx="3">
                  <c:v>3.2647516578000003E-2</c:v>
                </c:pt>
                <c:pt idx="4">
                  <c:v>1.8649267032999999E-2</c:v>
                </c:pt>
                <c:pt idx="5">
                  <c:v>2.1839644759999999E-2</c:v>
                </c:pt>
                <c:pt idx="6">
                  <c:v>2.7854265645000001E-2</c:v>
                </c:pt>
                <c:pt idx="7">
                  <c:v>-0.47194397448999997</c:v>
                </c:pt>
                <c:pt idx="8">
                  <c:v>-2.0826559066999999</c:v>
                </c:pt>
                <c:pt idx="9">
                  <c:v>-2.2748446465000001</c:v>
                </c:pt>
                <c:pt idx="10">
                  <c:v>-2.1064898967999999</c:v>
                </c:pt>
                <c:pt idx="11">
                  <c:v>-2.1639451981</c:v>
                </c:pt>
                <c:pt idx="12">
                  <c:v>-2.0990688800999999</c:v>
                </c:pt>
                <c:pt idx="13">
                  <c:v>-2.3837823868000001</c:v>
                </c:pt>
                <c:pt idx="14">
                  <c:v>-2.3718569279000001</c:v>
                </c:pt>
                <c:pt idx="15">
                  <c:v>-2.2043378353</c:v>
                </c:pt>
                <c:pt idx="16">
                  <c:v>-3.6289229393000002</c:v>
                </c:pt>
                <c:pt idx="17">
                  <c:v>-15.534307480000001</c:v>
                </c:pt>
                <c:pt idx="18">
                  <c:v>-16.614450455</c:v>
                </c:pt>
                <c:pt idx="19">
                  <c:v>-1.5203360319000001</c:v>
                </c:pt>
                <c:pt idx="20">
                  <c:v>1.5065200328999999</c:v>
                </c:pt>
                <c:pt idx="21">
                  <c:v>-0.39769849181</c:v>
                </c:pt>
                <c:pt idx="22">
                  <c:v>0.12025772780000001</c:v>
                </c:pt>
                <c:pt idx="23">
                  <c:v>-1.9508227706000001E-2</c:v>
                </c:pt>
                <c:pt idx="24">
                  <c:v>1.0825681685999999</c:v>
                </c:pt>
                <c:pt idx="25">
                  <c:v>-0.14841653406999999</c:v>
                </c:pt>
                <c:pt idx="26">
                  <c:v>-0.25830072165000001</c:v>
                </c:pt>
                <c:pt idx="27">
                  <c:v>-1.0376378298</c:v>
                </c:pt>
                <c:pt idx="28">
                  <c:v>0.22791191935999999</c:v>
                </c:pt>
                <c:pt idx="29">
                  <c:v>0.19929639995000001</c:v>
                </c:pt>
                <c:pt idx="30">
                  <c:v>8.2293890416999999E-2</c:v>
                </c:pt>
                <c:pt idx="31">
                  <c:v>6.3493773340999995E-2</c:v>
                </c:pt>
                <c:pt idx="32">
                  <c:v>-2.9303655624</c:v>
                </c:pt>
                <c:pt idx="33">
                  <c:v>-3.0781819819999998</c:v>
                </c:pt>
                <c:pt idx="34">
                  <c:v>0.25103035568999998</c:v>
                </c:pt>
                <c:pt idx="35">
                  <c:v>0.49259656668000001</c:v>
                </c:pt>
                <c:pt idx="36">
                  <c:v>1.1652953625</c:v>
                </c:pt>
                <c:pt idx="37">
                  <c:v>1.1503578424000001</c:v>
                </c:pt>
                <c:pt idx="38">
                  <c:v>-1.3626627624E-2</c:v>
                </c:pt>
                <c:pt idx="39">
                  <c:v>-3.6106277256999997E-2</c:v>
                </c:pt>
                <c:pt idx="40">
                  <c:v>-2.5416903496000001</c:v>
                </c:pt>
                <c:pt idx="41">
                  <c:v>-0.17583701015</c:v>
                </c:pt>
                <c:pt idx="42">
                  <c:v>4.5805938541999998E-2</c:v>
                </c:pt>
                <c:pt idx="43">
                  <c:v>-0.53092664479999996</c:v>
                </c:pt>
                <c:pt idx="44">
                  <c:v>-0.46158200502000002</c:v>
                </c:pt>
                <c:pt idx="45">
                  <c:v>-0.83660644292999997</c:v>
                </c:pt>
                <c:pt idx="46">
                  <c:v>-1.1782388687000001</c:v>
                </c:pt>
                <c:pt idx="47">
                  <c:v>-0.79792374371999997</c:v>
                </c:pt>
                <c:pt idx="48">
                  <c:v>0.87163156270999997</c:v>
                </c:pt>
                <c:pt idx="49">
                  <c:v>-1.3934521675</c:v>
                </c:pt>
                <c:pt idx="50">
                  <c:v>0.16592861712000001</c:v>
                </c:pt>
                <c:pt idx="51">
                  <c:v>-8.1867709755999996E-2</c:v>
                </c:pt>
                <c:pt idx="52">
                  <c:v>-0.52462124825000001</c:v>
                </c:pt>
                <c:pt idx="53">
                  <c:v>3.9534907788E-2</c:v>
                </c:pt>
                <c:pt idx="54">
                  <c:v>-1.8818436861000001</c:v>
                </c:pt>
                <c:pt idx="55">
                  <c:v>-2.3851580619999999</c:v>
                </c:pt>
                <c:pt idx="56">
                  <c:v>-2.4138579368999999</c:v>
                </c:pt>
                <c:pt idx="57">
                  <c:v>-3.2105455399</c:v>
                </c:pt>
                <c:pt idx="58">
                  <c:v>-3.8170051575000001</c:v>
                </c:pt>
                <c:pt idx="59">
                  <c:v>-4.7785277367000001</c:v>
                </c:pt>
                <c:pt idx="60">
                  <c:v>-5.1672024726999997</c:v>
                </c:pt>
                <c:pt idx="61">
                  <c:v>-5.1766848563999996</c:v>
                </c:pt>
                <c:pt idx="62">
                  <c:v>-4.7940435409999997</c:v>
                </c:pt>
                <c:pt idx="63">
                  <c:v>-4.8655939102000003</c:v>
                </c:pt>
                <c:pt idx="64">
                  <c:v>-4.4528756141999999</c:v>
                </c:pt>
                <c:pt idx="65">
                  <c:v>-3.6134381294</c:v>
                </c:pt>
                <c:pt idx="66">
                  <c:v>-3.3150317668999998</c:v>
                </c:pt>
                <c:pt idx="67">
                  <c:v>-1.8890115023</c:v>
                </c:pt>
                <c:pt idx="68">
                  <c:v>-1.4272825718</c:v>
                </c:pt>
                <c:pt idx="69">
                  <c:v>-0.53325301409000003</c:v>
                </c:pt>
                <c:pt idx="70">
                  <c:v>0.25963413715</c:v>
                </c:pt>
                <c:pt idx="71">
                  <c:v>0.35512128471999999</c:v>
                </c:pt>
                <c:pt idx="72">
                  <c:v>-0.71386617421999998</c:v>
                </c:pt>
                <c:pt idx="73">
                  <c:v>-1.8001931905999999</c:v>
                </c:pt>
                <c:pt idx="74">
                  <c:v>-0.87816822529000005</c:v>
                </c:pt>
                <c:pt idx="75">
                  <c:v>-0.52782773971999997</c:v>
                </c:pt>
                <c:pt idx="76">
                  <c:v>-6.7640207708E-2</c:v>
                </c:pt>
                <c:pt idx="77">
                  <c:v>1.1332725286000001</c:v>
                </c:pt>
                <c:pt idx="78">
                  <c:v>-0.51338911057000003</c:v>
                </c:pt>
                <c:pt idx="79">
                  <c:v>0.84195303916999997</c:v>
                </c:pt>
                <c:pt idx="80">
                  <c:v>0.70641529560000005</c:v>
                </c:pt>
                <c:pt idx="81">
                  <c:v>0.65514373779000001</c:v>
                </c:pt>
                <c:pt idx="82">
                  <c:v>0.74788743258000001</c:v>
                </c:pt>
                <c:pt idx="83">
                  <c:v>0.18085601926</c:v>
                </c:pt>
                <c:pt idx="84">
                  <c:v>0.27731785178000001</c:v>
                </c:pt>
                <c:pt idx="85">
                  <c:v>0.2148822993</c:v>
                </c:pt>
                <c:pt idx="86">
                  <c:v>-0.86637651920000003</c:v>
                </c:pt>
                <c:pt idx="87">
                  <c:v>-1.2535289526</c:v>
                </c:pt>
                <c:pt idx="88">
                  <c:v>-2.2491235286E-2</c:v>
                </c:pt>
                <c:pt idx="89">
                  <c:v>-0.29861500859000001</c:v>
                </c:pt>
                <c:pt idx="90">
                  <c:v>-0.19585695862999999</c:v>
                </c:pt>
                <c:pt idx="91">
                  <c:v>-0.33631837368</c:v>
                </c:pt>
                <c:pt idx="92">
                  <c:v>-0.16033458710000001</c:v>
                </c:pt>
                <c:pt idx="93">
                  <c:v>0.15573543309999999</c:v>
                </c:pt>
                <c:pt idx="94">
                  <c:v>1.5007454157</c:v>
                </c:pt>
                <c:pt idx="95">
                  <c:v>1.1804387569000001</c:v>
                </c:pt>
                <c:pt idx="96">
                  <c:v>0.44797375798</c:v>
                </c:pt>
                <c:pt idx="97">
                  <c:v>0.72050493955999995</c:v>
                </c:pt>
                <c:pt idx="98">
                  <c:v>0.59989625215999998</c:v>
                </c:pt>
                <c:pt idx="99">
                  <c:v>-0.47151729464999997</c:v>
                </c:pt>
                <c:pt idx="100">
                  <c:v>-1.5261493921</c:v>
                </c:pt>
                <c:pt idx="101">
                  <c:v>-0.69501829147000005</c:v>
                </c:pt>
                <c:pt idx="102">
                  <c:v>-0.72921675444</c:v>
                </c:pt>
                <c:pt idx="103">
                  <c:v>-1.2598866224</c:v>
                </c:pt>
                <c:pt idx="104">
                  <c:v>-0.31856316328000001</c:v>
                </c:pt>
                <c:pt idx="105">
                  <c:v>-2.8293672948999999E-2</c:v>
                </c:pt>
                <c:pt idx="106">
                  <c:v>4.5065976679000003E-2</c:v>
                </c:pt>
                <c:pt idx="107">
                  <c:v>-0.24583679438</c:v>
                </c:pt>
                <c:pt idx="108">
                  <c:v>-0.49649050832000002</c:v>
                </c:pt>
                <c:pt idx="109">
                  <c:v>-0.51053851842999998</c:v>
                </c:pt>
                <c:pt idx="110">
                  <c:v>-0.20467963815000001</c:v>
                </c:pt>
                <c:pt idx="111">
                  <c:v>9.6751406789000002E-2</c:v>
                </c:pt>
                <c:pt idx="112">
                  <c:v>-6.0148950665999998E-2</c:v>
                </c:pt>
                <c:pt idx="113">
                  <c:v>0.30843499302999999</c:v>
                </c:pt>
                <c:pt idx="114">
                  <c:v>0.12169750779999999</c:v>
                </c:pt>
                <c:pt idx="115">
                  <c:v>3.8596775383E-2</c:v>
                </c:pt>
                <c:pt idx="116">
                  <c:v>1.0766498744E-2</c:v>
                </c:pt>
                <c:pt idx="117">
                  <c:v>-0.23848728835999999</c:v>
                </c:pt>
                <c:pt idx="118">
                  <c:v>-0.47665512562000001</c:v>
                </c:pt>
                <c:pt idx="119">
                  <c:v>-3.1873032450999997E-2</c:v>
                </c:pt>
                <c:pt idx="120">
                  <c:v>2.6802111417E-2</c:v>
                </c:pt>
                <c:pt idx="121">
                  <c:v>-2.2786295041E-2</c:v>
                </c:pt>
                <c:pt idx="122">
                  <c:v>-9.4818482175E-3</c:v>
                </c:pt>
                <c:pt idx="123">
                  <c:v>9.1680455952999999E-3</c:v>
                </c:pt>
                <c:pt idx="124">
                  <c:v>2.5859305169E-3</c:v>
                </c:pt>
                <c:pt idx="125">
                  <c:v>-0.27639263868000002</c:v>
                </c:pt>
                <c:pt idx="126">
                  <c:v>1.6632394399000001E-3</c:v>
                </c:pt>
                <c:pt idx="127">
                  <c:v>-5.9410335962000003E-4</c:v>
                </c:pt>
                <c:pt idx="128">
                  <c:v>5.8257587254000001E-2</c:v>
                </c:pt>
                <c:pt idx="129">
                  <c:v>7.7161654829999995E-2</c:v>
                </c:pt>
                <c:pt idx="130">
                  <c:v>6.9554090499999999E-2</c:v>
                </c:pt>
                <c:pt idx="131">
                  <c:v>2.8885908424999999E-2</c:v>
                </c:pt>
                <c:pt idx="132">
                  <c:v>0.26232588290999997</c:v>
                </c:pt>
                <c:pt idx="133">
                  <c:v>-0.12932620943000001</c:v>
                </c:pt>
                <c:pt idx="134">
                  <c:v>0.21237121521999999</c:v>
                </c:pt>
                <c:pt idx="135">
                  <c:v>-0.21993851662</c:v>
                </c:pt>
                <c:pt idx="136">
                  <c:v>1.9136270508E-2</c:v>
                </c:pt>
                <c:pt idx="137">
                  <c:v>-1.4878999208999999E-3</c:v>
                </c:pt>
                <c:pt idx="138">
                  <c:v>-0.11153694241999999</c:v>
                </c:pt>
                <c:pt idx="139">
                  <c:v>-0.58300626278000001</c:v>
                </c:pt>
                <c:pt idx="140">
                  <c:v>-1.2946779728</c:v>
                </c:pt>
                <c:pt idx="141">
                  <c:v>-1.3110386133</c:v>
                </c:pt>
                <c:pt idx="142">
                  <c:v>-0.94322407245999995</c:v>
                </c:pt>
                <c:pt idx="143">
                  <c:v>-0.88408178091</c:v>
                </c:pt>
                <c:pt idx="144">
                  <c:v>-1.1112183332000001</c:v>
                </c:pt>
                <c:pt idx="145">
                  <c:v>-0.40933704376000002</c:v>
                </c:pt>
                <c:pt idx="146">
                  <c:v>-0.26957413553999998</c:v>
                </c:pt>
                <c:pt idx="147">
                  <c:v>-8.5793972014999997E-2</c:v>
                </c:pt>
                <c:pt idx="148">
                  <c:v>0.25205227733000002</c:v>
                </c:pt>
                <c:pt idx="149">
                  <c:v>-0.40688720345000001</c:v>
                </c:pt>
                <c:pt idx="150">
                  <c:v>-1.1724578141999999</c:v>
                </c:pt>
                <c:pt idx="151">
                  <c:v>-1.5438711643</c:v>
                </c:pt>
                <c:pt idx="152">
                  <c:v>-1.1887947321000001</c:v>
                </c:pt>
                <c:pt idx="153">
                  <c:v>-0.61599135399000005</c:v>
                </c:pt>
                <c:pt idx="154">
                  <c:v>-0.17855396867000001</c:v>
                </c:pt>
                <c:pt idx="155">
                  <c:v>-0.65355134010000004</c:v>
                </c:pt>
                <c:pt idx="156">
                  <c:v>-0.33505970239999999</c:v>
                </c:pt>
                <c:pt idx="157">
                  <c:v>-0.71295213699000004</c:v>
                </c:pt>
                <c:pt idx="158">
                  <c:v>-0.33671241999000001</c:v>
                </c:pt>
                <c:pt idx="159">
                  <c:v>-0.55704158545000004</c:v>
                </c:pt>
                <c:pt idx="160">
                  <c:v>-0.43516838550999998</c:v>
                </c:pt>
                <c:pt idx="161">
                  <c:v>-0.24587318301</c:v>
                </c:pt>
                <c:pt idx="162">
                  <c:v>-0.35157203673999998</c:v>
                </c:pt>
                <c:pt idx="163">
                  <c:v>-0.94685584307000004</c:v>
                </c:pt>
                <c:pt idx="164">
                  <c:v>-0.56767916678999997</c:v>
                </c:pt>
                <c:pt idx="165">
                  <c:v>-0.70985853671999999</c:v>
                </c:pt>
                <c:pt idx="166">
                  <c:v>-0.53331047297</c:v>
                </c:pt>
                <c:pt idx="167">
                  <c:v>0.50684869289000001</c:v>
                </c:pt>
                <c:pt idx="168">
                  <c:v>0.18478482962000001</c:v>
                </c:pt>
                <c:pt idx="169">
                  <c:v>-0.28313311934000002</c:v>
                </c:pt>
                <c:pt idx="170">
                  <c:v>3.7253901361999998E-2</c:v>
                </c:pt>
                <c:pt idx="171">
                  <c:v>-0.16753806173999999</c:v>
                </c:pt>
                <c:pt idx="172">
                  <c:v>-0.1455155313</c:v>
                </c:pt>
                <c:pt idx="173">
                  <c:v>1.0105384514000001E-2</c:v>
                </c:pt>
                <c:pt idx="174">
                  <c:v>-0.13394677638999999</c:v>
                </c:pt>
                <c:pt idx="175">
                  <c:v>0.57179522514000003</c:v>
                </c:pt>
                <c:pt idx="176">
                  <c:v>0.21611201762999999</c:v>
                </c:pt>
                <c:pt idx="177">
                  <c:v>0.25631865859000003</c:v>
                </c:pt>
                <c:pt idx="178">
                  <c:v>4.7377469018000003E-3</c:v>
                </c:pt>
                <c:pt idx="179">
                  <c:v>-0.27725309133999998</c:v>
                </c:pt>
                <c:pt idx="180">
                  <c:v>6.3986472784999998E-2</c:v>
                </c:pt>
                <c:pt idx="181">
                  <c:v>0.16591674089</c:v>
                </c:pt>
                <c:pt idx="182">
                  <c:v>-0.52887952327999999</c:v>
                </c:pt>
                <c:pt idx="183">
                  <c:v>-0.24002100527</c:v>
                </c:pt>
                <c:pt idx="184">
                  <c:v>0.25619703530999999</c:v>
                </c:pt>
                <c:pt idx="185">
                  <c:v>0.37751802802000001</c:v>
                </c:pt>
                <c:pt idx="186">
                  <c:v>-0.17873045802000001</c:v>
                </c:pt>
                <c:pt idx="187">
                  <c:v>-0.42103302478999999</c:v>
                </c:pt>
                <c:pt idx="188">
                  <c:v>0.24977873266</c:v>
                </c:pt>
                <c:pt idx="189">
                  <c:v>-0.20747829974000001</c:v>
                </c:pt>
                <c:pt idx="190">
                  <c:v>-0.13071395457000001</c:v>
                </c:pt>
                <c:pt idx="191">
                  <c:v>1.2318531517E-3</c:v>
                </c:pt>
                <c:pt idx="192">
                  <c:v>2.1135285496999999E-3</c:v>
                </c:pt>
                <c:pt idx="193">
                  <c:v>3.6665683146999998E-3</c:v>
                </c:pt>
                <c:pt idx="194">
                  <c:v>-0.24128367007000001</c:v>
                </c:pt>
                <c:pt idx="195">
                  <c:v>-0.35361653566000001</c:v>
                </c:pt>
                <c:pt idx="196">
                  <c:v>-0.36887273191999997</c:v>
                </c:pt>
                <c:pt idx="197">
                  <c:v>0.70983457564999997</c:v>
                </c:pt>
                <c:pt idx="198">
                  <c:v>0.33649370074000001</c:v>
                </c:pt>
                <c:pt idx="199">
                  <c:v>3.0384729616000001E-3</c:v>
                </c:pt>
                <c:pt idx="200">
                  <c:v>-2.5251161306999999E-2</c:v>
                </c:pt>
                <c:pt idx="201">
                  <c:v>-6.7758007207999996E-4</c:v>
                </c:pt>
                <c:pt idx="202">
                  <c:v>-0.66025894880000002</c:v>
                </c:pt>
                <c:pt idx="203">
                  <c:v>-0.12503415345999999</c:v>
                </c:pt>
                <c:pt idx="204">
                  <c:v>-1.2630790005999999E-3</c:v>
                </c:pt>
                <c:pt idx="205">
                  <c:v>-0.46795874834000001</c:v>
                </c:pt>
                <c:pt idx="206">
                  <c:v>-0.35656011105000002</c:v>
                </c:pt>
                <c:pt idx="207">
                  <c:v>-0.12285010517</c:v>
                </c:pt>
                <c:pt idx="208">
                  <c:v>-0.30214837192999999</c:v>
                </c:pt>
                <c:pt idx="209">
                  <c:v>4.5027285814E-2</c:v>
                </c:pt>
                <c:pt idx="210">
                  <c:v>-0.63771158456999999</c:v>
                </c:pt>
                <c:pt idx="211">
                  <c:v>-0.28899723291000001</c:v>
                </c:pt>
                <c:pt idx="212">
                  <c:v>0.22862048447</c:v>
                </c:pt>
                <c:pt idx="213">
                  <c:v>4.6076861327000001E-4</c:v>
                </c:pt>
                <c:pt idx="214">
                  <c:v>0.35873121022999999</c:v>
                </c:pt>
                <c:pt idx="215">
                  <c:v>0.56374585628999996</c:v>
                </c:pt>
                <c:pt idx="216">
                  <c:v>0.21631732582999999</c:v>
                </c:pt>
                <c:pt idx="217">
                  <c:v>1.6636523651E-3</c:v>
                </c:pt>
                <c:pt idx="218">
                  <c:v>0.11329525709</c:v>
                </c:pt>
                <c:pt idx="219">
                  <c:v>3.0050764325999998E-3</c:v>
                </c:pt>
                <c:pt idx="220">
                  <c:v>0.16710141301000001</c:v>
                </c:pt>
                <c:pt idx="221">
                  <c:v>2.5082074106E-2</c:v>
                </c:pt>
                <c:pt idx="222">
                  <c:v>4.6534754336000003E-2</c:v>
                </c:pt>
                <c:pt idx="223">
                  <c:v>0.14467762411000001</c:v>
                </c:pt>
                <c:pt idx="224">
                  <c:v>1.5835663071E-3</c:v>
                </c:pt>
                <c:pt idx="225">
                  <c:v>0.48408228159</c:v>
                </c:pt>
                <c:pt idx="226">
                  <c:v>-2.0937781781E-2</c:v>
                </c:pt>
                <c:pt idx="227">
                  <c:v>-0.28642192483000001</c:v>
                </c:pt>
                <c:pt idx="228">
                  <c:v>-0.32135596871</c:v>
                </c:pt>
                <c:pt idx="229">
                  <c:v>0.33206200600000002</c:v>
                </c:pt>
                <c:pt idx="230">
                  <c:v>2.9073460028000001E-3</c:v>
                </c:pt>
                <c:pt idx="231">
                  <c:v>0.28665134311000001</c:v>
                </c:pt>
                <c:pt idx="232">
                  <c:v>0.31498786807000001</c:v>
                </c:pt>
                <c:pt idx="233">
                  <c:v>0.76159644127000004</c:v>
                </c:pt>
                <c:pt idx="234">
                  <c:v>0.38898789883000001</c:v>
                </c:pt>
                <c:pt idx="235">
                  <c:v>-0.13398630917000001</c:v>
                </c:pt>
                <c:pt idx="236">
                  <c:v>-1.0034977458E-2</c:v>
                </c:pt>
                <c:pt idx="237">
                  <c:v>-9.0254515408999994E-2</c:v>
                </c:pt>
                <c:pt idx="238">
                  <c:v>-0.27562025189</c:v>
                </c:pt>
                <c:pt idx="239">
                  <c:v>-0.61254912615000001</c:v>
                </c:pt>
                <c:pt idx="240">
                  <c:v>-0.94023168086999998</c:v>
                </c:pt>
                <c:pt idx="241">
                  <c:v>-0.68074691296000001</c:v>
                </c:pt>
                <c:pt idx="242">
                  <c:v>-0.16437600553000001</c:v>
                </c:pt>
                <c:pt idx="243">
                  <c:v>-7.5351513921999999E-2</c:v>
                </c:pt>
                <c:pt idx="244">
                  <c:v>-0.27954271436</c:v>
                </c:pt>
                <c:pt idx="245">
                  <c:v>-0.26829522847999998</c:v>
                </c:pt>
                <c:pt idx="246">
                  <c:v>0.16302497685</c:v>
                </c:pt>
                <c:pt idx="247">
                  <c:v>4.9870587884999998E-2</c:v>
                </c:pt>
                <c:pt idx="248">
                  <c:v>-0.23019880056</c:v>
                </c:pt>
                <c:pt idx="249">
                  <c:v>-0.35090947151000002</c:v>
                </c:pt>
                <c:pt idx="250">
                  <c:v>-0.49654683471</c:v>
                </c:pt>
                <c:pt idx="251">
                  <c:v>-0.31777188181999999</c:v>
                </c:pt>
                <c:pt idx="252">
                  <c:v>-0.31793370843000002</c:v>
                </c:pt>
                <c:pt idx="253">
                  <c:v>-0.27163609861999999</c:v>
                </c:pt>
                <c:pt idx="254">
                  <c:v>-0.17531630397</c:v>
                </c:pt>
                <c:pt idx="255">
                  <c:v>0.12775427103000001</c:v>
                </c:pt>
                <c:pt idx="256">
                  <c:v>-5.9682194144E-2</c:v>
                </c:pt>
                <c:pt idx="257">
                  <c:v>-0.24632626771999999</c:v>
                </c:pt>
                <c:pt idx="258">
                  <c:v>-5.7102397084000001E-2</c:v>
                </c:pt>
                <c:pt idx="259">
                  <c:v>0.12056645006</c:v>
                </c:pt>
                <c:pt idx="260">
                  <c:v>1.8480591243E-3</c:v>
                </c:pt>
                <c:pt idx="261">
                  <c:v>4.2234104127000002E-2</c:v>
                </c:pt>
                <c:pt idx="262">
                  <c:v>1.5184796939000001E-4</c:v>
                </c:pt>
                <c:pt idx="263">
                  <c:v>8.9806273579999998E-2</c:v>
                </c:pt>
                <c:pt idx="264">
                  <c:v>0.17901100217999999</c:v>
                </c:pt>
                <c:pt idx="265">
                  <c:v>0.11510439217</c:v>
                </c:pt>
                <c:pt idx="266">
                  <c:v>0.22405664622999999</c:v>
                </c:pt>
                <c:pt idx="267">
                  <c:v>0.20271357894</c:v>
                </c:pt>
                <c:pt idx="268">
                  <c:v>0.10266107321</c:v>
                </c:pt>
                <c:pt idx="269">
                  <c:v>0.13050970435000001</c:v>
                </c:pt>
                <c:pt idx="270">
                  <c:v>0.19902387261000001</c:v>
                </c:pt>
                <c:pt idx="271">
                  <c:v>0.24257145822000001</c:v>
                </c:pt>
                <c:pt idx="272">
                  <c:v>0.19654616714000001</c:v>
                </c:pt>
                <c:pt idx="273">
                  <c:v>0.39901697636</c:v>
                </c:pt>
                <c:pt idx="274">
                  <c:v>1.7871556338E-3</c:v>
                </c:pt>
                <c:pt idx="275">
                  <c:v>0.55241572856999999</c:v>
                </c:pt>
                <c:pt idx="276">
                  <c:v>0.36065825820000003</c:v>
                </c:pt>
                <c:pt idx="277">
                  <c:v>3.8879960775E-2</c:v>
                </c:pt>
                <c:pt idx="278">
                  <c:v>-0.12165672331999999</c:v>
                </c:pt>
                <c:pt idx="279">
                  <c:v>-0.24377046525000001</c:v>
                </c:pt>
                <c:pt idx="280">
                  <c:v>-0.46665695309999999</c:v>
                </c:pt>
                <c:pt idx="281">
                  <c:v>-0.12377392500999999</c:v>
                </c:pt>
                <c:pt idx="282">
                  <c:v>0.13267123699</c:v>
                </c:pt>
                <c:pt idx="283">
                  <c:v>0.25576385856</c:v>
                </c:pt>
                <c:pt idx="284">
                  <c:v>6.3599571586000006E-2</c:v>
                </c:pt>
                <c:pt idx="285">
                  <c:v>9.8275490105000002E-2</c:v>
                </c:pt>
                <c:pt idx="286">
                  <c:v>0.54095333815000002</c:v>
                </c:pt>
                <c:pt idx="287">
                  <c:v>0.30850473045999999</c:v>
                </c:pt>
                <c:pt idx="288">
                  <c:v>3.1971521676000002E-2</c:v>
                </c:pt>
                <c:pt idx="289">
                  <c:v>-0.29888513684000001</c:v>
                </c:pt>
                <c:pt idx="290">
                  <c:v>-4.1904613376000002E-2</c:v>
                </c:pt>
                <c:pt idx="291">
                  <c:v>-0.16597488523000001</c:v>
                </c:pt>
                <c:pt idx="292">
                  <c:v>6.1866242438999998E-2</c:v>
                </c:pt>
                <c:pt idx="293">
                  <c:v>0.28399157524000002</c:v>
                </c:pt>
                <c:pt idx="294">
                  <c:v>0.36312073469</c:v>
                </c:pt>
                <c:pt idx="295">
                  <c:v>3.2229416537999998E-3</c:v>
                </c:pt>
                <c:pt idx="296">
                  <c:v>-1.5074823051999999E-2</c:v>
                </c:pt>
                <c:pt idx="297">
                  <c:v>1.0330419986999999E-2</c:v>
                </c:pt>
                <c:pt idx="298">
                  <c:v>-6.1571706086000003E-2</c:v>
                </c:pt>
                <c:pt idx="299">
                  <c:v>-7.3393926023999995E-2</c:v>
                </c:pt>
                <c:pt idx="300">
                  <c:v>-0.14763785899000001</c:v>
                </c:pt>
                <c:pt idx="301">
                  <c:v>-0.1217122376</c:v>
                </c:pt>
                <c:pt idx="302">
                  <c:v>-0.11714028567</c:v>
                </c:pt>
                <c:pt idx="303">
                  <c:v>-6.2396652997E-2</c:v>
                </c:pt>
                <c:pt idx="304">
                  <c:v>-7.6623670756999995E-2</c:v>
                </c:pt>
                <c:pt idx="305">
                  <c:v>-4.4539745897000001E-2</c:v>
                </c:pt>
                <c:pt idx="306">
                  <c:v>-6.6661030053999995E-2</c:v>
                </c:pt>
                <c:pt idx="307">
                  <c:v>-3.7295334041000001E-2</c:v>
                </c:pt>
                <c:pt idx="308">
                  <c:v>2.6756444946000001E-2</c:v>
                </c:pt>
                <c:pt idx="309">
                  <c:v>4.7082886099999999E-2</c:v>
                </c:pt>
                <c:pt idx="310">
                  <c:v>-3.565710783E-2</c:v>
                </c:pt>
                <c:pt idx="311">
                  <c:v>-2.311992459E-2</c:v>
                </c:pt>
                <c:pt idx="312">
                  <c:v>-9.2715822160000003E-2</c:v>
                </c:pt>
                <c:pt idx="313">
                  <c:v>-3.9409421383999999E-2</c:v>
                </c:pt>
                <c:pt idx="314">
                  <c:v>3.443948552E-2</c:v>
                </c:pt>
                <c:pt idx="315">
                  <c:v>5.8902349323000001E-2</c:v>
                </c:pt>
                <c:pt idx="316">
                  <c:v>7.0113971829000005E-2</c:v>
                </c:pt>
                <c:pt idx="317">
                  <c:v>7.2819262743000004E-2</c:v>
                </c:pt>
                <c:pt idx="318">
                  <c:v>7.5751744211000005E-2</c:v>
                </c:pt>
                <c:pt idx="319">
                  <c:v>8.1722125411000004E-2</c:v>
                </c:pt>
                <c:pt idx="320">
                  <c:v>6.0289721935999997E-2</c:v>
                </c:pt>
                <c:pt idx="321">
                  <c:v>8.4125414491E-2</c:v>
                </c:pt>
                <c:pt idx="322">
                  <c:v>5.4360233246999998E-2</c:v>
                </c:pt>
                <c:pt idx="323">
                  <c:v>3.088385053E-2</c:v>
                </c:pt>
                <c:pt idx="324">
                  <c:v>2.2302079946E-2</c:v>
                </c:pt>
                <c:pt idx="325">
                  <c:v>4.7505855559999997E-2</c:v>
                </c:pt>
                <c:pt idx="326">
                  <c:v>4.7886259854000003E-2</c:v>
                </c:pt>
                <c:pt idx="327">
                  <c:v>1.6371343284999999E-2</c:v>
                </c:pt>
                <c:pt idx="328">
                  <c:v>4.4059321284000003E-2</c:v>
                </c:pt>
                <c:pt idx="329">
                  <c:v>6.6321589052999994E-2</c:v>
                </c:pt>
                <c:pt idx="330">
                  <c:v>8.2427293062000001E-2</c:v>
                </c:pt>
                <c:pt idx="331">
                  <c:v>3.0325148255E-3</c:v>
                </c:pt>
                <c:pt idx="332">
                  <c:v>1.094351057E-2</c:v>
                </c:pt>
                <c:pt idx="333">
                  <c:v>2.3671153466999998E-3</c:v>
                </c:pt>
                <c:pt idx="334">
                  <c:v>5.9964503161999997E-3</c:v>
                </c:pt>
                <c:pt idx="335">
                  <c:v>5.2756354212999998E-2</c:v>
                </c:pt>
                <c:pt idx="336">
                  <c:v>5.7965167797999996E-3</c:v>
                </c:pt>
                <c:pt idx="337">
                  <c:v>5.0334088504000001E-2</c:v>
                </c:pt>
                <c:pt idx="338">
                  <c:v>2.2211673204E-3</c:v>
                </c:pt>
                <c:pt idx="339">
                  <c:v>5.3044676781E-2</c:v>
                </c:pt>
                <c:pt idx="340">
                  <c:v>1.1204291135000001E-2</c:v>
                </c:pt>
                <c:pt idx="341">
                  <c:v>4.5913286507000002E-2</c:v>
                </c:pt>
                <c:pt idx="342">
                  <c:v>5.7506434618999999E-2</c:v>
                </c:pt>
                <c:pt idx="343">
                  <c:v>5.5842712522000001E-2</c:v>
                </c:pt>
                <c:pt idx="344">
                  <c:v>5.4896749555999998E-2</c:v>
                </c:pt>
                <c:pt idx="345">
                  <c:v>7.1227118372999998E-2</c:v>
                </c:pt>
                <c:pt idx="346">
                  <c:v>1.9873443990999998E-2</c:v>
                </c:pt>
                <c:pt idx="347">
                  <c:v>6.8296261132000005E-2</c:v>
                </c:pt>
                <c:pt idx="348">
                  <c:v>3.6394778639000001E-2</c:v>
                </c:pt>
                <c:pt idx="349">
                  <c:v>8.1251181662000002E-2</c:v>
                </c:pt>
                <c:pt idx="350">
                  <c:v>6.1419580132000003E-2</c:v>
                </c:pt>
                <c:pt idx="351">
                  <c:v>8.2296669483000004E-2</c:v>
                </c:pt>
                <c:pt idx="352">
                  <c:v>2.3352156858999999E-3</c:v>
                </c:pt>
                <c:pt idx="353">
                  <c:v>3.9234917611000002E-2</c:v>
                </c:pt>
                <c:pt idx="354">
                  <c:v>1.1482367991000001E-3</c:v>
                </c:pt>
                <c:pt idx="355">
                  <c:v>2.6413649321000002E-2</c:v>
                </c:pt>
                <c:pt idx="356">
                  <c:v>4.4485855848000001E-2</c:v>
                </c:pt>
                <c:pt idx="357">
                  <c:v>-3.7324577570000003E-2</c:v>
                </c:pt>
                <c:pt idx="358">
                  <c:v>-3.8975529373000001E-2</c:v>
                </c:pt>
                <c:pt idx="359">
                  <c:v>-6.0586710459999997E-3</c:v>
                </c:pt>
                <c:pt idx="360">
                  <c:v>-2.5800986214999998E-2</c:v>
                </c:pt>
                <c:pt idx="361">
                  <c:v>5.1239301683000005E-4</c:v>
                </c:pt>
                <c:pt idx="362">
                  <c:v>4.9863513558999997E-2</c:v>
                </c:pt>
                <c:pt idx="363">
                  <c:v>6.1134781688000003E-2</c:v>
                </c:pt>
                <c:pt idx="364">
                  <c:v>4.9193106591999998E-2</c:v>
                </c:pt>
                <c:pt idx="365">
                  <c:v>1.4717386512000001E-4</c:v>
                </c:pt>
                <c:pt idx="366">
                  <c:v>3.8745626807E-2</c:v>
                </c:pt>
                <c:pt idx="367">
                  <c:v>4.6677023172000003E-2</c:v>
                </c:pt>
                <c:pt idx="368">
                  <c:v>6.6930033267000005E-2</c:v>
                </c:pt>
                <c:pt idx="369">
                  <c:v>3.9248943329000002E-2</c:v>
                </c:pt>
                <c:pt idx="370">
                  <c:v>3.4638777374999999E-2</c:v>
                </c:pt>
                <c:pt idx="371">
                  <c:v>8.7201809511000001E-3</c:v>
                </c:pt>
                <c:pt idx="372">
                  <c:v>4.3438277207000003E-3</c:v>
                </c:pt>
                <c:pt idx="373">
                  <c:v>1.5135245631E-3</c:v>
                </c:pt>
                <c:pt idx="374">
                  <c:v>2.3477379000000001E-4</c:v>
                </c:pt>
                <c:pt idx="375">
                  <c:v>4.5344745739999998E-4</c:v>
                </c:pt>
                <c:pt idx="376">
                  <c:v>2.4779238738000002E-3</c:v>
                </c:pt>
                <c:pt idx="377">
                  <c:v>4.5678997412000001E-3</c:v>
                </c:pt>
                <c:pt idx="378">
                  <c:v>3.1122404616E-3</c:v>
                </c:pt>
                <c:pt idx="379">
                  <c:v>2.1577307488999998E-3</c:v>
                </c:pt>
                <c:pt idx="380">
                  <c:v>4.8189088702E-3</c:v>
                </c:pt>
                <c:pt idx="381">
                  <c:v>2.9961995315E-3</c:v>
                </c:pt>
                <c:pt idx="382">
                  <c:v>6.9112842903000004E-3</c:v>
                </c:pt>
                <c:pt idx="383">
                  <c:v>8.2018105312999991E-3</c:v>
                </c:pt>
                <c:pt idx="384">
                  <c:v>1.4888542937E-3</c:v>
                </c:pt>
                <c:pt idx="385">
                  <c:v>-2.7081090956999999E-2</c:v>
                </c:pt>
                <c:pt idx="386">
                  <c:v>-6.7226856946999994E-2</c:v>
                </c:pt>
                <c:pt idx="387">
                  <c:v>-0.12036478519</c:v>
                </c:pt>
                <c:pt idx="388">
                  <c:v>-7.1839369833000002E-2</c:v>
                </c:pt>
                <c:pt idx="389">
                  <c:v>-7.6799459754999994E-2</c:v>
                </c:pt>
                <c:pt idx="390">
                  <c:v>-8.7342716752999996E-2</c:v>
                </c:pt>
                <c:pt idx="391">
                  <c:v>-7.9537712038000002E-2</c:v>
                </c:pt>
                <c:pt idx="392">
                  <c:v>-6.9733753800000006E-2</c:v>
                </c:pt>
                <c:pt idx="393">
                  <c:v>-7.4755027890000006E-2</c:v>
                </c:pt>
                <c:pt idx="394">
                  <c:v>-5.8322325348999997E-2</c:v>
                </c:pt>
                <c:pt idx="395">
                  <c:v>-5.1932815462000001E-2</c:v>
                </c:pt>
                <c:pt idx="396">
                  <c:v>-5.7848230004000002E-2</c:v>
                </c:pt>
                <c:pt idx="397">
                  <c:v>-5.5099792777999999E-2</c:v>
                </c:pt>
                <c:pt idx="398">
                  <c:v>-5.4647244513000001E-2</c:v>
                </c:pt>
                <c:pt idx="399">
                  <c:v>-5.4170250893000003E-2</c:v>
                </c:pt>
                <c:pt idx="400">
                  <c:v>-5.4633617400999999E-2</c:v>
                </c:pt>
                <c:pt idx="401">
                  <c:v>-4.2312931269000001E-2</c:v>
                </c:pt>
                <c:pt idx="402">
                  <c:v>-2.9073795303999998E-2</c:v>
                </c:pt>
                <c:pt idx="403">
                  <c:v>-6.3731228001000003E-3</c:v>
                </c:pt>
                <c:pt idx="404">
                  <c:v>-8.9611914008999993E-3</c:v>
                </c:pt>
                <c:pt idx="405">
                  <c:v>-1.7249351366999999E-2</c:v>
                </c:pt>
                <c:pt idx="406">
                  <c:v>-6.3484278507999997E-4</c:v>
                </c:pt>
                <c:pt idx="407">
                  <c:v>4.4800397009000003E-3</c:v>
                </c:pt>
                <c:pt idx="408">
                  <c:v>-8.5484581067999995E-3</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numCache>
            </c:numRef>
          </c:yVal>
          <c:smooth val="1"/>
          <c:extLst>
            <c:ext xmlns:c16="http://schemas.microsoft.com/office/drawing/2014/chart" uri="{C3380CC4-5D6E-409C-BE32-E72D297353CC}">
              <c16:uniqueId val="{00000003-5E81-DA4E-A6EC-6D385C31F175}"/>
            </c:ext>
          </c:extLst>
        </c:ser>
        <c:dLbls>
          <c:showLegendKey val="0"/>
          <c:showVal val="0"/>
          <c:showCatName val="0"/>
          <c:showSerName val="0"/>
          <c:showPercent val="0"/>
          <c:showBubbleSize val="0"/>
        </c:dLbls>
        <c:axId val="990851776"/>
        <c:axId val="990836384"/>
      </c:scatterChart>
      <c:valAx>
        <c:axId val="990851776"/>
        <c:scaling>
          <c:orientation val="minMax"/>
          <c:max val="20"/>
        </c:scaling>
        <c:delete val="0"/>
        <c:axPos val="b"/>
        <c:title>
          <c:tx>
            <c:rich>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990836384"/>
        <c:crosses val="autoZero"/>
        <c:crossBetween val="midCat"/>
      </c:valAx>
      <c:valAx>
        <c:axId val="990836384"/>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a:t>Concrete stress (mpa)</a:t>
                </a:r>
              </a:p>
            </c:rich>
          </c:tx>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crossAx val="990851776"/>
        <c:crosses val="autoZero"/>
        <c:crossBetween val="midCat"/>
      </c:valAx>
      <c:spPr>
        <a:noFill/>
        <a:ln>
          <a:noFill/>
        </a:ln>
        <a:effectLst/>
      </c:spPr>
    </c:plotArea>
    <c:legend>
      <c:legendPos val="b"/>
      <c:layout>
        <c:manualLayout>
          <c:xMode val="edge"/>
          <c:yMode val="edge"/>
          <c:x val="9.1095890410958905E-2"/>
          <c:y val="0.73714600095206129"/>
          <c:w val="0.9"/>
          <c:h val="0.12905816158510411"/>
        </c:manualLayout>
      </c:layout>
      <c:overlay val="0"/>
      <c:spPr>
        <a:noFill/>
        <a:ln>
          <a:noFill/>
        </a:ln>
        <a:effectLst/>
      </c:spPr>
      <c:txPr>
        <a:bodyPr rot="0" spcFirstLastPara="1" vertOverflow="ellipsis" vert="horz" wrap="square" anchor="ctr" anchorCtr="1"/>
        <a:lstStyle/>
        <a:p>
          <a:pPr>
            <a:defRPr sz="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b="1"/>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665</cdr:x>
      <cdr:y>0.07343</cdr:y>
    </cdr:from>
    <cdr:to>
      <cdr:x>0.9968</cdr:x>
      <cdr:y>0.07343</cdr:y>
    </cdr:to>
    <cdr:cxnSp macro="">
      <cdr:nvCxnSpPr>
        <cdr:cNvPr id="3" name="Straight Connector 2">
          <a:extLst xmlns:a="http://schemas.openxmlformats.org/drawingml/2006/main">
            <a:ext uri="{FF2B5EF4-FFF2-40B4-BE49-F238E27FC236}">
              <a16:creationId xmlns:a16="http://schemas.microsoft.com/office/drawing/2014/main" id="{328D85A8-846C-446B-8285-52FA2BA49EC4}"/>
            </a:ext>
          </a:extLst>
        </cdr:cNvPr>
        <cdr:cNvCxnSpPr/>
      </cdr:nvCxnSpPr>
      <cdr:spPr>
        <a:xfrm xmlns:a="http://schemas.openxmlformats.org/drawingml/2006/main">
          <a:off x="477888" y="228944"/>
          <a:ext cx="2383118" cy="0"/>
        </a:xfrm>
        <a:prstGeom xmlns:a="http://schemas.openxmlformats.org/drawingml/2006/main" prst="line">
          <a:avLst/>
        </a:prstGeom>
        <a:ln xmlns:a="http://schemas.openxmlformats.org/drawingml/2006/main">
          <a:prstDash val="sysDash"/>
        </a:ln>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relSizeAnchor>
  <cdr:relSizeAnchor xmlns:cdr="http://schemas.openxmlformats.org/drawingml/2006/chartDrawing">
    <cdr:from>
      <cdr:x>0.56195</cdr:x>
      <cdr:y>0.03216</cdr:y>
    </cdr:from>
    <cdr:to>
      <cdr:x>0.98514</cdr:x>
      <cdr:y>0.08254</cdr:y>
    </cdr:to>
    <cdr:sp macro="" textlink="">
      <cdr:nvSpPr>
        <cdr:cNvPr id="2" name="Text Box 1"/>
        <cdr:cNvSpPr txBox="1"/>
      </cdr:nvSpPr>
      <cdr:spPr>
        <a:xfrm xmlns:a="http://schemas.openxmlformats.org/drawingml/2006/main">
          <a:off x="1612900" y="100270"/>
          <a:ext cx="1214649" cy="15707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700"/>
            <a:t>AASHTO Mn = 1441 KN.m</a:t>
          </a:r>
        </a:p>
      </cdr:txBody>
    </cdr:sp>
  </cdr:relSizeAnchor>
  <cdr:relSizeAnchor xmlns:cdr="http://schemas.openxmlformats.org/drawingml/2006/chartDrawing">
    <cdr:from>
      <cdr:x>0.17333</cdr:x>
      <cdr:y>0.36617</cdr:y>
    </cdr:from>
    <cdr:to>
      <cdr:x>0.9877</cdr:x>
      <cdr:y>0.37143</cdr:y>
    </cdr:to>
    <cdr:cxnSp macro="">
      <cdr:nvCxnSpPr>
        <cdr:cNvPr id="9" name="Straight Connector 8"/>
        <cdr:cNvCxnSpPr/>
      </cdr:nvCxnSpPr>
      <cdr:spPr>
        <a:xfrm xmlns:a="http://schemas.openxmlformats.org/drawingml/2006/main" flipV="1">
          <a:off x="497496" y="1141666"/>
          <a:ext cx="2337390" cy="16396"/>
        </a:xfrm>
        <a:prstGeom xmlns:a="http://schemas.openxmlformats.org/drawingml/2006/main" prst="line">
          <a:avLst/>
        </a:prstGeom>
        <a:ln xmlns:a="http://schemas.openxmlformats.org/drawingml/2006/main">
          <a:prstDash val="sysDash"/>
        </a:ln>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relSizeAnchor>
  <cdr:relSizeAnchor xmlns:cdr="http://schemas.openxmlformats.org/drawingml/2006/chartDrawing">
    <cdr:from>
      <cdr:x>0.57681</cdr:x>
      <cdr:y>0.31114</cdr:y>
    </cdr:from>
    <cdr:to>
      <cdr:x>1</cdr:x>
      <cdr:y>0.36152</cdr:y>
    </cdr:to>
    <cdr:sp macro="" textlink="">
      <cdr:nvSpPr>
        <cdr:cNvPr id="11" name="Text Box 1"/>
        <cdr:cNvSpPr txBox="1"/>
      </cdr:nvSpPr>
      <cdr:spPr>
        <a:xfrm xmlns:a="http://schemas.openxmlformats.org/drawingml/2006/main">
          <a:off x="1655551" y="970103"/>
          <a:ext cx="1214649" cy="15707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700"/>
            <a:t>AASHTO Mn = 925 KN.m</a:t>
          </a:r>
        </a:p>
      </cdr:txBody>
    </cdr:sp>
  </cdr:relSizeAnchor>
  <cdr:relSizeAnchor xmlns:cdr="http://schemas.openxmlformats.org/drawingml/2006/chartDrawing">
    <cdr:from>
      <cdr:x>0.77007</cdr:x>
      <cdr:y>0.41203</cdr:y>
    </cdr:from>
    <cdr:to>
      <cdr:x>0.93425</cdr:x>
      <cdr:y>0.41203</cdr:y>
    </cdr:to>
    <cdr:cxnSp macro="">
      <cdr:nvCxnSpPr>
        <cdr:cNvPr id="16" name="Straight Connector 15"/>
        <cdr:cNvCxnSpPr/>
      </cdr:nvCxnSpPr>
      <cdr:spPr>
        <a:xfrm xmlns:a="http://schemas.openxmlformats.org/drawingml/2006/main">
          <a:off x="2210267" y="1284647"/>
          <a:ext cx="471225"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818</cdr:x>
      <cdr:y>0.36885</cdr:y>
    </cdr:from>
    <cdr:to>
      <cdr:x>0.7818</cdr:x>
      <cdr:y>0.41563</cdr:y>
    </cdr:to>
    <cdr:cxnSp macro="">
      <cdr:nvCxnSpPr>
        <cdr:cNvPr id="18" name="Straight Arrow Connector 17"/>
        <cdr:cNvCxnSpPr/>
      </cdr:nvCxnSpPr>
      <cdr:spPr>
        <a:xfrm xmlns:a="http://schemas.openxmlformats.org/drawingml/2006/main">
          <a:off x="2243926" y="1150012"/>
          <a:ext cx="0" cy="145855"/>
        </a:xfrm>
        <a:prstGeom xmlns:a="http://schemas.openxmlformats.org/drawingml/2006/main" prst="straightConnector1">
          <a:avLst/>
        </a:prstGeom>
        <a:ln xmlns:a="http://schemas.openxmlformats.org/drawingml/2006/main" w="3175">
          <a:headEnd type="triangle" w="sm" len="sm"/>
          <a:tailEnd type="triangle" w="sm" len="sm"/>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65671</cdr:x>
      <cdr:y>0.36162</cdr:y>
    </cdr:from>
    <cdr:to>
      <cdr:x>0.83387</cdr:x>
      <cdr:y>0.412</cdr:y>
    </cdr:to>
    <cdr:sp macro="" textlink="">
      <cdr:nvSpPr>
        <cdr:cNvPr id="21" name="Text Box 1"/>
        <cdr:cNvSpPr txBox="1"/>
      </cdr:nvSpPr>
      <cdr:spPr>
        <a:xfrm xmlns:a="http://schemas.openxmlformats.org/drawingml/2006/main">
          <a:off x="1884899" y="1127489"/>
          <a:ext cx="508467" cy="15707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700"/>
            <a:t>12.5 %</a:t>
          </a:r>
        </a:p>
      </cdr:txBody>
    </cdr:sp>
  </cdr:relSizeAnchor>
</c:userShapes>
</file>

<file path=word/drawings/drawing2.xml><?xml version="1.0" encoding="utf-8"?>
<c:userShapes xmlns:c="http://schemas.openxmlformats.org/drawingml/2006/chart">
  <cdr:relSizeAnchor xmlns:cdr="http://schemas.openxmlformats.org/drawingml/2006/chartDrawing">
    <cdr:from>
      <cdr:x>0.49731</cdr:x>
      <cdr:y>0.14521</cdr:y>
    </cdr:from>
    <cdr:to>
      <cdr:x>1</cdr:x>
      <cdr:y>0.19558</cdr:y>
    </cdr:to>
    <cdr:sp macro="" textlink="">
      <cdr:nvSpPr>
        <cdr:cNvPr id="8" name="Text Box 1"/>
        <cdr:cNvSpPr txBox="1"/>
      </cdr:nvSpPr>
      <cdr:spPr>
        <a:xfrm xmlns:a="http://schemas.openxmlformats.org/drawingml/2006/main">
          <a:off x="1380010" y="454599"/>
          <a:ext cx="1394940" cy="15768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700"/>
            <a:t>C-Asym PGSuper = 1336 KN.m</a:t>
          </a:r>
        </a:p>
      </cdr:txBody>
    </cdr:sp>
  </cdr:relSizeAnchor>
  <cdr:relSizeAnchor xmlns:cdr="http://schemas.openxmlformats.org/drawingml/2006/chartDrawing">
    <cdr:from>
      <cdr:x>0.15768</cdr:x>
      <cdr:y>0.15769</cdr:y>
    </cdr:from>
    <cdr:to>
      <cdr:x>1</cdr:x>
      <cdr:y>0.16216</cdr:y>
    </cdr:to>
    <cdr:cxnSp macro="">
      <cdr:nvCxnSpPr>
        <cdr:cNvPr id="7" name="Straight Connector 6"/>
        <cdr:cNvCxnSpPr/>
      </cdr:nvCxnSpPr>
      <cdr:spPr>
        <a:xfrm xmlns:a="http://schemas.openxmlformats.org/drawingml/2006/main" flipV="1">
          <a:off x="437560" y="493664"/>
          <a:ext cx="2337390" cy="13971"/>
        </a:xfrm>
        <a:prstGeom xmlns:a="http://schemas.openxmlformats.org/drawingml/2006/main" prst="line">
          <a:avLst/>
        </a:prstGeom>
        <a:ln xmlns:a="http://schemas.openxmlformats.org/drawingml/2006/main">
          <a:prstDash val="sysDash"/>
        </a:ln>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relSizeAnchor>
  <cdr:relSizeAnchor xmlns:cdr="http://schemas.openxmlformats.org/drawingml/2006/chartDrawing">
    <cdr:from>
      <cdr:x>0.52168</cdr:x>
      <cdr:y>0.15769</cdr:y>
    </cdr:from>
    <cdr:to>
      <cdr:x>0.52168</cdr:x>
      <cdr:y>0.28144</cdr:y>
    </cdr:to>
    <cdr:cxnSp macro="">
      <cdr:nvCxnSpPr>
        <cdr:cNvPr id="10" name="Straight Arrow Connector 9"/>
        <cdr:cNvCxnSpPr/>
      </cdr:nvCxnSpPr>
      <cdr:spPr>
        <a:xfrm xmlns:a="http://schemas.openxmlformats.org/drawingml/2006/main">
          <a:off x="1447644" y="493664"/>
          <a:ext cx="0" cy="387388"/>
        </a:xfrm>
        <a:prstGeom xmlns:a="http://schemas.openxmlformats.org/drawingml/2006/main" prst="straightConnector1">
          <a:avLst/>
        </a:prstGeom>
        <a:ln xmlns:a="http://schemas.openxmlformats.org/drawingml/2006/main" w="3175">
          <a:headEnd type="triangle" w="sm" len="sm"/>
          <a:tailEnd type="triangle" w="sm" len="sm"/>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003</cdr:x>
      <cdr:y>0.28323</cdr:y>
    </cdr:from>
    <cdr:to>
      <cdr:x>0.63985</cdr:x>
      <cdr:y>0.28323</cdr:y>
    </cdr:to>
    <cdr:cxnSp macro="">
      <cdr:nvCxnSpPr>
        <cdr:cNvPr id="11" name="Straight Connector 10"/>
        <cdr:cNvCxnSpPr/>
      </cdr:nvCxnSpPr>
      <cdr:spPr>
        <a:xfrm xmlns:a="http://schemas.openxmlformats.org/drawingml/2006/main">
          <a:off x="1304321" y="886662"/>
          <a:ext cx="471225"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9945</cdr:x>
      <cdr:y>0.1936</cdr:y>
    </cdr:from>
    <cdr:to>
      <cdr:x>0.68268</cdr:x>
      <cdr:y>0.24378</cdr:y>
    </cdr:to>
    <cdr:sp macro="" textlink="">
      <cdr:nvSpPr>
        <cdr:cNvPr id="13" name="Text Box 1"/>
        <cdr:cNvSpPr txBox="1"/>
      </cdr:nvSpPr>
      <cdr:spPr>
        <a:xfrm xmlns:a="http://schemas.openxmlformats.org/drawingml/2006/main">
          <a:off x="1385937" y="606088"/>
          <a:ext cx="508467" cy="15707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700"/>
            <a:t>21 %</a:t>
          </a:r>
        </a:p>
      </cdr:txBody>
    </cdr:sp>
  </cdr:relSizeAnchor>
  <cdr:relSizeAnchor xmlns:cdr="http://schemas.openxmlformats.org/drawingml/2006/chartDrawing">
    <cdr:from>
      <cdr:x>0.15768</cdr:x>
      <cdr:y>0.13419</cdr:y>
    </cdr:from>
    <cdr:to>
      <cdr:x>1</cdr:x>
      <cdr:y>0.13866</cdr:y>
    </cdr:to>
    <cdr:cxnSp macro="">
      <cdr:nvCxnSpPr>
        <cdr:cNvPr id="9" name="Straight Connector 8"/>
        <cdr:cNvCxnSpPr/>
      </cdr:nvCxnSpPr>
      <cdr:spPr>
        <a:xfrm xmlns:a="http://schemas.openxmlformats.org/drawingml/2006/main" flipV="1">
          <a:off x="437554" y="420098"/>
          <a:ext cx="2337396" cy="13994"/>
        </a:xfrm>
        <a:prstGeom xmlns:a="http://schemas.openxmlformats.org/drawingml/2006/main" prst="line">
          <a:avLst/>
        </a:prstGeom>
        <a:ln xmlns:a="http://schemas.openxmlformats.org/drawingml/2006/main">
          <a:prstDash val="sysDash"/>
        </a:ln>
      </cdr:spPr>
      <cdr:style>
        <a:lnRef xmlns:a="http://schemas.openxmlformats.org/drawingml/2006/main" idx="1">
          <a:schemeClr val="accent3"/>
        </a:lnRef>
        <a:fillRef xmlns:a="http://schemas.openxmlformats.org/drawingml/2006/main" idx="0">
          <a:schemeClr val="accent3"/>
        </a:fillRef>
        <a:effectRef xmlns:a="http://schemas.openxmlformats.org/drawingml/2006/main" idx="0">
          <a:schemeClr val="accent3"/>
        </a:effectRef>
        <a:fontRef xmlns:a="http://schemas.openxmlformats.org/drawingml/2006/main" idx="minor">
          <a:schemeClr val="tx1"/>
        </a:fontRef>
      </cdr:style>
    </cdr:cxnSp>
  </cdr:relSizeAnchor>
  <cdr:relSizeAnchor xmlns:cdr="http://schemas.openxmlformats.org/drawingml/2006/chartDrawing">
    <cdr:from>
      <cdr:x>0.49731</cdr:x>
      <cdr:y>0.07979</cdr:y>
    </cdr:from>
    <cdr:to>
      <cdr:x>1</cdr:x>
      <cdr:y>0.13016</cdr:y>
    </cdr:to>
    <cdr:sp macro="" textlink="">
      <cdr:nvSpPr>
        <cdr:cNvPr id="12" name="Text Box 1"/>
        <cdr:cNvSpPr txBox="1"/>
      </cdr:nvSpPr>
      <cdr:spPr>
        <a:xfrm xmlns:a="http://schemas.openxmlformats.org/drawingml/2006/main">
          <a:off x="1401956" y="249774"/>
          <a:ext cx="1394940" cy="15768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700"/>
            <a:t>C-Sym PGSuper = 1336 KN.m</a:t>
          </a:r>
        </a:p>
      </cdr:txBody>
    </cdr:sp>
  </cdr:relSizeAnchor>
</c:userShapes>
</file>

<file path=word/drawings/drawing3.xml><?xml version="1.0" encoding="utf-8"?>
<c:userShapes xmlns:c="http://schemas.openxmlformats.org/drawingml/2006/chart">
  <cdr:relSizeAnchor xmlns:cdr="http://schemas.openxmlformats.org/drawingml/2006/chartDrawing">
    <cdr:from>
      <cdr:x>0.1838</cdr:x>
      <cdr:y>0.14598</cdr:y>
    </cdr:from>
    <cdr:to>
      <cdr:x>0.98816</cdr:x>
      <cdr:y>0.1553</cdr:y>
    </cdr:to>
    <cdr:cxnSp macro="">
      <cdr:nvCxnSpPr>
        <cdr:cNvPr id="3" name="Straight Connector 2">
          <a:extLst xmlns:a="http://schemas.openxmlformats.org/drawingml/2006/main">
            <a:ext uri="{FF2B5EF4-FFF2-40B4-BE49-F238E27FC236}">
              <a16:creationId xmlns:a16="http://schemas.microsoft.com/office/drawing/2014/main" id="{F0E1DAF2-2670-4D7C-B3EE-97FFE7DD5E32}"/>
            </a:ext>
          </a:extLst>
        </cdr:cNvPr>
        <cdr:cNvCxnSpPr/>
      </cdr:nvCxnSpPr>
      <cdr:spPr>
        <a:xfrm xmlns:a="http://schemas.openxmlformats.org/drawingml/2006/main" flipV="1">
          <a:off x="680314" y="343815"/>
          <a:ext cx="2977286" cy="21946"/>
        </a:xfrm>
        <a:prstGeom xmlns:a="http://schemas.openxmlformats.org/drawingml/2006/main" prst="line">
          <a:avLst/>
        </a:prstGeom>
        <a:ln xmlns:a="http://schemas.openxmlformats.org/drawingml/2006/main" w="15875">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50396</cdr:x>
      <cdr:y>0.06523</cdr:y>
    </cdr:from>
    <cdr:to>
      <cdr:x>0.96049</cdr:x>
      <cdr:y>0.13977</cdr:y>
    </cdr:to>
    <cdr:sp macro="" textlink="">
      <cdr:nvSpPr>
        <cdr:cNvPr id="11" name="Text Box 10"/>
        <cdr:cNvSpPr txBox="1"/>
      </cdr:nvSpPr>
      <cdr:spPr>
        <a:xfrm xmlns:a="http://schemas.openxmlformats.org/drawingml/2006/main">
          <a:off x="1865376" y="153619"/>
          <a:ext cx="1689811" cy="1755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t>Tendon</a:t>
          </a:r>
          <a:r>
            <a:rPr lang="en-US" sz="800" baseline="0"/>
            <a:t> yield strength = 1675 Mpa</a:t>
          </a:r>
          <a:endParaRPr lang="en-US" sz="8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gpX+QrBPGVbX1p5Ko6+Hjy06Few==">AMUW2mW0Ms7YQi9sxsgLnWv/nN2z4ikHqh7OBBAyt5fyPSsnRjWixiuzV9Ejacxv8c7WAq8IdzQy3U/kM+cEQCkXmXqS88REevUIz+pdXKWcQfAhgO7K5JBTGb977ya8gP67o1dqTusxRT2yuwFRLSUZAtMH7BL87o23D76KsHHc7A4B8aoUx3+ousLm5kmSlzSX+A1ln9G9967RkQnne+RSNklqLw45ZED1/HEqH3mA1eL6jqUKDyE=</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D9A101EE2E2228448218BF6C02DF9D4D" ma:contentTypeVersion="83" ma:contentTypeDescription="Create a new document." ma:contentTypeScope="" ma:versionID="4cc6807f91993aeb6c88ac480a4fc0a5">
  <xsd:schema xmlns:xsd="http://www.w3.org/2001/XMLSchema" xmlns:xs="http://www.w3.org/2001/XMLSchema" xmlns:p="http://schemas.microsoft.com/office/2006/metadata/properties" xmlns:ns1="http://schemas.microsoft.com/sharepoint/v3" xmlns:ns2="dee9fee9-04b1-4506-bf68-b4aacb58dbd4" xmlns:ns3="56963302-5c31-401d-a271-72bffc9469c9" targetNamespace="http://schemas.microsoft.com/office/2006/metadata/properties" ma:root="true" ma:fieldsID="4b8bcfcb65b5aba455e52df070073662" ns1:_="" ns2:_="" ns3:_="">
    <xsd:import namespace="http://schemas.microsoft.com/sharepoint/v3"/>
    <xsd:import namespace="dee9fee9-04b1-4506-bf68-b4aacb58dbd4"/>
    <xsd:import namespace="56963302-5c31-401d-a271-72bffc9469c9"/>
    <xsd:element name="properties">
      <xsd:complexType>
        <xsd:sequence>
          <xsd:element name="documentManagement">
            <xsd:complexType>
              <xsd:all>
                <xsd:element ref="ns2:Status" minOccurs="0"/>
                <xsd:element ref="ns2:Category" minOccurs="0"/>
                <xsd:element ref="ns2:Manager_x0027_s_x0020_name" minOccurs="0"/>
                <xsd:element ref="ns3:Contractor_x0020_Name" minOccurs="0"/>
                <xsd:element ref="ns2:Project_x0020_Fiscal_x0020_Year" minOccurs="0"/>
                <xsd:element ref="ns2:Status_x0020_Notes" minOccurs="0"/>
                <xsd:element ref="ns1:PublishingStartDate" minOccurs="0"/>
                <xsd:element ref="ns1:PublishingExpirationDate" minOccurs="0"/>
                <xsd:element ref="ns3:PI" minOccurs="0"/>
                <xsd:element ref="ns2:Draft_x0020_Report_x0020_Due" minOccurs="0"/>
                <xsd:element ref="ns2:Final_x0020_Report_x0020_Due" minOccurs="0"/>
                <xsd:element ref="ns1:LikesCount" minOccurs="0"/>
                <xsd:element ref="ns1:AverageRating" minOccurs="0"/>
                <xsd:element ref="ns1:RatingCount" minOccurs="0"/>
                <xsd:element ref="ns1:RatedBy" minOccurs="0"/>
                <xsd:element ref="ns1:LikedBy" minOccurs="0"/>
                <xsd:element ref="ns1:Ratings" minOccurs="0"/>
                <xsd:element ref="ns2:MediaServiceMetadata" minOccurs="0"/>
                <xsd:element ref="ns2:MediaServiceFastMetadata" minOccurs="0"/>
                <xsd:element ref="ns2:MediaServiceAutoTags" minOccurs="0"/>
                <xsd:element ref="ns2:MediaLengthInSeconds" minOccurs="0"/>
                <xsd:element ref="ns2:MediaServiceDateTaken"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lcf76f155ced4ddcb4097134ff3c332f" minOccurs="0"/>
                <xsd:element ref="ns3:TaxCatchAll"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internalName="PublishingStartDate" ma:readOnly="false">
      <xsd:simpleType>
        <xsd:restriction base="dms:Unknown"/>
      </xsd:simpleType>
    </xsd:element>
    <xsd:element name="PublishingExpirationDate" ma:index="9" nillable="true" ma:displayName="Scheduling End Date" ma:description="" ma:internalName="PublishingExpirationDate" ma:readOnly="false">
      <xsd:simpleType>
        <xsd:restriction base="dms:Unknown"/>
      </xsd:simpleType>
    </xsd:element>
    <xsd:element name="LikesCount" ma:index="13" nillable="true" ma:displayName="Number of Likes" ma:internalName="LikesCount">
      <xsd:simpleType>
        <xsd:restriction base="dms:Unknown"/>
      </xsd:simpleType>
    </xsd:element>
    <xsd:element name="AverageRating" ma:index="14" nillable="true" ma:displayName="Rating (0-5)" ma:decimals="2" ma:description="Average value of all the ratings that have been submitted" ma:internalName="AverageRating" ma:readOnly="true">
      <xsd:simpleType>
        <xsd:restriction base="dms:Number"/>
      </xsd:simpleType>
    </xsd:element>
    <xsd:element name="RatingCount" ma:index="15" nillable="true" ma:displayName="Number of Ratings" ma:decimals="0" ma:description="Number of ratings submitted" ma:internalName="RatingCount" ma:readOnly="true">
      <xsd:simpleType>
        <xsd:restriction base="dms:Number"/>
      </xsd:simpleType>
    </xsd:element>
    <xsd:element name="RatedBy" ma:index="17" nillable="true" ma:displayName="Rated By" ma:description="Users rated the item." ma:hidden="true" ma:list="UserInfo" ma:internalName="Rat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ikedBy" ma:index="19" nillable="true" ma:displayName="Liked By" ma:hidden="true" ma:list="UserInfo" ma:internalName="LikedBy">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atings" ma:index="20" nillable="true" ma:displayName="User ratings" ma:description="User ratings for the item" ma:hidden="true" ma:internalName="Ratings">
      <xsd:simpleType>
        <xsd:restriction base="dms:Note"/>
      </xsd:simpleType>
    </xsd:element>
    <xsd:element name="_ip_UnifiedCompliancePolicyProperties" ma:index="39" nillable="true" ma:displayName="Unified Compliance Policy Properties" ma:hidden="true" ma:internalName="_ip_UnifiedCompliancePolicyProperties">
      <xsd:simpleType>
        <xsd:restriction base="dms:Note"/>
      </xsd:simpleType>
    </xsd:element>
    <xsd:element name="_ip_UnifiedCompliancePolicyUIAction" ma:index="4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ee9fee9-04b1-4506-bf68-b4aacb58dbd4" elementFormDefault="qualified">
    <xsd:import namespace="http://schemas.microsoft.com/office/2006/documentManagement/types"/>
    <xsd:import namespace="http://schemas.microsoft.com/office/infopath/2007/PartnerControls"/>
    <xsd:element name="Status" ma:index="2" nillable="true" ma:displayName="Status" ma:default="Active" ma:format="Dropdown" ma:indexed="true" ma:internalName="Status" ma:readOnly="false">
      <xsd:simpleType>
        <xsd:restriction base="dms:Choice">
          <xsd:enumeration value="Active"/>
          <xsd:enumeration value="Inactive"/>
        </xsd:restriction>
      </xsd:simpleType>
    </xsd:element>
    <xsd:element name="Category" ma:index="3" nillable="true" ma:displayName="Category" ma:default="Uncategorized" ma:format="Dropdown" ma:internalName="Category" ma:readOnly="false">
      <xsd:simpleType>
        <xsd:union memberTypes="dms:Text">
          <xsd:simpleType>
            <xsd:restriction base="dms:Choice">
              <xsd:enumeration value="Contracting"/>
              <xsd:enumeration value="Correspondence"/>
              <xsd:enumeration value="Invoices"/>
              <xsd:enumeration value="Implementation"/>
              <xsd:enumeration value="Meetings"/>
              <xsd:enumeration value="Other"/>
              <xsd:enumeration value="Papers/Presentations"/>
              <xsd:enumeration value="Photos/Videos"/>
              <xsd:enumeration value="Project Background"/>
              <xsd:enumeration value="Project Calendar"/>
              <xsd:enumeration value="Project Data"/>
              <xsd:enumeration value="Project History"/>
              <xsd:enumeration value="Proposals"/>
              <xsd:enumeration value="Reporting"/>
              <xsd:enumeration value="Reports-Draft"/>
              <xsd:enumeration value="Reports-Final"/>
              <xsd:enumeration value="Research"/>
              <xsd:enumeration value="RFP General"/>
              <xsd:enumeration value="RFP Evaluations"/>
              <xsd:enumeration value="RFP Letters"/>
              <xsd:enumeration value="RFP Q&amp;A"/>
              <xsd:enumeration value="Training/Workshop Materials"/>
              <xsd:enumeration value="Uncategorized"/>
              <xsd:enumeration value="Working Documents"/>
            </xsd:restriction>
          </xsd:simpleType>
        </xsd:union>
      </xsd:simpleType>
    </xsd:element>
    <xsd:element name="Manager_x0027_s_x0020_name" ma:index="4" nillable="true" ma:displayName="Manager's Name" ma:format="Dropdown" ma:internalName="Manager_x0027_s_x0020_name" ma:readOnly="false">
      <xsd:simpleType>
        <xsd:restriction base="dms:Choice">
          <xsd:enumeration value="Brent Schulte"/>
          <xsd:enumeration value="Jen Harper"/>
          <xsd:enumeration value="Ryan Martin"/>
          <xsd:enumeration value="Andy Hanks"/>
          <xsd:enumeration value="Bill Stone"/>
          <xsd:enumeration value="Dave Amos"/>
          <xsd:enumeration value="Jason Collins"/>
          <xsd:enumeration value="JD Wenzlick"/>
          <xsd:enumeration value="Jen Neely"/>
          <xsd:enumeration value="Matthew McMichael"/>
          <xsd:enumeration value="Renee McHenry"/>
          <xsd:enumeration value="Yanfang Yue"/>
          <xsd:enumeration value="Unassigned"/>
          <xsd:enumeration value="Unknown"/>
          <xsd:enumeration value="Scott Breeding"/>
          <xsd:enumeration value="Jenni Hosey"/>
        </xsd:restriction>
      </xsd:simpleType>
    </xsd:element>
    <xsd:element name="Project_x0020_Fiscal_x0020_Year" ma:index="6" nillable="true" ma:displayName="Project Fiscal Year" ma:internalName="Project_x0020_Fiscal_x0020_Year" ma:readOnly="false">
      <xsd:simpleType>
        <xsd:restriction base="dms:Text">
          <xsd:maxLength value="4"/>
        </xsd:restriction>
      </xsd:simpleType>
    </xsd:element>
    <xsd:element name="Status_x0020_Notes" ma:index="7" nillable="true" ma:displayName="Status Notes" ma:internalName="Status_x0020_Notes" ma:readOnly="false">
      <xsd:simpleType>
        <xsd:restriction base="dms:Note">
          <xsd:maxLength value="255"/>
        </xsd:restriction>
      </xsd:simpleType>
    </xsd:element>
    <xsd:element name="Draft_x0020_Report_x0020_Due" ma:index="11" nillable="true" ma:displayName="Draft Report Due" ma:format="DateOnly" ma:internalName="Draft_x0020_Report_x0020_Due" ma:readOnly="false">
      <xsd:simpleType>
        <xsd:restriction base="dms:DateTime"/>
      </xsd:simpleType>
    </xsd:element>
    <xsd:element name="Final_x0020_Report_x0020_Due" ma:index="12" nillable="true" ma:displayName="Final Report Due" ma:format="DateOnly" ma:internalName="Final_x0020_Report_x0020_Due" ma:readOnly="false">
      <xsd:simpleType>
        <xsd:restriction base="dms:DateTime"/>
      </xsd:simpleType>
    </xsd:element>
    <xsd:element name="MediaServiceMetadata" ma:index="25" nillable="true" ma:displayName="MediaServiceMetadata" ma:hidden="true" ma:internalName="MediaServiceMetadata" ma:readOnly="true">
      <xsd:simpleType>
        <xsd:restriction base="dms:Note"/>
      </xsd:simpleType>
    </xsd:element>
    <xsd:element name="MediaServiceFastMetadata" ma:index="26" nillable="true" ma:displayName="MediaServiceFastMetadata" ma:hidden="true" ma:internalName="MediaServiceFastMetadata" ma:readOnly="true">
      <xsd:simpleType>
        <xsd:restriction base="dms:Note"/>
      </xsd:simpleType>
    </xsd:element>
    <xsd:element name="MediaServiceAutoTags" ma:index="27" nillable="true" ma:displayName="Tags" ma:internalName="MediaServiceAutoTags" ma:readOnly="true">
      <xsd:simpleType>
        <xsd:restriction base="dms:Text"/>
      </xsd:simpleType>
    </xsd:element>
    <xsd:element name="MediaLengthInSeconds" ma:index="28" nillable="true" ma:displayName="MediaLengthInSeconds" ma:hidden="true" ma:internalName="MediaLengthInSeconds" ma:readOnly="true">
      <xsd:simpleType>
        <xsd:restriction base="dms:Unknown"/>
      </xsd:simpleType>
    </xsd:element>
    <xsd:element name="MediaServiceDateTaken" ma:index="29" nillable="true" ma:displayName="MediaServiceDateTaken" ma:hidden="true" ma:internalName="MediaServiceDateTaken" ma:readOnly="true">
      <xsd:simpleType>
        <xsd:restriction base="dms:Text"/>
      </xsd:simpleType>
    </xsd:element>
    <xsd:element name="MediaServiceGenerationTime" ma:index="30" nillable="true" ma:displayName="MediaServiceGenerationTime" ma:hidden="true" ma:internalName="MediaServiceGenerationTime" ma:readOnly="true">
      <xsd:simpleType>
        <xsd:restriction base="dms:Text"/>
      </xsd:simpleType>
    </xsd:element>
    <xsd:element name="MediaServiceEventHashCode" ma:index="31" nillable="true" ma:displayName="MediaServiceEventHashCode" ma:hidden="true" ma:internalName="MediaServiceEventHashCode" ma:readOnly="true">
      <xsd:simpleType>
        <xsd:restriction base="dms:Text"/>
      </xsd:simpleType>
    </xsd:element>
    <xsd:element name="MediaServiceOCR" ma:index="32" nillable="true" ma:displayName="Extracted Text" ma:internalName="MediaServiceOCR" ma:readOnly="true">
      <xsd:simpleType>
        <xsd:restriction base="dms:Note">
          <xsd:maxLength value="255"/>
        </xsd:restriction>
      </xsd:simpleType>
    </xsd:element>
    <xsd:element name="MediaServiceLocation" ma:index="33" nillable="true" ma:displayName="Location" ma:internalName="MediaServiceLocation" ma:readOnly="true">
      <xsd:simpleType>
        <xsd:restriction base="dms:Text"/>
      </xsd:simpleType>
    </xsd:element>
    <xsd:element name="lcf76f155ced4ddcb4097134ff3c332f" ma:index="37" nillable="true" ma:taxonomy="true" ma:internalName="lcf76f155ced4ddcb4097134ff3c332f" ma:taxonomyFieldName="MediaServiceImageTags" ma:displayName="Image Tags" ma:readOnly="false" ma:fieldId="{5cf76f15-5ced-4ddc-b409-7134ff3c332f}" ma:taxonomyMulti="true" ma:sspId="b4e9f005-b5d5-426d-ad25-f47e055fb45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6963302-5c31-401d-a271-72bffc9469c9" elementFormDefault="qualified">
    <xsd:import namespace="http://schemas.microsoft.com/office/2006/documentManagement/types"/>
    <xsd:import namespace="http://schemas.microsoft.com/office/infopath/2007/PartnerControls"/>
    <xsd:element name="Contractor_x0020_Name" ma:index="5" nillable="true" ma:displayName="Contractor name" ma:default="No award yet" ma:format="Dropdown" ma:internalName="Contractor_x0020_Name" ma:readOnly="false">
      <xsd:simpleType>
        <xsd:union memberTypes="dms:Text">
          <xsd:simpleType>
            <xsd:restriction base="dms:Choice">
              <xsd:enumeration value="No award yet"/>
              <xsd:enumeration value="Applied Research Associates"/>
              <xsd:enumeration value="Cambridge Systematics"/>
              <xsd:enumeration value="CMT"/>
              <xsd:enumeration value="Copperhead Environmental Consulting, Inc."/>
              <xsd:enumeration value="Dudek"/>
              <xsd:enumeration value="Hanson Professional Services"/>
              <xsd:enumeration value="Heartland Marketing Research"/>
              <xsd:enumeration value="High Street Consulting Group"/>
              <xsd:enumeration value="MCTI"/>
              <xsd:enumeration value="MCTI/Missouri S&amp;T"/>
              <xsd:enumeration value="MCTI/MU"/>
              <xsd:enumeration value="MCTI/UMKC"/>
              <xsd:enumeration value="Micro Systems Inc."/>
              <xsd:enumeration value="Midwest Research Institute"/>
              <xsd:enumeration value="Missouri S&amp;T"/>
              <xsd:enumeration value="MRI Global"/>
              <xsd:enumeration value="None"/>
              <xsd:enumeration value="RAO Research and Consulting"/>
              <xsd:enumeration value="Secretary of State"/>
              <xsd:enumeration value="Shannon and Wilson, Inc."/>
              <xsd:enumeration value="SLU"/>
              <xsd:enumeration value="Solar Roadways"/>
              <xsd:enumeration value="The Kercher Group, Inc"/>
              <xsd:enumeration value="University of Missouri-Columbia"/>
              <xsd:enumeration value="University of Oklahoma"/>
              <xsd:enumeration value="USGS"/>
              <xsd:enumeration value="NA"/>
              <xsd:maxLength value="255"/>
            </xsd:restriction>
          </xsd:simpleType>
        </xsd:union>
      </xsd:simpleType>
    </xsd:element>
    <xsd:element name="PI" ma:index="10" nillable="true" ma:displayName="PI" ma:list="{810d8352-a433-43a4-9f7a-3a3947f38f59}" ma:internalName="PI" ma:readOnly="false" ma:showField="Email" ma:web="56963302-5c31-401d-a271-72bffc9469c9">
      <xsd:simpleType>
        <xsd:restriction base="dms:Lookup"/>
      </xsd:simpleType>
    </xsd:element>
    <xsd:element name="SharedWithUsers" ma:index="3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5" nillable="true" ma:displayName="Shared With Details" ma:internalName="SharedWithDetails" ma:readOnly="true">
      <xsd:simpleType>
        <xsd:restriction base="dms:Note">
          <xsd:maxLength value="255"/>
        </xsd:restriction>
      </xsd:simpleType>
    </xsd:element>
    <xsd:element name="TaxCatchAll" ma:index="38" nillable="true" ma:displayName="Taxonomy Catch All Column" ma:hidden="true" ma:list="{2bb476b2-9eab-4b2a-ba28-e4201fcd8718}" ma:internalName="TaxCatchAll" ma:showField="CatchAllData" ma:web="56963302-5c31-401d-a271-72bffc9469c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3"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file>

<file path=customXml/item4.xml><?xml version="1.0" encoding="utf-8"?>
<p:properties xmlns:p="http://schemas.microsoft.com/office/2006/metadata/properties" xmlns:xsi="http://www.w3.org/2001/XMLSchema-instance" xmlns:pc="http://schemas.microsoft.com/office/infopath/2007/PartnerControls">
  <documentManagement>
    <LikesCount xmlns="http://schemas.microsoft.com/sharepoint/v3" xsi:nil="true"/>
    <_ip_UnifiedCompliancePolicyUIAction xmlns="http://schemas.microsoft.com/sharepoint/v3" xsi:nil="true"/>
    <Contractor_x0020_Name xmlns="56963302-5c31-401d-a271-72bffc9469c9">MCTI/Missouri S&amp;T</Contractor_x0020_Name>
    <Status xmlns="dee9fee9-04b1-4506-bf68-b4aacb58dbd4">Active</Status>
    <Final_x0020_Report_x0020_Due xmlns="dee9fee9-04b1-4506-bf68-b4aacb58dbd4">2023-11-30T06:00:00+00:00</Final_x0020_Report_x0020_Due>
    <Ratings xmlns="http://schemas.microsoft.com/sharepoint/v3" xsi:nil="true"/>
    <lcf76f155ced4ddcb4097134ff3c332f xmlns="dee9fee9-04b1-4506-bf68-b4aacb58dbd4">
      <Terms xmlns="http://schemas.microsoft.com/office/infopath/2007/PartnerControls"/>
    </lcf76f155ced4ddcb4097134ff3c332f>
    <PI xmlns="56963302-5c31-401d-a271-72bffc9469c9">12</PI>
    <Draft_x0020_Report_x0020_Due xmlns="dee9fee9-04b1-4506-bf68-b4aacb58dbd4">2023-10-01T05:00:00+00:00</Draft_x0020_Report_x0020_Due>
    <LikedBy xmlns="http://schemas.microsoft.com/sharepoint/v3">
      <UserInfo>
        <DisplayName/>
        <AccountId xsi:nil="true"/>
        <AccountType/>
      </UserInfo>
    </LikedBy>
    <_ip_UnifiedCompliancePolicyProperties xmlns="http://schemas.microsoft.com/sharepoint/v3" xsi:nil="true"/>
    <Status_x0020_Notes xmlns="dee9fee9-04b1-4506-bf68-b4aacb58dbd4" xsi:nil="true"/>
    <PublishingExpirationDate xmlns="http://schemas.microsoft.com/sharepoint/v3" xsi:nil="true"/>
    <TaxCatchAll xmlns="56963302-5c31-401d-a271-72bffc9469c9" xsi:nil="true"/>
    <PublishingStartDate xmlns="http://schemas.microsoft.com/sharepoint/v3" xsi:nil="true"/>
    <Manager_x0027_s_x0020_name xmlns="dee9fee9-04b1-4506-bf68-b4aacb58dbd4">Jen Harper</Manager_x0027_s_x0020_name>
    <Category xmlns="dee9fee9-04b1-4506-bf68-b4aacb58dbd4">Reporting</Category>
    <Project_x0020_Fiscal_x0020_Year xmlns="dee9fee9-04b1-4506-bf68-b4aacb58dbd4">2020</Project_x0020_Fiscal_x0020_Year>
    <RatedBy xmlns="http://schemas.microsoft.com/sharepoint/v3">
      <UserInfo>
        <DisplayName/>
        <AccountId xsi:nil="true"/>
        <AccountType/>
      </UserInfo>
    </RatedBy>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FA985B0-42FB-4916-9212-53983B39D058}"/>
</file>

<file path=customXml/itemProps3.xml><?xml version="1.0" encoding="utf-8"?>
<ds:datastoreItem xmlns:ds="http://schemas.openxmlformats.org/officeDocument/2006/customXml" ds:itemID="{A040B0F9-880B-4FAF-9603-65062868D45C}"/>
</file>

<file path=customXml/itemProps4.xml><?xml version="1.0" encoding="utf-8"?>
<ds:datastoreItem xmlns:ds="http://schemas.openxmlformats.org/officeDocument/2006/customXml" ds:itemID="{FD0AF335-CA17-4EC7-B7B9-757BF150743D}"/>
</file>

<file path=docProps/app.xml><?xml version="1.0" encoding="utf-8"?>
<Properties xmlns="http://schemas.openxmlformats.org/officeDocument/2006/extended-properties" xmlns:vt="http://schemas.openxmlformats.org/officeDocument/2006/docPropsVTypes">
  <Template>Normal.dotm</Template>
  <TotalTime>92</TotalTime>
  <Pages>30</Pages>
  <Words>3109</Words>
  <Characters>18412</Characters>
  <Application>Microsoft Office Word</Application>
  <DocSecurity>0</DocSecurity>
  <Lines>2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TI - Dec. Quarterly Report</dc:title>
  <dc:creator>Missouri DOT Research</dc:creator>
  <cp:lastModifiedBy>Elgawady, Mohamed A.</cp:lastModifiedBy>
  <cp:revision>3</cp:revision>
  <dcterms:created xsi:type="dcterms:W3CDTF">2023-01-06T12:11:00Z</dcterms:created>
  <dcterms:modified xsi:type="dcterms:W3CDTF">2023-01-06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A101EE2E2228448218BF6C02DF9D4D</vt:lpwstr>
  </property>
  <property fmtid="{D5CDD505-2E9C-101B-9397-08002B2CF9AE}" pid="3" name="TemplateUrl">
    <vt:lpwstr/>
  </property>
  <property fmtid="{D5CDD505-2E9C-101B-9397-08002B2CF9AE}" pid="4" name="Order">
    <vt:r8>3700</vt:r8>
  </property>
  <property fmtid="{D5CDD505-2E9C-101B-9397-08002B2CF9AE}" pid="5" name="URL">
    <vt:lpwstr/>
  </property>
  <property fmtid="{D5CDD505-2E9C-101B-9397-08002B2CF9AE}" pid="6" name="xd_Signature">
    <vt:bool>false</vt:bool>
  </property>
  <property fmtid="{D5CDD505-2E9C-101B-9397-08002B2CF9AE}" pid="7" name="xd_ProgID">
    <vt:lpwstr/>
  </property>
  <property fmtid="{D5CDD505-2E9C-101B-9397-08002B2CF9AE}" pid="8" name="_SourceUrl">
    <vt:lpwstr/>
  </property>
  <property fmtid="{D5CDD505-2E9C-101B-9397-08002B2CF9AE}" pid="9" name="_SharedFileIndex">
    <vt:lpwstr/>
  </property>
  <property fmtid="{D5CDD505-2E9C-101B-9397-08002B2CF9AE}" pid="10" name="MediaServiceImageTags">
    <vt:lpwstr/>
  </property>
</Properties>
</file>